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9B7C2E" w14:textId="77777777" w:rsidR="00F73F2A" w:rsidRPr="001D5C73" w:rsidRDefault="00F73F2A" w:rsidP="00F73F2A">
      <w:pPr>
        <w:spacing w:after="0" w:line="240" w:lineRule="auto"/>
        <w:jc w:val="right"/>
      </w:pPr>
      <w:bookmarkStart w:id="0" w:name="_Toc316544581"/>
      <w:bookmarkStart w:id="1" w:name="_Toc192295822"/>
      <w:bookmarkStart w:id="2" w:name="_Toc207179135"/>
      <w:bookmarkStart w:id="3" w:name="_GoBack"/>
      <w:bookmarkEnd w:id="3"/>
      <w:r w:rsidRPr="001D5C73">
        <w:rPr>
          <w:noProof/>
        </w:rPr>
        <w:drawing>
          <wp:inline distT="0" distB="0" distL="0" distR="0" wp14:anchorId="05502476" wp14:editId="6E936C00">
            <wp:extent cx="2116455" cy="965835"/>
            <wp:effectExtent l="19050" t="0" r="0" b="0"/>
            <wp:docPr id="2" name="Picture 2" descr="on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etlogo"/>
                    <pic:cNvPicPr>
                      <a:picLocks noChangeAspect="1" noChangeArrowheads="1"/>
                    </pic:cNvPicPr>
                  </pic:nvPicPr>
                  <pic:blipFill>
                    <a:blip r:embed="rId9" cstate="print"/>
                    <a:srcRect/>
                    <a:stretch>
                      <a:fillRect/>
                    </a:stretch>
                  </pic:blipFill>
                  <pic:spPr bwMode="auto">
                    <a:xfrm>
                      <a:off x="0" y="0"/>
                      <a:ext cx="2116455" cy="965835"/>
                    </a:xfrm>
                    <a:prstGeom prst="rect">
                      <a:avLst/>
                    </a:prstGeom>
                    <a:noFill/>
                    <a:ln w="9525">
                      <a:noFill/>
                      <a:miter lim="800000"/>
                      <a:headEnd/>
                      <a:tailEnd/>
                    </a:ln>
                  </pic:spPr>
                </pic:pic>
              </a:graphicData>
            </a:graphic>
          </wp:inline>
        </w:drawing>
      </w:r>
    </w:p>
    <w:p w14:paraId="7FF7FB66" w14:textId="77777777" w:rsidR="00F73F2A" w:rsidRPr="001D5C73" w:rsidRDefault="00F73F2A" w:rsidP="00F73F2A">
      <w:pPr>
        <w:spacing w:after="0" w:line="240" w:lineRule="auto"/>
        <w:rPr>
          <w:rFonts w:ascii="Arial" w:eastAsia="Times New Roman" w:hAnsi="Arial" w:cs="Arial"/>
          <w:b/>
          <w:szCs w:val="20"/>
        </w:rPr>
      </w:pPr>
      <w:r w:rsidRPr="001D5C73">
        <w:rPr>
          <w:rFonts w:ascii="Arial" w:eastAsia="Times New Roman" w:hAnsi="Arial" w:cs="Arial"/>
          <w:b/>
          <w:szCs w:val="20"/>
        </w:rPr>
        <w:t>U.S. Department</w:t>
      </w:r>
      <w:r w:rsidRPr="001D5C73">
        <w:rPr>
          <w:rFonts w:ascii="Arial" w:eastAsia="Times New Roman" w:hAnsi="Arial" w:cs="Arial"/>
          <w:b/>
          <w:szCs w:val="20"/>
        </w:rPr>
        <w:br/>
        <w:t>of Labor</w:t>
      </w:r>
    </w:p>
    <w:p w14:paraId="677480A6" w14:textId="77777777" w:rsidR="00F73F2A" w:rsidRPr="001D5C73" w:rsidRDefault="00F73F2A" w:rsidP="00F73F2A">
      <w:pPr>
        <w:spacing w:after="0" w:line="240" w:lineRule="auto"/>
        <w:rPr>
          <w:rFonts w:ascii="Arial" w:eastAsia="Times New Roman" w:hAnsi="Arial" w:cs="Arial"/>
          <w:b/>
          <w:szCs w:val="20"/>
        </w:rPr>
      </w:pPr>
    </w:p>
    <w:p w14:paraId="7B783F3C" w14:textId="77777777" w:rsidR="00F73F2A" w:rsidRPr="001D5C73" w:rsidRDefault="00F73F2A" w:rsidP="00F73F2A">
      <w:pPr>
        <w:spacing w:after="0" w:line="240" w:lineRule="auto"/>
        <w:rPr>
          <w:rFonts w:ascii="Arial" w:eastAsia="Times New Roman" w:hAnsi="Arial" w:cs="Arial"/>
          <w:b/>
          <w:szCs w:val="20"/>
        </w:rPr>
      </w:pPr>
    </w:p>
    <w:p w14:paraId="4F1EE652" w14:textId="77777777" w:rsidR="00F73F2A" w:rsidRPr="001D5C73" w:rsidRDefault="00F73F2A" w:rsidP="00F73F2A">
      <w:pPr>
        <w:spacing w:after="0" w:line="240" w:lineRule="auto"/>
        <w:rPr>
          <w:rFonts w:ascii="Arial" w:eastAsia="Times New Roman" w:hAnsi="Arial" w:cs="Arial"/>
          <w:b/>
          <w:szCs w:val="20"/>
        </w:rPr>
      </w:pPr>
      <w:r w:rsidRPr="001D5C73">
        <w:rPr>
          <w:rFonts w:ascii="Arial" w:eastAsia="Times New Roman" w:hAnsi="Arial" w:cs="Arial"/>
          <w:b/>
          <w:szCs w:val="20"/>
        </w:rPr>
        <w:t>Employment</w:t>
      </w:r>
      <w:r w:rsidRPr="001D5C73">
        <w:rPr>
          <w:rFonts w:ascii="Arial" w:eastAsia="Times New Roman" w:hAnsi="Arial" w:cs="Arial"/>
          <w:b/>
          <w:szCs w:val="20"/>
        </w:rPr>
        <w:br/>
        <w:t>and Training</w:t>
      </w:r>
      <w:r w:rsidRPr="001D5C73">
        <w:rPr>
          <w:rFonts w:ascii="Arial" w:eastAsia="Times New Roman" w:hAnsi="Arial" w:cs="Arial"/>
          <w:b/>
          <w:szCs w:val="20"/>
        </w:rPr>
        <w:br/>
        <w:t>Administration</w:t>
      </w:r>
    </w:p>
    <w:p w14:paraId="6F76A5A3" w14:textId="77777777" w:rsidR="00F73F2A" w:rsidRPr="001D5C73" w:rsidRDefault="00F73F2A" w:rsidP="00F73F2A">
      <w:pPr>
        <w:spacing w:after="0" w:line="240" w:lineRule="auto"/>
        <w:rPr>
          <w:rFonts w:ascii="Arial" w:eastAsia="Times New Roman" w:hAnsi="Arial" w:cs="Arial"/>
          <w:b/>
          <w:szCs w:val="20"/>
        </w:rPr>
      </w:pPr>
    </w:p>
    <w:p w14:paraId="35BD53DA" w14:textId="77777777" w:rsidR="00F73F2A" w:rsidRPr="001D5C73" w:rsidRDefault="00F73F2A" w:rsidP="00F73F2A">
      <w:pPr>
        <w:spacing w:after="0" w:line="240" w:lineRule="auto"/>
        <w:rPr>
          <w:rFonts w:ascii="Arial" w:eastAsia="Times New Roman" w:hAnsi="Arial" w:cs="Arial"/>
          <w:b/>
          <w:szCs w:val="20"/>
        </w:rPr>
      </w:pPr>
    </w:p>
    <w:p w14:paraId="3B46B2EE" w14:textId="77777777" w:rsidR="00F73F2A" w:rsidRPr="001D5C73" w:rsidRDefault="00F73F2A" w:rsidP="00F73F2A">
      <w:pPr>
        <w:spacing w:after="0" w:line="240" w:lineRule="auto"/>
        <w:rPr>
          <w:rFonts w:ascii="Arial" w:eastAsia="Times New Roman" w:hAnsi="Arial" w:cs="Arial"/>
          <w:b/>
          <w:szCs w:val="20"/>
        </w:rPr>
      </w:pPr>
    </w:p>
    <w:p w14:paraId="224B1B0C" w14:textId="77777777" w:rsidR="00F73F2A" w:rsidRPr="001D5C73" w:rsidRDefault="00F73F2A" w:rsidP="00F73F2A">
      <w:pPr>
        <w:spacing w:after="0" w:line="240" w:lineRule="auto"/>
        <w:rPr>
          <w:rFonts w:ascii="Arial" w:eastAsia="Times New Roman" w:hAnsi="Arial" w:cs="Arial"/>
          <w:b/>
          <w:szCs w:val="20"/>
        </w:rPr>
      </w:pPr>
    </w:p>
    <w:p w14:paraId="365952E2" w14:textId="77777777" w:rsidR="00F73F2A" w:rsidRPr="001D5C73" w:rsidRDefault="00F73F2A" w:rsidP="00F73F2A">
      <w:pPr>
        <w:spacing w:after="0" w:line="240" w:lineRule="auto"/>
        <w:jc w:val="right"/>
        <w:rPr>
          <w:rFonts w:ascii="Arial" w:eastAsia="Times New Roman" w:hAnsi="Arial" w:cs="Arial"/>
          <w:b/>
          <w:sz w:val="52"/>
          <w:szCs w:val="52"/>
        </w:rPr>
      </w:pPr>
      <w:r w:rsidRPr="001D5C73">
        <w:rPr>
          <w:rFonts w:ascii="Arial" w:eastAsia="Times New Roman" w:hAnsi="Arial" w:cs="Arial"/>
          <w:b/>
          <w:sz w:val="52"/>
          <w:szCs w:val="52"/>
        </w:rPr>
        <w:t>O*NET</w:t>
      </w:r>
      <w:r w:rsidRPr="001D5C73">
        <w:rPr>
          <w:rFonts w:ascii="Arial" w:eastAsia="Times New Roman" w:hAnsi="Arial" w:cs="Arial"/>
          <w:b/>
          <w:sz w:val="52"/>
          <w:szCs w:val="52"/>
          <w:vertAlign w:val="superscript"/>
        </w:rPr>
        <w:t>®</w:t>
      </w:r>
      <w:r w:rsidRPr="001D5C73">
        <w:rPr>
          <w:rFonts w:ascii="Arial" w:eastAsia="Times New Roman" w:hAnsi="Arial" w:cs="Arial"/>
          <w:b/>
          <w:sz w:val="52"/>
          <w:szCs w:val="52"/>
        </w:rPr>
        <w:t xml:space="preserve"> Data</w:t>
      </w:r>
      <w:r w:rsidRPr="001D5C73">
        <w:rPr>
          <w:rFonts w:ascii="Arial" w:eastAsia="Times New Roman" w:hAnsi="Arial" w:cs="Arial"/>
          <w:b/>
          <w:sz w:val="52"/>
          <w:szCs w:val="52"/>
        </w:rPr>
        <w:br/>
        <w:t>Collection Program</w:t>
      </w:r>
    </w:p>
    <w:p w14:paraId="1BCD726F" w14:textId="77777777" w:rsidR="00F73F2A" w:rsidRPr="001D5C73" w:rsidRDefault="00F73F2A" w:rsidP="00F73F2A">
      <w:pPr>
        <w:spacing w:after="0" w:line="240" w:lineRule="auto"/>
        <w:jc w:val="right"/>
        <w:rPr>
          <w:rFonts w:ascii="Arial" w:eastAsia="Times New Roman" w:hAnsi="Arial" w:cs="Arial"/>
          <w:b/>
          <w:sz w:val="28"/>
          <w:szCs w:val="28"/>
        </w:rPr>
      </w:pPr>
    </w:p>
    <w:p w14:paraId="33ABC6FF" w14:textId="77777777" w:rsidR="00F73F2A" w:rsidRPr="001D5C73" w:rsidRDefault="00F73F2A" w:rsidP="00F73F2A">
      <w:pPr>
        <w:spacing w:after="0" w:line="240" w:lineRule="auto"/>
        <w:jc w:val="right"/>
        <w:rPr>
          <w:rFonts w:ascii="Arial" w:eastAsia="Times New Roman" w:hAnsi="Arial" w:cs="Arial"/>
          <w:b/>
          <w:sz w:val="28"/>
          <w:szCs w:val="28"/>
        </w:rPr>
      </w:pPr>
    </w:p>
    <w:p w14:paraId="5FFDE0BA" w14:textId="77777777" w:rsidR="00F73F2A" w:rsidRPr="001D5C73" w:rsidRDefault="00F73F2A" w:rsidP="00F73F2A">
      <w:pPr>
        <w:spacing w:after="0" w:line="240" w:lineRule="auto"/>
        <w:jc w:val="right"/>
        <w:rPr>
          <w:rFonts w:ascii="Arial" w:eastAsia="Times New Roman" w:hAnsi="Arial" w:cs="Arial"/>
          <w:b/>
          <w:sz w:val="28"/>
          <w:szCs w:val="28"/>
        </w:rPr>
      </w:pPr>
      <w:r w:rsidRPr="001D5C73">
        <w:rPr>
          <w:rFonts w:ascii="Arial" w:eastAsia="Times New Roman" w:hAnsi="Arial" w:cs="Arial"/>
          <w:b/>
          <w:sz w:val="28"/>
          <w:szCs w:val="28"/>
        </w:rPr>
        <w:t>Office of Management and Budget</w:t>
      </w:r>
    </w:p>
    <w:p w14:paraId="29A33356" w14:textId="77777777" w:rsidR="00F73F2A" w:rsidRPr="001D5C73" w:rsidRDefault="00F73F2A" w:rsidP="00F73F2A">
      <w:pPr>
        <w:spacing w:after="0" w:line="240" w:lineRule="auto"/>
        <w:jc w:val="right"/>
        <w:rPr>
          <w:rFonts w:ascii="Arial" w:eastAsia="Times New Roman" w:hAnsi="Arial" w:cs="Arial"/>
          <w:b/>
          <w:sz w:val="28"/>
          <w:szCs w:val="28"/>
        </w:rPr>
      </w:pPr>
      <w:r w:rsidRPr="001D5C73">
        <w:rPr>
          <w:rFonts w:ascii="Arial" w:eastAsia="Times New Roman" w:hAnsi="Arial" w:cs="Arial"/>
          <w:b/>
          <w:sz w:val="28"/>
          <w:szCs w:val="28"/>
        </w:rPr>
        <w:t>Clearance Package Supporting Statement</w:t>
      </w:r>
    </w:p>
    <w:p w14:paraId="74F53611" w14:textId="77777777" w:rsidR="00F73F2A" w:rsidRPr="001D5C73" w:rsidRDefault="00F73F2A" w:rsidP="00F73F2A">
      <w:pPr>
        <w:spacing w:after="0" w:line="240" w:lineRule="auto"/>
        <w:jc w:val="right"/>
        <w:rPr>
          <w:rFonts w:ascii="Arial" w:eastAsia="Times New Roman" w:hAnsi="Arial" w:cs="Arial"/>
          <w:b/>
          <w:sz w:val="28"/>
          <w:szCs w:val="28"/>
        </w:rPr>
      </w:pPr>
    </w:p>
    <w:p w14:paraId="7E28237B" w14:textId="77777777" w:rsidR="00F73F2A" w:rsidRPr="001D5C73" w:rsidRDefault="00F73F2A" w:rsidP="00F73F2A">
      <w:pPr>
        <w:spacing w:after="0" w:line="240" w:lineRule="auto"/>
        <w:jc w:val="right"/>
        <w:rPr>
          <w:rFonts w:ascii="Arial" w:eastAsia="Times New Roman" w:hAnsi="Arial" w:cs="Arial"/>
          <w:b/>
          <w:sz w:val="28"/>
          <w:szCs w:val="28"/>
        </w:rPr>
      </w:pPr>
      <w:r>
        <w:rPr>
          <w:rFonts w:ascii="Arial" w:eastAsia="Times New Roman" w:hAnsi="Arial" w:cs="Arial"/>
          <w:b/>
          <w:sz w:val="28"/>
          <w:szCs w:val="28"/>
        </w:rPr>
        <w:t>Part A: Justification</w:t>
      </w:r>
    </w:p>
    <w:p w14:paraId="64E628E2" w14:textId="77777777" w:rsidR="00F73F2A" w:rsidRPr="001D5C73" w:rsidRDefault="00F73F2A" w:rsidP="00F73F2A">
      <w:pPr>
        <w:spacing w:after="0" w:line="240" w:lineRule="auto"/>
        <w:jc w:val="right"/>
        <w:rPr>
          <w:rFonts w:ascii="Arial" w:eastAsia="Times New Roman" w:hAnsi="Arial" w:cs="Arial"/>
          <w:b/>
          <w:sz w:val="28"/>
          <w:szCs w:val="28"/>
        </w:rPr>
      </w:pPr>
    </w:p>
    <w:p w14:paraId="6CBB4209" w14:textId="77777777" w:rsidR="00F73F2A" w:rsidRPr="001D5C73" w:rsidRDefault="00F73F2A" w:rsidP="00F73F2A">
      <w:pPr>
        <w:spacing w:after="0" w:line="240" w:lineRule="auto"/>
        <w:jc w:val="right"/>
        <w:rPr>
          <w:rFonts w:ascii="Arial" w:eastAsia="Times New Roman" w:hAnsi="Arial" w:cs="Arial"/>
          <w:b/>
          <w:sz w:val="28"/>
          <w:szCs w:val="28"/>
        </w:rPr>
      </w:pPr>
    </w:p>
    <w:p w14:paraId="66E14E99" w14:textId="77777777" w:rsidR="00F73F2A" w:rsidRPr="001D5C73" w:rsidRDefault="00F73F2A" w:rsidP="00F73F2A">
      <w:pPr>
        <w:spacing w:after="0" w:line="240" w:lineRule="auto"/>
        <w:jc w:val="right"/>
        <w:rPr>
          <w:rFonts w:ascii="Arial" w:eastAsia="Times New Roman" w:hAnsi="Arial" w:cs="Arial"/>
          <w:b/>
          <w:sz w:val="28"/>
          <w:szCs w:val="28"/>
        </w:rPr>
      </w:pPr>
    </w:p>
    <w:p w14:paraId="6C91432F" w14:textId="77777777" w:rsidR="00F73F2A" w:rsidRPr="001D5C73" w:rsidRDefault="00F73F2A" w:rsidP="00F73F2A">
      <w:pPr>
        <w:spacing w:after="0" w:line="240" w:lineRule="auto"/>
        <w:jc w:val="right"/>
        <w:rPr>
          <w:rFonts w:ascii="Arial" w:eastAsia="Times New Roman" w:hAnsi="Arial" w:cs="Arial"/>
          <w:b/>
          <w:sz w:val="28"/>
          <w:szCs w:val="28"/>
        </w:rPr>
      </w:pPr>
    </w:p>
    <w:p w14:paraId="1BCB48BB" w14:textId="77777777" w:rsidR="00F73F2A" w:rsidRPr="001D5C73" w:rsidRDefault="00F73F2A" w:rsidP="00F73F2A">
      <w:pPr>
        <w:spacing w:after="0" w:line="240" w:lineRule="auto"/>
        <w:jc w:val="right"/>
        <w:rPr>
          <w:rFonts w:ascii="Arial" w:eastAsia="Times New Roman" w:hAnsi="Arial" w:cs="Arial"/>
          <w:b/>
          <w:sz w:val="28"/>
          <w:szCs w:val="28"/>
        </w:rPr>
      </w:pPr>
    </w:p>
    <w:p w14:paraId="60B1DBB7" w14:textId="77777777" w:rsidR="00F73F2A" w:rsidRPr="001D5C73" w:rsidRDefault="00F73F2A" w:rsidP="00F73F2A">
      <w:pPr>
        <w:spacing w:after="0" w:line="240" w:lineRule="auto"/>
        <w:jc w:val="right"/>
        <w:rPr>
          <w:rFonts w:ascii="Arial" w:eastAsia="Times New Roman" w:hAnsi="Arial" w:cs="Arial"/>
          <w:b/>
          <w:sz w:val="28"/>
          <w:szCs w:val="28"/>
        </w:rPr>
      </w:pPr>
    </w:p>
    <w:p w14:paraId="2246D4A6" w14:textId="77777777" w:rsidR="00F73F2A" w:rsidRPr="001D5C73" w:rsidRDefault="00F73F2A" w:rsidP="00F73F2A">
      <w:pPr>
        <w:spacing w:after="0" w:line="240" w:lineRule="auto"/>
        <w:jc w:val="right"/>
        <w:rPr>
          <w:rFonts w:ascii="Arial" w:eastAsia="Times New Roman" w:hAnsi="Arial" w:cs="Arial"/>
          <w:b/>
          <w:sz w:val="28"/>
          <w:szCs w:val="28"/>
        </w:rPr>
      </w:pPr>
    </w:p>
    <w:p w14:paraId="12589DA1" w14:textId="77777777" w:rsidR="00F73F2A" w:rsidRPr="001D5C73" w:rsidRDefault="00F73F2A" w:rsidP="00F73F2A">
      <w:pPr>
        <w:spacing w:after="0" w:line="240" w:lineRule="auto"/>
        <w:jc w:val="right"/>
        <w:rPr>
          <w:rFonts w:ascii="Arial" w:eastAsia="Times New Roman" w:hAnsi="Arial" w:cs="Arial"/>
          <w:b/>
          <w:sz w:val="28"/>
          <w:szCs w:val="28"/>
        </w:rPr>
      </w:pPr>
    </w:p>
    <w:p w14:paraId="6CA3DB3D" w14:textId="77777777" w:rsidR="00F73F2A" w:rsidRPr="001D5C73" w:rsidRDefault="00F73F2A" w:rsidP="00F73F2A">
      <w:pPr>
        <w:spacing w:after="0" w:line="240" w:lineRule="auto"/>
        <w:jc w:val="right"/>
        <w:rPr>
          <w:rFonts w:ascii="Arial" w:eastAsia="Times New Roman" w:hAnsi="Arial" w:cs="Arial"/>
          <w:b/>
          <w:sz w:val="28"/>
          <w:szCs w:val="28"/>
        </w:rPr>
      </w:pPr>
    </w:p>
    <w:p w14:paraId="651EA460" w14:textId="0F87EAD0" w:rsidR="00F73F2A" w:rsidRDefault="00F079AC" w:rsidP="00F73F2A">
      <w:pPr>
        <w:spacing w:after="0" w:line="240" w:lineRule="auto"/>
      </w:pPr>
      <w:r>
        <w:rPr>
          <w:rFonts w:ascii="Arial" w:eastAsia="Times New Roman" w:hAnsi="Arial" w:cs="Arial"/>
          <w:b/>
          <w:szCs w:val="20"/>
        </w:rPr>
        <w:t>September</w:t>
      </w:r>
      <w:r w:rsidR="002E0356">
        <w:rPr>
          <w:rFonts w:ascii="Arial" w:eastAsia="Times New Roman" w:hAnsi="Arial" w:cs="Arial"/>
          <w:b/>
          <w:szCs w:val="20"/>
        </w:rPr>
        <w:t xml:space="preserve"> 2018</w:t>
      </w:r>
    </w:p>
    <w:p w14:paraId="6394E265" w14:textId="77777777" w:rsidR="00F73F2A" w:rsidRDefault="00F73F2A" w:rsidP="00F73F2A">
      <w:pPr>
        <w:pStyle w:val="toc0"/>
        <w:pageBreakBefore w:val="0"/>
        <w:spacing w:before="0" w:after="0"/>
        <w:sectPr w:rsidR="00F73F2A" w:rsidSect="00F73F2A">
          <w:headerReference w:type="even" r:id="rId10"/>
          <w:headerReference w:type="default" r:id="rId11"/>
          <w:footerReference w:type="even" r:id="rId12"/>
          <w:footerReference w:type="default" r:id="rId13"/>
          <w:headerReference w:type="first" r:id="rId14"/>
          <w:footerReference w:type="first" r:id="rId15"/>
          <w:type w:val="oddPage"/>
          <w:pgSz w:w="12240" w:h="15840" w:code="1"/>
          <w:pgMar w:top="1440" w:right="1440" w:bottom="1440" w:left="1440" w:header="720" w:footer="720" w:gutter="0"/>
          <w:pgNumType w:fmt="lowerRoman" w:start="3"/>
          <w:cols w:space="720"/>
          <w:titlePg/>
          <w:docGrid w:linePitch="360"/>
        </w:sectPr>
      </w:pPr>
    </w:p>
    <w:p w14:paraId="61BE2FA1" w14:textId="77777777" w:rsidR="00F73F2A" w:rsidRDefault="00F73F2A" w:rsidP="00F73F2A">
      <w:pPr>
        <w:pStyle w:val="toc0"/>
        <w:pageBreakBefore w:val="0"/>
        <w:spacing w:before="0" w:after="0"/>
      </w:pPr>
      <w:r>
        <w:lastRenderedPageBreak/>
        <w:t>Table of Contents</w:t>
      </w:r>
    </w:p>
    <w:p w14:paraId="4E435B1B" w14:textId="504FFCDD" w:rsidR="00343EB4" w:rsidRPr="00343EB4" w:rsidRDefault="00F619D0">
      <w:pPr>
        <w:pStyle w:val="TOC1"/>
        <w:rPr>
          <w:rFonts w:asciiTheme="minorHAnsi" w:eastAsiaTheme="minorEastAsia" w:hAnsiTheme="minorHAnsi" w:cstheme="minorBidi"/>
          <w:b w:val="0"/>
          <w:szCs w:val="22"/>
        </w:rPr>
      </w:pPr>
      <w:r w:rsidRPr="00312F84">
        <w:rPr>
          <w:rFonts w:cstheme="majorBidi"/>
          <w:b w:val="0"/>
          <w:szCs w:val="22"/>
        </w:rPr>
        <w:fldChar w:fldCharType="begin"/>
      </w:r>
      <w:r w:rsidRPr="00312F84">
        <w:rPr>
          <w:rFonts w:cstheme="majorBidi"/>
          <w:b w:val="0"/>
          <w:szCs w:val="22"/>
        </w:rPr>
        <w:instrText xml:space="preserve"> TOC \o "1-2" \h \z \t "Heading 3,3" </w:instrText>
      </w:r>
      <w:r w:rsidRPr="00312F84">
        <w:rPr>
          <w:rFonts w:cstheme="majorBidi"/>
          <w:b w:val="0"/>
          <w:szCs w:val="22"/>
        </w:rPr>
        <w:fldChar w:fldCharType="separate"/>
      </w:r>
      <w:hyperlink w:anchor="_Toc524347077" w:history="1">
        <w:r w:rsidR="00343EB4" w:rsidRPr="00343EB4">
          <w:rPr>
            <w:rStyle w:val="Hyperlink"/>
            <w:rFonts w:ascii="Arial Bold" w:hAnsi="Arial Bold"/>
          </w:rPr>
          <w:t>A.</w:t>
        </w:r>
        <w:r w:rsidR="00343EB4" w:rsidRPr="00343EB4">
          <w:rPr>
            <w:rFonts w:asciiTheme="minorHAnsi" w:eastAsiaTheme="minorEastAsia" w:hAnsiTheme="minorHAnsi" w:cstheme="minorBidi"/>
            <w:b w:val="0"/>
            <w:szCs w:val="22"/>
          </w:rPr>
          <w:tab/>
        </w:r>
        <w:r w:rsidR="00343EB4" w:rsidRPr="00343EB4">
          <w:rPr>
            <w:rStyle w:val="Hyperlink"/>
          </w:rPr>
          <w:t>Justification</w:t>
        </w:r>
        <w:r w:rsidR="00343EB4" w:rsidRPr="00343EB4">
          <w:rPr>
            <w:webHidden/>
          </w:rPr>
          <w:tab/>
        </w:r>
        <w:r w:rsidR="00343EB4" w:rsidRPr="00343EB4">
          <w:rPr>
            <w:webHidden/>
          </w:rPr>
          <w:fldChar w:fldCharType="begin"/>
        </w:r>
        <w:r w:rsidR="00343EB4" w:rsidRPr="00343EB4">
          <w:rPr>
            <w:webHidden/>
          </w:rPr>
          <w:instrText xml:space="preserve"> PAGEREF _Toc524347077 \h </w:instrText>
        </w:r>
        <w:r w:rsidR="00343EB4" w:rsidRPr="00343EB4">
          <w:rPr>
            <w:webHidden/>
          </w:rPr>
        </w:r>
        <w:r w:rsidR="00343EB4" w:rsidRPr="00343EB4">
          <w:rPr>
            <w:webHidden/>
          </w:rPr>
          <w:fldChar w:fldCharType="separate"/>
        </w:r>
        <w:r w:rsidR="00FE459A">
          <w:rPr>
            <w:webHidden/>
          </w:rPr>
          <w:t>1</w:t>
        </w:r>
        <w:r w:rsidR="00343EB4" w:rsidRPr="00343EB4">
          <w:rPr>
            <w:webHidden/>
          </w:rPr>
          <w:fldChar w:fldCharType="end"/>
        </w:r>
      </w:hyperlink>
    </w:p>
    <w:p w14:paraId="090B0031" w14:textId="667E3A83" w:rsidR="00343EB4" w:rsidRPr="00343EB4" w:rsidRDefault="00786258">
      <w:pPr>
        <w:pStyle w:val="TOC2"/>
        <w:tabs>
          <w:tab w:val="left" w:pos="1800"/>
        </w:tabs>
        <w:rPr>
          <w:rFonts w:asciiTheme="minorHAnsi" w:eastAsiaTheme="minorEastAsia" w:hAnsiTheme="minorHAnsi" w:cstheme="minorBidi"/>
          <w:sz w:val="22"/>
          <w:szCs w:val="22"/>
        </w:rPr>
      </w:pPr>
      <w:hyperlink w:anchor="_Toc524347078" w:history="1">
        <w:r w:rsidR="00343EB4" w:rsidRPr="00343EB4">
          <w:rPr>
            <w:rStyle w:val="Hyperlink"/>
          </w:rPr>
          <w:t>A.1</w:t>
        </w:r>
        <w:r w:rsidR="00343EB4" w:rsidRPr="00343EB4">
          <w:rPr>
            <w:rFonts w:asciiTheme="minorHAnsi" w:eastAsiaTheme="minorEastAsia" w:hAnsiTheme="minorHAnsi" w:cstheme="minorBidi"/>
            <w:sz w:val="22"/>
            <w:szCs w:val="22"/>
          </w:rPr>
          <w:tab/>
        </w:r>
        <w:r w:rsidR="00343EB4" w:rsidRPr="00343EB4">
          <w:rPr>
            <w:rStyle w:val="Hyperlink"/>
          </w:rPr>
          <w:t>Circumstances of Information Collected.</w:t>
        </w:r>
        <w:r w:rsidR="00343EB4" w:rsidRPr="00343EB4">
          <w:rPr>
            <w:webHidden/>
          </w:rPr>
          <w:tab/>
        </w:r>
        <w:r w:rsidR="00343EB4" w:rsidRPr="00343EB4">
          <w:rPr>
            <w:webHidden/>
          </w:rPr>
          <w:fldChar w:fldCharType="begin"/>
        </w:r>
        <w:r w:rsidR="00343EB4" w:rsidRPr="00343EB4">
          <w:rPr>
            <w:webHidden/>
          </w:rPr>
          <w:instrText xml:space="preserve"> PAGEREF _Toc524347078 \h </w:instrText>
        </w:r>
        <w:r w:rsidR="00343EB4" w:rsidRPr="00343EB4">
          <w:rPr>
            <w:webHidden/>
          </w:rPr>
        </w:r>
        <w:r w:rsidR="00343EB4" w:rsidRPr="00343EB4">
          <w:rPr>
            <w:webHidden/>
          </w:rPr>
          <w:fldChar w:fldCharType="separate"/>
        </w:r>
        <w:r w:rsidR="00FE459A">
          <w:rPr>
            <w:webHidden/>
          </w:rPr>
          <w:t>1</w:t>
        </w:r>
        <w:r w:rsidR="00343EB4" w:rsidRPr="00343EB4">
          <w:rPr>
            <w:webHidden/>
          </w:rPr>
          <w:fldChar w:fldCharType="end"/>
        </w:r>
      </w:hyperlink>
    </w:p>
    <w:p w14:paraId="06130210" w14:textId="29B78283" w:rsidR="00343EB4" w:rsidRPr="00343EB4" w:rsidRDefault="00786258">
      <w:pPr>
        <w:pStyle w:val="TOC3"/>
        <w:rPr>
          <w:rFonts w:asciiTheme="minorHAnsi" w:eastAsiaTheme="minorEastAsia" w:hAnsiTheme="minorHAnsi" w:cstheme="minorBidi"/>
          <w:sz w:val="22"/>
          <w:szCs w:val="22"/>
        </w:rPr>
      </w:pPr>
      <w:hyperlink w:anchor="_Toc524347079" w:history="1">
        <w:r w:rsidR="00343EB4" w:rsidRPr="00343EB4">
          <w:rPr>
            <w:rStyle w:val="Hyperlink"/>
          </w:rPr>
          <w:t>A.1.1</w:t>
        </w:r>
        <w:r w:rsidR="00343EB4" w:rsidRPr="00343EB4">
          <w:rPr>
            <w:rFonts w:asciiTheme="minorHAnsi" w:eastAsiaTheme="minorEastAsia" w:hAnsiTheme="minorHAnsi" w:cstheme="minorBidi"/>
            <w:sz w:val="22"/>
            <w:szCs w:val="22"/>
          </w:rPr>
          <w:tab/>
        </w:r>
        <w:r w:rsidR="00343EB4" w:rsidRPr="00343EB4">
          <w:rPr>
            <w:rStyle w:val="Hyperlink"/>
          </w:rPr>
          <w:t>Overview</w:t>
        </w:r>
        <w:r w:rsidR="00343EB4" w:rsidRPr="00343EB4">
          <w:rPr>
            <w:webHidden/>
          </w:rPr>
          <w:tab/>
        </w:r>
        <w:r w:rsidR="00343EB4" w:rsidRPr="00343EB4">
          <w:rPr>
            <w:webHidden/>
          </w:rPr>
          <w:fldChar w:fldCharType="begin"/>
        </w:r>
        <w:r w:rsidR="00343EB4" w:rsidRPr="00343EB4">
          <w:rPr>
            <w:webHidden/>
          </w:rPr>
          <w:instrText xml:space="preserve"> PAGEREF _Toc524347079 \h </w:instrText>
        </w:r>
        <w:r w:rsidR="00343EB4" w:rsidRPr="00343EB4">
          <w:rPr>
            <w:webHidden/>
          </w:rPr>
        </w:r>
        <w:r w:rsidR="00343EB4" w:rsidRPr="00343EB4">
          <w:rPr>
            <w:webHidden/>
          </w:rPr>
          <w:fldChar w:fldCharType="separate"/>
        </w:r>
        <w:r w:rsidR="00FE459A">
          <w:rPr>
            <w:webHidden/>
          </w:rPr>
          <w:t>1</w:t>
        </w:r>
        <w:r w:rsidR="00343EB4" w:rsidRPr="00343EB4">
          <w:rPr>
            <w:webHidden/>
          </w:rPr>
          <w:fldChar w:fldCharType="end"/>
        </w:r>
      </w:hyperlink>
    </w:p>
    <w:p w14:paraId="2242E460" w14:textId="028E6AE3" w:rsidR="00343EB4" w:rsidRPr="00343EB4" w:rsidRDefault="00786258">
      <w:pPr>
        <w:pStyle w:val="TOC3"/>
        <w:rPr>
          <w:rFonts w:asciiTheme="minorHAnsi" w:eastAsiaTheme="minorEastAsia" w:hAnsiTheme="minorHAnsi" w:cstheme="minorBidi"/>
          <w:sz w:val="22"/>
          <w:szCs w:val="22"/>
        </w:rPr>
      </w:pPr>
      <w:hyperlink w:anchor="_Toc524347080" w:history="1">
        <w:r w:rsidR="00343EB4" w:rsidRPr="00343EB4">
          <w:rPr>
            <w:rStyle w:val="Hyperlink"/>
          </w:rPr>
          <w:t>A.1.2</w:t>
        </w:r>
        <w:r w:rsidR="00343EB4" w:rsidRPr="00343EB4">
          <w:rPr>
            <w:rFonts w:asciiTheme="minorHAnsi" w:eastAsiaTheme="minorEastAsia" w:hAnsiTheme="minorHAnsi" w:cstheme="minorBidi"/>
            <w:sz w:val="22"/>
            <w:szCs w:val="22"/>
          </w:rPr>
          <w:tab/>
        </w:r>
        <w:r w:rsidR="00343EB4" w:rsidRPr="00343EB4">
          <w:rPr>
            <w:rStyle w:val="Hyperlink"/>
          </w:rPr>
          <w:t>What Is the O*NET Program?</w:t>
        </w:r>
        <w:r w:rsidR="00343EB4" w:rsidRPr="00343EB4">
          <w:rPr>
            <w:webHidden/>
          </w:rPr>
          <w:tab/>
        </w:r>
        <w:r w:rsidR="00343EB4" w:rsidRPr="00343EB4">
          <w:rPr>
            <w:webHidden/>
          </w:rPr>
          <w:fldChar w:fldCharType="begin"/>
        </w:r>
        <w:r w:rsidR="00343EB4" w:rsidRPr="00343EB4">
          <w:rPr>
            <w:webHidden/>
          </w:rPr>
          <w:instrText xml:space="preserve"> PAGEREF _Toc524347080 \h </w:instrText>
        </w:r>
        <w:r w:rsidR="00343EB4" w:rsidRPr="00343EB4">
          <w:rPr>
            <w:webHidden/>
          </w:rPr>
        </w:r>
        <w:r w:rsidR="00343EB4" w:rsidRPr="00343EB4">
          <w:rPr>
            <w:webHidden/>
          </w:rPr>
          <w:fldChar w:fldCharType="separate"/>
        </w:r>
        <w:r w:rsidR="00FE459A">
          <w:rPr>
            <w:webHidden/>
          </w:rPr>
          <w:t>3</w:t>
        </w:r>
        <w:r w:rsidR="00343EB4" w:rsidRPr="00343EB4">
          <w:rPr>
            <w:webHidden/>
          </w:rPr>
          <w:fldChar w:fldCharType="end"/>
        </w:r>
      </w:hyperlink>
    </w:p>
    <w:p w14:paraId="7B3FF211" w14:textId="25ABDA49" w:rsidR="00343EB4" w:rsidRPr="00343EB4" w:rsidRDefault="00786258">
      <w:pPr>
        <w:pStyle w:val="TOC3"/>
        <w:rPr>
          <w:rFonts w:asciiTheme="minorHAnsi" w:eastAsiaTheme="minorEastAsia" w:hAnsiTheme="minorHAnsi" w:cstheme="minorBidi"/>
          <w:sz w:val="22"/>
          <w:szCs w:val="22"/>
        </w:rPr>
      </w:pPr>
      <w:hyperlink w:anchor="_Toc524347081" w:history="1">
        <w:r w:rsidR="00343EB4" w:rsidRPr="00343EB4">
          <w:rPr>
            <w:rStyle w:val="Hyperlink"/>
          </w:rPr>
          <w:t>A.1.3</w:t>
        </w:r>
        <w:r w:rsidR="00343EB4" w:rsidRPr="00343EB4">
          <w:rPr>
            <w:rFonts w:asciiTheme="minorHAnsi" w:eastAsiaTheme="minorEastAsia" w:hAnsiTheme="minorHAnsi" w:cstheme="minorBidi"/>
            <w:sz w:val="22"/>
            <w:szCs w:val="22"/>
          </w:rPr>
          <w:tab/>
        </w:r>
        <w:r w:rsidR="00343EB4" w:rsidRPr="00343EB4">
          <w:rPr>
            <w:rStyle w:val="Hyperlink"/>
          </w:rPr>
          <w:t>The O*NET Data Collection Approach</w:t>
        </w:r>
        <w:r w:rsidR="00343EB4" w:rsidRPr="00343EB4">
          <w:rPr>
            <w:webHidden/>
          </w:rPr>
          <w:tab/>
        </w:r>
        <w:r w:rsidR="00343EB4" w:rsidRPr="00343EB4">
          <w:rPr>
            <w:webHidden/>
          </w:rPr>
          <w:fldChar w:fldCharType="begin"/>
        </w:r>
        <w:r w:rsidR="00343EB4" w:rsidRPr="00343EB4">
          <w:rPr>
            <w:webHidden/>
          </w:rPr>
          <w:instrText xml:space="preserve"> PAGEREF _Toc524347081 \h </w:instrText>
        </w:r>
        <w:r w:rsidR="00343EB4" w:rsidRPr="00343EB4">
          <w:rPr>
            <w:webHidden/>
          </w:rPr>
        </w:r>
        <w:r w:rsidR="00343EB4" w:rsidRPr="00343EB4">
          <w:rPr>
            <w:webHidden/>
          </w:rPr>
          <w:fldChar w:fldCharType="separate"/>
        </w:r>
        <w:r w:rsidR="00FE459A">
          <w:rPr>
            <w:webHidden/>
          </w:rPr>
          <w:t>5</w:t>
        </w:r>
        <w:r w:rsidR="00343EB4" w:rsidRPr="00343EB4">
          <w:rPr>
            <w:webHidden/>
          </w:rPr>
          <w:fldChar w:fldCharType="end"/>
        </w:r>
      </w:hyperlink>
    </w:p>
    <w:p w14:paraId="5F36630C" w14:textId="139872BC" w:rsidR="00343EB4" w:rsidRPr="00343EB4" w:rsidRDefault="00786258">
      <w:pPr>
        <w:pStyle w:val="TOC3"/>
        <w:rPr>
          <w:rFonts w:asciiTheme="minorHAnsi" w:eastAsiaTheme="minorEastAsia" w:hAnsiTheme="minorHAnsi" w:cstheme="minorBidi"/>
          <w:sz w:val="22"/>
          <w:szCs w:val="22"/>
        </w:rPr>
      </w:pPr>
      <w:hyperlink w:anchor="_Toc524347082" w:history="1">
        <w:r w:rsidR="00343EB4" w:rsidRPr="00343EB4">
          <w:rPr>
            <w:rStyle w:val="Hyperlink"/>
          </w:rPr>
          <w:t>A.1.4</w:t>
        </w:r>
        <w:r w:rsidR="00343EB4" w:rsidRPr="00343EB4">
          <w:rPr>
            <w:rFonts w:asciiTheme="minorHAnsi" w:eastAsiaTheme="minorEastAsia" w:hAnsiTheme="minorHAnsi" w:cstheme="minorBidi"/>
            <w:sz w:val="22"/>
            <w:szCs w:val="22"/>
          </w:rPr>
          <w:tab/>
        </w:r>
        <w:r w:rsidR="00343EB4" w:rsidRPr="00343EB4">
          <w:rPr>
            <w:rStyle w:val="Hyperlink"/>
          </w:rPr>
          <w:t>Summary of the O*NET Data Collection Process</w:t>
        </w:r>
        <w:r w:rsidR="00343EB4" w:rsidRPr="00343EB4">
          <w:rPr>
            <w:webHidden/>
          </w:rPr>
          <w:tab/>
        </w:r>
        <w:r w:rsidR="00343EB4" w:rsidRPr="00343EB4">
          <w:rPr>
            <w:webHidden/>
          </w:rPr>
          <w:fldChar w:fldCharType="begin"/>
        </w:r>
        <w:r w:rsidR="00343EB4" w:rsidRPr="00343EB4">
          <w:rPr>
            <w:webHidden/>
          </w:rPr>
          <w:instrText xml:space="preserve"> PAGEREF _Toc524347082 \h </w:instrText>
        </w:r>
        <w:r w:rsidR="00343EB4" w:rsidRPr="00343EB4">
          <w:rPr>
            <w:webHidden/>
          </w:rPr>
        </w:r>
        <w:r w:rsidR="00343EB4" w:rsidRPr="00343EB4">
          <w:rPr>
            <w:webHidden/>
          </w:rPr>
          <w:fldChar w:fldCharType="separate"/>
        </w:r>
        <w:r w:rsidR="00FE459A">
          <w:rPr>
            <w:webHidden/>
          </w:rPr>
          <w:t>9</w:t>
        </w:r>
        <w:r w:rsidR="00343EB4" w:rsidRPr="00343EB4">
          <w:rPr>
            <w:webHidden/>
          </w:rPr>
          <w:fldChar w:fldCharType="end"/>
        </w:r>
      </w:hyperlink>
    </w:p>
    <w:p w14:paraId="44829A5A" w14:textId="0ABED727" w:rsidR="00343EB4" w:rsidRPr="00343EB4" w:rsidRDefault="00786258">
      <w:pPr>
        <w:pStyle w:val="TOC3"/>
        <w:rPr>
          <w:rFonts w:asciiTheme="minorHAnsi" w:eastAsiaTheme="minorEastAsia" w:hAnsiTheme="minorHAnsi" w:cstheme="minorBidi"/>
          <w:sz w:val="22"/>
          <w:szCs w:val="22"/>
        </w:rPr>
      </w:pPr>
      <w:hyperlink w:anchor="_Toc524347083" w:history="1">
        <w:r w:rsidR="00343EB4" w:rsidRPr="00343EB4">
          <w:rPr>
            <w:rStyle w:val="Hyperlink"/>
          </w:rPr>
          <w:t>A.1.5</w:t>
        </w:r>
        <w:r w:rsidR="00343EB4" w:rsidRPr="00343EB4">
          <w:rPr>
            <w:rFonts w:asciiTheme="minorHAnsi" w:eastAsiaTheme="minorEastAsia" w:hAnsiTheme="minorHAnsi" w:cstheme="minorBidi"/>
            <w:sz w:val="22"/>
            <w:szCs w:val="22"/>
          </w:rPr>
          <w:tab/>
        </w:r>
        <w:r w:rsidR="00343EB4" w:rsidRPr="00343EB4">
          <w:rPr>
            <w:rStyle w:val="Hyperlink"/>
          </w:rPr>
          <w:t>Summary of Response Rate Experience to Date</w:t>
        </w:r>
        <w:r w:rsidR="00343EB4" w:rsidRPr="00343EB4">
          <w:rPr>
            <w:webHidden/>
          </w:rPr>
          <w:tab/>
        </w:r>
        <w:r w:rsidR="00343EB4" w:rsidRPr="00343EB4">
          <w:rPr>
            <w:webHidden/>
          </w:rPr>
          <w:fldChar w:fldCharType="begin"/>
        </w:r>
        <w:r w:rsidR="00343EB4" w:rsidRPr="00343EB4">
          <w:rPr>
            <w:webHidden/>
          </w:rPr>
          <w:instrText xml:space="preserve"> PAGEREF _Toc524347083 \h </w:instrText>
        </w:r>
        <w:r w:rsidR="00343EB4" w:rsidRPr="00343EB4">
          <w:rPr>
            <w:webHidden/>
          </w:rPr>
        </w:r>
        <w:r w:rsidR="00343EB4" w:rsidRPr="00343EB4">
          <w:rPr>
            <w:webHidden/>
          </w:rPr>
          <w:fldChar w:fldCharType="separate"/>
        </w:r>
        <w:r w:rsidR="00FE459A">
          <w:rPr>
            <w:webHidden/>
          </w:rPr>
          <w:t>12</w:t>
        </w:r>
        <w:r w:rsidR="00343EB4" w:rsidRPr="00343EB4">
          <w:rPr>
            <w:webHidden/>
          </w:rPr>
          <w:fldChar w:fldCharType="end"/>
        </w:r>
      </w:hyperlink>
    </w:p>
    <w:p w14:paraId="6168441D" w14:textId="6E7AA098" w:rsidR="00343EB4" w:rsidRPr="00343EB4" w:rsidRDefault="00786258">
      <w:pPr>
        <w:pStyle w:val="TOC3"/>
        <w:rPr>
          <w:rFonts w:asciiTheme="minorHAnsi" w:eastAsiaTheme="minorEastAsia" w:hAnsiTheme="minorHAnsi" w:cstheme="minorBidi"/>
          <w:sz w:val="22"/>
          <w:szCs w:val="22"/>
        </w:rPr>
      </w:pPr>
      <w:hyperlink w:anchor="_Toc524347084" w:history="1">
        <w:r w:rsidR="00343EB4" w:rsidRPr="00343EB4">
          <w:rPr>
            <w:rStyle w:val="Hyperlink"/>
          </w:rPr>
          <w:t>A.1.6</w:t>
        </w:r>
        <w:r w:rsidR="00343EB4" w:rsidRPr="00343EB4">
          <w:rPr>
            <w:rFonts w:asciiTheme="minorHAnsi" w:eastAsiaTheme="minorEastAsia" w:hAnsiTheme="minorHAnsi" w:cstheme="minorBidi"/>
            <w:sz w:val="22"/>
            <w:szCs w:val="22"/>
          </w:rPr>
          <w:tab/>
        </w:r>
        <w:r w:rsidR="00343EB4" w:rsidRPr="00343EB4">
          <w:rPr>
            <w:rStyle w:val="Hyperlink"/>
          </w:rPr>
          <w:t>Statutory and Regulatory Information</w:t>
        </w:r>
        <w:r w:rsidR="00343EB4" w:rsidRPr="00343EB4">
          <w:rPr>
            <w:webHidden/>
          </w:rPr>
          <w:tab/>
        </w:r>
        <w:r w:rsidR="00343EB4" w:rsidRPr="00343EB4">
          <w:rPr>
            <w:webHidden/>
          </w:rPr>
          <w:fldChar w:fldCharType="begin"/>
        </w:r>
        <w:r w:rsidR="00343EB4" w:rsidRPr="00343EB4">
          <w:rPr>
            <w:webHidden/>
          </w:rPr>
          <w:instrText xml:space="preserve"> PAGEREF _Toc524347084 \h </w:instrText>
        </w:r>
        <w:r w:rsidR="00343EB4" w:rsidRPr="00343EB4">
          <w:rPr>
            <w:webHidden/>
          </w:rPr>
        </w:r>
        <w:r w:rsidR="00343EB4" w:rsidRPr="00343EB4">
          <w:rPr>
            <w:webHidden/>
          </w:rPr>
          <w:fldChar w:fldCharType="separate"/>
        </w:r>
        <w:r w:rsidR="00FE459A">
          <w:rPr>
            <w:webHidden/>
          </w:rPr>
          <w:t>17</w:t>
        </w:r>
        <w:r w:rsidR="00343EB4" w:rsidRPr="00343EB4">
          <w:rPr>
            <w:webHidden/>
          </w:rPr>
          <w:fldChar w:fldCharType="end"/>
        </w:r>
      </w:hyperlink>
    </w:p>
    <w:p w14:paraId="7809E912" w14:textId="6BD779F2" w:rsidR="00343EB4" w:rsidRPr="00343EB4" w:rsidRDefault="00786258">
      <w:pPr>
        <w:pStyle w:val="TOC2"/>
        <w:tabs>
          <w:tab w:val="left" w:pos="1800"/>
        </w:tabs>
        <w:rPr>
          <w:rFonts w:asciiTheme="minorHAnsi" w:eastAsiaTheme="minorEastAsia" w:hAnsiTheme="minorHAnsi" w:cstheme="minorBidi"/>
          <w:sz w:val="22"/>
          <w:szCs w:val="22"/>
        </w:rPr>
      </w:pPr>
      <w:hyperlink w:anchor="_Toc524347085" w:history="1">
        <w:r w:rsidR="00343EB4" w:rsidRPr="00343EB4">
          <w:rPr>
            <w:rStyle w:val="Hyperlink"/>
          </w:rPr>
          <w:t>A.2</w:t>
        </w:r>
        <w:r w:rsidR="00343EB4" w:rsidRPr="00343EB4">
          <w:rPr>
            <w:rFonts w:asciiTheme="minorHAnsi" w:eastAsiaTheme="minorEastAsia" w:hAnsiTheme="minorHAnsi" w:cstheme="minorBidi"/>
            <w:sz w:val="22"/>
            <w:szCs w:val="22"/>
          </w:rPr>
          <w:tab/>
        </w:r>
        <w:r w:rsidR="00343EB4" w:rsidRPr="00343EB4">
          <w:rPr>
            <w:rStyle w:val="Hyperlink"/>
          </w:rPr>
          <w:t>Uses, Products, and Services Based on the O*NET Program</w:t>
        </w:r>
        <w:r w:rsidR="00343EB4" w:rsidRPr="00343EB4">
          <w:rPr>
            <w:webHidden/>
          </w:rPr>
          <w:tab/>
        </w:r>
        <w:r w:rsidR="00343EB4" w:rsidRPr="00343EB4">
          <w:rPr>
            <w:webHidden/>
          </w:rPr>
          <w:fldChar w:fldCharType="begin"/>
        </w:r>
        <w:r w:rsidR="00343EB4" w:rsidRPr="00343EB4">
          <w:rPr>
            <w:webHidden/>
          </w:rPr>
          <w:instrText xml:space="preserve"> PAGEREF _Toc524347085 \h </w:instrText>
        </w:r>
        <w:r w:rsidR="00343EB4" w:rsidRPr="00343EB4">
          <w:rPr>
            <w:webHidden/>
          </w:rPr>
        </w:r>
        <w:r w:rsidR="00343EB4" w:rsidRPr="00343EB4">
          <w:rPr>
            <w:webHidden/>
          </w:rPr>
          <w:fldChar w:fldCharType="separate"/>
        </w:r>
        <w:r w:rsidR="00FE459A">
          <w:rPr>
            <w:webHidden/>
          </w:rPr>
          <w:t>24</w:t>
        </w:r>
        <w:r w:rsidR="00343EB4" w:rsidRPr="00343EB4">
          <w:rPr>
            <w:webHidden/>
          </w:rPr>
          <w:fldChar w:fldCharType="end"/>
        </w:r>
      </w:hyperlink>
    </w:p>
    <w:p w14:paraId="2F3F3DE4" w14:textId="524494A5" w:rsidR="00343EB4" w:rsidRPr="00343EB4" w:rsidRDefault="00786258">
      <w:pPr>
        <w:pStyle w:val="TOC3"/>
        <w:rPr>
          <w:rFonts w:asciiTheme="minorHAnsi" w:eastAsiaTheme="minorEastAsia" w:hAnsiTheme="minorHAnsi" w:cstheme="minorBidi"/>
          <w:sz w:val="22"/>
          <w:szCs w:val="22"/>
        </w:rPr>
      </w:pPr>
      <w:hyperlink w:anchor="_Toc524347086" w:history="1">
        <w:r w:rsidR="00343EB4" w:rsidRPr="00343EB4">
          <w:rPr>
            <w:rStyle w:val="Hyperlink"/>
          </w:rPr>
          <w:t>A.2.1</w:t>
        </w:r>
        <w:r w:rsidR="00343EB4" w:rsidRPr="00343EB4">
          <w:rPr>
            <w:rFonts w:asciiTheme="minorHAnsi" w:eastAsiaTheme="minorEastAsia" w:hAnsiTheme="minorHAnsi" w:cstheme="minorBidi"/>
            <w:sz w:val="22"/>
            <w:szCs w:val="22"/>
          </w:rPr>
          <w:tab/>
        </w:r>
        <w:r w:rsidR="00343EB4" w:rsidRPr="00343EB4">
          <w:rPr>
            <w:rStyle w:val="Hyperlink"/>
          </w:rPr>
          <w:t>The O*NET Database, O*NET OnLine, My Next Move, O*NET Career Tools, O*NET Training Academy, and O*NET Code Connector</w:t>
        </w:r>
        <w:r w:rsidR="00343EB4" w:rsidRPr="00343EB4">
          <w:rPr>
            <w:webHidden/>
          </w:rPr>
          <w:tab/>
        </w:r>
        <w:r w:rsidR="00343EB4" w:rsidRPr="00343EB4">
          <w:rPr>
            <w:webHidden/>
          </w:rPr>
          <w:fldChar w:fldCharType="begin"/>
        </w:r>
        <w:r w:rsidR="00343EB4" w:rsidRPr="00343EB4">
          <w:rPr>
            <w:webHidden/>
          </w:rPr>
          <w:instrText xml:space="preserve"> PAGEREF _Toc524347086 \h </w:instrText>
        </w:r>
        <w:r w:rsidR="00343EB4" w:rsidRPr="00343EB4">
          <w:rPr>
            <w:webHidden/>
          </w:rPr>
        </w:r>
        <w:r w:rsidR="00343EB4" w:rsidRPr="00343EB4">
          <w:rPr>
            <w:webHidden/>
          </w:rPr>
          <w:fldChar w:fldCharType="separate"/>
        </w:r>
        <w:r w:rsidR="00FE459A">
          <w:rPr>
            <w:webHidden/>
          </w:rPr>
          <w:t>24</w:t>
        </w:r>
        <w:r w:rsidR="00343EB4" w:rsidRPr="00343EB4">
          <w:rPr>
            <w:webHidden/>
          </w:rPr>
          <w:fldChar w:fldCharType="end"/>
        </w:r>
      </w:hyperlink>
    </w:p>
    <w:p w14:paraId="28363277" w14:textId="345FDB8F" w:rsidR="00343EB4" w:rsidRPr="00343EB4" w:rsidRDefault="00786258">
      <w:pPr>
        <w:pStyle w:val="TOC3"/>
        <w:rPr>
          <w:rFonts w:asciiTheme="minorHAnsi" w:eastAsiaTheme="minorEastAsia" w:hAnsiTheme="minorHAnsi" w:cstheme="minorBidi"/>
          <w:sz w:val="22"/>
          <w:szCs w:val="22"/>
        </w:rPr>
      </w:pPr>
      <w:hyperlink w:anchor="_Toc524347087" w:history="1">
        <w:r w:rsidR="00343EB4" w:rsidRPr="00343EB4">
          <w:rPr>
            <w:rStyle w:val="Hyperlink"/>
          </w:rPr>
          <w:t>A.2.2</w:t>
        </w:r>
        <w:r w:rsidR="00343EB4" w:rsidRPr="00343EB4">
          <w:rPr>
            <w:rFonts w:asciiTheme="minorHAnsi" w:eastAsiaTheme="minorEastAsia" w:hAnsiTheme="minorHAnsi" w:cstheme="minorBidi"/>
            <w:sz w:val="22"/>
            <w:szCs w:val="22"/>
          </w:rPr>
          <w:tab/>
        </w:r>
        <w:r w:rsidR="00343EB4" w:rsidRPr="00343EB4">
          <w:rPr>
            <w:rStyle w:val="Hyperlink"/>
          </w:rPr>
          <w:t>O*NET Web Services</w:t>
        </w:r>
        <w:r w:rsidR="00343EB4" w:rsidRPr="00343EB4">
          <w:rPr>
            <w:webHidden/>
          </w:rPr>
          <w:tab/>
        </w:r>
        <w:r w:rsidR="00343EB4" w:rsidRPr="00343EB4">
          <w:rPr>
            <w:webHidden/>
          </w:rPr>
          <w:fldChar w:fldCharType="begin"/>
        </w:r>
        <w:r w:rsidR="00343EB4" w:rsidRPr="00343EB4">
          <w:rPr>
            <w:webHidden/>
          </w:rPr>
          <w:instrText xml:space="preserve"> PAGEREF _Toc524347087 \h </w:instrText>
        </w:r>
        <w:r w:rsidR="00343EB4" w:rsidRPr="00343EB4">
          <w:rPr>
            <w:webHidden/>
          </w:rPr>
        </w:r>
        <w:r w:rsidR="00343EB4" w:rsidRPr="00343EB4">
          <w:rPr>
            <w:webHidden/>
          </w:rPr>
          <w:fldChar w:fldCharType="separate"/>
        </w:r>
        <w:r w:rsidR="00FE459A">
          <w:rPr>
            <w:webHidden/>
          </w:rPr>
          <w:t>28</w:t>
        </w:r>
        <w:r w:rsidR="00343EB4" w:rsidRPr="00343EB4">
          <w:rPr>
            <w:webHidden/>
          </w:rPr>
          <w:fldChar w:fldCharType="end"/>
        </w:r>
      </w:hyperlink>
    </w:p>
    <w:p w14:paraId="423AC284" w14:textId="52076400" w:rsidR="00343EB4" w:rsidRPr="00343EB4" w:rsidRDefault="00786258">
      <w:pPr>
        <w:pStyle w:val="TOC3"/>
        <w:rPr>
          <w:rFonts w:asciiTheme="minorHAnsi" w:eastAsiaTheme="minorEastAsia" w:hAnsiTheme="minorHAnsi" w:cstheme="minorBidi"/>
          <w:sz w:val="22"/>
          <w:szCs w:val="22"/>
        </w:rPr>
      </w:pPr>
      <w:hyperlink w:anchor="_Toc524347088" w:history="1">
        <w:r w:rsidR="00343EB4" w:rsidRPr="00343EB4">
          <w:rPr>
            <w:rStyle w:val="Hyperlink"/>
          </w:rPr>
          <w:t>A.2.3</w:t>
        </w:r>
        <w:r w:rsidR="00343EB4" w:rsidRPr="00343EB4">
          <w:rPr>
            <w:rFonts w:asciiTheme="minorHAnsi" w:eastAsiaTheme="minorEastAsia" w:hAnsiTheme="minorHAnsi" w:cstheme="minorBidi"/>
            <w:sz w:val="22"/>
            <w:szCs w:val="22"/>
          </w:rPr>
          <w:tab/>
        </w:r>
        <w:r w:rsidR="00343EB4" w:rsidRPr="00343EB4">
          <w:rPr>
            <w:rStyle w:val="Hyperlink"/>
          </w:rPr>
          <w:t>O*NET Web Site Statistics</w:t>
        </w:r>
        <w:r w:rsidR="00343EB4" w:rsidRPr="00343EB4">
          <w:rPr>
            <w:webHidden/>
          </w:rPr>
          <w:tab/>
        </w:r>
        <w:r w:rsidR="00343EB4" w:rsidRPr="00343EB4">
          <w:rPr>
            <w:webHidden/>
          </w:rPr>
          <w:fldChar w:fldCharType="begin"/>
        </w:r>
        <w:r w:rsidR="00343EB4" w:rsidRPr="00343EB4">
          <w:rPr>
            <w:webHidden/>
          </w:rPr>
          <w:instrText xml:space="preserve"> PAGEREF _Toc524347088 \h </w:instrText>
        </w:r>
        <w:r w:rsidR="00343EB4" w:rsidRPr="00343EB4">
          <w:rPr>
            <w:webHidden/>
          </w:rPr>
        </w:r>
        <w:r w:rsidR="00343EB4" w:rsidRPr="00343EB4">
          <w:rPr>
            <w:webHidden/>
          </w:rPr>
          <w:fldChar w:fldCharType="separate"/>
        </w:r>
        <w:r w:rsidR="00FE459A">
          <w:rPr>
            <w:webHidden/>
          </w:rPr>
          <w:t>29</w:t>
        </w:r>
        <w:r w:rsidR="00343EB4" w:rsidRPr="00343EB4">
          <w:rPr>
            <w:webHidden/>
          </w:rPr>
          <w:fldChar w:fldCharType="end"/>
        </w:r>
      </w:hyperlink>
    </w:p>
    <w:p w14:paraId="63452023" w14:textId="4F9583F1" w:rsidR="00343EB4" w:rsidRPr="00343EB4" w:rsidRDefault="00786258">
      <w:pPr>
        <w:pStyle w:val="TOC3"/>
        <w:rPr>
          <w:rFonts w:asciiTheme="minorHAnsi" w:eastAsiaTheme="minorEastAsia" w:hAnsiTheme="minorHAnsi" w:cstheme="minorBidi"/>
          <w:sz w:val="22"/>
          <w:szCs w:val="22"/>
        </w:rPr>
      </w:pPr>
      <w:hyperlink w:anchor="_Toc524347089" w:history="1">
        <w:r w:rsidR="00343EB4" w:rsidRPr="00343EB4">
          <w:rPr>
            <w:rStyle w:val="Hyperlink"/>
          </w:rPr>
          <w:t>A.2.4</w:t>
        </w:r>
        <w:r w:rsidR="00343EB4" w:rsidRPr="00343EB4">
          <w:rPr>
            <w:rFonts w:asciiTheme="minorHAnsi" w:eastAsiaTheme="minorEastAsia" w:hAnsiTheme="minorHAnsi" w:cstheme="minorBidi"/>
            <w:sz w:val="22"/>
            <w:szCs w:val="22"/>
          </w:rPr>
          <w:tab/>
        </w:r>
        <w:r w:rsidR="00343EB4" w:rsidRPr="00343EB4">
          <w:rPr>
            <w:rStyle w:val="Hyperlink"/>
          </w:rPr>
          <w:t>Examples of O*NET Data and Products in Use</w:t>
        </w:r>
        <w:r w:rsidR="00343EB4" w:rsidRPr="00343EB4">
          <w:rPr>
            <w:webHidden/>
          </w:rPr>
          <w:tab/>
        </w:r>
        <w:r w:rsidR="00343EB4" w:rsidRPr="00343EB4">
          <w:rPr>
            <w:webHidden/>
          </w:rPr>
          <w:fldChar w:fldCharType="begin"/>
        </w:r>
        <w:r w:rsidR="00343EB4" w:rsidRPr="00343EB4">
          <w:rPr>
            <w:webHidden/>
          </w:rPr>
          <w:instrText xml:space="preserve"> PAGEREF _Toc524347089 \h </w:instrText>
        </w:r>
        <w:r w:rsidR="00343EB4" w:rsidRPr="00343EB4">
          <w:rPr>
            <w:webHidden/>
          </w:rPr>
        </w:r>
        <w:r w:rsidR="00343EB4" w:rsidRPr="00343EB4">
          <w:rPr>
            <w:webHidden/>
          </w:rPr>
          <w:fldChar w:fldCharType="separate"/>
        </w:r>
        <w:r w:rsidR="00FE459A">
          <w:rPr>
            <w:webHidden/>
          </w:rPr>
          <w:t>32</w:t>
        </w:r>
        <w:r w:rsidR="00343EB4" w:rsidRPr="00343EB4">
          <w:rPr>
            <w:webHidden/>
          </w:rPr>
          <w:fldChar w:fldCharType="end"/>
        </w:r>
      </w:hyperlink>
    </w:p>
    <w:p w14:paraId="6DEEC4EA" w14:textId="5B685270" w:rsidR="00343EB4" w:rsidRPr="00343EB4" w:rsidRDefault="00786258">
      <w:pPr>
        <w:pStyle w:val="TOC3"/>
        <w:rPr>
          <w:rFonts w:asciiTheme="minorHAnsi" w:eastAsiaTheme="minorEastAsia" w:hAnsiTheme="minorHAnsi" w:cstheme="minorBidi"/>
          <w:sz w:val="22"/>
          <w:szCs w:val="22"/>
        </w:rPr>
      </w:pPr>
      <w:hyperlink w:anchor="_Toc524347090" w:history="1">
        <w:r w:rsidR="00343EB4" w:rsidRPr="00343EB4">
          <w:rPr>
            <w:rStyle w:val="Hyperlink"/>
          </w:rPr>
          <w:t>A.2.5</w:t>
        </w:r>
        <w:r w:rsidR="00343EB4" w:rsidRPr="00343EB4">
          <w:rPr>
            <w:rFonts w:asciiTheme="minorHAnsi" w:eastAsiaTheme="minorEastAsia" w:hAnsiTheme="minorHAnsi" w:cstheme="minorBidi"/>
            <w:sz w:val="22"/>
            <w:szCs w:val="22"/>
          </w:rPr>
          <w:tab/>
        </w:r>
        <w:r w:rsidR="00343EB4" w:rsidRPr="00343EB4">
          <w:rPr>
            <w:rStyle w:val="Hyperlink"/>
          </w:rPr>
          <w:t>Examples of the O*NET Program in Published Literature</w:t>
        </w:r>
        <w:r w:rsidR="00343EB4" w:rsidRPr="00343EB4">
          <w:rPr>
            <w:webHidden/>
          </w:rPr>
          <w:tab/>
        </w:r>
        <w:r w:rsidR="00343EB4" w:rsidRPr="00343EB4">
          <w:rPr>
            <w:webHidden/>
          </w:rPr>
          <w:fldChar w:fldCharType="begin"/>
        </w:r>
        <w:r w:rsidR="00343EB4" w:rsidRPr="00343EB4">
          <w:rPr>
            <w:webHidden/>
          </w:rPr>
          <w:instrText xml:space="preserve"> PAGEREF _Toc524347090 \h </w:instrText>
        </w:r>
        <w:r w:rsidR="00343EB4" w:rsidRPr="00343EB4">
          <w:rPr>
            <w:webHidden/>
          </w:rPr>
        </w:r>
        <w:r w:rsidR="00343EB4" w:rsidRPr="00343EB4">
          <w:rPr>
            <w:webHidden/>
          </w:rPr>
          <w:fldChar w:fldCharType="separate"/>
        </w:r>
        <w:r w:rsidR="00FE459A">
          <w:rPr>
            <w:webHidden/>
          </w:rPr>
          <w:t>43</w:t>
        </w:r>
        <w:r w:rsidR="00343EB4" w:rsidRPr="00343EB4">
          <w:rPr>
            <w:webHidden/>
          </w:rPr>
          <w:fldChar w:fldCharType="end"/>
        </w:r>
      </w:hyperlink>
    </w:p>
    <w:p w14:paraId="7C053BEA" w14:textId="397836DB" w:rsidR="00343EB4" w:rsidRPr="00343EB4" w:rsidRDefault="00786258">
      <w:pPr>
        <w:pStyle w:val="TOC2"/>
        <w:tabs>
          <w:tab w:val="left" w:pos="1800"/>
        </w:tabs>
        <w:rPr>
          <w:rFonts w:asciiTheme="minorHAnsi" w:eastAsiaTheme="minorEastAsia" w:hAnsiTheme="minorHAnsi" w:cstheme="minorBidi"/>
          <w:sz w:val="22"/>
          <w:szCs w:val="22"/>
        </w:rPr>
      </w:pPr>
      <w:hyperlink w:anchor="_Toc524347091" w:history="1">
        <w:r w:rsidR="00343EB4" w:rsidRPr="00343EB4">
          <w:rPr>
            <w:rStyle w:val="Hyperlink"/>
          </w:rPr>
          <w:t>A.3</w:t>
        </w:r>
        <w:r w:rsidR="00343EB4" w:rsidRPr="00343EB4">
          <w:rPr>
            <w:rFonts w:asciiTheme="minorHAnsi" w:eastAsiaTheme="minorEastAsia" w:hAnsiTheme="minorHAnsi" w:cstheme="minorBidi"/>
            <w:sz w:val="22"/>
            <w:szCs w:val="22"/>
          </w:rPr>
          <w:tab/>
        </w:r>
        <w:r w:rsidR="00343EB4" w:rsidRPr="00343EB4">
          <w:rPr>
            <w:rStyle w:val="Hyperlink"/>
          </w:rPr>
          <w:t>Uses of Information Technology to Re</w:t>
        </w:r>
        <w:r w:rsidR="008B09FA">
          <w:rPr>
            <w:rStyle w:val="Hyperlink"/>
          </w:rPr>
          <w:t>d</w:t>
        </w:r>
        <w:r w:rsidR="00343EB4" w:rsidRPr="00343EB4">
          <w:rPr>
            <w:rStyle w:val="Hyperlink"/>
          </w:rPr>
          <w:t>uce Burden</w:t>
        </w:r>
        <w:r w:rsidR="00343EB4" w:rsidRPr="00343EB4">
          <w:rPr>
            <w:webHidden/>
          </w:rPr>
          <w:tab/>
        </w:r>
        <w:r w:rsidR="00343EB4" w:rsidRPr="00343EB4">
          <w:rPr>
            <w:webHidden/>
          </w:rPr>
          <w:fldChar w:fldCharType="begin"/>
        </w:r>
        <w:r w:rsidR="00343EB4" w:rsidRPr="00343EB4">
          <w:rPr>
            <w:webHidden/>
          </w:rPr>
          <w:instrText xml:space="preserve"> PAGEREF _Toc524347091 \h </w:instrText>
        </w:r>
        <w:r w:rsidR="00343EB4" w:rsidRPr="00343EB4">
          <w:rPr>
            <w:webHidden/>
          </w:rPr>
        </w:r>
        <w:r w:rsidR="00343EB4" w:rsidRPr="00343EB4">
          <w:rPr>
            <w:webHidden/>
          </w:rPr>
          <w:fldChar w:fldCharType="separate"/>
        </w:r>
        <w:r w:rsidR="00FE459A">
          <w:rPr>
            <w:webHidden/>
          </w:rPr>
          <w:t>44</w:t>
        </w:r>
        <w:r w:rsidR="00343EB4" w:rsidRPr="00343EB4">
          <w:rPr>
            <w:webHidden/>
          </w:rPr>
          <w:fldChar w:fldCharType="end"/>
        </w:r>
      </w:hyperlink>
    </w:p>
    <w:p w14:paraId="6FD88A66" w14:textId="4D50EC31" w:rsidR="00343EB4" w:rsidRDefault="00786258">
      <w:pPr>
        <w:pStyle w:val="TOC3"/>
        <w:rPr>
          <w:rFonts w:asciiTheme="minorHAnsi" w:eastAsiaTheme="minorEastAsia" w:hAnsiTheme="minorHAnsi" w:cstheme="minorBidi"/>
          <w:sz w:val="22"/>
          <w:szCs w:val="22"/>
        </w:rPr>
      </w:pPr>
      <w:hyperlink w:anchor="_Toc524347092" w:history="1">
        <w:r w:rsidR="00343EB4" w:rsidRPr="00343EB4">
          <w:rPr>
            <w:rStyle w:val="Hyperlink"/>
          </w:rPr>
          <w:t>A.3.1</w:t>
        </w:r>
        <w:r w:rsidR="00343EB4" w:rsidRPr="00343EB4">
          <w:rPr>
            <w:rFonts w:asciiTheme="minorHAnsi" w:eastAsiaTheme="minorEastAsia" w:hAnsiTheme="minorHAnsi" w:cstheme="minorBidi"/>
            <w:sz w:val="22"/>
            <w:szCs w:val="22"/>
          </w:rPr>
          <w:tab/>
        </w:r>
        <w:r w:rsidR="00343EB4" w:rsidRPr="00343EB4">
          <w:rPr>
            <w:rStyle w:val="Hyperlink"/>
          </w:rPr>
          <w:t>Web Questionnaires</w:t>
        </w:r>
        <w:r w:rsidR="00343EB4" w:rsidRPr="00343EB4">
          <w:rPr>
            <w:webHidden/>
          </w:rPr>
          <w:tab/>
        </w:r>
        <w:r w:rsidR="00343EB4" w:rsidRPr="00343EB4">
          <w:rPr>
            <w:webHidden/>
          </w:rPr>
          <w:fldChar w:fldCharType="begin"/>
        </w:r>
        <w:r w:rsidR="00343EB4" w:rsidRPr="00343EB4">
          <w:rPr>
            <w:webHidden/>
          </w:rPr>
          <w:instrText xml:space="preserve"> PAGEREF _Toc524347092 \h </w:instrText>
        </w:r>
        <w:r w:rsidR="00343EB4" w:rsidRPr="00343EB4">
          <w:rPr>
            <w:webHidden/>
          </w:rPr>
        </w:r>
        <w:r w:rsidR="00343EB4" w:rsidRPr="00343EB4">
          <w:rPr>
            <w:webHidden/>
          </w:rPr>
          <w:fldChar w:fldCharType="separate"/>
        </w:r>
        <w:r w:rsidR="00FE459A">
          <w:rPr>
            <w:webHidden/>
          </w:rPr>
          <w:t>44</w:t>
        </w:r>
        <w:r w:rsidR="00343EB4" w:rsidRPr="00343EB4">
          <w:rPr>
            <w:webHidden/>
          </w:rPr>
          <w:fldChar w:fldCharType="end"/>
        </w:r>
      </w:hyperlink>
    </w:p>
    <w:p w14:paraId="614257C6" w14:textId="76DA0602" w:rsidR="00343EB4" w:rsidRDefault="00786258">
      <w:pPr>
        <w:pStyle w:val="TOC3"/>
        <w:rPr>
          <w:rFonts w:asciiTheme="minorHAnsi" w:eastAsiaTheme="minorEastAsia" w:hAnsiTheme="minorHAnsi" w:cstheme="minorBidi"/>
          <w:sz w:val="22"/>
          <w:szCs w:val="22"/>
        </w:rPr>
      </w:pPr>
      <w:hyperlink w:anchor="_Toc524347093" w:history="1">
        <w:r w:rsidR="00343EB4" w:rsidRPr="00285A8A">
          <w:rPr>
            <w:rStyle w:val="Hyperlink"/>
          </w:rPr>
          <w:t>A.3.2</w:t>
        </w:r>
        <w:r w:rsidR="00343EB4">
          <w:rPr>
            <w:rFonts w:asciiTheme="minorHAnsi" w:eastAsiaTheme="minorEastAsia" w:hAnsiTheme="minorHAnsi" w:cstheme="minorBidi"/>
            <w:sz w:val="22"/>
            <w:szCs w:val="22"/>
          </w:rPr>
          <w:tab/>
        </w:r>
        <w:r w:rsidR="00343EB4" w:rsidRPr="00285A8A">
          <w:rPr>
            <w:rStyle w:val="Hyperlink"/>
          </w:rPr>
          <w:t>Project Web Site</w:t>
        </w:r>
        <w:r w:rsidR="00343EB4">
          <w:rPr>
            <w:webHidden/>
          </w:rPr>
          <w:tab/>
        </w:r>
        <w:r w:rsidR="00343EB4">
          <w:rPr>
            <w:webHidden/>
          </w:rPr>
          <w:fldChar w:fldCharType="begin"/>
        </w:r>
        <w:r w:rsidR="00343EB4">
          <w:rPr>
            <w:webHidden/>
          </w:rPr>
          <w:instrText xml:space="preserve"> PAGEREF _Toc524347093 \h </w:instrText>
        </w:r>
        <w:r w:rsidR="00343EB4">
          <w:rPr>
            <w:webHidden/>
          </w:rPr>
        </w:r>
        <w:r w:rsidR="00343EB4">
          <w:rPr>
            <w:webHidden/>
          </w:rPr>
          <w:fldChar w:fldCharType="separate"/>
        </w:r>
        <w:r w:rsidR="00FE459A">
          <w:rPr>
            <w:webHidden/>
          </w:rPr>
          <w:t>45</w:t>
        </w:r>
        <w:r w:rsidR="00343EB4">
          <w:rPr>
            <w:webHidden/>
          </w:rPr>
          <w:fldChar w:fldCharType="end"/>
        </w:r>
      </w:hyperlink>
    </w:p>
    <w:p w14:paraId="492E3659" w14:textId="26A833B7" w:rsidR="00343EB4" w:rsidRDefault="00786258">
      <w:pPr>
        <w:pStyle w:val="TOC3"/>
        <w:rPr>
          <w:rFonts w:asciiTheme="minorHAnsi" w:eastAsiaTheme="minorEastAsia" w:hAnsiTheme="minorHAnsi" w:cstheme="minorBidi"/>
          <w:sz w:val="22"/>
          <w:szCs w:val="22"/>
        </w:rPr>
      </w:pPr>
      <w:hyperlink w:anchor="_Toc524347094" w:history="1">
        <w:r w:rsidR="00343EB4" w:rsidRPr="00285A8A">
          <w:rPr>
            <w:rStyle w:val="Hyperlink"/>
          </w:rPr>
          <w:t>A.3.3</w:t>
        </w:r>
        <w:r w:rsidR="00343EB4">
          <w:rPr>
            <w:rFonts w:asciiTheme="minorHAnsi" w:eastAsiaTheme="minorEastAsia" w:hAnsiTheme="minorHAnsi" w:cstheme="minorBidi"/>
            <w:sz w:val="22"/>
            <w:szCs w:val="22"/>
          </w:rPr>
          <w:tab/>
        </w:r>
        <w:r w:rsidR="00343EB4" w:rsidRPr="00285A8A">
          <w:rPr>
            <w:rStyle w:val="Hyperlink"/>
          </w:rPr>
          <w:t>The Case Management System and Data Collection Utilities</w:t>
        </w:r>
        <w:r w:rsidR="00343EB4">
          <w:rPr>
            <w:webHidden/>
          </w:rPr>
          <w:tab/>
        </w:r>
        <w:r w:rsidR="00343EB4">
          <w:rPr>
            <w:webHidden/>
          </w:rPr>
          <w:fldChar w:fldCharType="begin"/>
        </w:r>
        <w:r w:rsidR="00343EB4">
          <w:rPr>
            <w:webHidden/>
          </w:rPr>
          <w:instrText xml:space="preserve"> PAGEREF _Toc524347094 \h </w:instrText>
        </w:r>
        <w:r w:rsidR="00343EB4">
          <w:rPr>
            <w:webHidden/>
          </w:rPr>
        </w:r>
        <w:r w:rsidR="00343EB4">
          <w:rPr>
            <w:webHidden/>
          </w:rPr>
          <w:fldChar w:fldCharType="separate"/>
        </w:r>
        <w:r w:rsidR="00FE459A">
          <w:rPr>
            <w:webHidden/>
          </w:rPr>
          <w:t>46</w:t>
        </w:r>
        <w:r w:rsidR="00343EB4">
          <w:rPr>
            <w:webHidden/>
          </w:rPr>
          <w:fldChar w:fldCharType="end"/>
        </w:r>
      </w:hyperlink>
    </w:p>
    <w:p w14:paraId="0CE7D1FF" w14:textId="03F02157" w:rsidR="00343EB4" w:rsidRDefault="00786258">
      <w:pPr>
        <w:pStyle w:val="TOC3"/>
        <w:rPr>
          <w:rFonts w:asciiTheme="minorHAnsi" w:eastAsiaTheme="minorEastAsia" w:hAnsiTheme="minorHAnsi" w:cstheme="minorBidi"/>
          <w:sz w:val="22"/>
          <w:szCs w:val="22"/>
        </w:rPr>
      </w:pPr>
      <w:hyperlink w:anchor="_Toc524347095" w:history="1">
        <w:r w:rsidR="00343EB4" w:rsidRPr="00285A8A">
          <w:rPr>
            <w:rStyle w:val="Hyperlink"/>
          </w:rPr>
          <w:t>A.3.4</w:t>
        </w:r>
        <w:r w:rsidR="00343EB4">
          <w:rPr>
            <w:rFonts w:asciiTheme="minorHAnsi" w:eastAsiaTheme="minorEastAsia" w:hAnsiTheme="minorHAnsi" w:cstheme="minorBidi"/>
            <w:sz w:val="22"/>
            <w:szCs w:val="22"/>
          </w:rPr>
          <w:tab/>
        </w:r>
        <w:r w:rsidR="00343EB4" w:rsidRPr="00285A8A">
          <w:rPr>
            <w:rStyle w:val="Hyperlink"/>
          </w:rPr>
          <w:t>Section 508</w:t>
        </w:r>
        <w:r w:rsidR="00343EB4">
          <w:rPr>
            <w:webHidden/>
          </w:rPr>
          <w:tab/>
        </w:r>
        <w:r w:rsidR="00343EB4">
          <w:rPr>
            <w:webHidden/>
          </w:rPr>
          <w:fldChar w:fldCharType="begin"/>
        </w:r>
        <w:r w:rsidR="00343EB4">
          <w:rPr>
            <w:webHidden/>
          </w:rPr>
          <w:instrText xml:space="preserve"> PAGEREF _Toc524347095 \h </w:instrText>
        </w:r>
        <w:r w:rsidR="00343EB4">
          <w:rPr>
            <w:webHidden/>
          </w:rPr>
        </w:r>
        <w:r w:rsidR="00343EB4">
          <w:rPr>
            <w:webHidden/>
          </w:rPr>
          <w:fldChar w:fldCharType="separate"/>
        </w:r>
        <w:r w:rsidR="00FE459A">
          <w:rPr>
            <w:webHidden/>
          </w:rPr>
          <w:t>47</w:t>
        </w:r>
        <w:r w:rsidR="00343EB4">
          <w:rPr>
            <w:webHidden/>
          </w:rPr>
          <w:fldChar w:fldCharType="end"/>
        </w:r>
      </w:hyperlink>
    </w:p>
    <w:p w14:paraId="346FD910" w14:textId="45E297D7" w:rsidR="00343EB4" w:rsidRDefault="00786258">
      <w:pPr>
        <w:pStyle w:val="TOC3"/>
        <w:rPr>
          <w:rFonts w:asciiTheme="minorHAnsi" w:eastAsiaTheme="minorEastAsia" w:hAnsiTheme="minorHAnsi" w:cstheme="minorBidi"/>
          <w:sz w:val="22"/>
          <w:szCs w:val="22"/>
        </w:rPr>
      </w:pPr>
      <w:hyperlink w:anchor="_Toc524347096" w:history="1">
        <w:r w:rsidR="00343EB4" w:rsidRPr="00285A8A">
          <w:rPr>
            <w:rStyle w:val="Hyperlink"/>
          </w:rPr>
          <w:t>A.3.5</w:t>
        </w:r>
        <w:r w:rsidR="00343EB4">
          <w:rPr>
            <w:rFonts w:asciiTheme="minorHAnsi" w:eastAsiaTheme="minorEastAsia" w:hAnsiTheme="minorHAnsi" w:cstheme="minorBidi"/>
            <w:sz w:val="22"/>
            <w:szCs w:val="22"/>
          </w:rPr>
          <w:tab/>
        </w:r>
        <w:r w:rsidR="00343EB4" w:rsidRPr="00285A8A">
          <w:rPr>
            <w:rStyle w:val="Hyperlink"/>
          </w:rPr>
          <w:t>Additional Uses of the Internet for Data Collection</w:t>
        </w:r>
        <w:r w:rsidR="00343EB4">
          <w:rPr>
            <w:webHidden/>
          </w:rPr>
          <w:tab/>
        </w:r>
        <w:r w:rsidR="00343EB4">
          <w:rPr>
            <w:webHidden/>
          </w:rPr>
          <w:fldChar w:fldCharType="begin"/>
        </w:r>
        <w:r w:rsidR="00343EB4">
          <w:rPr>
            <w:webHidden/>
          </w:rPr>
          <w:instrText xml:space="preserve"> PAGEREF _Toc524347096 \h </w:instrText>
        </w:r>
        <w:r w:rsidR="00343EB4">
          <w:rPr>
            <w:webHidden/>
          </w:rPr>
        </w:r>
        <w:r w:rsidR="00343EB4">
          <w:rPr>
            <w:webHidden/>
          </w:rPr>
          <w:fldChar w:fldCharType="separate"/>
        </w:r>
        <w:r w:rsidR="00FE459A">
          <w:rPr>
            <w:webHidden/>
          </w:rPr>
          <w:t>48</w:t>
        </w:r>
        <w:r w:rsidR="00343EB4">
          <w:rPr>
            <w:webHidden/>
          </w:rPr>
          <w:fldChar w:fldCharType="end"/>
        </w:r>
      </w:hyperlink>
    </w:p>
    <w:p w14:paraId="41E701D8" w14:textId="7F459161" w:rsidR="00343EB4" w:rsidRPr="00343EB4" w:rsidRDefault="00786258">
      <w:pPr>
        <w:pStyle w:val="TOC2"/>
        <w:tabs>
          <w:tab w:val="left" w:pos="1800"/>
        </w:tabs>
        <w:rPr>
          <w:rFonts w:asciiTheme="minorHAnsi" w:eastAsiaTheme="minorEastAsia" w:hAnsiTheme="minorHAnsi" w:cstheme="minorBidi"/>
          <w:sz w:val="22"/>
          <w:szCs w:val="22"/>
        </w:rPr>
      </w:pPr>
      <w:hyperlink w:anchor="_Toc524347097" w:history="1">
        <w:r w:rsidR="00343EB4" w:rsidRPr="00343EB4">
          <w:rPr>
            <w:rStyle w:val="Hyperlink"/>
          </w:rPr>
          <w:t>A.4</w:t>
        </w:r>
        <w:r w:rsidR="00343EB4" w:rsidRPr="00343EB4">
          <w:rPr>
            <w:rFonts w:asciiTheme="minorHAnsi" w:eastAsiaTheme="minorEastAsia" w:hAnsiTheme="minorHAnsi" w:cstheme="minorBidi"/>
            <w:sz w:val="22"/>
            <w:szCs w:val="22"/>
          </w:rPr>
          <w:tab/>
        </w:r>
        <w:r w:rsidR="00343EB4" w:rsidRPr="00343EB4">
          <w:rPr>
            <w:rStyle w:val="Hyperlink"/>
          </w:rPr>
          <w:t>Efforts to Identify Duplication</w:t>
        </w:r>
        <w:r w:rsidR="00343EB4" w:rsidRPr="00343EB4">
          <w:rPr>
            <w:webHidden/>
          </w:rPr>
          <w:tab/>
        </w:r>
        <w:r w:rsidR="00343EB4" w:rsidRPr="00343EB4">
          <w:rPr>
            <w:webHidden/>
          </w:rPr>
          <w:fldChar w:fldCharType="begin"/>
        </w:r>
        <w:r w:rsidR="00343EB4" w:rsidRPr="00343EB4">
          <w:rPr>
            <w:webHidden/>
          </w:rPr>
          <w:instrText xml:space="preserve"> PAGEREF _Toc524347097 \h </w:instrText>
        </w:r>
        <w:r w:rsidR="00343EB4" w:rsidRPr="00343EB4">
          <w:rPr>
            <w:webHidden/>
          </w:rPr>
        </w:r>
        <w:r w:rsidR="00343EB4" w:rsidRPr="00343EB4">
          <w:rPr>
            <w:webHidden/>
          </w:rPr>
          <w:fldChar w:fldCharType="separate"/>
        </w:r>
        <w:r w:rsidR="00FE459A">
          <w:rPr>
            <w:webHidden/>
          </w:rPr>
          <w:t>49</w:t>
        </w:r>
        <w:r w:rsidR="00343EB4" w:rsidRPr="00343EB4">
          <w:rPr>
            <w:webHidden/>
          </w:rPr>
          <w:fldChar w:fldCharType="end"/>
        </w:r>
      </w:hyperlink>
    </w:p>
    <w:p w14:paraId="563E9CCD" w14:textId="0481EEF8" w:rsidR="00343EB4" w:rsidRPr="00343EB4" w:rsidRDefault="00786258">
      <w:pPr>
        <w:pStyle w:val="TOC2"/>
        <w:tabs>
          <w:tab w:val="left" w:pos="1800"/>
        </w:tabs>
        <w:rPr>
          <w:rFonts w:asciiTheme="minorHAnsi" w:eastAsiaTheme="minorEastAsia" w:hAnsiTheme="minorHAnsi" w:cstheme="minorBidi"/>
          <w:sz w:val="22"/>
          <w:szCs w:val="22"/>
        </w:rPr>
      </w:pPr>
      <w:hyperlink w:anchor="_Toc524347098" w:history="1">
        <w:r w:rsidR="00343EB4" w:rsidRPr="00343EB4">
          <w:rPr>
            <w:rStyle w:val="Hyperlink"/>
          </w:rPr>
          <w:t>A.5</w:t>
        </w:r>
        <w:r w:rsidR="00343EB4" w:rsidRPr="00343EB4">
          <w:rPr>
            <w:rFonts w:asciiTheme="minorHAnsi" w:eastAsiaTheme="minorEastAsia" w:hAnsiTheme="minorHAnsi" w:cstheme="minorBidi"/>
            <w:sz w:val="22"/>
            <w:szCs w:val="22"/>
          </w:rPr>
          <w:tab/>
        </w:r>
        <w:r w:rsidR="00343EB4" w:rsidRPr="00343EB4">
          <w:rPr>
            <w:rStyle w:val="Hyperlink"/>
          </w:rPr>
          <w:t>Efforts to Minimize Burden on Small Establishments.</w:t>
        </w:r>
        <w:r w:rsidR="00343EB4" w:rsidRPr="00343EB4">
          <w:rPr>
            <w:webHidden/>
          </w:rPr>
          <w:tab/>
        </w:r>
        <w:r w:rsidR="00343EB4" w:rsidRPr="00343EB4">
          <w:rPr>
            <w:webHidden/>
          </w:rPr>
          <w:fldChar w:fldCharType="begin"/>
        </w:r>
        <w:r w:rsidR="00343EB4" w:rsidRPr="00343EB4">
          <w:rPr>
            <w:webHidden/>
          </w:rPr>
          <w:instrText xml:space="preserve"> PAGEREF _Toc524347098 \h </w:instrText>
        </w:r>
        <w:r w:rsidR="00343EB4" w:rsidRPr="00343EB4">
          <w:rPr>
            <w:webHidden/>
          </w:rPr>
        </w:r>
        <w:r w:rsidR="00343EB4" w:rsidRPr="00343EB4">
          <w:rPr>
            <w:webHidden/>
          </w:rPr>
          <w:fldChar w:fldCharType="separate"/>
        </w:r>
        <w:r w:rsidR="00FE459A">
          <w:rPr>
            <w:webHidden/>
          </w:rPr>
          <w:t>50</w:t>
        </w:r>
        <w:r w:rsidR="00343EB4" w:rsidRPr="00343EB4">
          <w:rPr>
            <w:webHidden/>
          </w:rPr>
          <w:fldChar w:fldCharType="end"/>
        </w:r>
      </w:hyperlink>
    </w:p>
    <w:p w14:paraId="3B123C70" w14:textId="6C93F087" w:rsidR="00343EB4" w:rsidRPr="00343EB4" w:rsidRDefault="00786258">
      <w:pPr>
        <w:pStyle w:val="TOC2"/>
        <w:tabs>
          <w:tab w:val="left" w:pos="1800"/>
        </w:tabs>
        <w:rPr>
          <w:rFonts w:asciiTheme="minorHAnsi" w:eastAsiaTheme="minorEastAsia" w:hAnsiTheme="minorHAnsi" w:cstheme="minorBidi"/>
          <w:sz w:val="22"/>
          <w:szCs w:val="22"/>
        </w:rPr>
      </w:pPr>
      <w:hyperlink w:anchor="_Toc524347099" w:history="1">
        <w:r w:rsidR="00343EB4" w:rsidRPr="00343EB4">
          <w:rPr>
            <w:rStyle w:val="Hyperlink"/>
          </w:rPr>
          <w:t>A.6</w:t>
        </w:r>
        <w:r w:rsidR="00343EB4" w:rsidRPr="00343EB4">
          <w:rPr>
            <w:rFonts w:asciiTheme="minorHAnsi" w:eastAsiaTheme="minorEastAsia" w:hAnsiTheme="minorHAnsi" w:cstheme="minorBidi"/>
            <w:sz w:val="22"/>
            <w:szCs w:val="22"/>
          </w:rPr>
          <w:tab/>
        </w:r>
        <w:r w:rsidR="00343EB4" w:rsidRPr="00343EB4">
          <w:rPr>
            <w:rStyle w:val="Hyperlink"/>
          </w:rPr>
          <w:t>Consequences of Collecting the Information Less Frequently</w:t>
        </w:r>
        <w:r w:rsidR="00343EB4" w:rsidRPr="00343EB4">
          <w:rPr>
            <w:webHidden/>
          </w:rPr>
          <w:tab/>
        </w:r>
        <w:r w:rsidR="00343EB4" w:rsidRPr="00343EB4">
          <w:rPr>
            <w:webHidden/>
          </w:rPr>
          <w:fldChar w:fldCharType="begin"/>
        </w:r>
        <w:r w:rsidR="00343EB4" w:rsidRPr="00343EB4">
          <w:rPr>
            <w:webHidden/>
          </w:rPr>
          <w:instrText xml:space="preserve"> PAGEREF _Toc524347099 \h </w:instrText>
        </w:r>
        <w:r w:rsidR="00343EB4" w:rsidRPr="00343EB4">
          <w:rPr>
            <w:webHidden/>
          </w:rPr>
        </w:r>
        <w:r w:rsidR="00343EB4" w:rsidRPr="00343EB4">
          <w:rPr>
            <w:webHidden/>
          </w:rPr>
          <w:fldChar w:fldCharType="separate"/>
        </w:r>
        <w:r w:rsidR="00FE459A">
          <w:rPr>
            <w:webHidden/>
          </w:rPr>
          <w:t>51</w:t>
        </w:r>
        <w:r w:rsidR="00343EB4" w:rsidRPr="00343EB4">
          <w:rPr>
            <w:webHidden/>
          </w:rPr>
          <w:fldChar w:fldCharType="end"/>
        </w:r>
      </w:hyperlink>
    </w:p>
    <w:p w14:paraId="45A577F8" w14:textId="69962BD9" w:rsidR="00343EB4" w:rsidRPr="00343EB4" w:rsidRDefault="00786258">
      <w:pPr>
        <w:pStyle w:val="TOC2"/>
        <w:tabs>
          <w:tab w:val="left" w:pos="1800"/>
        </w:tabs>
        <w:rPr>
          <w:rFonts w:asciiTheme="minorHAnsi" w:eastAsiaTheme="minorEastAsia" w:hAnsiTheme="minorHAnsi" w:cstheme="minorBidi"/>
          <w:sz w:val="22"/>
          <w:szCs w:val="22"/>
        </w:rPr>
      </w:pPr>
      <w:hyperlink w:anchor="_Toc524347100" w:history="1">
        <w:r w:rsidR="00343EB4" w:rsidRPr="00343EB4">
          <w:rPr>
            <w:rStyle w:val="Hyperlink"/>
          </w:rPr>
          <w:t>A.7</w:t>
        </w:r>
        <w:r w:rsidR="00343EB4" w:rsidRPr="00343EB4">
          <w:rPr>
            <w:rFonts w:asciiTheme="minorHAnsi" w:eastAsiaTheme="minorEastAsia" w:hAnsiTheme="minorHAnsi" w:cstheme="minorBidi"/>
            <w:sz w:val="22"/>
            <w:szCs w:val="22"/>
          </w:rPr>
          <w:tab/>
        </w:r>
        <w:r w:rsidR="00343EB4" w:rsidRPr="00343EB4">
          <w:rPr>
            <w:rStyle w:val="Hyperlink"/>
          </w:rPr>
          <w:t>Special Circumstances</w:t>
        </w:r>
        <w:r w:rsidR="00343EB4" w:rsidRPr="00343EB4">
          <w:rPr>
            <w:webHidden/>
          </w:rPr>
          <w:tab/>
        </w:r>
        <w:r w:rsidR="00343EB4" w:rsidRPr="00343EB4">
          <w:rPr>
            <w:webHidden/>
          </w:rPr>
          <w:fldChar w:fldCharType="begin"/>
        </w:r>
        <w:r w:rsidR="00343EB4" w:rsidRPr="00343EB4">
          <w:rPr>
            <w:webHidden/>
          </w:rPr>
          <w:instrText xml:space="preserve"> PAGEREF _Toc524347100 \h </w:instrText>
        </w:r>
        <w:r w:rsidR="00343EB4" w:rsidRPr="00343EB4">
          <w:rPr>
            <w:webHidden/>
          </w:rPr>
        </w:r>
        <w:r w:rsidR="00343EB4" w:rsidRPr="00343EB4">
          <w:rPr>
            <w:webHidden/>
          </w:rPr>
          <w:fldChar w:fldCharType="separate"/>
        </w:r>
        <w:r w:rsidR="00FE459A">
          <w:rPr>
            <w:webHidden/>
          </w:rPr>
          <w:t>53</w:t>
        </w:r>
        <w:r w:rsidR="00343EB4" w:rsidRPr="00343EB4">
          <w:rPr>
            <w:webHidden/>
          </w:rPr>
          <w:fldChar w:fldCharType="end"/>
        </w:r>
      </w:hyperlink>
    </w:p>
    <w:p w14:paraId="77F8326B" w14:textId="10E63088" w:rsidR="00343EB4" w:rsidRPr="00343EB4" w:rsidRDefault="00786258">
      <w:pPr>
        <w:pStyle w:val="TOC2"/>
        <w:tabs>
          <w:tab w:val="left" w:pos="1800"/>
        </w:tabs>
        <w:rPr>
          <w:rFonts w:asciiTheme="minorHAnsi" w:eastAsiaTheme="minorEastAsia" w:hAnsiTheme="minorHAnsi" w:cstheme="minorBidi"/>
          <w:sz w:val="22"/>
          <w:szCs w:val="22"/>
        </w:rPr>
      </w:pPr>
      <w:hyperlink w:anchor="_Toc524347101" w:history="1">
        <w:r w:rsidR="00343EB4" w:rsidRPr="00343EB4">
          <w:rPr>
            <w:rStyle w:val="Hyperlink"/>
          </w:rPr>
          <w:t>A.8</w:t>
        </w:r>
        <w:r w:rsidR="00343EB4" w:rsidRPr="00343EB4">
          <w:rPr>
            <w:rFonts w:asciiTheme="minorHAnsi" w:eastAsiaTheme="minorEastAsia" w:hAnsiTheme="minorHAnsi" w:cstheme="minorBidi"/>
            <w:sz w:val="22"/>
            <w:szCs w:val="22"/>
          </w:rPr>
          <w:tab/>
        </w:r>
        <w:r w:rsidR="00343EB4" w:rsidRPr="00343EB4">
          <w:rPr>
            <w:rStyle w:val="Hyperlink"/>
          </w:rPr>
          <w:t>Consultation Outside the Agency.</w:t>
        </w:r>
        <w:r w:rsidR="00343EB4" w:rsidRPr="00343EB4">
          <w:rPr>
            <w:webHidden/>
          </w:rPr>
          <w:tab/>
        </w:r>
        <w:r w:rsidR="00343EB4" w:rsidRPr="00343EB4">
          <w:rPr>
            <w:webHidden/>
          </w:rPr>
          <w:fldChar w:fldCharType="begin"/>
        </w:r>
        <w:r w:rsidR="00343EB4" w:rsidRPr="00343EB4">
          <w:rPr>
            <w:webHidden/>
          </w:rPr>
          <w:instrText xml:space="preserve"> PAGEREF _Toc524347101 \h </w:instrText>
        </w:r>
        <w:r w:rsidR="00343EB4" w:rsidRPr="00343EB4">
          <w:rPr>
            <w:webHidden/>
          </w:rPr>
        </w:r>
        <w:r w:rsidR="00343EB4" w:rsidRPr="00343EB4">
          <w:rPr>
            <w:webHidden/>
          </w:rPr>
          <w:fldChar w:fldCharType="separate"/>
        </w:r>
        <w:r w:rsidR="00FE459A">
          <w:rPr>
            <w:webHidden/>
          </w:rPr>
          <w:t>53</w:t>
        </w:r>
        <w:r w:rsidR="00343EB4" w:rsidRPr="00343EB4">
          <w:rPr>
            <w:webHidden/>
          </w:rPr>
          <w:fldChar w:fldCharType="end"/>
        </w:r>
      </w:hyperlink>
    </w:p>
    <w:p w14:paraId="07B31E19" w14:textId="67B8085B" w:rsidR="00343EB4" w:rsidRPr="00343EB4" w:rsidRDefault="00786258">
      <w:pPr>
        <w:pStyle w:val="TOC2"/>
        <w:tabs>
          <w:tab w:val="left" w:pos="1800"/>
        </w:tabs>
        <w:rPr>
          <w:rFonts w:asciiTheme="minorHAnsi" w:eastAsiaTheme="minorEastAsia" w:hAnsiTheme="minorHAnsi" w:cstheme="minorBidi"/>
          <w:sz w:val="22"/>
          <w:szCs w:val="22"/>
        </w:rPr>
      </w:pPr>
      <w:hyperlink w:anchor="_Toc524347102" w:history="1">
        <w:r w:rsidR="00343EB4" w:rsidRPr="00343EB4">
          <w:rPr>
            <w:rStyle w:val="Hyperlink"/>
          </w:rPr>
          <w:t>A.9</w:t>
        </w:r>
        <w:r w:rsidR="00343EB4" w:rsidRPr="00343EB4">
          <w:rPr>
            <w:rFonts w:asciiTheme="minorHAnsi" w:eastAsiaTheme="minorEastAsia" w:hAnsiTheme="minorHAnsi" w:cstheme="minorBidi"/>
            <w:sz w:val="22"/>
            <w:szCs w:val="22"/>
          </w:rPr>
          <w:tab/>
        </w:r>
        <w:r w:rsidR="00343EB4" w:rsidRPr="00343EB4">
          <w:rPr>
            <w:rStyle w:val="Hyperlink"/>
          </w:rPr>
          <w:t>Respondent Incentives</w:t>
        </w:r>
        <w:r w:rsidR="00343EB4" w:rsidRPr="00343EB4">
          <w:rPr>
            <w:webHidden/>
          </w:rPr>
          <w:tab/>
        </w:r>
        <w:r w:rsidR="00343EB4" w:rsidRPr="00343EB4">
          <w:rPr>
            <w:webHidden/>
          </w:rPr>
          <w:fldChar w:fldCharType="begin"/>
        </w:r>
        <w:r w:rsidR="00343EB4" w:rsidRPr="00343EB4">
          <w:rPr>
            <w:webHidden/>
          </w:rPr>
          <w:instrText xml:space="preserve"> PAGEREF _Toc524347102 \h </w:instrText>
        </w:r>
        <w:r w:rsidR="00343EB4" w:rsidRPr="00343EB4">
          <w:rPr>
            <w:webHidden/>
          </w:rPr>
        </w:r>
        <w:r w:rsidR="00343EB4" w:rsidRPr="00343EB4">
          <w:rPr>
            <w:webHidden/>
          </w:rPr>
          <w:fldChar w:fldCharType="separate"/>
        </w:r>
        <w:r w:rsidR="00FE459A">
          <w:rPr>
            <w:webHidden/>
          </w:rPr>
          <w:t>55</w:t>
        </w:r>
        <w:r w:rsidR="00343EB4" w:rsidRPr="00343EB4">
          <w:rPr>
            <w:webHidden/>
          </w:rPr>
          <w:fldChar w:fldCharType="end"/>
        </w:r>
      </w:hyperlink>
    </w:p>
    <w:p w14:paraId="7D9655DB" w14:textId="28D8CF01" w:rsidR="00343EB4" w:rsidRPr="00343EB4" w:rsidRDefault="00786258">
      <w:pPr>
        <w:pStyle w:val="TOC3"/>
        <w:rPr>
          <w:rFonts w:asciiTheme="minorHAnsi" w:eastAsiaTheme="minorEastAsia" w:hAnsiTheme="minorHAnsi" w:cstheme="minorBidi"/>
          <w:sz w:val="22"/>
          <w:szCs w:val="22"/>
        </w:rPr>
      </w:pPr>
      <w:hyperlink w:anchor="_Toc524347103" w:history="1">
        <w:r w:rsidR="00343EB4" w:rsidRPr="00343EB4">
          <w:rPr>
            <w:rStyle w:val="Hyperlink"/>
          </w:rPr>
          <w:t>A.9.1</w:t>
        </w:r>
        <w:r w:rsidR="00343EB4" w:rsidRPr="00343EB4">
          <w:rPr>
            <w:rFonts w:asciiTheme="minorHAnsi" w:eastAsiaTheme="minorEastAsia" w:hAnsiTheme="minorHAnsi" w:cstheme="minorBidi"/>
            <w:sz w:val="22"/>
            <w:szCs w:val="22"/>
          </w:rPr>
          <w:tab/>
        </w:r>
        <w:r w:rsidR="00343EB4" w:rsidRPr="00343EB4">
          <w:rPr>
            <w:rStyle w:val="Hyperlink"/>
          </w:rPr>
          <w:t>Incentives for the Point of Contact and the Employer</w:t>
        </w:r>
        <w:r w:rsidR="00343EB4" w:rsidRPr="00343EB4">
          <w:rPr>
            <w:webHidden/>
          </w:rPr>
          <w:tab/>
        </w:r>
        <w:r w:rsidR="00343EB4" w:rsidRPr="00343EB4">
          <w:rPr>
            <w:webHidden/>
          </w:rPr>
          <w:fldChar w:fldCharType="begin"/>
        </w:r>
        <w:r w:rsidR="00343EB4" w:rsidRPr="00343EB4">
          <w:rPr>
            <w:webHidden/>
          </w:rPr>
          <w:instrText xml:space="preserve"> PAGEREF _Toc524347103 \h </w:instrText>
        </w:r>
        <w:r w:rsidR="00343EB4" w:rsidRPr="00343EB4">
          <w:rPr>
            <w:webHidden/>
          </w:rPr>
        </w:r>
        <w:r w:rsidR="00343EB4" w:rsidRPr="00343EB4">
          <w:rPr>
            <w:webHidden/>
          </w:rPr>
          <w:fldChar w:fldCharType="separate"/>
        </w:r>
        <w:r w:rsidR="00FE459A">
          <w:rPr>
            <w:webHidden/>
          </w:rPr>
          <w:t>55</w:t>
        </w:r>
        <w:r w:rsidR="00343EB4" w:rsidRPr="00343EB4">
          <w:rPr>
            <w:webHidden/>
          </w:rPr>
          <w:fldChar w:fldCharType="end"/>
        </w:r>
      </w:hyperlink>
    </w:p>
    <w:p w14:paraId="0B68BC48" w14:textId="6C185A65" w:rsidR="00343EB4" w:rsidRPr="00343EB4" w:rsidRDefault="00786258">
      <w:pPr>
        <w:pStyle w:val="TOC3"/>
        <w:rPr>
          <w:rFonts w:asciiTheme="minorHAnsi" w:eastAsiaTheme="minorEastAsia" w:hAnsiTheme="minorHAnsi" w:cstheme="minorBidi"/>
          <w:sz w:val="22"/>
          <w:szCs w:val="22"/>
        </w:rPr>
      </w:pPr>
      <w:hyperlink w:anchor="_Toc524347104" w:history="1">
        <w:r w:rsidR="00343EB4" w:rsidRPr="00343EB4">
          <w:rPr>
            <w:rStyle w:val="Hyperlink"/>
          </w:rPr>
          <w:t>A.9.2</w:t>
        </w:r>
        <w:r w:rsidR="00343EB4" w:rsidRPr="00343EB4">
          <w:rPr>
            <w:rFonts w:asciiTheme="minorHAnsi" w:eastAsiaTheme="minorEastAsia" w:hAnsiTheme="minorHAnsi" w:cstheme="minorBidi"/>
            <w:sz w:val="22"/>
            <w:szCs w:val="22"/>
          </w:rPr>
          <w:tab/>
        </w:r>
        <w:r w:rsidR="00343EB4" w:rsidRPr="00343EB4">
          <w:rPr>
            <w:rStyle w:val="Hyperlink"/>
          </w:rPr>
          <w:t>Incentives for the Employee</w:t>
        </w:r>
        <w:r w:rsidR="00343EB4" w:rsidRPr="00343EB4">
          <w:rPr>
            <w:webHidden/>
          </w:rPr>
          <w:tab/>
        </w:r>
        <w:r w:rsidR="00343EB4" w:rsidRPr="00343EB4">
          <w:rPr>
            <w:webHidden/>
          </w:rPr>
          <w:fldChar w:fldCharType="begin"/>
        </w:r>
        <w:r w:rsidR="00343EB4" w:rsidRPr="00343EB4">
          <w:rPr>
            <w:webHidden/>
          </w:rPr>
          <w:instrText xml:space="preserve"> PAGEREF _Toc524347104 \h </w:instrText>
        </w:r>
        <w:r w:rsidR="00343EB4" w:rsidRPr="00343EB4">
          <w:rPr>
            <w:webHidden/>
          </w:rPr>
        </w:r>
        <w:r w:rsidR="00343EB4" w:rsidRPr="00343EB4">
          <w:rPr>
            <w:webHidden/>
          </w:rPr>
          <w:fldChar w:fldCharType="separate"/>
        </w:r>
        <w:r w:rsidR="00FE459A">
          <w:rPr>
            <w:webHidden/>
          </w:rPr>
          <w:t>56</w:t>
        </w:r>
        <w:r w:rsidR="00343EB4" w:rsidRPr="00343EB4">
          <w:rPr>
            <w:webHidden/>
          </w:rPr>
          <w:fldChar w:fldCharType="end"/>
        </w:r>
      </w:hyperlink>
    </w:p>
    <w:p w14:paraId="4C0BC43D" w14:textId="1E5805B8" w:rsidR="00343EB4" w:rsidRPr="00343EB4" w:rsidRDefault="00786258">
      <w:pPr>
        <w:pStyle w:val="TOC3"/>
        <w:rPr>
          <w:rFonts w:asciiTheme="minorHAnsi" w:eastAsiaTheme="minorEastAsia" w:hAnsiTheme="minorHAnsi" w:cstheme="minorBidi"/>
          <w:sz w:val="22"/>
          <w:szCs w:val="22"/>
        </w:rPr>
      </w:pPr>
      <w:hyperlink w:anchor="_Toc524347105" w:history="1">
        <w:r w:rsidR="00343EB4" w:rsidRPr="00343EB4">
          <w:rPr>
            <w:rStyle w:val="Hyperlink"/>
          </w:rPr>
          <w:t>A.9.3</w:t>
        </w:r>
        <w:r w:rsidR="00343EB4" w:rsidRPr="00343EB4">
          <w:rPr>
            <w:rFonts w:asciiTheme="minorHAnsi" w:eastAsiaTheme="minorEastAsia" w:hAnsiTheme="minorHAnsi" w:cstheme="minorBidi"/>
            <w:sz w:val="22"/>
            <w:szCs w:val="22"/>
          </w:rPr>
          <w:tab/>
        </w:r>
        <w:r w:rsidR="00343EB4" w:rsidRPr="00343EB4">
          <w:rPr>
            <w:rStyle w:val="Hyperlink"/>
          </w:rPr>
          <w:t>Incentives for Occupation Experts</w:t>
        </w:r>
        <w:r w:rsidR="00343EB4" w:rsidRPr="00343EB4">
          <w:rPr>
            <w:webHidden/>
          </w:rPr>
          <w:tab/>
        </w:r>
        <w:r w:rsidR="00343EB4" w:rsidRPr="00343EB4">
          <w:rPr>
            <w:webHidden/>
          </w:rPr>
          <w:fldChar w:fldCharType="begin"/>
        </w:r>
        <w:r w:rsidR="00343EB4" w:rsidRPr="00343EB4">
          <w:rPr>
            <w:webHidden/>
          </w:rPr>
          <w:instrText xml:space="preserve"> PAGEREF _Toc524347105 \h </w:instrText>
        </w:r>
        <w:r w:rsidR="00343EB4" w:rsidRPr="00343EB4">
          <w:rPr>
            <w:webHidden/>
          </w:rPr>
        </w:r>
        <w:r w:rsidR="00343EB4" w:rsidRPr="00343EB4">
          <w:rPr>
            <w:webHidden/>
          </w:rPr>
          <w:fldChar w:fldCharType="separate"/>
        </w:r>
        <w:r w:rsidR="00FE459A">
          <w:rPr>
            <w:webHidden/>
          </w:rPr>
          <w:t>57</w:t>
        </w:r>
        <w:r w:rsidR="00343EB4" w:rsidRPr="00343EB4">
          <w:rPr>
            <w:webHidden/>
          </w:rPr>
          <w:fldChar w:fldCharType="end"/>
        </w:r>
      </w:hyperlink>
    </w:p>
    <w:p w14:paraId="7A7426D5" w14:textId="012A0594" w:rsidR="00343EB4" w:rsidRPr="00343EB4" w:rsidRDefault="00786258">
      <w:pPr>
        <w:pStyle w:val="TOC2"/>
        <w:tabs>
          <w:tab w:val="left" w:pos="1800"/>
        </w:tabs>
        <w:rPr>
          <w:rFonts w:asciiTheme="minorHAnsi" w:eastAsiaTheme="minorEastAsia" w:hAnsiTheme="minorHAnsi" w:cstheme="minorBidi"/>
          <w:sz w:val="22"/>
          <w:szCs w:val="22"/>
        </w:rPr>
      </w:pPr>
      <w:hyperlink w:anchor="_Toc524347106" w:history="1">
        <w:r w:rsidR="00343EB4" w:rsidRPr="00343EB4">
          <w:rPr>
            <w:rStyle w:val="Hyperlink"/>
          </w:rPr>
          <w:t>A.10</w:t>
        </w:r>
        <w:r w:rsidR="00343EB4" w:rsidRPr="00343EB4">
          <w:rPr>
            <w:rFonts w:asciiTheme="minorHAnsi" w:eastAsiaTheme="minorEastAsia" w:hAnsiTheme="minorHAnsi" w:cstheme="minorBidi"/>
            <w:sz w:val="22"/>
            <w:szCs w:val="22"/>
          </w:rPr>
          <w:tab/>
        </w:r>
        <w:r w:rsidR="00343EB4" w:rsidRPr="00343EB4">
          <w:rPr>
            <w:rStyle w:val="Hyperlink"/>
          </w:rPr>
          <w:t>Provision and Legal Basis for Confidentiality Assurances</w:t>
        </w:r>
        <w:r w:rsidR="00343EB4" w:rsidRPr="00343EB4">
          <w:rPr>
            <w:webHidden/>
          </w:rPr>
          <w:tab/>
        </w:r>
        <w:r w:rsidR="00343EB4" w:rsidRPr="00343EB4">
          <w:rPr>
            <w:webHidden/>
          </w:rPr>
          <w:fldChar w:fldCharType="begin"/>
        </w:r>
        <w:r w:rsidR="00343EB4" w:rsidRPr="00343EB4">
          <w:rPr>
            <w:webHidden/>
          </w:rPr>
          <w:instrText xml:space="preserve"> PAGEREF _Toc524347106 \h </w:instrText>
        </w:r>
        <w:r w:rsidR="00343EB4" w:rsidRPr="00343EB4">
          <w:rPr>
            <w:webHidden/>
          </w:rPr>
        </w:r>
        <w:r w:rsidR="00343EB4" w:rsidRPr="00343EB4">
          <w:rPr>
            <w:webHidden/>
          </w:rPr>
          <w:fldChar w:fldCharType="separate"/>
        </w:r>
        <w:r w:rsidR="00FE459A">
          <w:rPr>
            <w:webHidden/>
          </w:rPr>
          <w:t>57</w:t>
        </w:r>
        <w:r w:rsidR="00343EB4" w:rsidRPr="00343EB4">
          <w:rPr>
            <w:webHidden/>
          </w:rPr>
          <w:fldChar w:fldCharType="end"/>
        </w:r>
      </w:hyperlink>
    </w:p>
    <w:p w14:paraId="5502AEF1" w14:textId="510A2CD9" w:rsidR="00343EB4" w:rsidRPr="00343EB4" w:rsidRDefault="00786258">
      <w:pPr>
        <w:pStyle w:val="TOC2"/>
        <w:tabs>
          <w:tab w:val="left" w:pos="1800"/>
        </w:tabs>
        <w:rPr>
          <w:rFonts w:asciiTheme="minorHAnsi" w:eastAsiaTheme="minorEastAsia" w:hAnsiTheme="minorHAnsi" w:cstheme="minorBidi"/>
          <w:sz w:val="22"/>
          <w:szCs w:val="22"/>
        </w:rPr>
      </w:pPr>
      <w:hyperlink w:anchor="_Toc524347107" w:history="1">
        <w:r w:rsidR="00343EB4" w:rsidRPr="00343EB4">
          <w:rPr>
            <w:rStyle w:val="Hyperlink"/>
          </w:rPr>
          <w:t>A.11</w:t>
        </w:r>
        <w:r w:rsidR="00343EB4" w:rsidRPr="00343EB4">
          <w:rPr>
            <w:rFonts w:asciiTheme="minorHAnsi" w:eastAsiaTheme="minorEastAsia" w:hAnsiTheme="minorHAnsi" w:cstheme="minorBidi"/>
            <w:sz w:val="22"/>
            <w:szCs w:val="22"/>
          </w:rPr>
          <w:tab/>
        </w:r>
        <w:r w:rsidR="00343EB4" w:rsidRPr="00343EB4">
          <w:rPr>
            <w:rStyle w:val="Hyperlink"/>
          </w:rPr>
          <w:t>Questions of a Sensitive Nature</w:t>
        </w:r>
        <w:r w:rsidR="00343EB4" w:rsidRPr="00343EB4">
          <w:rPr>
            <w:webHidden/>
          </w:rPr>
          <w:tab/>
        </w:r>
        <w:r w:rsidR="00343EB4" w:rsidRPr="00343EB4">
          <w:rPr>
            <w:webHidden/>
          </w:rPr>
          <w:fldChar w:fldCharType="begin"/>
        </w:r>
        <w:r w:rsidR="00343EB4" w:rsidRPr="00343EB4">
          <w:rPr>
            <w:webHidden/>
          </w:rPr>
          <w:instrText xml:space="preserve"> PAGEREF _Toc524347107 \h </w:instrText>
        </w:r>
        <w:r w:rsidR="00343EB4" w:rsidRPr="00343EB4">
          <w:rPr>
            <w:webHidden/>
          </w:rPr>
        </w:r>
        <w:r w:rsidR="00343EB4" w:rsidRPr="00343EB4">
          <w:rPr>
            <w:webHidden/>
          </w:rPr>
          <w:fldChar w:fldCharType="separate"/>
        </w:r>
        <w:r w:rsidR="00FE459A">
          <w:rPr>
            <w:webHidden/>
          </w:rPr>
          <w:t>59</w:t>
        </w:r>
        <w:r w:rsidR="00343EB4" w:rsidRPr="00343EB4">
          <w:rPr>
            <w:webHidden/>
          </w:rPr>
          <w:fldChar w:fldCharType="end"/>
        </w:r>
      </w:hyperlink>
    </w:p>
    <w:p w14:paraId="62FE2D3D" w14:textId="2F645AC5" w:rsidR="00343EB4" w:rsidRPr="00B5524B" w:rsidRDefault="00786258">
      <w:pPr>
        <w:pStyle w:val="TOC2"/>
        <w:tabs>
          <w:tab w:val="left" w:pos="1800"/>
        </w:tabs>
        <w:rPr>
          <w:rFonts w:eastAsiaTheme="minorEastAsia"/>
          <w:szCs w:val="24"/>
        </w:rPr>
      </w:pPr>
      <w:hyperlink w:anchor="_Toc524347108" w:history="1">
        <w:r w:rsidR="00343EB4" w:rsidRPr="00B5524B">
          <w:rPr>
            <w:rStyle w:val="Hyperlink"/>
            <w:szCs w:val="24"/>
          </w:rPr>
          <w:t>A.12</w:t>
        </w:r>
        <w:r w:rsidR="00343EB4" w:rsidRPr="00B5524B">
          <w:rPr>
            <w:rFonts w:eastAsiaTheme="minorEastAsia"/>
            <w:szCs w:val="24"/>
          </w:rPr>
          <w:tab/>
          <w:t>Estimates of Annualized Hour Burden</w:t>
        </w:r>
        <w:r w:rsidR="00343EB4" w:rsidRPr="00B5524B">
          <w:rPr>
            <w:rStyle w:val="Hyperlink"/>
            <w:szCs w:val="24"/>
          </w:rPr>
          <w:t>.</w:t>
        </w:r>
        <w:r w:rsidR="00343EB4" w:rsidRPr="00B5524B">
          <w:rPr>
            <w:webHidden/>
            <w:szCs w:val="24"/>
          </w:rPr>
          <w:tab/>
        </w:r>
        <w:r w:rsidR="00343EB4" w:rsidRPr="00B5524B">
          <w:rPr>
            <w:webHidden/>
            <w:szCs w:val="24"/>
          </w:rPr>
          <w:fldChar w:fldCharType="begin"/>
        </w:r>
        <w:r w:rsidR="00343EB4" w:rsidRPr="00B5524B">
          <w:rPr>
            <w:webHidden/>
            <w:szCs w:val="24"/>
          </w:rPr>
          <w:instrText xml:space="preserve"> PAGEREF _Toc524347108 \h </w:instrText>
        </w:r>
        <w:r w:rsidR="00343EB4" w:rsidRPr="00B5524B">
          <w:rPr>
            <w:webHidden/>
            <w:szCs w:val="24"/>
          </w:rPr>
        </w:r>
        <w:r w:rsidR="00343EB4" w:rsidRPr="00B5524B">
          <w:rPr>
            <w:webHidden/>
            <w:szCs w:val="24"/>
          </w:rPr>
          <w:fldChar w:fldCharType="separate"/>
        </w:r>
        <w:r w:rsidR="00FE459A" w:rsidRPr="00B5524B">
          <w:rPr>
            <w:webHidden/>
            <w:szCs w:val="24"/>
          </w:rPr>
          <w:t>60</w:t>
        </w:r>
        <w:r w:rsidR="00343EB4" w:rsidRPr="00B5524B">
          <w:rPr>
            <w:webHidden/>
            <w:szCs w:val="24"/>
          </w:rPr>
          <w:fldChar w:fldCharType="end"/>
        </w:r>
      </w:hyperlink>
    </w:p>
    <w:p w14:paraId="4C1A6742" w14:textId="0C465A76" w:rsidR="00343EB4" w:rsidRPr="008B09FA" w:rsidRDefault="00786258">
      <w:pPr>
        <w:pStyle w:val="TOC2"/>
        <w:tabs>
          <w:tab w:val="left" w:pos="1800"/>
        </w:tabs>
        <w:rPr>
          <w:rFonts w:eastAsiaTheme="minorEastAsia"/>
          <w:szCs w:val="24"/>
        </w:rPr>
      </w:pPr>
      <w:hyperlink w:anchor="_Toc524347109" w:history="1">
        <w:r w:rsidR="00343EB4" w:rsidRPr="008B09FA">
          <w:rPr>
            <w:rStyle w:val="Hyperlink"/>
            <w:szCs w:val="24"/>
          </w:rPr>
          <w:t>A.13</w:t>
        </w:r>
        <w:r w:rsidR="00343EB4" w:rsidRPr="008B09FA">
          <w:rPr>
            <w:rFonts w:eastAsiaTheme="minorEastAsia"/>
            <w:szCs w:val="24"/>
          </w:rPr>
          <w:tab/>
        </w:r>
        <w:r w:rsidR="008B09FA" w:rsidRPr="008B09FA">
          <w:rPr>
            <w:rFonts w:eastAsiaTheme="minorEastAsia"/>
            <w:szCs w:val="24"/>
          </w:rPr>
          <w:t xml:space="preserve">Estimate of Total </w:t>
        </w:r>
        <w:r w:rsidR="00343EB4" w:rsidRPr="008B09FA">
          <w:rPr>
            <w:rStyle w:val="Hyperlink"/>
            <w:szCs w:val="24"/>
          </w:rPr>
          <w:t xml:space="preserve">Annual </w:t>
        </w:r>
        <w:r w:rsidR="008B09FA" w:rsidRPr="008B09FA">
          <w:rPr>
            <w:rStyle w:val="Hyperlink"/>
            <w:szCs w:val="24"/>
          </w:rPr>
          <w:t>Cost</w:t>
        </w:r>
        <w:r w:rsidR="00343EB4" w:rsidRPr="008B09FA">
          <w:rPr>
            <w:rStyle w:val="Hyperlink"/>
            <w:szCs w:val="24"/>
          </w:rPr>
          <w:t xml:space="preserve"> Burden</w:t>
        </w:r>
        <w:r w:rsidR="00343EB4" w:rsidRPr="008B09FA">
          <w:rPr>
            <w:webHidden/>
            <w:szCs w:val="24"/>
          </w:rPr>
          <w:tab/>
        </w:r>
        <w:r w:rsidR="00343EB4" w:rsidRPr="008B09FA">
          <w:rPr>
            <w:webHidden/>
            <w:szCs w:val="24"/>
          </w:rPr>
          <w:fldChar w:fldCharType="begin"/>
        </w:r>
        <w:r w:rsidR="00343EB4" w:rsidRPr="008B09FA">
          <w:rPr>
            <w:webHidden/>
            <w:szCs w:val="24"/>
          </w:rPr>
          <w:instrText xml:space="preserve"> PAGEREF _Toc524347109 \h </w:instrText>
        </w:r>
        <w:r w:rsidR="00343EB4" w:rsidRPr="008B09FA">
          <w:rPr>
            <w:webHidden/>
            <w:szCs w:val="24"/>
          </w:rPr>
        </w:r>
        <w:r w:rsidR="00343EB4" w:rsidRPr="008B09FA">
          <w:rPr>
            <w:webHidden/>
            <w:szCs w:val="24"/>
          </w:rPr>
          <w:fldChar w:fldCharType="separate"/>
        </w:r>
        <w:r w:rsidR="00FE459A" w:rsidRPr="008B09FA">
          <w:rPr>
            <w:webHidden/>
            <w:szCs w:val="24"/>
          </w:rPr>
          <w:t>66</w:t>
        </w:r>
        <w:r w:rsidR="00343EB4" w:rsidRPr="008B09FA">
          <w:rPr>
            <w:webHidden/>
            <w:szCs w:val="24"/>
          </w:rPr>
          <w:fldChar w:fldCharType="end"/>
        </w:r>
      </w:hyperlink>
    </w:p>
    <w:p w14:paraId="2BF8309C" w14:textId="0E12501C" w:rsidR="00343EB4" w:rsidRPr="00343EB4" w:rsidRDefault="00786258">
      <w:pPr>
        <w:pStyle w:val="TOC2"/>
        <w:tabs>
          <w:tab w:val="left" w:pos="1800"/>
        </w:tabs>
        <w:rPr>
          <w:rFonts w:asciiTheme="minorHAnsi" w:eastAsiaTheme="minorEastAsia" w:hAnsiTheme="minorHAnsi" w:cstheme="minorBidi"/>
          <w:sz w:val="22"/>
          <w:szCs w:val="22"/>
        </w:rPr>
      </w:pPr>
      <w:hyperlink w:anchor="_Toc524347110" w:history="1">
        <w:r w:rsidR="00343EB4" w:rsidRPr="00343EB4">
          <w:rPr>
            <w:rStyle w:val="Hyperlink"/>
          </w:rPr>
          <w:t>A.14</w:t>
        </w:r>
        <w:r w:rsidR="00343EB4" w:rsidRPr="00343EB4">
          <w:rPr>
            <w:rFonts w:asciiTheme="minorHAnsi" w:eastAsiaTheme="minorEastAsia" w:hAnsiTheme="minorHAnsi" w:cstheme="minorBidi"/>
            <w:sz w:val="22"/>
            <w:szCs w:val="22"/>
          </w:rPr>
          <w:tab/>
        </w:r>
        <w:r w:rsidR="00343EB4" w:rsidRPr="00343EB4">
          <w:rPr>
            <w:rStyle w:val="Hyperlink"/>
          </w:rPr>
          <w:t>Estimates of Annualized Cost to Government.</w:t>
        </w:r>
        <w:r w:rsidR="00343EB4" w:rsidRPr="00343EB4">
          <w:rPr>
            <w:webHidden/>
          </w:rPr>
          <w:tab/>
        </w:r>
        <w:r w:rsidR="00343EB4" w:rsidRPr="00343EB4">
          <w:rPr>
            <w:webHidden/>
          </w:rPr>
          <w:fldChar w:fldCharType="begin"/>
        </w:r>
        <w:r w:rsidR="00343EB4" w:rsidRPr="00343EB4">
          <w:rPr>
            <w:webHidden/>
          </w:rPr>
          <w:instrText xml:space="preserve"> PAGEREF _Toc524347110 \h </w:instrText>
        </w:r>
        <w:r w:rsidR="00343EB4" w:rsidRPr="00343EB4">
          <w:rPr>
            <w:webHidden/>
          </w:rPr>
        </w:r>
        <w:r w:rsidR="00343EB4" w:rsidRPr="00343EB4">
          <w:rPr>
            <w:webHidden/>
          </w:rPr>
          <w:fldChar w:fldCharType="separate"/>
        </w:r>
        <w:r w:rsidR="00FE459A">
          <w:rPr>
            <w:webHidden/>
          </w:rPr>
          <w:t>66</w:t>
        </w:r>
        <w:r w:rsidR="00343EB4" w:rsidRPr="00343EB4">
          <w:rPr>
            <w:webHidden/>
          </w:rPr>
          <w:fldChar w:fldCharType="end"/>
        </w:r>
      </w:hyperlink>
    </w:p>
    <w:p w14:paraId="6B6D9E25" w14:textId="33AF135E" w:rsidR="00343EB4" w:rsidRPr="00343EB4" w:rsidRDefault="00786258">
      <w:pPr>
        <w:pStyle w:val="TOC2"/>
        <w:tabs>
          <w:tab w:val="left" w:pos="1800"/>
        </w:tabs>
        <w:rPr>
          <w:rFonts w:asciiTheme="minorHAnsi" w:eastAsiaTheme="minorEastAsia" w:hAnsiTheme="minorHAnsi" w:cstheme="minorBidi"/>
          <w:sz w:val="22"/>
          <w:szCs w:val="22"/>
        </w:rPr>
      </w:pPr>
      <w:hyperlink w:anchor="_Toc524347111" w:history="1">
        <w:r w:rsidR="00343EB4" w:rsidRPr="00343EB4">
          <w:rPr>
            <w:rStyle w:val="Hyperlink"/>
          </w:rPr>
          <w:t>A.15</w:t>
        </w:r>
        <w:r w:rsidR="00343EB4" w:rsidRPr="00343EB4">
          <w:rPr>
            <w:rFonts w:asciiTheme="minorHAnsi" w:eastAsiaTheme="minorEastAsia" w:hAnsiTheme="minorHAnsi" w:cstheme="minorBidi"/>
            <w:sz w:val="22"/>
            <w:szCs w:val="22"/>
          </w:rPr>
          <w:tab/>
        </w:r>
        <w:r w:rsidR="00343EB4" w:rsidRPr="00343EB4">
          <w:rPr>
            <w:rStyle w:val="Hyperlink"/>
          </w:rPr>
          <w:t xml:space="preserve">Reasons for Program Changes or Adjustments Reported in </w:t>
        </w:r>
        <w:r w:rsidR="00343EB4" w:rsidRPr="00343EB4">
          <w:rPr>
            <w:rStyle w:val="Hyperlink"/>
          </w:rPr>
          <w:br/>
          <w:t>Sections A.13 and A.14</w:t>
        </w:r>
        <w:r w:rsidR="00343EB4" w:rsidRPr="00343EB4">
          <w:rPr>
            <w:webHidden/>
          </w:rPr>
          <w:tab/>
        </w:r>
        <w:r w:rsidR="00343EB4" w:rsidRPr="00343EB4">
          <w:rPr>
            <w:webHidden/>
          </w:rPr>
          <w:fldChar w:fldCharType="begin"/>
        </w:r>
        <w:r w:rsidR="00343EB4" w:rsidRPr="00343EB4">
          <w:rPr>
            <w:webHidden/>
          </w:rPr>
          <w:instrText xml:space="preserve"> PAGEREF _Toc524347111 \h </w:instrText>
        </w:r>
        <w:r w:rsidR="00343EB4" w:rsidRPr="00343EB4">
          <w:rPr>
            <w:webHidden/>
          </w:rPr>
        </w:r>
        <w:r w:rsidR="00343EB4" w:rsidRPr="00343EB4">
          <w:rPr>
            <w:webHidden/>
          </w:rPr>
          <w:fldChar w:fldCharType="separate"/>
        </w:r>
        <w:r w:rsidR="00FE459A">
          <w:rPr>
            <w:webHidden/>
          </w:rPr>
          <w:t>66</w:t>
        </w:r>
        <w:r w:rsidR="00343EB4" w:rsidRPr="00343EB4">
          <w:rPr>
            <w:webHidden/>
          </w:rPr>
          <w:fldChar w:fldCharType="end"/>
        </w:r>
      </w:hyperlink>
    </w:p>
    <w:p w14:paraId="6758EA99" w14:textId="71FEA71A" w:rsidR="00343EB4" w:rsidRPr="00343EB4" w:rsidRDefault="00786258">
      <w:pPr>
        <w:pStyle w:val="TOC2"/>
        <w:tabs>
          <w:tab w:val="left" w:pos="1800"/>
        </w:tabs>
        <w:rPr>
          <w:rFonts w:asciiTheme="minorHAnsi" w:eastAsiaTheme="minorEastAsia" w:hAnsiTheme="minorHAnsi" w:cstheme="minorBidi"/>
          <w:sz w:val="22"/>
          <w:szCs w:val="22"/>
        </w:rPr>
      </w:pPr>
      <w:hyperlink w:anchor="_Toc524347112" w:history="1">
        <w:r w:rsidR="00343EB4" w:rsidRPr="00343EB4">
          <w:rPr>
            <w:rStyle w:val="Hyperlink"/>
          </w:rPr>
          <w:t>A.16</w:t>
        </w:r>
        <w:r w:rsidR="00343EB4" w:rsidRPr="00343EB4">
          <w:rPr>
            <w:rFonts w:asciiTheme="minorHAnsi" w:eastAsiaTheme="minorEastAsia" w:hAnsiTheme="minorHAnsi" w:cstheme="minorBidi"/>
            <w:sz w:val="22"/>
            <w:szCs w:val="22"/>
          </w:rPr>
          <w:tab/>
        </w:r>
        <w:r w:rsidR="00343EB4" w:rsidRPr="00343EB4">
          <w:rPr>
            <w:rStyle w:val="Hyperlink"/>
          </w:rPr>
          <w:t>Time Schedule, Publication, and Analysis Plans</w:t>
        </w:r>
        <w:r w:rsidR="00343EB4" w:rsidRPr="00343EB4">
          <w:rPr>
            <w:webHidden/>
          </w:rPr>
          <w:tab/>
        </w:r>
        <w:r w:rsidR="00343EB4" w:rsidRPr="00343EB4">
          <w:rPr>
            <w:webHidden/>
          </w:rPr>
          <w:fldChar w:fldCharType="begin"/>
        </w:r>
        <w:r w:rsidR="00343EB4" w:rsidRPr="00343EB4">
          <w:rPr>
            <w:webHidden/>
          </w:rPr>
          <w:instrText xml:space="preserve"> PAGEREF _Toc524347112 \h </w:instrText>
        </w:r>
        <w:r w:rsidR="00343EB4" w:rsidRPr="00343EB4">
          <w:rPr>
            <w:webHidden/>
          </w:rPr>
        </w:r>
        <w:r w:rsidR="00343EB4" w:rsidRPr="00343EB4">
          <w:rPr>
            <w:webHidden/>
          </w:rPr>
          <w:fldChar w:fldCharType="separate"/>
        </w:r>
        <w:r w:rsidR="00FE459A">
          <w:rPr>
            <w:webHidden/>
          </w:rPr>
          <w:t>69</w:t>
        </w:r>
        <w:r w:rsidR="00343EB4" w:rsidRPr="00343EB4">
          <w:rPr>
            <w:webHidden/>
          </w:rPr>
          <w:fldChar w:fldCharType="end"/>
        </w:r>
      </w:hyperlink>
    </w:p>
    <w:p w14:paraId="592CE4D8" w14:textId="0C5DCF3F" w:rsidR="00343EB4" w:rsidRPr="00343EB4" w:rsidRDefault="00786258">
      <w:pPr>
        <w:pStyle w:val="TOC3"/>
        <w:rPr>
          <w:rFonts w:asciiTheme="minorHAnsi" w:eastAsiaTheme="minorEastAsia" w:hAnsiTheme="minorHAnsi" w:cstheme="minorBidi"/>
          <w:sz w:val="22"/>
          <w:szCs w:val="22"/>
        </w:rPr>
      </w:pPr>
      <w:hyperlink w:anchor="_Toc524347113" w:history="1">
        <w:r w:rsidR="00343EB4" w:rsidRPr="00343EB4">
          <w:rPr>
            <w:rStyle w:val="Hyperlink"/>
          </w:rPr>
          <w:t>A.16.1</w:t>
        </w:r>
        <w:r w:rsidR="00343EB4" w:rsidRPr="00343EB4">
          <w:rPr>
            <w:rFonts w:asciiTheme="minorHAnsi" w:eastAsiaTheme="minorEastAsia" w:hAnsiTheme="minorHAnsi" w:cstheme="minorBidi"/>
            <w:sz w:val="22"/>
            <w:szCs w:val="22"/>
          </w:rPr>
          <w:tab/>
        </w:r>
        <w:r w:rsidR="00343EB4" w:rsidRPr="00343EB4">
          <w:rPr>
            <w:rStyle w:val="Hyperlink"/>
          </w:rPr>
          <w:t>Data Analysis Tasks Conducted for Each Cycle</w:t>
        </w:r>
        <w:r w:rsidR="00343EB4" w:rsidRPr="00343EB4">
          <w:rPr>
            <w:webHidden/>
          </w:rPr>
          <w:tab/>
        </w:r>
        <w:r w:rsidR="00343EB4" w:rsidRPr="00343EB4">
          <w:rPr>
            <w:webHidden/>
          </w:rPr>
          <w:fldChar w:fldCharType="begin"/>
        </w:r>
        <w:r w:rsidR="00343EB4" w:rsidRPr="00343EB4">
          <w:rPr>
            <w:webHidden/>
          </w:rPr>
          <w:instrText xml:space="preserve"> PAGEREF _Toc524347113 \h </w:instrText>
        </w:r>
        <w:r w:rsidR="00343EB4" w:rsidRPr="00343EB4">
          <w:rPr>
            <w:webHidden/>
          </w:rPr>
        </w:r>
        <w:r w:rsidR="00343EB4" w:rsidRPr="00343EB4">
          <w:rPr>
            <w:webHidden/>
          </w:rPr>
          <w:fldChar w:fldCharType="separate"/>
        </w:r>
        <w:r w:rsidR="00FE459A">
          <w:rPr>
            <w:webHidden/>
          </w:rPr>
          <w:t>69</w:t>
        </w:r>
        <w:r w:rsidR="00343EB4" w:rsidRPr="00343EB4">
          <w:rPr>
            <w:webHidden/>
          </w:rPr>
          <w:fldChar w:fldCharType="end"/>
        </w:r>
      </w:hyperlink>
    </w:p>
    <w:p w14:paraId="2A541693" w14:textId="24B3340E" w:rsidR="00343EB4" w:rsidRPr="00343EB4" w:rsidRDefault="00786258">
      <w:pPr>
        <w:pStyle w:val="TOC3"/>
        <w:rPr>
          <w:rFonts w:asciiTheme="minorHAnsi" w:eastAsiaTheme="minorEastAsia" w:hAnsiTheme="minorHAnsi" w:cstheme="minorBidi"/>
          <w:sz w:val="22"/>
          <w:szCs w:val="22"/>
        </w:rPr>
      </w:pPr>
      <w:hyperlink w:anchor="_Toc524347114" w:history="1">
        <w:r w:rsidR="00343EB4" w:rsidRPr="00343EB4">
          <w:rPr>
            <w:rStyle w:val="Hyperlink"/>
          </w:rPr>
          <w:t>A.16.2</w:t>
        </w:r>
        <w:r w:rsidR="00343EB4" w:rsidRPr="00343EB4">
          <w:rPr>
            <w:rFonts w:asciiTheme="minorHAnsi" w:eastAsiaTheme="minorEastAsia" w:hAnsiTheme="minorHAnsi" w:cstheme="minorBidi"/>
            <w:sz w:val="22"/>
            <w:szCs w:val="22"/>
          </w:rPr>
          <w:tab/>
        </w:r>
        <w:r w:rsidR="00343EB4" w:rsidRPr="00343EB4">
          <w:rPr>
            <w:rStyle w:val="Hyperlink"/>
          </w:rPr>
          <w:t>Creation of the Occupation Database</w:t>
        </w:r>
        <w:r w:rsidR="00343EB4" w:rsidRPr="00343EB4">
          <w:rPr>
            <w:webHidden/>
          </w:rPr>
          <w:tab/>
        </w:r>
        <w:r w:rsidR="00343EB4" w:rsidRPr="00343EB4">
          <w:rPr>
            <w:webHidden/>
          </w:rPr>
          <w:fldChar w:fldCharType="begin"/>
        </w:r>
        <w:r w:rsidR="00343EB4" w:rsidRPr="00343EB4">
          <w:rPr>
            <w:webHidden/>
          </w:rPr>
          <w:instrText xml:space="preserve"> PAGEREF _Toc524347114 \h </w:instrText>
        </w:r>
        <w:r w:rsidR="00343EB4" w:rsidRPr="00343EB4">
          <w:rPr>
            <w:webHidden/>
          </w:rPr>
        </w:r>
        <w:r w:rsidR="00343EB4" w:rsidRPr="00343EB4">
          <w:rPr>
            <w:webHidden/>
          </w:rPr>
          <w:fldChar w:fldCharType="separate"/>
        </w:r>
        <w:r w:rsidR="00FE459A">
          <w:rPr>
            <w:webHidden/>
          </w:rPr>
          <w:t>71</w:t>
        </w:r>
        <w:r w:rsidR="00343EB4" w:rsidRPr="00343EB4">
          <w:rPr>
            <w:webHidden/>
          </w:rPr>
          <w:fldChar w:fldCharType="end"/>
        </w:r>
      </w:hyperlink>
    </w:p>
    <w:p w14:paraId="76F2D2A6" w14:textId="0BEAF59A" w:rsidR="00343EB4" w:rsidRPr="00343EB4" w:rsidRDefault="00786258">
      <w:pPr>
        <w:pStyle w:val="TOC2"/>
        <w:tabs>
          <w:tab w:val="left" w:pos="1800"/>
        </w:tabs>
        <w:rPr>
          <w:rFonts w:asciiTheme="minorHAnsi" w:eastAsiaTheme="minorEastAsia" w:hAnsiTheme="minorHAnsi" w:cstheme="minorBidi"/>
          <w:sz w:val="22"/>
          <w:szCs w:val="22"/>
        </w:rPr>
      </w:pPr>
      <w:hyperlink w:anchor="_Toc524347115" w:history="1">
        <w:r w:rsidR="00343EB4" w:rsidRPr="00343EB4">
          <w:rPr>
            <w:rStyle w:val="Hyperlink"/>
          </w:rPr>
          <w:t>A.17</w:t>
        </w:r>
        <w:r w:rsidR="00343EB4" w:rsidRPr="00343EB4">
          <w:rPr>
            <w:rFonts w:asciiTheme="minorHAnsi" w:eastAsiaTheme="minorEastAsia" w:hAnsiTheme="minorHAnsi" w:cstheme="minorBidi"/>
            <w:sz w:val="22"/>
            <w:szCs w:val="22"/>
          </w:rPr>
          <w:tab/>
        </w:r>
        <w:r w:rsidR="00343EB4" w:rsidRPr="00343EB4">
          <w:rPr>
            <w:rStyle w:val="Hyperlink"/>
          </w:rPr>
          <w:t>Display of Expiration Date</w:t>
        </w:r>
        <w:r w:rsidR="00343EB4" w:rsidRPr="00343EB4">
          <w:rPr>
            <w:webHidden/>
          </w:rPr>
          <w:tab/>
        </w:r>
        <w:r w:rsidR="00343EB4" w:rsidRPr="00343EB4">
          <w:rPr>
            <w:webHidden/>
          </w:rPr>
          <w:fldChar w:fldCharType="begin"/>
        </w:r>
        <w:r w:rsidR="00343EB4" w:rsidRPr="00343EB4">
          <w:rPr>
            <w:webHidden/>
          </w:rPr>
          <w:instrText xml:space="preserve"> PAGEREF _Toc524347115 \h </w:instrText>
        </w:r>
        <w:r w:rsidR="00343EB4" w:rsidRPr="00343EB4">
          <w:rPr>
            <w:webHidden/>
          </w:rPr>
        </w:r>
        <w:r w:rsidR="00343EB4" w:rsidRPr="00343EB4">
          <w:rPr>
            <w:webHidden/>
          </w:rPr>
          <w:fldChar w:fldCharType="separate"/>
        </w:r>
        <w:r w:rsidR="00FE459A">
          <w:rPr>
            <w:webHidden/>
          </w:rPr>
          <w:t>72</w:t>
        </w:r>
        <w:r w:rsidR="00343EB4" w:rsidRPr="00343EB4">
          <w:rPr>
            <w:webHidden/>
          </w:rPr>
          <w:fldChar w:fldCharType="end"/>
        </w:r>
      </w:hyperlink>
    </w:p>
    <w:p w14:paraId="5C8834EC" w14:textId="62161F05" w:rsidR="00343EB4" w:rsidRPr="00343EB4" w:rsidRDefault="00786258">
      <w:pPr>
        <w:pStyle w:val="TOC2"/>
        <w:tabs>
          <w:tab w:val="left" w:pos="1800"/>
        </w:tabs>
        <w:rPr>
          <w:rFonts w:asciiTheme="minorHAnsi" w:eastAsiaTheme="minorEastAsia" w:hAnsiTheme="minorHAnsi" w:cstheme="minorBidi"/>
          <w:sz w:val="22"/>
          <w:szCs w:val="22"/>
        </w:rPr>
      </w:pPr>
      <w:hyperlink w:anchor="_Toc524347116" w:history="1">
        <w:r w:rsidR="00343EB4" w:rsidRPr="00343EB4">
          <w:rPr>
            <w:rStyle w:val="Hyperlink"/>
          </w:rPr>
          <w:t>A.18</w:t>
        </w:r>
        <w:r w:rsidR="00343EB4" w:rsidRPr="00343EB4">
          <w:rPr>
            <w:rFonts w:asciiTheme="minorHAnsi" w:eastAsiaTheme="minorEastAsia" w:hAnsiTheme="minorHAnsi" w:cstheme="minorBidi"/>
            <w:sz w:val="22"/>
            <w:szCs w:val="22"/>
          </w:rPr>
          <w:tab/>
        </w:r>
        <w:r w:rsidR="00343EB4" w:rsidRPr="00343EB4">
          <w:rPr>
            <w:rStyle w:val="Hyperlink"/>
          </w:rPr>
          <w:t>Exceptions to Certification Statement</w:t>
        </w:r>
        <w:r w:rsidR="00343EB4" w:rsidRPr="00343EB4">
          <w:rPr>
            <w:webHidden/>
          </w:rPr>
          <w:tab/>
        </w:r>
        <w:r w:rsidR="00343EB4" w:rsidRPr="00343EB4">
          <w:rPr>
            <w:webHidden/>
          </w:rPr>
          <w:fldChar w:fldCharType="begin"/>
        </w:r>
        <w:r w:rsidR="00343EB4" w:rsidRPr="00343EB4">
          <w:rPr>
            <w:webHidden/>
          </w:rPr>
          <w:instrText xml:space="preserve"> PAGEREF _Toc524347116 \h </w:instrText>
        </w:r>
        <w:r w:rsidR="00343EB4" w:rsidRPr="00343EB4">
          <w:rPr>
            <w:webHidden/>
          </w:rPr>
        </w:r>
        <w:r w:rsidR="00343EB4" w:rsidRPr="00343EB4">
          <w:rPr>
            <w:webHidden/>
          </w:rPr>
          <w:fldChar w:fldCharType="separate"/>
        </w:r>
        <w:r w:rsidR="00FE459A">
          <w:rPr>
            <w:webHidden/>
          </w:rPr>
          <w:t>72</w:t>
        </w:r>
        <w:r w:rsidR="00343EB4" w:rsidRPr="00343EB4">
          <w:rPr>
            <w:webHidden/>
          </w:rPr>
          <w:fldChar w:fldCharType="end"/>
        </w:r>
      </w:hyperlink>
    </w:p>
    <w:p w14:paraId="70631D12" w14:textId="6F1BF309" w:rsidR="00343EB4" w:rsidRDefault="00786258">
      <w:pPr>
        <w:pStyle w:val="TOC2"/>
        <w:tabs>
          <w:tab w:val="left" w:pos="1800"/>
        </w:tabs>
        <w:rPr>
          <w:rFonts w:asciiTheme="minorHAnsi" w:eastAsiaTheme="minorEastAsia" w:hAnsiTheme="minorHAnsi" w:cstheme="minorBidi"/>
          <w:sz w:val="22"/>
          <w:szCs w:val="22"/>
        </w:rPr>
      </w:pPr>
      <w:hyperlink w:anchor="_Toc524347117" w:history="1">
        <w:r w:rsidR="00343EB4" w:rsidRPr="00285A8A">
          <w:rPr>
            <w:rStyle w:val="Hyperlink"/>
          </w:rPr>
          <w:t>A.19</w:t>
        </w:r>
        <w:r w:rsidR="00343EB4">
          <w:rPr>
            <w:rFonts w:asciiTheme="minorHAnsi" w:eastAsiaTheme="minorEastAsia" w:hAnsiTheme="minorHAnsi" w:cstheme="minorBidi"/>
            <w:sz w:val="22"/>
            <w:szCs w:val="22"/>
          </w:rPr>
          <w:tab/>
        </w:r>
        <w:r w:rsidR="00343EB4" w:rsidRPr="00285A8A">
          <w:rPr>
            <w:rStyle w:val="Hyperlink"/>
          </w:rPr>
          <w:t>References</w:t>
        </w:r>
        <w:r w:rsidR="00343EB4">
          <w:rPr>
            <w:webHidden/>
          </w:rPr>
          <w:tab/>
        </w:r>
        <w:r w:rsidR="00343EB4">
          <w:rPr>
            <w:webHidden/>
          </w:rPr>
          <w:fldChar w:fldCharType="begin"/>
        </w:r>
        <w:r w:rsidR="00343EB4">
          <w:rPr>
            <w:webHidden/>
          </w:rPr>
          <w:instrText xml:space="preserve"> PAGEREF _Toc524347117 \h </w:instrText>
        </w:r>
        <w:r w:rsidR="00343EB4">
          <w:rPr>
            <w:webHidden/>
          </w:rPr>
        </w:r>
        <w:r w:rsidR="00343EB4">
          <w:rPr>
            <w:webHidden/>
          </w:rPr>
          <w:fldChar w:fldCharType="separate"/>
        </w:r>
        <w:r w:rsidR="00FE459A">
          <w:rPr>
            <w:webHidden/>
          </w:rPr>
          <w:t>72</w:t>
        </w:r>
        <w:r w:rsidR="00343EB4">
          <w:rPr>
            <w:webHidden/>
          </w:rPr>
          <w:fldChar w:fldCharType="end"/>
        </w:r>
      </w:hyperlink>
    </w:p>
    <w:p w14:paraId="61F39B6D" w14:textId="599BEF97" w:rsidR="00F73F2A" w:rsidRPr="003326FA" w:rsidRDefault="00F619D0" w:rsidP="00FF23B8">
      <w:pPr>
        <w:pStyle w:val="TOC1"/>
        <w:tabs>
          <w:tab w:val="left" w:pos="1440"/>
        </w:tabs>
        <w:spacing w:before="0" w:after="0"/>
        <w:ind w:left="0" w:firstLine="0"/>
        <w:rPr>
          <w:rStyle w:val="Hyperlink"/>
          <w:rFonts w:asciiTheme="majorBidi" w:hAnsiTheme="majorBidi" w:cstheme="majorBidi"/>
          <w:color w:val="000000" w:themeColor="text1"/>
          <w:sz w:val="22"/>
          <w:szCs w:val="22"/>
          <w:u w:val="none"/>
        </w:rPr>
      </w:pPr>
      <w:r w:rsidRPr="00312F84">
        <w:rPr>
          <w:rFonts w:cstheme="majorBidi"/>
          <w:b w:val="0"/>
          <w:szCs w:val="22"/>
        </w:rPr>
        <w:fldChar w:fldCharType="end"/>
      </w:r>
    </w:p>
    <w:p w14:paraId="30B2FCDE" w14:textId="46393717" w:rsidR="00F73F2A" w:rsidRDefault="00F73F2A" w:rsidP="00F73F2A">
      <w:pPr>
        <w:pStyle w:val="TOC-heading-1"/>
      </w:pPr>
      <w:r>
        <w:t>List of Exhibits</w:t>
      </w:r>
      <w:r w:rsidR="00FE7547">
        <w:t xml:space="preserve"> in Part A</w:t>
      </w:r>
    </w:p>
    <w:p w14:paraId="019BEEB5" w14:textId="377BE553" w:rsidR="00FE459A" w:rsidRDefault="00EB7D81">
      <w:pPr>
        <w:pStyle w:val="TableofFigures"/>
        <w:rPr>
          <w:rFonts w:asciiTheme="minorHAnsi" w:eastAsiaTheme="minorEastAsia" w:hAnsiTheme="minorHAnsi" w:cstheme="minorBidi"/>
          <w:sz w:val="22"/>
          <w:szCs w:val="22"/>
        </w:rPr>
      </w:pPr>
      <w:r w:rsidRPr="00FF23B8">
        <w:rPr>
          <w:szCs w:val="22"/>
        </w:rPr>
        <w:fldChar w:fldCharType="begin"/>
      </w:r>
      <w:r w:rsidRPr="00FF23B8">
        <w:rPr>
          <w:szCs w:val="22"/>
        </w:rPr>
        <w:instrText xml:space="preserve"> TOC \h \z \t "Exhibit" \c </w:instrText>
      </w:r>
      <w:r w:rsidRPr="00FF23B8">
        <w:rPr>
          <w:szCs w:val="22"/>
        </w:rPr>
        <w:fldChar w:fldCharType="separate"/>
      </w:r>
      <w:hyperlink w:anchor="_Toc524351008" w:history="1">
        <w:r w:rsidR="00FE459A" w:rsidRPr="009331E9">
          <w:rPr>
            <w:rStyle w:val="Hyperlink"/>
          </w:rPr>
          <w:t xml:space="preserve">A-1. </w:t>
        </w:r>
        <w:r w:rsidR="00FE459A">
          <w:rPr>
            <w:rStyle w:val="Hyperlink"/>
          </w:rPr>
          <w:tab/>
        </w:r>
        <w:r w:rsidR="00FE459A" w:rsidRPr="009331E9">
          <w:rPr>
            <w:rStyle w:val="Hyperlink"/>
          </w:rPr>
          <w:t>O*NET Content Model</w:t>
        </w:r>
        <w:r w:rsidR="00FE459A">
          <w:rPr>
            <w:webHidden/>
          </w:rPr>
          <w:tab/>
        </w:r>
        <w:r w:rsidR="00FE459A">
          <w:rPr>
            <w:webHidden/>
          </w:rPr>
          <w:fldChar w:fldCharType="begin"/>
        </w:r>
        <w:r w:rsidR="00FE459A">
          <w:rPr>
            <w:webHidden/>
          </w:rPr>
          <w:instrText xml:space="preserve"> PAGEREF _Toc524351008 \h </w:instrText>
        </w:r>
        <w:r w:rsidR="00FE459A">
          <w:rPr>
            <w:webHidden/>
          </w:rPr>
        </w:r>
        <w:r w:rsidR="00FE459A">
          <w:rPr>
            <w:webHidden/>
          </w:rPr>
          <w:fldChar w:fldCharType="separate"/>
        </w:r>
        <w:r w:rsidR="00FE459A">
          <w:rPr>
            <w:webHidden/>
          </w:rPr>
          <w:t>3</w:t>
        </w:r>
        <w:r w:rsidR="00FE459A">
          <w:rPr>
            <w:webHidden/>
          </w:rPr>
          <w:fldChar w:fldCharType="end"/>
        </w:r>
      </w:hyperlink>
    </w:p>
    <w:p w14:paraId="56214F5F" w14:textId="60870947" w:rsidR="00FE459A" w:rsidRDefault="00786258">
      <w:pPr>
        <w:pStyle w:val="TableofFigures"/>
        <w:rPr>
          <w:rFonts w:asciiTheme="minorHAnsi" w:eastAsiaTheme="minorEastAsia" w:hAnsiTheme="minorHAnsi" w:cstheme="minorBidi"/>
          <w:sz w:val="22"/>
          <w:szCs w:val="22"/>
        </w:rPr>
      </w:pPr>
      <w:hyperlink w:anchor="_Toc524351009" w:history="1">
        <w:r w:rsidR="00FE459A" w:rsidRPr="009331E9">
          <w:rPr>
            <w:rStyle w:val="Hyperlink"/>
          </w:rPr>
          <w:t xml:space="preserve">A-2. </w:t>
        </w:r>
        <w:r w:rsidR="00FE459A">
          <w:rPr>
            <w:rStyle w:val="Hyperlink"/>
          </w:rPr>
          <w:tab/>
        </w:r>
        <w:r w:rsidR="00FE459A" w:rsidRPr="009331E9">
          <w:rPr>
            <w:rStyle w:val="Hyperlink"/>
          </w:rPr>
          <w:t>O*NET Data Collection Program Questionnaires</w:t>
        </w:r>
        <w:r w:rsidR="00FE459A">
          <w:rPr>
            <w:webHidden/>
          </w:rPr>
          <w:tab/>
        </w:r>
        <w:r w:rsidR="00FE459A">
          <w:rPr>
            <w:webHidden/>
          </w:rPr>
          <w:fldChar w:fldCharType="begin"/>
        </w:r>
        <w:r w:rsidR="00FE459A">
          <w:rPr>
            <w:webHidden/>
          </w:rPr>
          <w:instrText xml:space="preserve"> PAGEREF _Toc524351009 \h </w:instrText>
        </w:r>
        <w:r w:rsidR="00FE459A">
          <w:rPr>
            <w:webHidden/>
          </w:rPr>
        </w:r>
        <w:r w:rsidR="00FE459A">
          <w:rPr>
            <w:webHidden/>
          </w:rPr>
          <w:fldChar w:fldCharType="separate"/>
        </w:r>
        <w:r w:rsidR="00FE459A">
          <w:rPr>
            <w:webHidden/>
          </w:rPr>
          <w:t>4</w:t>
        </w:r>
        <w:r w:rsidR="00FE459A">
          <w:rPr>
            <w:webHidden/>
          </w:rPr>
          <w:fldChar w:fldCharType="end"/>
        </w:r>
      </w:hyperlink>
    </w:p>
    <w:p w14:paraId="56EEE380" w14:textId="0C096C29" w:rsidR="00FE459A" w:rsidRDefault="00786258">
      <w:pPr>
        <w:pStyle w:val="TableofFigures"/>
        <w:rPr>
          <w:rFonts w:asciiTheme="minorHAnsi" w:eastAsiaTheme="minorEastAsia" w:hAnsiTheme="minorHAnsi" w:cstheme="minorBidi"/>
          <w:sz w:val="22"/>
          <w:szCs w:val="22"/>
        </w:rPr>
      </w:pPr>
      <w:hyperlink w:anchor="_Toc524351010" w:history="1">
        <w:r w:rsidR="00FE459A" w:rsidRPr="009331E9">
          <w:rPr>
            <w:rStyle w:val="Hyperlink"/>
          </w:rPr>
          <w:t xml:space="preserve">A-3. </w:t>
        </w:r>
        <w:r w:rsidR="00FE459A">
          <w:rPr>
            <w:rStyle w:val="Hyperlink"/>
          </w:rPr>
          <w:tab/>
        </w:r>
        <w:r w:rsidR="00FE459A" w:rsidRPr="009331E9">
          <w:rPr>
            <w:rStyle w:val="Hyperlink"/>
          </w:rPr>
          <w:t>Establishment Method Data Collection Results</w:t>
        </w:r>
        <w:r w:rsidR="00FE459A">
          <w:rPr>
            <w:webHidden/>
          </w:rPr>
          <w:tab/>
        </w:r>
        <w:r w:rsidR="00FE459A">
          <w:rPr>
            <w:webHidden/>
          </w:rPr>
          <w:fldChar w:fldCharType="begin"/>
        </w:r>
        <w:r w:rsidR="00FE459A">
          <w:rPr>
            <w:webHidden/>
          </w:rPr>
          <w:instrText xml:space="preserve"> PAGEREF _Toc524351010 \h </w:instrText>
        </w:r>
        <w:r w:rsidR="00FE459A">
          <w:rPr>
            <w:webHidden/>
          </w:rPr>
        </w:r>
        <w:r w:rsidR="00FE459A">
          <w:rPr>
            <w:webHidden/>
          </w:rPr>
          <w:fldChar w:fldCharType="separate"/>
        </w:r>
        <w:r w:rsidR="00FE459A">
          <w:rPr>
            <w:webHidden/>
          </w:rPr>
          <w:t>13</w:t>
        </w:r>
        <w:r w:rsidR="00FE459A">
          <w:rPr>
            <w:webHidden/>
          </w:rPr>
          <w:fldChar w:fldCharType="end"/>
        </w:r>
      </w:hyperlink>
    </w:p>
    <w:p w14:paraId="259A91B3" w14:textId="2CD5401D" w:rsidR="00FE459A" w:rsidRDefault="00786258">
      <w:pPr>
        <w:pStyle w:val="TableofFigures"/>
        <w:rPr>
          <w:rFonts w:asciiTheme="minorHAnsi" w:eastAsiaTheme="minorEastAsia" w:hAnsiTheme="minorHAnsi" w:cstheme="minorBidi"/>
          <w:sz w:val="22"/>
          <w:szCs w:val="22"/>
        </w:rPr>
      </w:pPr>
      <w:hyperlink w:anchor="_Toc524351011" w:history="1">
        <w:r w:rsidR="00FE459A" w:rsidRPr="009331E9">
          <w:rPr>
            <w:rStyle w:val="Hyperlink"/>
          </w:rPr>
          <w:t xml:space="preserve">A-4. </w:t>
        </w:r>
        <w:r w:rsidR="00FE459A">
          <w:rPr>
            <w:rStyle w:val="Hyperlink"/>
          </w:rPr>
          <w:tab/>
        </w:r>
        <w:r w:rsidR="00FE459A" w:rsidRPr="009331E9">
          <w:rPr>
            <w:rStyle w:val="Hyperlink"/>
          </w:rPr>
          <w:t>Studies of Establishment-Level Response Rates</w:t>
        </w:r>
        <w:r w:rsidR="00FE459A">
          <w:rPr>
            <w:webHidden/>
          </w:rPr>
          <w:tab/>
        </w:r>
        <w:r w:rsidR="00FE459A">
          <w:rPr>
            <w:webHidden/>
          </w:rPr>
          <w:fldChar w:fldCharType="begin"/>
        </w:r>
        <w:r w:rsidR="00FE459A">
          <w:rPr>
            <w:webHidden/>
          </w:rPr>
          <w:instrText xml:space="preserve"> PAGEREF _Toc524351011 \h </w:instrText>
        </w:r>
        <w:r w:rsidR="00FE459A">
          <w:rPr>
            <w:webHidden/>
          </w:rPr>
        </w:r>
        <w:r w:rsidR="00FE459A">
          <w:rPr>
            <w:webHidden/>
          </w:rPr>
          <w:fldChar w:fldCharType="separate"/>
        </w:r>
        <w:r w:rsidR="00FE459A">
          <w:rPr>
            <w:webHidden/>
          </w:rPr>
          <w:t>15</w:t>
        </w:r>
        <w:r w:rsidR="00FE459A">
          <w:rPr>
            <w:webHidden/>
          </w:rPr>
          <w:fldChar w:fldCharType="end"/>
        </w:r>
      </w:hyperlink>
    </w:p>
    <w:p w14:paraId="35D43E98" w14:textId="2CDCC744" w:rsidR="00FE459A" w:rsidRDefault="00786258">
      <w:pPr>
        <w:pStyle w:val="TableofFigures"/>
        <w:rPr>
          <w:rFonts w:asciiTheme="minorHAnsi" w:eastAsiaTheme="minorEastAsia" w:hAnsiTheme="minorHAnsi" w:cstheme="minorBidi"/>
          <w:sz w:val="22"/>
          <w:szCs w:val="22"/>
        </w:rPr>
      </w:pPr>
      <w:hyperlink w:anchor="_Toc524351012" w:history="1">
        <w:r w:rsidR="00FE459A" w:rsidRPr="009331E9">
          <w:rPr>
            <w:rStyle w:val="Hyperlink"/>
          </w:rPr>
          <w:t xml:space="preserve">A-5. </w:t>
        </w:r>
        <w:r w:rsidR="00FE459A">
          <w:rPr>
            <w:rStyle w:val="Hyperlink"/>
          </w:rPr>
          <w:tab/>
        </w:r>
        <w:r w:rsidR="00FE459A" w:rsidRPr="009331E9">
          <w:rPr>
            <w:rStyle w:val="Hyperlink"/>
          </w:rPr>
          <w:t>Studies of Employee-Level Response Rates</w:t>
        </w:r>
        <w:r w:rsidR="00FE459A">
          <w:rPr>
            <w:webHidden/>
          </w:rPr>
          <w:tab/>
        </w:r>
        <w:r w:rsidR="00FE459A">
          <w:rPr>
            <w:webHidden/>
          </w:rPr>
          <w:fldChar w:fldCharType="begin"/>
        </w:r>
        <w:r w:rsidR="00FE459A">
          <w:rPr>
            <w:webHidden/>
          </w:rPr>
          <w:instrText xml:space="preserve"> PAGEREF _Toc524351012 \h </w:instrText>
        </w:r>
        <w:r w:rsidR="00FE459A">
          <w:rPr>
            <w:webHidden/>
          </w:rPr>
        </w:r>
        <w:r w:rsidR="00FE459A">
          <w:rPr>
            <w:webHidden/>
          </w:rPr>
          <w:fldChar w:fldCharType="separate"/>
        </w:r>
        <w:r w:rsidR="00FE459A">
          <w:rPr>
            <w:webHidden/>
          </w:rPr>
          <w:t>16</w:t>
        </w:r>
        <w:r w:rsidR="00FE459A">
          <w:rPr>
            <w:webHidden/>
          </w:rPr>
          <w:fldChar w:fldCharType="end"/>
        </w:r>
      </w:hyperlink>
    </w:p>
    <w:p w14:paraId="2A721A66" w14:textId="3FC2BD16" w:rsidR="00FE459A" w:rsidRDefault="00786258">
      <w:pPr>
        <w:pStyle w:val="TableofFigures"/>
        <w:rPr>
          <w:rFonts w:asciiTheme="minorHAnsi" w:eastAsiaTheme="minorEastAsia" w:hAnsiTheme="minorHAnsi" w:cstheme="minorBidi"/>
          <w:sz w:val="22"/>
          <w:szCs w:val="22"/>
        </w:rPr>
      </w:pPr>
      <w:hyperlink w:anchor="_Toc524351013" w:history="1">
        <w:r w:rsidR="00FE459A" w:rsidRPr="009331E9">
          <w:rPr>
            <w:rStyle w:val="Hyperlink"/>
          </w:rPr>
          <w:t xml:space="preserve">A-6. </w:t>
        </w:r>
        <w:r w:rsidR="00FE459A">
          <w:rPr>
            <w:rStyle w:val="Hyperlink"/>
          </w:rPr>
          <w:tab/>
        </w:r>
        <w:r w:rsidR="00FE459A" w:rsidRPr="009331E9">
          <w:rPr>
            <w:rStyle w:val="Hyperlink"/>
          </w:rPr>
          <w:t>Occupation Expert Method Data Collection Results</w:t>
        </w:r>
        <w:r w:rsidR="00FE459A">
          <w:rPr>
            <w:webHidden/>
          </w:rPr>
          <w:tab/>
        </w:r>
        <w:r w:rsidR="00FE459A">
          <w:rPr>
            <w:webHidden/>
          </w:rPr>
          <w:fldChar w:fldCharType="begin"/>
        </w:r>
        <w:r w:rsidR="00FE459A">
          <w:rPr>
            <w:webHidden/>
          </w:rPr>
          <w:instrText xml:space="preserve"> PAGEREF _Toc524351013 \h </w:instrText>
        </w:r>
        <w:r w:rsidR="00FE459A">
          <w:rPr>
            <w:webHidden/>
          </w:rPr>
        </w:r>
        <w:r w:rsidR="00FE459A">
          <w:rPr>
            <w:webHidden/>
          </w:rPr>
          <w:fldChar w:fldCharType="separate"/>
        </w:r>
        <w:r w:rsidR="00FE459A">
          <w:rPr>
            <w:webHidden/>
          </w:rPr>
          <w:t>16</w:t>
        </w:r>
        <w:r w:rsidR="00FE459A">
          <w:rPr>
            <w:webHidden/>
          </w:rPr>
          <w:fldChar w:fldCharType="end"/>
        </w:r>
      </w:hyperlink>
    </w:p>
    <w:p w14:paraId="766B71F9" w14:textId="67EE65C2" w:rsidR="00FE459A" w:rsidRDefault="00786258">
      <w:pPr>
        <w:pStyle w:val="TableofFigures"/>
        <w:rPr>
          <w:rFonts w:asciiTheme="minorHAnsi" w:eastAsiaTheme="minorEastAsia" w:hAnsiTheme="minorHAnsi" w:cstheme="minorBidi"/>
          <w:sz w:val="22"/>
          <w:szCs w:val="22"/>
        </w:rPr>
      </w:pPr>
      <w:hyperlink w:anchor="_Toc524351014" w:history="1">
        <w:r w:rsidR="00FE459A" w:rsidRPr="009331E9">
          <w:rPr>
            <w:rStyle w:val="Hyperlink"/>
          </w:rPr>
          <w:t xml:space="preserve">A-7. </w:t>
        </w:r>
        <w:r w:rsidR="00FE459A">
          <w:rPr>
            <w:rStyle w:val="Hyperlink"/>
          </w:rPr>
          <w:tab/>
        </w:r>
        <w:r w:rsidR="00FE459A" w:rsidRPr="009331E9">
          <w:rPr>
            <w:rStyle w:val="Hyperlink"/>
          </w:rPr>
          <w:t>O*NET Citations in Code of Federal Regulations</w:t>
        </w:r>
        <w:r w:rsidR="00FE459A">
          <w:rPr>
            <w:webHidden/>
          </w:rPr>
          <w:tab/>
        </w:r>
        <w:r w:rsidR="00FE459A">
          <w:rPr>
            <w:webHidden/>
          </w:rPr>
          <w:fldChar w:fldCharType="begin"/>
        </w:r>
        <w:r w:rsidR="00FE459A">
          <w:rPr>
            <w:webHidden/>
          </w:rPr>
          <w:instrText xml:space="preserve"> PAGEREF _Toc524351014 \h </w:instrText>
        </w:r>
        <w:r w:rsidR="00FE459A">
          <w:rPr>
            <w:webHidden/>
          </w:rPr>
        </w:r>
        <w:r w:rsidR="00FE459A">
          <w:rPr>
            <w:webHidden/>
          </w:rPr>
          <w:fldChar w:fldCharType="separate"/>
        </w:r>
        <w:r w:rsidR="00FE459A">
          <w:rPr>
            <w:webHidden/>
          </w:rPr>
          <w:t>19</w:t>
        </w:r>
        <w:r w:rsidR="00FE459A">
          <w:rPr>
            <w:webHidden/>
          </w:rPr>
          <w:fldChar w:fldCharType="end"/>
        </w:r>
      </w:hyperlink>
    </w:p>
    <w:p w14:paraId="13006322" w14:textId="2A826877" w:rsidR="00FE459A" w:rsidRDefault="00786258">
      <w:pPr>
        <w:pStyle w:val="TableofFigures"/>
        <w:rPr>
          <w:rFonts w:asciiTheme="minorHAnsi" w:eastAsiaTheme="minorEastAsia" w:hAnsiTheme="minorHAnsi" w:cstheme="minorBidi"/>
          <w:sz w:val="22"/>
          <w:szCs w:val="22"/>
        </w:rPr>
      </w:pPr>
      <w:hyperlink w:anchor="_Toc524351015" w:history="1">
        <w:r w:rsidR="00FE459A" w:rsidRPr="009331E9">
          <w:rPr>
            <w:rStyle w:val="Hyperlink"/>
          </w:rPr>
          <w:t xml:space="preserve">A-8. </w:t>
        </w:r>
        <w:r w:rsidR="00FE459A">
          <w:rPr>
            <w:rStyle w:val="Hyperlink"/>
          </w:rPr>
          <w:tab/>
        </w:r>
        <w:r w:rsidR="00FE459A" w:rsidRPr="009331E9">
          <w:rPr>
            <w:rStyle w:val="Hyperlink"/>
          </w:rPr>
          <w:t>Database Updates</w:t>
        </w:r>
        <w:r w:rsidR="00FE459A">
          <w:rPr>
            <w:webHidden/>
          </w:rPr>
          <w:tab/>
        </w:r>
        <w:r w:rsidR="00FE459A">
          <w:rPr>
            <w:webHidden/>
          </w:rPr>
          <w:fldChar w:fldCharType="begin"/>
        </w:r>
        <w:r w:rsidR="00FE459A">
          <w:rPr>
            <w:webHidden/>
          </w:rPr>
          <w:instrText xml:space="preserve"> PAGEREF _Toc524351015 \h </w:instrText>
        </w:r>
        <w:r w:rsidR="00FE459A">
          <w:rPr>
            <w:webHidden/>
          </w:rPr>
        </w:r>
        <w:r w:rsidR="00FE459A">
          <w:rPr>
            <w:webHidden/>
          </w:rPr>
          <w:fldChar w:fldCharType="separate"/>
        </w:r>
        <w:r w:rsidR="00FE459A">
          <w:rPr>
            <w:webHidden/>
          </w:rPr>
          <w:t>25</w:t>
        </w:r>
        <w:r w:rsidR="00FE459A">
          <w:rPr>
            <w:webHidden/>
          </w:rPr>
          <w:fldChar w:fldCharType="end"/>
        </w:r>
      </w:hyperlink>
    </w:p>
    <w:p w14:paraId="10E7C4A1" w14:textId="4044CD3D" w:rsidR="00FE459A" w:rsidRDefault="00786258">
      <w:pPr>
        <w:pStyle w:val="TableofFigures"/>
        <w:rPr>
          <w:rFonts w:asciiTheme="minorHAnsi" w:eastAsiaTheme="minorEastAsia" w:hAnsiTheme="minorHAnsi" w:cstheme="minorBidi"/>
          <w:sz w:val="22"/>
          <w:szCs w:val="22"/>
        </w:rPr>
      </w:pPr>
      <w:hyperlink w:anchor="_Toc524351016" w:history="1">
        <w:r w:rsidR="00FE459A" w:rsidRPr="009331E9">
          <w:rPr>
            <w:rStyle w:val="Hyperlink"/>
          </w:rPr>
          <w:t xml:space="preserve">A-9. </w:t>
        </w:r>
        <w:r w:rsidR="00FE459A">
          <w:rPr>
            <w:rStyle w:val="Hyperlink"/>
          </w:rPr>
          <w:tab/>
        </w:r>
        <w:r w:rsidR="00FE459A" w:rsidRPr="009331E9">
          <w:rPr>
            <w:rStyle w:val="Hyperlink"/>
          </w:rPr>
          <w:t>Main Organization Types Submitting O*NET Certifications</w:t>
        </w:r>
        <w:r w:rsidR="00FE459A">
          <w:rPr>
            <w:webHidden/>
          </w:rPr>
          <w:tab/>
        </w:r>
        <w:r w:rsidR="00FE459A">
          <w:rPr>
            <w:webHidden/>
          </w:rPr>
          <w:fldChar w:fldCharType="begin"/>
        </w:r>
        <w:r w:rsidR="00FE459A">
          <w:rPr>
            <w:webHidden/>
          </w:rPr>
          <w:instrText xml:space="preserve"> PAGEREF _Toc524351016 \h </w:instrText>
        </w:r>
        <w:r w:rsidR="00FE459A">
          <w:rPr>
            <w:webHidden/>
          </w:rPr>
        </w:r>
        <w:r w:rsidR="00FE459A">
          <w:rPr>
            <w:webHidden/>
          </w:rPr>
          <w:fldChar w:fldCharType="separate"/>
        </w:r>
        <w:r w:rsidR="00FE459A">
          <w:rPr>
            <w:webHidden/>
          </w:rPr>
          <w:t>31</w:t>
        </w:r>
        <w:r w:rsidR="00FE459A">
          <w:rPr>
            <w:webHidden/>
          </w:rPr>
          <w:fldChar w:fldCharType="end"/>
        </w:r>
      </w:hyperlink>
    </w:p>
    <w:p w14:paraId="266F0D96" w14:textId="23919182" w:rsidR="00FE459A" w:rsidRDefault="00786258">
      <w:pPr>
        <w:pStyle w:val="TableofFigures"/>
        <w:tabs>
          <w:tab w:val="left" w:pos="1800"/>
        </w:tabs>
        <w:rPr>
          <w:rFonts w:asciiTheme="minorHAnsi" w:eastAsiaTheme="minorEastAsia" w:hAnsiTheme="minorHAnsi" w:cstheme="minorBidi"/>
          <w:sz w:val="22"/>
          <w:szCs w:val="22"/>
        </w:rPr>
      </w:pPr>
      <w:hyperlink w:anchor="_Toc524351017" w:history="1">
        <w:r w:rsidR="00FE459A" w:rsidRPr="009331E9">
          <w:rPr>
            <w:rStyle w:val="Hyperlink"/>
          </w:rPr>
          <w:t>A-10.</w:t>
        </w:r>
        <w:r w:rsidR="00FE459A">
          <w:rPr>
            <w:rFonts w:asciiTheme="minorHAnsi" w:eastAsiaTheme="minorEastAsia" w:hAnsiTheme="minorHAnsi" w:cstheme="minorBidi"/>
            <w:sz w:val="22"/>
            <w:szCs w:val="22"/>
          </w:rPr>
          <w:tab/>
        </w:r>
        <w:r w:rsidR="00FE459A" w:rsidRPr="009331E9">
          <w:rPr>
            <w:rStyle w:val="Hyperlink"/>
          </w:rPr>
          <w:t>O*NET Product Downloads</w:t>
        </w:r>
        <w:r w:rsidR="00FE459A">
          <w:rPr>
            <w:webHidden/>
          </w:rPr>
          <w:tab/>
        </w:r>
        <w:r w:rsidR="00FE459A">
          <w:rPr>
            <w:webHidden/>
          </w:rPr>
          <w:fldChar w:fldCharType="begin"/>
        </w:r>
        <w:r w:rsidR="00FE459A">
          <w:rPr>
            <w:webHidden/>
          </w:rPr>
          <w:instrText xml:space="preserve"> PAGEREF _Toc524351017 \h </w:instrText>
        </w:r>
        <w:r w:rsidR="00FE459A">
          <w:rPr>
            <w:webHidden/>
          </w:rPr>
        </w:r>
        <w:r w:rsidR="00FE459A">
          <w:rPr>
            <w:webHidden/>
          </w:rPr>
          <w:fldChar w:fldCharType="separate"/>
        </w:r>
        <w:r w:rsidR="00FE459A">
          <w:rPr>
            <w:webHidden/>
          </w:rPr>
          <w:t>32</w:t>
        </w:r>
        <w:r w:rsidR="00FE459A">
          <w:rPr>
            <w:webHidden/>
          </w:rPr>
          <w:fldChar w:fldCharType="end"/>
        </w:r>
      </w:hyperlink>
    </w:p>
    <w:p w14:paraId="0D68F6B5" w14:textId="2287EBF7" w:rsidR="00FE459A" w:rsidRDefault="00786258">
      <w:pPr>
        <w:pStyle w:val="TableofFigures"/>
        <w:tabs>
          <w:tab w:val="left" w:pos="1800"/>
        </w:tabs>
        <w:rPr>
          <w:rFonts w:asciiTheme="minorHAnsi" w:eastAsiaTheme="minorEastAsia" w:hAnsiTheme="minorHAnsi" w:cstheme="minorBidi"/>
          <w:sz w:val="22"/>
          <w:szCs w:val="22"/>
        </w:rPr>
      </w:pPr>
      <w:hyperlink w:anchor="_Toc524351018" w:history="1">
        <w:r w:rsidR="00FE459A" w:rsidRPr="009331E9">
          <w:rPr>
            <w:rStyle w:val="Hyperlink"/>
          </w:rPr>
          <w:t>A-11.</w:t>
        </w:r>
        <w:r w:rsidR="00FE459A">
          <w:rPr>
            <w:rFonts w:asciiTheme="minorHAnsi" w:eastAsiaTheme="minorEastAsia" w:hAnsiTheme="minorHAnsi" w:cstheme="minorBidi"/>
            <w:sz w:val="22"/>
            <w:szCs w:val="22"/>
          </w:rPr>
          <w:tab/>
        </w:r>
        <w:r w:rsidR="00FE459A" w:rsidRPr="009331E9">
          <w:rPr>
            <w:rStyle w:val="Hyperlink"/>
          </w:rPr>
          <w:t>Federal and State Government Users</w:t>
        </w:r>
        <w:r w:rsidR="00FE459A">
          <w:rPr>
            <w:webHidden/>
          </w:rPr>
          <w:tab/>
        </w:r>
        <w:r w:rsidR="00FE459A">
          <w:rPr>
            <w:webHidden/>
          </w:rPr>
          <w:fldChar w:fldCharType="begin"/>
        </w:r>
        <w:r w:rsidR="00FE459A">
          <w:rPr>
            <w:webHidden/>
          </w:rPr>
          <w:instrText xml:space="preserve"> PAGEREF _Toc524351018 \h </w:instrText>
        </w:r>
        <w:r w:rsidR="00FE459A">
          <w:rPr>
            <w:webHidden/>
          </w:rPr>
        </w:r>
        <w:r w:rsidR="00FE459A">
          <w:rPr>
            <w:webHidden/>
          </w:rPr>
          <w:fldChar w:fldCharType="separate"/>
        </w:r>
        <w:r w:rsidR="00FE459A">
          <w:rPr>
            <w:webHidden/>
          </w:rPr>
          <w:t>34</w:t>
        </w:r>
        <w:r w:rsidR="00FE459A">
          <w:rPr>
            <w:webHidden/>
          </w:rPr>
          <w:fldChar w:fldCharType="end"/>
        </w:r>
      </w:hyperlink>
    </w:p>
    <w:p w14:paraId="0ECD2E9C" w14:textId="53741DFF" w:rsidR="00FE459A" w:rsidRDefault="00786258">
      <w:pPr>
        <w:pStyle w:val="TableofFigures"/>
        <w:tabs>
          <w:tab w:val="left" w:pos="1800"/>
        </w:tabs>
        <w:rPr>
          <w:rFonts w:asciiTheme="minorHAnsi" w:eastAsiaTheme="minorEastAsia" w:hAnsiTheme="minorHAnsi" w:cstheme="minorBidi"/>
          <w:sz w:val="22"/>
          <w:szCs w:val="22"/>
        </w:rPr>
      </w:pPr>
      <w:hyperlink w:anchor="_Toc524351019" w:history="1">
        <w:r w:rsidR="00FE459A" w:rsidRPr="009331E9">
          <w:rPr>
            <w:rStyle w:val="Hyperlink"/>
          </w:rPr>
          <w:t>A-12.</w:t>
        </w:r>
        <w:r w:rsidR="00FE459A">
          <w:rPr>
            <w:rFonts w:asciiTheme="minorHAnsi" w:eastAsiaTheme="minorEastAsia" w:hAnsiTheme="minorHAnsi" w:cstheme="minorBidi"/>
            <w:sz w:val="22"/>
            <w:szCs w:val="22"/>
          </w:rPr>
          <w:tab/>
        </w:r>
        <w:r w:rsidR="00FE459A" w:rsidRPr="009331E9">
          <w:rPr>
            <w:rStyle w:val="Hyperlink"/>
          </w:rPr>
          <w:t>Public Workforce Investment Systems and Workforce Investment Boards</w:t>
        </w:r>
        <w:r w:rsidR="00FE459A">
          <w:rPr>
            <w:webHidden/>
          </w:rPr>
          <w:tab/>
        </w:r>
        <w:r w:rsidR="00FE459A">
          <w:rPr>
            <w:webHidden/>
          </w:rPr>
          <w:fldChar w:fldCharType="begin"/>
        </w:r>
        <w:r w:rsidR="00FE459A">
          <w:rPr>
            <w:webHidden/>
          </w:rPr>
          <w:instrText xml:space="preserve"> PAGEREF _Toc524351019 \h </w:instrText>
        </w:r>
        <w:r w:rsidR="00FE459A">
          <w:rPr>
            <w:webHidden/>
          </w:rPr>
        </w:r>
        <w:r w:rsidR="00FE459A">
          <w:rPr>
            <w:webHidden/>
          </w:rPr>
          <w:fldChar w:fldCharType="separate"/>
        </w:r>
        <w:r w:rsidR="00FE459A">
          <w:rPr>
            <w:webHidden/>
          </w:rPr>
          <w:t>35</w:t>
        </w:r>
        <w:r w:rsidR="00FE459A">
          <w:rPr>
            <w:webHidden/>
          </w:rPr>
          <w:fldChar w:fldCharType="end"/>
        </w:r>
      </w:hyperlink>
    </w:p>
    <w:p w14:paraId="7081DAA1" w14:textId="28AFB37A" w:rsidR="00FE459A" w:rsidRDefault="00786258">
      <w:pPr>
        <w:pStyle w:val="TableofFigures"/>
        <w:tabs>
          <w:tab w:val="left" w:pos="1800"/>
        </w:tabs>
        <w:rPr>
          <w:rFonts w:asciiTheme="minorHAnsi" w:eastAsiaTheme="minorEastAsia" w:hAnsiTheme="minorHAnsi" w:cstheme="minorBidi"/>
          <w:sz w:val="22"/>
          <w:szCs w:val="22"/>
        </w:rPr>
      </w:pPr>
      <w:hyperlink w:anchor="_Toc524351020" w:history="1">
        <w:r w:rsidR="00FE459A" w:rsidRPr="009331E9">
          <w:rPr>
            <w:rStyle w:val="Hyperlink"/>
          </w:rPr>
          <w:t>A-13.</w:t>
        </w:r>
        <w:r w:rsidR="00FE459A">
          <w:rPr>
            <w:rFonts w:asciiTheme="minorHAnsi" w:eastAsiaTheme="minorEastAsia" w:hAnsiTheme="minorHAnsi" w:cstheme="minorBidi"/>
            <w:sz w:val="22"/>
            <w:szCs w:val="22"/>
          </w:rPr>
          <w:tab/>
        </w:r>
        <w:r w:rsidR="00FE459A" w:rsidRPr="009331E9">
          <w:rPr>
            <w:rStyle w:val="Hyperlink"/>
          </w:rPr>
          <w:t>Assessment and Career Information Systems</w:t>
        </w:r>
        <w:r w:rsidR="00FE459A">
          <w:rPr>
            <w:webHidden/>
          </w:rPr>
          <w:tab/>
        </w:r>
        <w:r w:rsidR="00FE459A">
          <w:rPr>
            <w:webHidden/>
          </w:rPr>
          <w:fldChar w:fldCharType="begin"/>
        </w:r>
        <w:r w:rsidR="00FE459A">
          <w:rPr>
            <w:webHidden/>
          </w:rPr>
          <w:instrText xml:space="preserve"> PAGEREF _Toc524351020 \h </w:instrText>
        </w:r>
        <w:r w:rsidR="00FE459A">
          <w:rPr>
            <w:webHidden/>
          </w:rPr>
        </w:r>
        <w:r w:rsidR="00FE459A">
          <w:rPr>
            <w:webHidden/>
          </w:rPr>
          <w:fldChar w:fldCharType="separate"/>
        </w:r>
        <w:r w:rsidR="00FE459A">
          <w:rPr>
            <w:webHidden/>
          </w:rPr>
          <w:t>36</w:t>
        </w:r>
        <w:r w:rsidR="00FE459A">
          <w:rPr>
            <w:webHidden/>
          </w:rPr>
          <w:fldChar w:fldCharType="end"/>
        </w:r>
      </w:hyperlink>
    </w:p>
    <w:p w14:paraId="40AD4906" w14:textId="7785221D" w:rsidR="00FE459A" w:rsidRDefault="00786258">
      <w:pPr>
        <w:pStyle w:val="TableofFigures"/>
        <w:tabs>
          <w:tab w:val="left" w:pos="1800"/>
        </w:tabs>
        <w:rPr>
          <w:rFonts w:asciiTheme="minorHAnsi" w:eastAsiaTheme="minorEastAsia" w:hAnsiTheme="minorHAnsi" w:cstheme="minorBidi"/>
          <w:sz w:val="22"/>
          <w:szCs w:val="22"/>
        </w:rPr>
      </w:pPr>
      <w:hyperlink w:anchor="_Toc524351021" w:history="1">
        <w:r w:rsidR="00FE459A" w:rsidRPr="009331E9">
          <w:rPr>
            <w:rStyle w:val="Hyperlink"/>
          </w:rPr>
          <w:t>A-14.</w:t>
        </w:r>
        <w:r w:rsidR="00FE459A">
          <w:rPr>
            <w:rFonts w:asciiTheme="minorHAnsi" w:eastAsiaTheme="minorEastAsia" w:hAnsiTheme="minorHAnsi" w:cstheme="minorBidi"/>
            <w:sz w:val="22"/>
            <w:szCs w:val="22"/>
          </w:rPr>
          <w:tab/>
        </w:r>
        <w:r w:rsidR="00FE459A" w:rsidRPr="009331E9">
          <w:rPr>
            <w:rStyle w:val="Hyperlink"/>
          </w:rPr>
          <w:t>Educational and Research Institutions</w:t>
        </w:r>
        <w:r w:rsidR="00FE459A">
          <w:rPr>
            <w:webHidden/>
          </w:rPr>
          <w:tab/>
        </w:r>
        <w:r w:rsidR="00FE459A">
          <w:rPr>
            <w:webHidden/>
          </w:rPr>
          <w:fldChar w:fldCharType="begin"/>
        </w:r>
        <w:r w:rsidR="00FE459A">
          <w:rPr>
            <w:webHidden/>
          </w:rPr>
          <w:instrText xml:space="preserve"> PAGEREF _Toc524351021 \h </w:instrText>
        </w:r>
        <w:r w:rsidR="00FE459A">
          <w:rPr>
            <w:webHidden/>
          </w:rPr>
        </w:r>
        <w:r w:rsidR="00FE459A">
          <w:rPr>
            <w:webHidden/>
          </w:rPr>
          <w:fldChar w:fldCharType="separate"/>
        </w:r>
        <w:r w:rsidR="00FE459A">
          <w:rPr>
            <w:webHidden/>
          </w:rPr>
          <w:t>38</w:t>
        </w:r>
        <w:r w:rsidR="00FE459A">
          <w:rPr>
            <w:webHidden/>
          </w:rPr>
          <w:fldChar w:fldCharType="end"/>
        </w:r>
      </w:hyperlink>
    </w:p>
    <w:p w14:paraId="52D752CE" w14:textId="497AA7B9" w:rsidR="00FE459A" w:rsidRDefault="00786258">
      <w:pPr>
        <w:pStyle w:val="TableofFigures"/>
        <w:tabs>
          <w:tab w:val="left" w:pos="1800"/>
        </w:tabs>
        <w:rPr>
          <w:rFonts w:asciiTheme="minorHAnsi" w:eastAsiaTheme="minorEastAsia" w:hAnsiTheme="minorHAnsi" w:cstheme="minorBidi"/>
          <w:sz w:val="22"/>
          <w:szCs w:val="22"/>
        </w:rPr>
      </w:pPr>
      <w:hyperlink w:anchor="_Toc524351022" w:history="1">
        <w:r w:rsidR="00FE459A" w:rsidRPr="009331E9">
          <w:rPr>
            <w:rStyle w:val="Hyperlink"/>
          </w:rPr>
          <w:t>A-15.</w:t>
        </w:r>
        <w:r w:rsidR="00FE459A">
          <w:rPr>
            <w:rFonts w:asciiTheme="minorHAnsi" w:eastAsiaTheme="minorEastAsia" w:hAnsiTheme="minorHAnsi" w:cstheme="minorBidi"/>
            <w:sz w:val="22"/>
            <w:szCs w:val="22"/>
          </w:rPr>
          <w:tab/>
        </w:r>
        <w:r w:rsidR="00FE459A" w:rsidRPr="009331E9">
          <w:rPr>
            <w:rStyle w:val="Hyperlink"/>
          </w:rPr>
          <w:t>U.S. Armed Forces</w:t>
        </w:r>
        <w:r w:rsidR="00FE459A">
          <w:rPr>
            <w:webHidden/>
          </w:rPr>
          <w:tab/>
        </w:r>
        <w:r w:rsidR="00FE459A">
          <w:rPr>
            <w:webHidden/>
          </w:rPr>
          <w:fldChar w:fldCharType="begin"/>
        </w:r>
        <w:r w:rsidR="00FE459A">
          <w:rPr>
            <w:webHidden/>
          </w:rPr>
          <w:instrText xml:space="preserve"> PAGEREF _Toc524351022 \h </w:instrText>
        </w:r>
        <w:r w:rsidR="00FE459A">
          <w:rPr>
            <w:webHidden/>
          </w:rPr>
        </w:r>
        <w:r w:rsidR="00FE459A">
          <w:rPr>
            <w:webHidden/>
          </w:rPr>
          <w:fldChar w:fldCharType="separate"/>
        </w:r>
        <w:r w:rsidR="00FE459A">
          <w:rPr>
            <w:webHidden/>
          </w:rPr>
          <w:t>40</w:t>
        </w:r>
        <w:r w:rsidR="00FE459A">
          <w:rPr>
            <w:webHidden/>
          </w:rPr>
          <w:fldChar w:fldCharType="end"/>
        </w:r>
      </w:hyperlink>
    </w:p>
    <w:p w14:paraId="29908AB2" w14:textId="01814159" w:rsidR="00FE459A" w:rsidRDefault="00786258">
      <w:pPr>
        <w:pStyle w:val="TableofFigures"/>
        <w:tabs>
          <w:tab w:val="left" w:pos="1800"/>
        </w:tabs>
        <w:rPr>
          <w:rFonts w:asciiTheme="minorHAnsi" w:eastAsiaTheme="minorEastAsia" w:hAnsiTheme="minorHAnsi" w:cstheme="minorBidi"/>
          <w:sz w:val="22"/>
          <w:szCs w:val="22"/>
        </w:rPr>
      </w:pPr>
      <w:hyperlink w:anchor="_Toc524351023" w:history="1">
        <w:r w:rsidR="00FE459A" w:rsidRPr="009331E9">
          <w:rPr>
            <w:rStyle w:val="Hyperlink"/>
          </w:rPr>
          <w:t>A-16.</w:t>
        </w:r>
        <w:r w:rsidR="00FE459A">
          <w:rPr>
            <w:rFonts w:asciiTheme="minorHAnsi" w:eastAsiaTheme="minorEastAsia" w:hAnsiTheme="minorHAnsi" w:cstheme="minorBidi"/>
            <w:sz w:val="22"/>
            <w:szCs w:val="22"/>
          </w:rPr>
          <w:tab/>
        </w:r>
        <w:r w:rsidR="00FE459A" w:rsidRPr="009331E9">
          <w:rPr>
            <w:rStyle w:val="Hyperlink"/>
          </w:rPr>
          <w:t>Private Companies and Commercial Products</w:t>
        </w:r>
        <w:r w:rsidR="00FE459A">
          <w:rPr>
            <w:webHidden/>
          </w:rPr>
          <w:tab/>
        </w:r>
        <w:r w:rsidR="00FE459A">
          <w:rPr>
            <w:webHidden/>
          </w:rPr>
          <w:fldChar w:fldCharType="begin"/>
        </w:r>
        <w:r w:rsidR="00FE459A">
          <w:rPr>
            <w:webHidden/>
          </w:rPr>
          <w:instrText xml:space="preserve"> PAGEREF _Toc524351023 \h </w:instrText>
        </w:r>
        <w:r w:rsidR="00FE459A">
          <w:rPr>
            <w:webHidden/>
          </w:rPr>
        </w:r>
        <w:r w:rsidR="00FE459A">
          <w:rPr>
            <w:webHidden/>
          </w:rPr>
          <w:fldChar w:fldCharType="separate"/>
        </w:r>
        <w:r w:rsidR="00FE459A">
          <w:rPr>
            <w:webHidden/>
          </w:rPr>
          <w:t>41</w:t>
        </w:r>
        <w:r w:rsidR="00FE459A">
          <w:rPr>
            <w:webHidden/>
          </w:rPr>
          <w:fldChar w:fldCharType="end"/>
        </w:r>
      </w:hyperlink>
    </w:p>
    <w:p w14:paraId="29258AAF" w14:textId="56B49E57" w:rsidR="00FE459A" w:rsidRDefault="00786258">
      <w:pPr>
        <w:pStyle w:val="TableofFigures"/>
        <w:tabs>
          <w:tab w:val="left" w:pos="1800"/>
        </w:tabs>
        <w:rPr>
          <w:rFonts w:asciiTheme="minorHAnsi" w:eastAsiaTheme="minorEastAsia" w:hAnsiTheme="minorHAnsi" w:cstheme="minorBidi"/>
          <w:sz w:val="22"/>
          <w:szCs w:val="22"/>
        </w:rPr>
      </w:pPr>
      <w:hyperlink w:anchor="_Toc524351024" w:history="1">
        <w:r w:rsidR="00FE459A" w:rsidRPr="009331E9">
          <w:rPr>
            <w:rStyle w:val="Hyperlink"/>
          </w:rPr>
          <w:t>A-17.</w:t>
        </w:r>
        <w:r w:rsidR="00FE459A">
          <w:rPr>
            <w:rFonts w:asciiTheme="minorHAnsi" w:eastAsiaTheme="minorEastAsia" w:hAnsiTheme="minorHAnsi" w:cstheme="minorBidi"/>
            <w:sz w:val="22"/>
            <w:szCs w:val="22"/>
          </w:rPr>
          <w:tab/>
        </w:r>
        <w:r w:rsidR="00FE459A" w:rsidRPr="009331E9">
          <w:rPr>
            <w:rStyle w:val="Hyperlink"/>
          </w:rPr>
          <w:t>International Users</w:t>
        </w:r>
        <w:r w:rsidR="00FE459A">
          <w:rPr>
            <w:webHidden/>
          </w:rPr>
          <w:tab/>
        </w:r>
        <w:r w:rsidR="00FE459A">
          <w:rPr>
            <w:webHidden/>
          </w:rPr>
          <w:fldChar w:fldCharType="begin"/>
        </w:r>
        <w:r w:rsidR="00FE459A">
          <w:rPr>
            <w:webHidden/>
          </w:rPr>
          <w:instrText xml:space="preserve"> PAGEREF _Toc524351024 \h </w:instrText>
        </w:r>
        <w:r w:rsidR="00FE459A">
          <w:rPr>
            <w:webHidden/>
          </w:rPr>
        </w:r>
        <w:r w:rsidR="00FE459A">
          <w:rPr>
            <w:webHidden/>
          </w:rPr>
          <w:fldChar w:fldCharType="separate"/>
        </w:r>
        <w:r w:rsidR="00FE459A">
          <w:rPr>
            <w:webHidden/>
          </w:rPr>
          <w:t>42</w:t>
        </w:r>
        <w:r w:rsidR="00FE459A">
          <w:rPr>
            <w:webHidden/>
          </w:rPr>
          <w:fldChar w:fldCharType="end"/>
        </w:r>
      </w:hyperlink>
    </w:p>
    <w:p w14:paraId="20462202" w14:textId="6A2B537C" w:rsidR="00FE459A" w:rsidRDefault="00786258">
      <w:pPr>
        <w:pStyle w:val="TableofFigures"/>
        <w:tabs>
          <w:tab w:val="left" w:pos="1800"/>
        </w:tabs>
        <w:rPr>
          <w:rFonts w:asciiTheme="minorHAnsi" w:eastAsiaTheme="minorEastAsia" w:hAnsiTheme="minorHAnsi" w:cstheme="minorBidi"/>
          <w:sz w:val="22"/>
          <w:szCs w:val="22"/>
        </w:rPr>
      </w:pPr>
      <w:hyperlink w:anchor="_Toc524351025" w:history="1">
        <w:r w:rsidR="00FE459A" w:rsidRPr="009331E9">
          <w:rPr>
            <w:rStyle w:val="Hyperlink"/>
          </w:rPr>
          <w:t>A-18.</w:t>
        </w:r>
        <w:r w:rsidR="00FE459A">
          <w:rPr>
            <w:rFonts w:asciiTheme="minorHAnsi" w:eastAsiaTheme="minorEastAsia" w:hAnsiTheme="minorHAnsi" w:cstheme="minorBidi"/>
            <w:sz w:val="22"/>
            <w:szCs w:val="22"/>
          </w:rPr>
          <w:tab/>
        </w:r>
        <w:r w:rsidR="00FE459A" w:rsidRPr="009331E9">
          <w:rPr>
            <w:rStyle w:val="Hyperlink"/>
          </w:rPr>
          <w:t>Distribution of Frame and Sample Establishments by Employment Size</w:t>
        </w:r>
        <w:r w:rsidR="00FE459A">
          <w:rPr>
            <w:webHidden/>
          </w:rPr>
          <w:tab/>
        </w:r>
        <w:r w:rsidR="00FE459A">
          <w:rPr>
            <w:webHidden/>
          </w:rPr>
          <w:fldChar w:fldCharType="begin"/>
        </w:r>
        <w:r w:rsidR="00FE459A">
          <w:rPr>
            <w:webHidden/>
          </w:rPr>
          <w:instrText xml:space="preserve"> PAGEREF _Toc524351025 \h </w:instrText>
        </w:r>
        <w:r w:rsidR="00FE459A">
          <w:rPr>
            <w:webHidden/>
          </w:rPr>
        </w:r>
        <w:r w:rsidR="00FE459A">
          <w:rPr>
            <w:webHidden/>
          </w:rPr>
          <w:fldChar w:fldCharType="separate"/>
        </w:r>
        <w:r w:rsidR="00FE459A">
          <w:rPr>
            <w:webHidden/>
          </w:rPr>
          <w:t>51</w:t>
        </w:r>
        <w:r w:rsidR="00FE459A">
          <w:rPr>
            <w:webHidden/>
          </w:rPr>
          <w:fldChar w:fldCharType="end"/>
        </w:r>
      </w:hyperlink>
    </w:p>
    <w:p w14:paraId="3D9376AD" w14:textId="1B2EA639" w:rsidR="00FE459A" w:rsidRDefault="00786258">
      <w:pPr>
        <w:pStyle w:val="TableofFigures"/>
        <w:tabs>
          <w:tab w:val="left" w:pos="1800"/>
        </w:tabs>
        <w:rPr>
          <w:rFonts w:asciiTheme="minorHAnsi" w:eastAsiaTheme="minorEastAsia" w:hAnsiTheme="minorHAnsi" w:cstheme="minorBidi"/>
          <w:sz w:val="22"/>
          <w:szCs w:val="22"/>
        </w:rPr>
      </w:pPr>
      <w:hyperlink w:anchor="_Toc524351026" w:history="1">
        <w:r w:rsidR="00FE459A" w:rsidRPr="009331E9">
          <w:rPr>
            <w:rStyle w:val="Hyperlink"/>
          </w:rPr>
          <w:t>A-19.</w:t>
        </w:r>
        <w:r w:rsidR="00FE459A">
          <w:rPr>
            <w:rFonts w:asciiTheme="minorHAnsi" w:eastAsiaTheme="minorEastAsia" w:hAnsiTheme="minorHAnsi" w:cstheme="minorBidi"/>
            <w:sz w:val="22"/>
            <w:szCs w:val="22"/>
          </w:rPr>
          <w:tab/>
        </w:r>
        <w:r w:rsidR="00FE459A" w:rsidRPr="009331E9">
          <w:rPr>
            <w:rStyle w:val="Hyperlink"/>
          </w:rPr>
          <w:t>Estimate of Hour and Cost Burden by Year</w:t>
        </w:r>
        <w:r w:rsidR="00FE459A">
          <w:rPr>
            <w:webHidden/>
          </w:rPr>
          <w:tab/>
        </w:r>
        <w:r w:rsidR="00FE459A">
          <w:rPr>
            <w:webHidden/>
          </w:rPr>
          <w:fldChar w:fldCharType="begin"/>
        </w:r>
        <w:r w:rsidR="00FE459A">
          <w:rPr>
            <w:webHidden/>
          </w:rPr>
          <w:instrText xml:space="preserve"> PAGEREF _Toc524351026 \h </w:instrText>
        </w:r>
        <w:r w:rsidR="00FE459A">
          <w:rPr>
            <w:webHidden/>
          </w:rPr>
        </w:r>
        <w:r w:rsidR="00FE459A">
          <w:rPr>
            <w:webHidden/>
          </w:rPr>
          <w:fldChar w:fldCharType="separate"/>
        </w:r>
        <w:r w:rsidR="00FE459A">
          <w:rPr>
            <w:webHidden/>
          </w:rPr>
          <w:t>63</w:t>
        </w:r>
        <w:r w:rsidR="00FE459A">
          <w:rPr>
            <w:webHidden/>
          </w:rPr>
          <w:fldChar w:fldCharType="end"/>
        </w:r>
      </w:hyperlink>
    </w:p>
    <w:p w14:paraId="5D3C9D6B" w14:textId="67AB9AF1" w:rsidR="00FE459A" w:rsidRDefault="00786258">
      <w:pPr>
        <w:pStyle w:val="TableofFigures"/>
        <w:tabs>
          <w:tab w:val="left" w:pos="1800"/>
        </w:tabs>
        <w:rPr>
          <w:rFonts w:asciiTheme="minorHAnsi" w:eastAsiaTheme="minorEastAsia" w:hAnsiTheme="minorHAnsi" w:cstheme="minorBidi"/>
          <w:sz w:val="22"/>
          <w:szCs w:val="22"/>
        </w:rPr>
      </w:pPr>
      <w:hyperlink w:anchor="_Toc524351027" w:history="1">
        <w:r w:rsidR="00FE459A" w:rsidRPr="009331E9">
          <w:rPr>
            <w:rStyle w:val="Hyperlink"/>
          </w:rPr>
          <w:t>A-20.</w:t>
        </w:r>
        <w:r w:rsidR="00FE459A">
          <w:rPr>
            <w:rFonts w:asciiTheme="minorHAnsi" w:eastAsiaTheme="minorEastAsia" w:hAnsiTheme="minorHAnsi" w:cstheme="minorBidi"/>
            <w:sz w:val="22"/>
            <w:szCs w:val="22"/>
          </w:rPr>
          <w:tab/>
        </w:r>
        <w:r w:rsidR="00FE459A" w:rsidRPr="009331E9">
          <w:rPr>
            <w:rStyle w:val="Hyperlink"/>
          </w:rPr>
          <w:t>Comparison of Hour and Cost Burden Between 2015–2018 and October 2018–September 2021</w:t>
        </w:r>
        <w:r w:rsidR="00FE459A">
          <w:rPr>
            <w:webHidden/>
          </w:rPr>
          <w:tab/>
        </w:r>
        <w:r w:rsidR="00FE459A">
          <w:rPr>
            <w:webHidden/>
          </w:rPr>
          <w:fldChar w:fldCharType="begin"/>
        </w:r>
        <w:r w:rsidR="00FE459A">
          <w:rPr>
            <w:webHidden/>
          </w:rPr>
          <w:instrText xml:space="preserve"> PAGEREF _Toc524351027 \h </w:instrText>
        </w:r>
        <w:r w:rsidR="00FE459A">
          <w:rPr>
            <w:webHidden/>
          </w:rPr>
        </w:r>
        <w:r w:rsidR="00FE459A">
          <w:rPr>
            <w:webHidden/>
          </w:rPr>
          <w:fldChar w:fldCharType="separate"/>
        </w:r>
        <w:r w:rsidR="00FE459A">
          <w:rPr>
            <w:webHidden/>
          </w:rPr>
          <w:t>68</w:t>
        </w:r>
        <w:r w:rsidR="00FE459A">
          <w:rPr>
            <w:webHidden/>
          </w:rPr>
          <w:fldChar w:fldCharType="end"/>
        </w:r>
      </w:hyperlink>
    </w:p>
    <w:p w14:paraId="796FF227" w14:textId="3D63FF45" w:rsidR="00FE459A" w:rsidRDefault="00786258">
      <w:pPr>
        <w:pStyle w:val="TableofFigures"/>
        <w:tabs>
          <w:tab w:val="left" w:pos="1800"/>
        </w:tabs>
        <w:rPr>
          <w:rFonts w:asciiTheme="minorHAnsi" w:eastAsiaTheme="minorEastAsia" w:hAnsiTheme="minorHAnsi" w:cstheme="minorBidi"/>
          <w:sz w:val="22"/>
          <w:szCs w:val="22"/>
        </w:rPr>
      </w:pPr>
      <w:hyperlink w:anchor="_Toc524351028" w:history="1">
        <w:r w:rsidR="00FE459A" w:rsidRPr="009331E9">
          <w:rPr>
            <w:rStyle w:val="Hyperlink"/>
          </w:rPr>
          <w:t>A-21.</w:t>
        </w:r>
        <w:r w:rsidR="00FE459A">
          <w:rPr>
            <w:rFonts w:asciiTheme="minorHAnsi" w:eastAsiaTheme="minorEastAsia" w:hAnsiTheme="minorHAnsi" w:cstheme="minorBidi"/>
            <w:sz w:val="22"/>
            <w:szCs w:val="22"/>
          </w:rPr>
          <w:tab/>
        </w:r>
        <w:r w:rsidR="00FE459A" w:rsidRPr="009331E9">
          <w:rPr>
            <w:rStyle w:val="Hyperlink"/>
          </w:rPr>
          <w:t>Data Analysis and Publication Schedule</w:t>
        </w:r>
        <w:r w:rsidR="00FE459A">
          <w:rPr>
            <w:webHidden/>
          </w:rPr>
          <w:tab/>
        </w:r>
        <w:r w:rsidR="00FE459A">
          <w:rPr>
            <w:webHidden/>
          </w:rPr>
          <w:fldChar w:fldCharType="begin"/>
        </w:r>
        <w:r w:rsidR="00FE459A">
          <w:rPr>
            <w:webHidden/>
          </w:rPr>
          <w:instrText xml:space="preserve"> PAGEREF _Toc524351028 \h </w:instrText>
        </w:r>
        <w:r w:rsidR="00FE459A">
          <w:rPr>
            <w:webHidden/>
          </w:rPr>
        </w:r>
        <w:r w:rsidR="00FE459A">
          <w:rPr>
            <w:webHidden/>
          </w:rPr>
          <w:fldChar w:fldCharType="separate"/>
        </w:r>
        <w:r w:rsidR="00FE459A">
          <w:rPr>
            <w:webHidden/>
          </w:rPr>
          <w:t>69</w:t>
        </w:r>
        <w:r w:rsidR="00FE459A">
          <w:rPr>
            <w:webHidden/>
          </w:rPr>
          <w:fldChar w:fldCharType="end"/>
        </w:r>
      </w:hyperlink>
    </w:p>
    <w:p w14:paraId="6A3734FA" w14:textId="657982CD" w:rsidR="00D640B0" w:rsidRDefault="00EB7D81" w:rsidP="00FE7547">
      <w:pPr>
        <w:pStyle w:val="TOC-heading-1"/>
        <w:rPr>
          <w:rFonts w:ascii="Times New Roman" w:hAnsi="Times New Roman"/>
        </w:rPr>
      </w:pPr>
      <w:r w:rsidRPr="00FF23B8">
        <w:rPr>
          <w:rFonts w:ascii="Times New Roman" w:hAnsi="Times New Roman"/>
        </w:rPr>
        <w:fldChar w:fldCharType="end"/>
      </w:r>
    </w:p>
    <w:p w14:paraId="6787C885" w14:textId="77777777" w:rsidR="00D640B0" w:rsidRDefault="00D640B0" w:rsidP="00FE7547">
      <w:pPr>
        <w:pStyle w:val="TOC-heading-1"/>
        <w:rPr>
          <w:rFonts w:ascii="Times New Roman" w:hAnsi="Times New Roman"/>
        </w:rPr>
      </w:pPr>
    </w:p>
    <w:p w14:paraId="58E6117E" w14:textId="4C90BBF7" w:rsidR="00FE7547" w:rsidRPr="00FE7547" w:rsidRDefault="00FE7547" w:rsidP="00FE7547">
      <w:pPr>
        <w:pStyle w:val="TOC-heading-1"/>
      </w:pPr>
      <w:r w:rsidRPr="00FE7547">
        <w:t>Appendices</w:t>
      </w:r>
    </w:p>
    <w:p w14:paraId="0D39F92D" w14:textId="26D3563F" w:rsidR="00FE7547" w:rsidRPr="00D640B0" w:rsidRDefault="00FE7547" w:rsidP="00D640B0">
      <w:pPr>
        <w:tabs>
          <w:tab w:val="right" w:leader="dot" w:pos="9360"/>
        </w:tabs>
        <w:spacing w:after="120" w:line="240" w:lineRule="auto"/>
        <w:ind w:left="1440" w:hanging="1440"/>
        <w:rPr>
          <w:rFonts w:asciiTheme="majorBidi" w:eastAsia="Times New Roman" w:hAnsiTheme="majorBidi" w:cstheme="majorBidi"/>
          <w:noProof/>
          <w:color w:val="000000" w:themeColor="text1"/>
          <w:sz w:val="24"/>
          <w:szCs w:val="24"/>
        </w:rPr>
      </w:pPr>
      <w:r w:rsidRPr="00D640B0">
        <w:rPr>
          <w:rFonts w:asciiTheme="majorBidi" w:eastAsia="Times New Roman" w:hAnsiTheme="majorBidi" w:cstheme="majorBidi"/>
          <w:noProof/>
          <w:color w:val="000000" w:themeColor="text1"/>
          <w:sz w:val="24"/>
          <w:szCs w:val="24"/>
        </w:rPr>
        <w:t>Appendix A</w:t>
      </w:r>
      <w:r w:rsidR="00D640B0">
        <w:rPr>
          <w:rFonts w:asciiTheme="majorBidi" w:eastAsia="Times New Roman" w:hAnsiTheme="majorBidi" w:cstheme="majorBidi"/>
          <w:noProof/>
          <w:color w:val="000000" w:themeColor="text1"/>
          <w:sz w:val="24"/>
          <w:szCs w:val="24"/>
        </w:rPr>
        <w:tab/>
      </w:r>
      <w:r w:rsidRPr="00D640B0">
        <w:rPr>
          <w:rFonts w:asciiTheme="majorBidi" w:eastAsia="Times New Roman" w:hAnsiTheme="majorBidi" w:cstheme="majorBidi"/>
          <w:noProof/>
          <w:color w:val="000000" w:themeColor="text1"/>
          <w:sz w:val="24"/>
          <w:szCs w:val="24"/>
        </w:rPr>
        <w:t>Questionnaires</w:t>
      </w:r>
    </w:p>
    <w:p w14:paraId="0418E421" w14:textId="46F91113" w:rsidR="00FE7547" w:rsidRPr="00D640B0" w:rsidRDefault="00FE7547" w:rsidP="00D640B0">
      <w:pPr>
        <w:tabs>
          <w:tab w:val="right" w:leader="dot" w:pos="9360"/>
        </w:tabs>
        <w:spacing w:after="120" w:line="240" w:lineRule="auto"/>
        <w:ind w:left="1440" w:hanging="1440"/>
        <w:rPr>
          <w:rFonts w:asciiTheme="majorBidi" w:eastAsia="Times New Roman" w:hAnsiTheme="majorBidi" w:cstheme="majorBidi"/>
          <w:noProof/>
          <w:color w:val="000000" w:themeColor="text1"/>
          <w:sz w:val="24"/>
          <w:szCs w:val="24"/>
        </w:rPr>
      </w:pPr>
      <w:r w:rsidRPr="00D640B0">
        <w:rPr>
          <w:rFonts w:asciiTheme="majorBidi" w:eastAsia="Times New Roman" w:hAnsiTheme="majorBidi" w:cstheme="majorBidi"/>
          <w:noProof/>
          <w:color w:val="000000" w:themeColor="text1"/>
          <w:sz w:val="24"/>
          <w:szCs w:val="24"/>
        </w:rPr>
        <w:t>Appendix B</w:t>
      </w:r>
      <w:r w:rsidR="00D640B0">
        <w:rPr>
          <w:rFonts w:asciiTheme="majorBidi" w:eastAsia="Times New Roman" w:hAnsiTheme="majorBidi" w:cstheme="majorBidi"/>
          <w:noProof/>
          <w:color w:val="000000" w:themeColor="text1"/>
          <w:sz w:val="24"/>
          <w:szCs w:val="24"/>
        </w:rPr>
        <w:tab/>
      </w:r>
      <w:r w:rsidRPr="00D640B0">
        <w:rPr>
          <w:rFonts w:asciiTheme="majorBidi" w:eastAsia="Times New Roman" w:hAnsiTheme="majorBidi" w:cstheme="majorBidi"/>
          <w:noProof/>
          <w:color w:val="000000" w:themeColor="text1"/>
          <w:sz w:val="24"/>
          <w:szCs w:val="24"/>
        </w:rPr>
        <w:t>Mailing Materials</w:t>
      </w:r>
    </w:p>
    <w:p w14:paraId="49F482FB" w14:textId="65D2BD35" w:rsidR="00FE7547" w:rsidRPr="00D640B0" w:rsidRDefault="00FE7547" w:rsidP="00D640B0">
      <w:pPr>
        <w:tabs>
          <w:tab w:val="right" w:leader="dot" w:pos="9360"/>
        </w:tabs>
        <w:spacing w:after="120" w:line="240" w:lineRule="auto"/>
        <w:ind w:left="1440" w:hanging="1440"/>
        <w:rPr>
          <w:rFonts w:asciiTheme="majorBidi" w:eastAsia="Times New Roman" w:hAnsiTheme="majorBidi" w:cstheme="majorBidi"/>
          <w:noProof/>
          <w:color w:val="000000" w:themeColor="text1"/>
          <w:sz w:val="24"/>
          <w:szCs w:val="24"/>
        </w:rPr>
      </w:pPr>
      <w:r w:rsidRPr="00D640B0">
        <w:rPr>
          <w:rFonts w:asciiTheme="majorBidi" w:eastAsia="Times New Roman" w:hAnsiTheme="majorBidi" w:cstheme="majorBidi"/>
          <w:noProof/>
          <w:color w:val="000000" w:themeColor="text1"/>
          <w:sz w:val="24"/>
          <w:szCs w:val="24"/>
        </w:rPr>
        <w:t>Appendix C</w:t>
      </w:r>
      <w:r w:rsidRPr="00D640B0">
        <w:rPr>
          <w:rFonts w:asciiTheme="majorBidi" w:eastAsia="Times New Roman" w:hAnsiTheme="majorBidi" w:cstheme="majorBidi"/>
          <w:noProof/>
          <w:color w:val="000000" w:themeColor="text1"/>
          <w:sz w:val="24"/>
          <w:szCs w:val="24"/>
        </w:rPr>
        <w:tab/>
      </w:r>
      <w:r w:rsidR="005F104F" w:rsidRPr="00D640B0">
        <w:rPr>
          <w:rFonts w:asciiTheme="majorBidi" w:eastAsia="Times New Roman" w:hAnsiTheme="majorBidi" w:cstheme="majorBidi"/>
          <w:noProof/>
          <w:color w:val="000000" w:themeColor="text1"/>
          <w:sz w:val="24"/>
          <w:szCs w:val="24"/>
        </w:rPr>
        <w:t>Publications Referencing the O*NET Data Collection Program</w:t>
      </w:r>
      <w:r w:rsidR="005F104F" w:rsidRPr="00D640B0" w:rsidDel="005F104F">
        <w:rPr>
          <w:rFonts w:asciiTheme="majorBidi" w:eastAsia="Times New Roman" w:hAnsiTheme="majorBidi" w:cstheme="majorBidi"/>
          <w:noProof/>
          <w:color w:val="000000" w:themeColor="text1"/>
          <w:sz w:val="24"/>
          <w:szCs w:val="24"/>
        </w:rPr>
        <w:t xml:space="preserve"> </w:t>
      </w:r>
    </w:p>
    <w:p w14:paraId="712A97F9" w14:textId="3DCBD406" w:rsidR="00FE7547" w:rsidRPr="00D640B0" w:rsidRDefault="00FE7547" w:rsidP="00D640B0">
      <w:pPr>
        <w:tabs>
          <w:tab w:val="right" w:leader="dot" w:pos="9360"/>
        </w:tabs>
        <w:spacing w:after="120" w:line="240" w:lineRule="auto"/>
        <w:ind w:left="1440" w:hanging="1440"/>
        <w:rPr>
          <w:sz w:val="24"/>
          <w:szCs w:val="24"/>
        </w:rPr>
      </w:pPr>
      <w:r w:rsidRPr="00D640B0">
        <w:rPr>
          <w:rFonts w:asciiTheme="majorBidi" w:eastAsia="Times New Roman" w:hAnsiTheme="majorBidi" w:cstheme="majorBidi"/>
          <w:noProof/>
          <w:color w:val="000000" w:themeColor="text1"/>
          <w:sz w:val="24"/>
          <w:szCs w:val="24"/>
        </w:rPr>
        <w:t>Appendix D</w:t>
      </w:r>
      <w:r w:rsidRPr="00D640B0">
        <w:rPr>
          <w:rFonts w:asciiTheme="majorBidi" w:eastAsia="Times New Roman" w:hAnsiTheme="majorBidi" w:cstheme="majorBidi"/>
          <w:noProof/>
          <w:color w:val="000000" w:themeColor="text1"/>
          <w:sz w:val="24"/>
          <w:szCs w:val="24"/>
        </w:rPr>
        <w:tab/>
      </w:r>
      <w:r w:rsidR="005F104F" w:rsidRPr="00D640B0">
        <w:rPr>
          <w:rFonts w:asciiTheme="majorBidi" w:eastAsia="Times New Roman" w:hAnsiTheme="majorBidi" w:cstheme="majorBidi"/>
          <w:noProof/>
          <w:color w:val="000000" w:themeColor="text1"/>
          <w:sz w:val="24"/>
          <w:szCs w:val="24"/>
        </w:rPr>
        <w:t>Nonresponse Analysis</w:t>
      </w:r>
      <w:r w:rsidR="005F104F" w:rsidRPr="00D640B0" w:rsidDel="005F104F">
        <w:rPr>
          <w:rFonts w:asciiTheme="majorBidi" w:eastAsia="Times New Roman" w:hAnsiTheme="majorBidi" w:cstheme="majorBidi"/>
          <w:noProof/>
          <w:color w:val="000000" w:themeColor="text1"/>
          <w:sz w:val="24"/>
          <w:szCs w:val="24"/>
        </w:rPr>
        <w:t xml:space="preserve"> </w:t>
      </w:r>
    </w:p>
    <w:p w14:paraId="676B6EB4" w14:textId="77777777" w:rsidR="00F73F2A" w:rsidRPr="007F2E43" w:rsidRDefault="00F73F2A" w:rsidP="00F73F2A">
      <w:pPr>
        <w:pStyle w:val="toc0"/>
        <w:pageBreakBefore w:val="0"/>
        <w:spacing w:before="0" w:after="0"/>
        <w:sectPr w:rsidR="00F73F2A" w:rsidRPr="007F2E43" w:rsidSect="00C92ACF">
          <w:headerReference w:type="even" r:id="rId16"/>
          <w:footerReference w:type="even" r:id="rId17"/>
          <w:headerReference w:type="first" r:id="rId18"/>
          <w:footerReference w:type="first" r:id="rId19"/>
          <w:pgSz w:w="12240" w:h="15840" w:code="1"/>
          <w:pgMar w:top="1440" w:right="1440" w:bottom="1440" w:left="1440" w:header="720" w:footer="720" w:gutter="0"/>
          <w:pgNumType w:fmt="lowerRoman" w:start="3"/>
          <w:cols w:space="720"/>
          <w:titlePg/>
          <w:docGrid w:linePitch="360"/>
        </w:sectPr>
      </w:pPr>
    </w:p>
    <w:p w14:paraId="1F82D8D1" w14:textId="6F0361DC" w:rsidR="00F73F2A" w:rsidRPr="00D862C0" w:rsidRDefault="00F73F2A" w:rsidP="00F73F2A">
      <w:pPr>
        <w:pStyle w:val="Heading1"/>
        <w:keepNext w:val="0"/>
        <w:tabs>
          <w:tab w:val="clear" w:pos="990"/>
          <w:tab w:val="num" w:pos="720"/>
        </w:tabs>
        <w:spacing w:before="0" w:after="0"/>
        <w:ind w:left="720"/>
      </w:pPr>
      <w:bookmarkStart w:id="6" w:name="_Toc524347077"/>
      <w:bookmarkEnd w:id="0"/>
      <w:r>
        <w:t>Justification</w:t>
      </w:r>
      <w:bookmarkEnd w:id="6"/>
    </w:p>
    <w:bookmarkEnd w:id="1"/>
    <w:bookmarkEnd w:id="2"/>
    <w:p w14:paraId="42BF95E2" w14:textId="54DEF5EB" w:rsidR="00DA6C27" w:rsidRPr="00E6557B" w:rsidRDefault="00DA6C27" w:rsidP="00343EB4">
      <w:pPr>
        <w:pStyle w:val="BodyText"/>
        <w:rPr>
          <w:b/>
        </w:rPr>
      </w:pPr>
      <w:r w:rsidRPr="00E6557B">
        <w:t>This ICR seeks to renew and extend the Occupational Information Network (O*NET) data collection program, with no changes, to collect updated occupational characteristics and requirements information, on an ongoing basis.</w:t>
      </w:r>
      <w:r w:rsidR="00B00E6D" w:rsidRPr="00E6557B">
        <w:t xml:space="preserve"> The appendices in this ICR package differs from the 2015 submission as there are no changes to the questionnaires</w:t>
      </w:r>
      <w:r w:rsidR="009D4558" w:rsidRPr="00E6557B">
        <w:t xml:space="preserve"> (Appendix A) in this package and the Advisory Panel for the Dictionary of Occupational Titles: Final Report is not included; Appendix C in this submission is </w:t>
      </w:r>
      <w:r w:rsidR="00E6557B" w:rsidRPr="00E6557B">
        <w:t xml:space="preserve">now </w:t>
      </w:r>
      <w:r w:rsidR="009D4558" w:rsidRPr="00E6557B">
        <w:t>Publications Referencing the O*NET Data Collection Program</w:t>
      </w:r>
      <w:r w:rsidR="00E6557B" w:rsidRPr="00E6557B">
        <w:t>.</w:t>
      </w:r>
    </w:p>
    <w:p w14:paraId="79C49334" w14:textId="087B357D" w:rsidR="00F73F2A" w:rsidRDefault="00E6557B" w:rsidP="00343EB4">
      <w:pPr>
        <w:pStyle w:val="Heading2"/>
      </w:pPr>
      <w:bookmarkStart w:id="7" w:name="_Toc524347078"/>
      <w:r w:rsidRPr="00B10FD7">
        <w:t>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w:t>
      </w:r>
      <w:bookmarkEnd w:id="7"/>
    </w:p>
    <w:p w14:paraId="0C9B597D" w14:textId="52B5A69B" w:rsidR="0014491A" w:rsidRPr="0014491A" w:rsidRDefault="0014491A" w:rsidP="00343EB4">
      <w:pPr>
        <w:pStyle w:val="Heading3"/>
      </w:pPr>
      <w:bookmarkStart w:id="8" w:name="_Toc524347079"/>
      <w:r w:rsidRPr="00912266">
        <w:t>Overview</w:t>
      </w:r>
      <w:bookmarkEnd w:id="8"/>
    </w:p>
    <w:p w14:paraId="4C5382BF" w14:textId="1AAD2AE8" w:rsidR="009E2975" w:rsidRPr="00D862C0" w:rsidRDefault="00B6228D" w:rsidP="00F870C7">
      <w:pPr>
        <w:pStyle w:val="BodyText"/>
      </w:pPr>
      <w:r w:rsidRPr="00A45094">
        <w:t>This Supporting Statement is a request and justification for a 3-year clearance from the Office of Management and Budget (OMB) to continue</w:t>
      </w:r>
      <w:r w:rsidR="00DF24DE" w:rsidRPr="00A45094">
        <w:t>,</w:t>
      </w:r>
      <w:r w:rsidR="00F9153D" w:rsidRPr="00A45094">
        <w:t xml:space="preserve"> with</w:t>
      </w:r>
      <w:r w:rsidR="006850F1">
        <w:t xml:space="preserve"> no changes</w:t>
      </w:r>
      <w:r w:rsidR="00DF24DE" w:rsidRPr="00A45094">
        <w:t>,</w:t>
      </w:r>
      <w:r w:rsidR="00314EE2" w:rsidRPr="00A45094">
        <w:t xml:space="preserve"> </w:t>
      </w:r>
      <w:r w:rsidRPr="00A45094">
        <w:t>the Occupational Information Network (O*NET®) Data Collection Program.</w:t>
      </w:r>
      <w:r w:rsidRPr="00D862C0">
        <w:t xml:space="preserve"> The O*NET Data Collection Program continually operates to populate and maintain a current database on the detailed characteristics of workers, occupations, and skills. The program uses an occupational taxonomy, the O*NET-</w:t>
      </w:r>
      <w:r w:rsidRPr="00424401">
        <w:t>SOC</w:t>
      </w:r>
      <w:r w:rsidRPr="00D862C0">
        <w:t xml:space="preserve">, which is </w:t>
      </w:r>
      <w:r w:rsidR="006F54C1">
        <w:t xml:space="preserve">currently </w:t>
      </w:r>
      <w:r w:rsidRPr="00D862C0">
        <w:t xml:space="preserve">based on the </w:t>
      </w:r>
      <w:r w:rsidR="009850EB">
        <w:t>2010</w:t>
      </w:r>
      <w:r w:rsidR="009850EB" w:rsidRPr="00D862C0">
        <w:t xml:space="preserve"> </w:t>
      </w:r>
      <w:r w:rsidRPr="00D862C0">
        <w:t>version of the Standard Occupational Classification (SOC) mandated by OMB for use by all federal agencies collecting occupational and labor market information</w:t>
      </w:r>
      <w:r w:rsidR="00036F85">
        <w:t xml:space="preserve"> (LMI)</w:t>
      </w:r>
      <w:r w:rsidRPr="00D862C0">
        <w:t xml:space="preserve">. </w:t>
      </w:r>
      <w:r w:rsidR="009850EB">
        <w:t xml:space="preserve">The 2018 SOC will be adopted by O*NET </w:t>
      </w:r>
      <w:r w:rsidR="006B1943">
        <w:t xml:space="preserve">as corresponding wage data </w:t>
      </w:r>
      <w:r w:rsidR="009850EB">
        <w:t>and as sampling frame data become available from the U.S. Bureau of Labor Statistics</w:t>
      </w:r>
      <w:r w:rsidR="006B1943">
        <w:t>, Occupational Employment Statistics (OES) program.</w:t>
      </w:r>
      <w:r w:rsidR="009850EB">
        <w:t xml:space="preserve"> </w:t>
      </w:r>
      <w:r w:rsidRPr="00D862C0">
        <w:t xml:space="preserve">The O*NET-SOC comprises occupations at the most detailed level of the SOC and includes additional occupational specificity as needed. In addition, new and emerging occupations in high-growth sectors of the economy </w:t>
      </w:r>
      <w:r w:rsidR="00D35B10">
        <w:t>have been</w:t>
      </w:r>
      <w:r w:rsidRPr="00D862C0">
        <w:t xml:space="preserve"> identified and added to the taxonomy. </w:t>
      </w:r>
      <w:r w:rsidR="006044C1" w:rsidRPr="00D862C0">
        <w:t>D</w:t>
      </w:r>
      <w:r w:rsidRPr="00D862C0">
        <w:t>ata have been published for</w:t>
      </w:r>
      <w:r w:rsidR="00D657DB" w:rsidRPr="00D862C0">
        <w:t xml:space="preserve"> </w:t>
      </w:r>
      <w:r w:rsidR="0007447A">
        <w:t>966</w:t>
      </w:r>
      <w:r w:rsidR="004A16EE" w:rsidRPr="00D862C0">
        <w:t xml:space="preserve"> </w:t>
      </w:r>
      <w:r w:rsidRPr="00D862C0">
        <w:t>O*NET-SOC occupations</w:t>
      </w:r>
      <w:r w:rsidR="006044C1" w:rsidRPr="00D862C0">
        <w:t xml:space="preserve">, </w:t>
      </w:r>
      <w:r w:rsidR="0007447A">
        <w:t>723</w:t>
      </w:r>
      <w:r w:rsidR="006044C1" w:rsidRPr="00D862C0">
        <w:t xml:space="preserve"> of which</w:t>
      </w:r>
      <w:r w:rsidR="00B87B47" w:rsidRPr="00D862C0">
        <w:t xml:space="preserve"> </w:t>
      </w:r>
      <w:r w:rsidR="00D657DB" w:rsidRPr="00D862C0">
        <w:t xml:space="preserve">have undergone </w:t>
      </w:r>
      <w:r w:rsidR="00961297">
        <w:t>more than one</w:t>
      </w:r>
      <w:r w:rsidR="00D657DB" w:rsidRPr="00D862C0">
        <w:t xml:space="preserve"> update. </w:t>
      </w:r>
      <w:r w:rsidRPr="00D862C0">
        <w:t xml:space="preserve">The O*NET Data Collection Program received initial OMB clearance in 1999 for a pretest and </w:t>
      </w:r>
      <w:r w:rsidR="00E45143">
        <w:t>6</w:t>
      </w:r>
      <w:r w:rsidRPr="00D862C0">
        <w:t xml:space="preserve"> subsequent clearances that have allowed main study data collection to continue without interruption since June 2001. Our current clearance expires </w:t>
      </w:r>
      <w:r w:rsidR="00454D29">
        <w:t>September 30, 2018</w:t>
      </w:r>
      <w:r w:rsidR="00115588">
        <w:t>.</w:t>
      </w:r>
      <w:r w:rsidRPr="00D862C0">
        <w:t xml:space="preserve"> This request is to continue to </w:t>
      </w:r>
      <w:r w:rsidR="00A0599C">
        <w:t>update</w:t>
      </w:r>
      <w:r w:rsidRPr="00D862C0">
        <w:t xml:space="preserve"> </w:t>
      </w:r>
      <w:r w:rsidR="00A0599C">
        <w:t xml:space="preserve">occupations </w:t>
      </w:r>
      <w:r w:rsidR="007858CC">
        <w:t>that reflect</w:t>
      </w:r>
      <w:r w:rsidR="00A0599C">
        <w:t xml:space="preserve"> older data as well as </w:t>
      </w:r>
      <w:r w:rsidR="006859FE">
        <w:t xml:space="preserve">to </w:t>
      </w:r>
      <w:r w:rsidR="00A0599C">
        <w:t xml:space="preserve">collect data on </w:t>
      </w:r>
      <w:r w:rsidR="001856B0">
        <w:t xml:space="preserve">new and changing occupations included in the 2018 SOC </w:t>
      </w:r>
      <w:r w:rsidRPr="00D862C0">
        <w:t xml:space="preserve">for </w:t>
      </w:r>
      <w:r w:rsidR="006859FE">
        <w:t>3</w:t>
      </w:r>
      <w:r w:rsidR="00C3426A">
        <w:t> </w:t>
      </w:r>
      <w:r w:rsidRPr="00D862C0">
        <w:t xml:space="preserve">more years </w:t>
      </w:r>
      <w:r w:rsidRPr="000E446C">
        <w:t>(</w:t>
      </w:r>
      <w:r w:rsidR="00454D29" w:rsidRPr="00C3426A">
        <w:t>October 1, 2018</w:t>
      </w:r>
      <w:r w:rsidR="00C3426A">
        <w:t>–</w:t>
      </w:r>
      <w:r w:rsidR="00C3426A" w:rsidRPr="00C3426A">
        <w:t>September</w:t>
      </w:r>
      <w:r w:rsidR="00454D29" w:rsidRPr="00C3426A">
        <w:t xml:space="preserve"> 30, 2021</w:t>
      </w:r>
      <w:r w:rsidR="00115588" w:rsidRPr="000E446C">
        <w:t>)</w:t>
      </w:r>
      <w:r w:rsidRPr="00D862C0">
        <w:t>, subject to annual budget levels.</w:t>
      </w:r>
    </w:p>
    <w:p w14:paraId="3ACBCA61" w14:textId="6627600C" w:rsidR="009E2975" w:rsidRPr="00D862C0" w:rsidRDefault="00B6228D" w:rsidP="00F870C7">
      <w:pPr>
        <w:pStyle w:val="BodyText"/>
      </w:pPr>
      <w:r w:rsidRPr="00D862C0">
        <w:t xml:space="preserve">The continued population of the O*NET database is important because the O*NET database is the most current and comprehensive standard source of </w:t>
      </w:r>
      <w:r w:rsidR="00541AF8">
        <w:t xml:space="preserve">descriptive </w:t>
      </w:r>
      <w:r w:rsidRPr="00D862C0">
        <w:t xml:space="preserve">occupational information in the United States. The O*NET Data Collection Program remains at the center of an extensive network of occupational and skill information used by a wide </w:t>
      </w:r>
      <w:r w:rsidR="00C3426A">
        <w:t>variety</w:t>
      </w:r>
      <w:r w:rsidR="00C3426A" w:rsidRPr="00D862C0">
        <w:t xml:space="preserve"> </w:t>
      </w:r>
      <w:r w:rsidRPr="00D862C0">
        <w:t xml:space="preserve">of audiences, including individuals making career decisions; public agencies, such as workforce boards and </w:t>
      </w:r>
      <w:r w:rsidR="004A6CC1">
        <w:t>American Job</w:t>
      </w:r>
      <w:r w:rsidRPr="00D862C0">
        <w:t xml:space="preserve"> Centers, making training investment decisions; educational institutions preparing a future workforce; and employers making staffing and training decisions.</w:t>
      </w:r>
    </w:p>
    <w:p w14:paraId="371FC1C8" w14:textId="085884B4" w:rsidR="00B6228D" w:rsidRPr="00D862C0" w:rsidRDefault="00B6228D" w:rsidP="00F870C7">
      <w:pPr>
        <w:pStyle w:val="BodyText"/>
      </w:pPr>
      <w:r w:rsidRPr="00D862C0">
        <w:t xml:space="preserve">This program provides a common language and framework to facilitate communication about industry skill needs among business, education, and the workforce investment system. The resulting O*NET database </w:t>
      </w:r>
      <w:r w:rsidR="008A6533" w:rsidRPr="00D862C0">
        <w:t xml:space="preserve">also </w:t>
      </w:r>
      <w:r w:rsidRPr="00D862C0">
        <w:t xml:space="preserve">is used to develop industry competency models and occupational competency profiles. O*NET data include information about transferable skills </w:t>
      </w:r>
      <w:r w:rsidR="008A6533" w:rsidRPr="00D862C0">
        <w:t>that</w:t>
      </w:r>
      <w:r w:rsidRPr="00D862C0">
        <w:t xml:space="preserve"> are used for skills gap analysis, facilitating a mobile workforce responsive to changing economic needs. The O*NET database and companion O*NET Career Exploration Tools are used by many private companies and public organizations to tailor applications to their needs and those of their customers. The broad utility of the O*NET tools </w:t>
      </w:r>
      <w:r w:rsidR="00454D29">
        <w:t xml:space="preserve">plays an important role in </w:t>
      </w:r>
      <w:r w:rsidR="00C3426A">
        <w:t>developing</w:t>
      </w:r>
      <w:r w:rsidR="00454D29">
        <w:t xml:space="preserve"> and maintaining a skilled workforce and </w:t>
      </w:r>
      <w:r w:rsidRPr="00D862C0">
        <w:t>contributes to U.S. competitiveness in a global, 21st-century economy.</w:t>
      </w:r>
      <w:r w:rsidRPr="00D862C0">
        <w:rPr>
          <w:rStyle w:val="FootnoteReference"/>
        </w:rPr>
        <w:footnoteReference w:id="2"/>
      </w:r>
    </w:p>
    <w:p w14:paraId="5859E7A0" w14:textId="07C07B7C" w:rsidR="009E2975" w:rsidRDefault="00B6228D" w:rsidP="00F870C7">
      <w:pPr>
        <w:pStyle w:val="BodyText"/>
      </w:pPr>
      <w:r w:rsidRPr="00D862C0">
        <w:t xml:space="preserve">The O*NET Data Collection Program employs a multiple-method approach to updating the O*NET database. The primary method involves a two-stage sample design to survey establishments and workers in those establishments. When necessary, this method may be supplemented with a sample selected from additional sources, such as professional and trade association membership lists, resulting in a dual-frame approach. An alternative method, based on sampling from lists of identified occupation experts, is used for occupations for which the primary method is inefficient. This method is reserved for selected occupations, such as those with small employment scattered among many industries and those for which no employment data currently exist on which to base a sample, such as new and emerging occupations. </w:t>
      </w:r>
      <w:r w:rsidR="001332AC">
        <w:t>T</w:t>
      </w:r>
      <w:r w:rsidRPr="00D862C0">
        <w:t>he O*NET survey instruments are used</w:t>
      </w:r>
      <w:r w:rsidR="001332AC">
        <w:t xml:space="preserve"> with all methods</w:t>
      </w:r>
      <w:r w:rsidRPr="00D862C0">
        <w:t>.</w:t>
      </w:r>
      <w:r w:rsidRPr="00D862C0">
        <w:rPr>
          <w:rStyle w:val="FootnoteReference"/>
        </w:rPr>
        <w:footnoteReference w:id="3"/>
      </w:r>
      <w:r w:rsidRPr="00D862C0">
        <w:t xml:space="preserve"> The rest of </w:t>
      </w:r>
      <w:r w:rsidR="00C92ACF">
        <w:t>Part</w:t>
      </w:r>
      <w:r w:rsidR="00C92ACF" w:rsidRPr="00D862C0">
        <w:t xml:space="preserve"> </w:t>
      </w:r>
      <w:r w:rsidRPr="00D862C0">
        <w:t>A describes the O*NET Program and reviews statutory and regulatory information.</w:t>
      </w:r>
    </w:p>
    <w:p w14:paraId="2136E1D0" w14:textId="35CB924D" w:rsidR="007B2345" w:rsidRPr="00D862C0" w:rsidRDefault="007B2345" w:rsidP="00912266">
      <w:pPr>
        <w:pStyle w:val="Heading3"/>
      </w:pPr>
      <w:bookmarkStart w:id="9" w:name="_Toc192295823"/>
      <w:bookmarkStart w:id="10" w:name="_Toc207179136"/>
      <w:bookmarkStart w:id="11" w:name="_Toc316544583"/>
      <w:bookmarkStart w:id="12" w:name="_Toc393206252"/>
      <w:bookmarkStart w:id="13" w:name="_Toc524347080"/>
      <w:r w:rsidRPr="00D862C0">
        <w:t>What Is the O*</w:t>
      </w:r>
      <w:r w:rsidRPr="00912266">
        <w:t>NET</w:t>
      </w:r>
      <w:r w:rsidRPr="00D862C0">
        <w:t xml:space="preserve"> Program?</w:t>
      </w:r>
      <w:bookmarkEnd w:id="9"/>
      <w:bookmarkEnd w:id="10"/>
      <w:bookmarkEnd w:id="11"/>
      <w:bookmarkEnd w:id="12"/>
      <w:bookmarkEnd w:id="13"/>
    </w:p>
    <w:p w14:paraId="5181AF38" w14:textId="4C8A3974" w:rsidR="007B2345" w:rsidRPr="00D862C0" w:rsidRDefault="007B2345" w:rsidP="00F870C7">
      <w:pPr>
        <w:pStyle w:val="BodyText"/>
      </w:pPr>
      <w:r w:rsidRPr="00D862C0">
        <w:t xml:space="preserve">The O*NET Program is a comprehensive system for collecting and disseminating information on occupational and worker requirements. </w:t>
      </w:r>
    </w:p>
    <w:p w14:paraId="772BDC32" w14:textId="0F7E683E" w:rsidR="007B2345" w:rsidRPr="00D862C0" w:rsidRDefault="007B2345" w:rsidP="00A378D7">
      <w:pPr>
        <w:pStyle w:val="BodyText"/>
      </w:pPr>
      <w:r w:rsidRPr="00D862C0">
        <w:t>As shown in Exhibit </w:t>
      </w:r>
      <w:r w:rsidR="00312F84">
        <w:t>A-</w:t>
      </w:r>
      <w:r>
        <w:rPr>
          <w:noProof/>
        </w:rPr>
        <w:t>1</w:t>
      </w:r>
      <w:r w:rsidRPr="00D862C0">
        <w:t xml:space="preserve">, the O*NET Program uses a data structure, the Content Model, to organize occupational information and to provide a common language of standardized and defined occupation descriptors and measures for use by all audiences. The O*NET Content Model is the result of extensive research, and its development is fully documented </w:t>
      </w:r>
      <w:r w:rsidRPr="00D862C0">
        <w:fldChar w:fldCharType="begin">
          <w:fldData xml:space="preserve">PEVuZE5vdGU+PENpdGU+PEF1dGhvcj5QZXRlcnNvbjwvQXV0aG9yPjxZZWFyPjE5OTU8L1llYXI+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==
</w:fldData>
        </w:fldChar>
      </w:r>
      <w:r w:rsidR="00F73F2A">
        <w:instrText xml:space="preserve"> ADDIN EN.CITE </w:instrText>
      </w:r>
      <w:r w:rsidR="00F73F2A">
        <w:fldChar w:fldCharType="begin">
          <w:fldData xml:space="preserve">PEVuZE5vdGU+PENpdGU+PEF1dGhvcj5QZXRlcnNvbjwvQXV0aG9yPjxZZWFyPjE5OTU8L1llYXI+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==
</w:fldData>
        </w:fldChar>
      </w:r>
      <w:r w:rsidR="00F73F2A">
        <w:instrText xml:space="preserve"> ADDIN EN.CITE.DATA </w:instrText>
      </w:r>
      <w:r w:rsidR="00F73F2A">
        <w:fldChar w:fldCharType="end"/>
      </w:r>
      <w:r w:rsidRPr="00D862C0">
        <w:fldChar w:fldCharType="separate"/>
      </w:r>
      <w:r w:rsidRPr="00D862C0">
        <w:rPr>
          <w:noProof/>
        </w:rPr>
        <w:t>(</w:t>
      </w:r>
      <w:hyperlink w:anchor="_ENREF_24" w:tooltip="Peterson, 1995 #18" w:history="1">
        <w:r w:rsidR="00697ECC" w:rsidRPr="00D862C0">
          <w:rPr>
            <w:noProof/>
          </w:rPr>
          <w:t>Peterson, Mumford, Borman, Jeanneret, &amp; Fleishman, 1995, pp. 2–6</w:t>
        </w:r>
      </w:hyperlink>
      <w:r w:rsidRPr="00D862C0">
        <w:rPr>
          <w:noProof/>
        </w:rPr>
        <w:t xml:space="preserve">; </w:t>
      </w:r>
      <w:hyperlink w:anchor="_ENREF_25" w:tooltip="Peterson, 1997 #25" w:history="1">
        <w:r w:rsidR="00697ECC" w:rsidRPr="00D862C0">
          <w:rPr>
            <w:noProof/>
          </w:rPr>
          <w:t>Peterson, Mumford, Borman, et al., 1997</w:t>
        </w:r>
      </w:hyperlink>
      <w:r w:rsidRPr="00D862C0">
        <w:rPr>
          <w:noProof/>
        </w:rPr>
        <w:t xml:space="preserve">; </w:t>
      </w:r>
      <w:hyperlink w:anchor="_ENREF_26" w:tooltip="Peterson, 2001 #16" w:history="1">
        <w:r w:rsidR="00697ECC" w:rsidRPr="00D862C0">
          <w:rPr>
            <w:noProof/>
          </w:rPr>
          <w:t>Peterson et al., 2001</w:t>
        </w:r>
      </w:hyperlink>
      <w:r w:rsidRPr="00D862C0">
        <w:rPr>
          <w:noProof/>
        </w:rPr>
        <w:t>)</w:t>
      </w:r>
      <w:r w:rsidRPr="00D862C0">
        <w:fldChar w:fldCharType="end"/>
      </w:r>
      <w:r w:rsidRPr="00D862C0">
        <w:t>. It comprises worker-oriented and job-oriented characteristics at both an occupation-specific level and across occupations, as the exhibit illustrates.</w:t>
      </w:r>
    </w:p>
    <w:p w14:paraId="68AB56BC" w14:textId="042657E6" w:rsidR="007B2345" w:rsidRPr="00D862C0" w:rsidRDefault="007B2345" w:rsidP="00F870C7">
      <w:pPr>
        <w:pStyle w:val="BodyText"/>
      </w:pPr>
      <w:r w:rsidRPr="00D862C0">
        <w:t>Each of the six domains of the Content Model groups information hierarchically. For example, the Worker Characteristics domain contains four types of information: Abilities, Occupational Interests, Work Values, and Work Styles. From these four, the Abilities domain, in turn, contains four types of abilities: Cognitive, Psychomotor, Physical, and Sensory. Each of</w:t>
      </w:r>
      <w:r>
        <w:t xml:space="preserve"> </w:t>
      </w:r>
      <w:r w:rsidRPr="00D862C0">
        <w:t>these types of abilities contain</w:t>
      </w:r>
      <w:r>
        <w:t>s</w:t>
      </w:r>
      <w:r w:rsidRPr="00D862C0">
        <w:t xml:space="preserve"> further levels of detail. For example, the Psychomotor type includes Fine Manipulative, Control Movement, and Reaction Time and Speed. Finally, Fine Manipulative contains three specific descriptors: Arm-Hand Steadiness, Manual Dexterity, and Finger Dexterity. Hierarchies </w:t>
      </w:r>
      <w:r>
        <w:t xml:space="preserve">are a useful means of </w:t>
      </w:r>
      <w:r w:rsidRPr="00D862C0">
        <w:t>both organiz</w:t>
      </w:r>
      <w:r>
        <w:t>ing</w:t>
      </w:r>
      <w:r w:rsidRPr="00D862C0">
        <w:t xml:space="preserve"> </w:t>
      </w:r>
      <w:r>
        <w:t>occupational</w:t>
      </w:r>
      <w:r w:rsidRPr="00D862C0">
        <w:t xml:space="preserve"> information and allow</w:t>
      </w:r>
      <w:r>
        <w:t>ing</w:t>
      </w:r>
      <w:r w:rsidRPr="00D862C0">
        <w:t xml:space="preserve"> for </w:t>
      </w:r>
      <w:r>
        <w:t xml:space="preserve">its access at </w:t>
      </w:r>
      <w:r w:rsidRPr="00D862C0">
        <w:t xml:space="preserve">different levels of specificity. By organizing </w:t>
      </w:r>
      <w:r w:rsidR="00446FE5" w:rsidRPr="00446FE5">
        <w:t>worker- and job-oriented characteristics</w:t>
      </w:r>
      <w:r w:rsidRPr="00D862C0">
        <w:t xml:space="preserve"> hierarchically, the O*NET </w:t>
      </w:r>
      <w:r w:rsidR="00446FE5">
        <w:t>Content Model provides</w:t>
      </w:r>
      <w:r w:rsidRPr="00D862C0">
        <w:t xml:space="preserve"> a </w:t>
      </w:r>
      <w:r w:rsidR="00446FE5">
        <w:t xml:space="preserve">flexible, </w:t>
      </w:r>
      <w:r w:rsidRPr="00D862C0">
        <w:t>common</w:t>
      </w:r>
      <w:r w:rsidR="00446FE5">
        <w:t>-</w:t>
      </w:r>
      <w:r w:rsidRPr="00D862C0">
        <w:t>language</w:t>
      </w:r>
      <w:r w:rsidR="00446FE5">
        <w:t>-based system</w:t>
      </w:r>
      <w:r w:rsidRPr="00D862C0">
        <w:t xml:space="preserve"> to describe the world of work.</w:t>
      </w:r>
    </w:p>
    <w:p w14:paraId="102B4BC8" w14:textId="16E97B73" w:rsidR="007B2345" w:rsidRPr="00D862C0" w:rsidRDefault="007B2345" w:rsidP="00B55433">
      <w:pPr>
        <w:pStyle w:val="Exhibit"/>
      </w:pPr>
      <w:bookmarkStart w:id="14" w:name="_Ref291066009"/>
      <w:bookmarkStart w:id="15" w:name="_Ref316301423"/>
      <w:bookmarkStart w:id="16" w:name="_Toc192295888"/>
      <w:bookmarkStart w:id="17" w:name="_Toc207443311"/>
      <w:bookmarkStart w:id="18" w:name="_Toc316544643"/>
      <w:bookmarkStart w:id="19" w:name="_Toc491424209"/>
      <w:bookmarkStart w:id="20" w:name="_Toc491425312"/>
      <w:bookmarkStart w:id="21" w:name="_Toc524351008"/>
      <w:r w:rsidRPr="00D862C0">
        <w:t>Exhibit </w:t>
      </w:r>
      <w:bookmarkEnd w:id="14"/>
      <w:r w:rsidR="00312F84">
        <w:t>A-</w:t>
      </w:r>
      <w:r>
        <w:rPr>
          <w:noProof/>
        </w:rPr>
        <w:t>1</w:t>
      </w:r>
      <w:bookmarkEnd w:id="15"/>
      <w:r w:rsidR="00FE7547">
        <w:t xml:space="preserve">. </w:t>
      </w:r>
      <w:r w:rsidR="00FE459A">
        <w:tab/>
      </w:r>
      <w:r w:rsidRPr="00D862C0">
        <w:t>O*NET Content Model</w:t>
      </w:r>
      <w:bookmarkEnd w:id="16"/>
      <w:bookmarkEnd w:id="17"/>
      <w:bookmarkEnd w:id="18"/>
      <w:bookmarkEnd w:id="19"/>
      <w:bookmarkEnd w:id="20"/>
      <w:bookmarkEnd w:id="21"/>
    </w:p>
    <w:p w14:paraId="6806F731" w14:textId="33E53571" w:rsidR="007B2345" w:rsidRDefault="007B2345" w:rsidP="007B2345">
      <w:pPr>
        <w:pStyle w:val="figurewobox"/>
        <w:keepNext w:val="0"/>
      </w:pPr>
      <w:r w:rsidRPr="00B55433">
        <w:rPr>
          <w:noProof/>
        </w:rPr>
        <w:drawing>
          <wp:inline distT="0" distB="0" distL="0" distR="0" wp14:anchorId="13459B4A" wp14:editId="70630F77">
            <wp:extent cx="3675888" cy="2624756"/>
            <wp:effectExtent l="0" t="0" r="127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Model_Rev._07.03.14.jpg"/>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3675888" cy="2624756"/>
                    </a:xfrm>
                    <a:prstGeom prst="rect">
                      <a:avLst/>
                    </a:prstGeom>
                    <a:ln>
                      <a:noFill/>
                    </a:ln>
                    <a:extLst>
                      <a:ext uri="{53640926-AAD7-44D8-BBD7-CCE9431645EC}">
                        <a14:shadowObscured xmlns:a14="http://schemas.microsoft.com/office/drawing/2010/main"/>
                      </a:ext>
                    </a:extLst>
                  </pic:spPr>
                </pic:pic>
              </a:graphicData>
            </a:graphic>
          </wp:inline>
        </w:drawing>
      </w:r>
    </w:p>
    <w:p w14:paraId="6E461433" w14:textId="6ED4FFCA" w:rsidR="007B2345" w:rsidRDefault="007B2345" w:rsidP="007B2345">
      <w:pPr>
        <w:pStyle w:val="BodyText"/>
      </w:pPr>
      <w:r w:rsidRPr="00D862C0">
        <w:t xml:space="preserve">The descriptors and rating scales for O*NET data were developed through extensive research, drawing primarily from job analysis in industrial/organizational psychology and human resource management </w:t>
      </w:r>
      <w:r w:rsidRPr="00D862C0">
        <w:fldChar w:fldCharType="begin"/>
      </w:r>
      <w:r>
        <w:instrText xml:space="preserve"> ADDIN EN.CITE &lt;EndNote&gt;&lt;Cite&gt;&lt;Author&gt;Peterson&lt;/Author&gt;&lt;Year&gt;1995&lt;/Year&gt;&lt;RecNum&gt;18&lt;/RecNum&gt;&lt;DisplayText&gt;(Peterson et al., 1995)&lt;/DisplayText&gt;&lt;record&gt;&lt;rec-number&gt;18&lt;/rec-number&gt;&lt;foreign-keys&gt;&lt;key app="EN" db-id="exawddvxhxs9ptete5tpwe9gexpwwvzprptd" timestamp="0"&gt;18&lt;/key&gt;&lt;/foreign-keys&gt;&lt;ref-type name="Book"&gt;6&lt;/ref-type&gt;&lt;contributors&gt;&lt;authors&gt;&lt;author&gt;Peterson, N. G.&lt;/author&gt;&lt;author&gt;Mumford, M. D.&lt;/author&gt;&lt;author&gt;Borman, W. C.&lt;/author&gt;&lt;author&gt;Jeanneret, P. R.&lt;/author&gt;&lt;author&gt;Fleishman, E. A.&lt;/author&gt;&lt;/authors&gt;&lt;/contributors&gt;&lt;titles&gt;&lt;title&gt;Development of prototype Occupational Information Network (O*NET) content model&lt;/title&gt;&lt;/titles&gt;&lt;dates&gt;&lt;year&gt;1995&lt;/year&gt;&lt;/dates&gt;&lt;pub-location&gt;Salt Lake City&lt;/pub-location&gt;&lt;publisher&gt;Utah Department of Workforce Service through a contract with the American Institutes of Research&lt;/publisher&gt;&lt;urls&gt;&lt;/urls&gt;&lt;/record&gt;&lt;/Cite&gt;&lt;/EndNote&gt;</w:instrText>
      </w:r>
      <w:r w:rsidRPr="00D862C0">
        <w:fldChar w:fldCharType="separate"/>
      </w:r>
      <w:r w:rsidRPr="00D862C0">
        <w:rPr>
          <w:noProof/>
        </w:rPr>
        <w:t>(</w:t>
      </w:r>
      <w:hyperlink w:anchor="_ENREF_24" w:tooltip="Peterson, 1995 #18" w:history="1">
        <w:r w:rsidR="00697ECC" w:rsidRPr="00D862C0">
          <w:rPr>
            <w:noProof/>
          </w:rPr>
          <w:t>Peterson et al., 1995</w:t>
        </w:r>
      </w:hyperlink>
      <w:r w:rsidRPr="00D862C0">
        <w:rPr>
          <w:noProof/>
        </w:rPr>
        <w:t>)</w:t>
      </w:r>
      <w:r w:rsidRPr="00D862C0">
        <w:fldChar w:fldCharType="end"/>
      </w:r>
      <w:r w:rsidRPr="00D862C0">
        <w:t xml:space="preserve">. The descriptors in the O*NET Program are meant to be </w:t>
      </w:r>
      <w:r>
        <w:t>comprehensive</w:t>
      </w:r>
      <w:r w:rsidRPr="00D862C0">
        <w:t xml:space="preserve">. The primary sources of data are job incumbents and occupation experts. The SOC system is used as the basis for classifying occupations. The use of questionnaires and rating scales reflects the most </w:t>
      </w:r>
      <w:r>
        <w:t>widely</w:t>
      </w:r>
      <w:r w:rsidRPr="00D862C0">
        <w:t xml:space="preserve"> accepted approach to job analys</w:t>
      </w:r>
      <w:r>
        <w:t>e</w:t>
      </w:r>
      <w:r w:rsidRPr="00D862C0">
        <w:t>s</w:t>
      </w:r>
      <w:r w:rsidRPr="001332AC">
        <w:t xml:space="preserve"> conducted across settings, occupations, or positions</w:t>
      </w:r>
      <w:r w:rsidR="00446FE5">
        <w:t xml:space="preserve"> </w:t>
      </w:r>
      <w:r w:rsidR="00A14598">
        <w:fldChar w:fldCharType="begin"/>
      </w:r>
      <w:r w:rsidR="00697ECC">
        <w:instrText xml:space="preserve"> ADDIN EN.CITE &lt;EndNote&gt;&lt;Cite&gt;&lt;Author&gt;Guion&lt;/Author&gt;&lt;Year&gt;2011&lt;/Year&gt;&lt;RecNum&gt;177&lt;/RecNum&gt;&lt;DisplayText&gt;(Guion, 2011)&lt;/DisplayText&gt;&lt;record&gt;&lt;rec-number&gt;177&lt;/rec-number&gt;&lt;foreign-keys&gt;&lt;key app="EN" db-id="exawddvxhxs9ptete5tpwe9gexpwwvzprptd" timestamp="1518629108"&gt;177&lt;/key&gt;&lt;/foreign-keys&gt;&lt;ref-type name="Book"&gt;6&lt;/ref-type&gt;&lt;contributors&gt;&lt;authors&gt;&lt;author&gt;Guion, R. M.&lt;/author&gt;&lt;/authors&gt;&lt;/contributors&gt;&lt;titles&gt;&lt;title&gt;Assessment, measurement, and prediction for personnel decisions&lt;/title&gt;&lt;/titles&gt;&lt;edition&gt;2nd&lt;/edition&gt;&lt;dates&gt;&lt;year&gt;2011&lt;/year&gt;&lt;/dates&gt;&lt;pub-location&gt;New York, NY&lt;/pub-location&gt;&lt;publisher&gt;Routledge&lt;/publisher&gt;&lt;urls&gt;&lt;/urls&gt;&lt;/record&gt;&lt;/Cite&gt;&lt;/EndNote&gt;</w:instrText>
      </w:r>
      <w:r w:rsidR="00A14598">
        <w:fldChar w:fldCharType="separate"/>
      </w:r>
      <w:r w:rsidR="00A14598">
        <w:rPr>
          <w:noProof/>
        </w:rPr>
        <w:t>(</w:t>
      </w:r>
      <w:hyperlink w:anchor="_ENREF_15" w:tooltip="Guion, 2011 #177" w:history="1">
        <w:r w:rsidR="00697ECC">
          <w:rPr>
            <w:noProof/>
          </w:rPr>
          <w:t>Guion, 2011</w:t>
        </w:r>
      </w:hyperlink>
      <w:r w:rsidR="00A14598">
        <w:rPr>
          <w:noProof/>
        </w:rPr>
        <w:t>)</w:t>
      </w:r>
      <w:r w:rsidR="00A14598">
        <w:fldChar w:fldCharType="end"/>
      </w:r>
      <w:r w:rsidRPr="00D862C0">
        <w:t>. The scales used for the O*NET ratings are Importance, Level, and Frequency. Each descriptor in the O*NET questionnaires may use one or more scales. For example, the O*NET</w:t>
      </w:r>
      <w:r>
        <w:t xml:space="preserve"> Work Activities</w:t>
      </w:r>
      <w:r w:rsidRPr="00D862C0">
        <w:t xml:space="preserve"> </w:t>
      </w:r>
      <w:r w:rsidR="0030555F">
        <w:t>D</w:t>
      </w:r>
      <w:r w:rsidRPr="00D862C0">
        <w:t>escriptor</w:t>
      </w:r>
      <w:r w:rsidR="006F54C1">
        <w:t>—</w:t>
      </w:r>
      <w:r>
        <w:t xml:space="preserve">Monitoring and Controlling Resources </w:t>
      </w:r>
      <w:r w:rsidRPr="00D862C0">
        <w:t>is rated on both a 5</w:t>
      </w:r>
      <w:r w:rsidRPr="00D862C0">
        <w:noBreakHyphen/>
        <w:t>point Importance scale and a 7-point Level</w:t>
      </w:r>
      <w:r>
        <w:t xml:space="preserve"> </w:t>
      </w:r>
      <w:r w:rsidRPr="00D862C0">
        <w:t>scale. For the complete set of O*NET questionnaires, which include O*NET descriptors, see Appendix A.</w:t>
      </w:r>
    </w:p>
    <w:p w14:paraId="1181DCF8" w14:textId="4B5857B6" w:rsidR="007B2345" w:rsidRPr="00D862C0" w:rsidRDefault="007B2345" w:rsidP="00F870C7">
      <w:pPr>
        <w:pStyle w:val="BodyText"/>
      </w:pPr>
      <w:r w:rsidRPr="00D862C0">
        <w:t>Exhibit </w:t>
      </w:r>
      <w:r w:rsidR="00312F84">
        <w:t>A-</w:t>
      </w:r>
      <w:r>
        <w:rPr>
          <w:noProof/>
        </w:rPr>
        <w:t>2</w:t>
      </w:r>
      <w:r w:rsidRPr="00D862C0">
        <w:t xml:space="preserve"> summarizes the number of descriptors and scales in the O*NET Data Collection Program questionnaires. Descriptors are identified from O*NET Content Model domains. Data are collected by means of 239 descriptors that include 400 scales (e.g., Importance, Level, </w:t>
      </w:r>
      <w:r>
        <w:t xml:space="preserve">and </w:t>
      </w:r>
      <w:r w:rsidRPr="00D862C0">
        <w:t xml:space="preserve">Frequency). </w:t>
      </w:r>
      <w:r>
        <w:t>T</w:t>
      </w:r>
      <w:r w:rsidRPr="00D862C0">
        <w:t>o collect ratings for the Abilities and Skills domains, trained occupational analysts review updated information (e.g., Tasks, Generalized Work Activities) provided by job incumbents.</w:t>
      </w:r>
      <w:r w:rsidRPr="00D862C0">
        <w:rPr>
          <w:rStyle w:val="FootnoteReference"/>
        </w:rPr>
        <w:footnoteReference w:id="4"/>
      </w:r>
      <w:r w:rsidRPr="00D862C0">
        <w:t xml:space="preserve"> No data collection is planned for the Workforce Characteristics domain. Information for it is provided through links to the employment, wage, and long-term projections databases produced by the U.S. Bureau of Labor Statistics (</w:t>
      </w:r>
      <w:r w:rsidRPr="00424401">
        <w:t>BLS</w:t>
      </w:r>
      <w:r w:rsidRPr="00D862C0">
        <w:t>), the state employment security agencies, and other agencies.</w:t>
      </w:r>
    </w:p>
    <w:p w14:paraId="3E06D40F" w14:textId="271976A6" w:rsidR="007B2345" w:rsidRPr="00D862C0" w:rsidRDefault="007B2345" w:rsidP="00754545">
      <w:pPr>
        <w:pStyle w:val="Exhibit"/>
      </w:pPr>
      <w:bookmarkStart w:id="22" w:name="_Ref316301445"/>
      <w:bookmarkStart w:id="23" w:name="_Toc192295889"/>
      <w:bookmarkStart w:id="24" w:name="_Toc207443312"/>
      <w:bookmarkStart w:id="25" w:name="_Toc316544644"/>
      <w:bookmarkStart w:id="26" w:name="_Toc491424210"/>
      <w:bookmarkStart w:id="27" w:name="_Toc491425313"/>
      <w:bookmarkStart w:id="28" w:name="_Toc524351009"/>
      <w:r w:rsidRPr="00D862C0">
        <w:t>Exhibit </w:t>
      </w:r>
      <w:r w:rsidR="00312F84">
        <w:t>A-</w:t>
      </w:r>
      <w:r>
        <w:rPr>
          <w:noProof/>
        </w:rPr>
        <w:t>2</w:t>
      </w:r>
      <w:bookmarkEnd w:id="22"/>
      <w:r w:rsidR="00FE7547">
        <w:t xml:space="preserve">. </w:t>
      </w:r>
      <w:r w:rsidR="00FE459A">
        <w:tab/>
      </w:r>
      <w:r w:rsidRPr="00D862C0">
        <w:t>O*NET Data Collection Program Questionnaires</w:t>
      </w:r>
      <w:bookmarkEnd w:id="23"/>
      <w:bookmarkEnd w:id="24"/>
      <w:bookmarkEnd w:id="25"/>
      <w:bookmarkEnd w:id="26"/>
      <w:bookmarkEnd w:id="27"/>
      <w:bookmarkEnd w:id="28"/>
    </w:p>
    <w:tbl>
      <w:tblPr>
        <w:tblW w:w="9275" w:type="dxa"/>
        <w:tblBorders>
          <w:top w:val="single" w:sz="12" w:space="0" w:color="auto"/>
          <w:bottom w:val="single" w:sz="12" w:space="0" w:color="auto"/>
        </w:tblBorders>
        <w:tblLayout w:type="fixed"/>
        <w:tblLook w:val="01E0" w:firstRow="1" w:lastRow="1" w:firstColumn="1" w:lastColumn="1" w:noHBand="0" w:noVBand="0"/>
      </w:tblPr>
      <w:tblGrid>
        <w:gridCol w:w="2970"/>
        <w:gridCol w:w="1445"/>
        <w:gridCol w:w="1764"/>
        <w:gridCol w:w="1350"/>
        <w:gridCol w:w="1746"/>
      </w:tblGrid>
      <w:tr w:rsidR="007B2345" w:rsidRPr="00754545" w14:paraId="1E766D21" w14:textId="77777777" w:rsidTr="00803BC6">
        <w:tc>
          <w:tcPr>
            <w:tcW w:w="2970" w:type="dxa"/>
            <w:tcBorders>
              <w:top w:val="single" w:sz="12" w:space="0" w:color="auto"/>
              <w:left w:val="nil"/>
              <w:bottom w:val="single" w:sz="6" w:space="0" w:color="auto"/>
              <w:right w:val="nil"/>
              <w:tl2br w:val="nil"/>
              <w:tr2bl w:val="nil"/>
            </w:tcBorders>
            <w:shd w:val="pct20" w:color="auto" w:fill="auto"/>
            <w:vAlign w:val="bottom"/>
          </w:tcPr>
          <w:p w14:paraId="2702259B" w14:textId="77777777" w:rsidR="007B2345" w:rsidRPr="00754545" w:rsidRDefault="007B2345" w:rsidP="00754545">
            <w:pPr>
              <w:pStyle w:val="TableHeaders"/>
            </w:pPr>
            <w:r w:rsidRPr="00754545">
              <w:t>O*NET Data Collection Program Questionnaire</w:t>
            </w:r>
          </w:p>
        </w:tc>
        <w:tc>
          <w:tcPr>
            <w:tcW w:w="1445" w:type="dxa"/>
            <w:tcBorders>
              <w:top w:val="single" w:sz="12" w:space="0" w:color="auto"/>
              <w:left w:val="nil"/>
              <w:bottom w:val="single" w:sz="6" w:space="0" w:color="auto"/>
              <w:right w:val="nil"/>
              <w:tl2br w:val="nil"/>
              <w:tr2bl w:val="nil"/>
            </w:tcBorders>
            <w:shd w:val="pct20" w:color="auto" w:fill="auto"/>
            <w:vAlign w:val="bottom"/>
          </w:tcPr>
          <w:p w14:paraId="18698334" w14:textId="77777777" w:rsidR="007B2345" w:rsidRPr="00754545" w:rsidRDefault="007B2345" w:rsidP="00754545">
            <w:pPr>
              <w:pStyle w:val="TableHeaders"/>
            </w:pPr>
            <w:r w:rsidRPr="00754545">
              <w:t>Number of Descriptors</w:t>
            </w:r>
          </w:p>
        </w:tc>
        <w:tc>
          <w:tcPr>
            <w:tcW w:w="1764" w:type="dxa"/>
            <w:tcBorders>
              <w:top w:val="single" w:sz="12" w:space="0" w:color="auto"/>
              <w:left w:val="nil"/>
              <w:bottom w:val="single" w:sz="6" w:space="0" w:color="auto"/>
              <w:right w:val="nil"/>
              <w:tl2br w:val="nil"/>
              <w:tr2bl w:val="nil"/>
            </w:tcBorders>
            <w:shd w:val="pct20" w:color="auto" w:fill="auto"/>
            <w:vAlign w:val="bottom"/>
          </w:tcPr>
          <w:p w14:paraId="22DB17D7" w14:textId="77777777" w:rsidR="007B2345" w:rsidRPr="00754545" w:rsidRDefault="007B2345" w:rsidP="00754545">
            <w:pPr>
              <w:pStyle w:val="TableHeaders"/>
            </w:pPr>
            <w:r w:rsidRPr="00754545">
              <w:t>Number of Scales per Descriptor</w:t>
            </w:r>
          </w:p>
        </w:tc>
        <w:tc>
          <w:tcPr>
            <w:tcW w:w="1350" w:type="dxa"/>
            <w:tcBorders>
              <w:top w:val="single" w:sz="12" w:space="0" w:color="auto"/>
              <w:left w:val="nil"/>
              <w:bottom w:val="single" w:sz="6" w:space="0" w:color="auto"/>
              <w:right w:val="nil"/>
              <w:tl2br w:val="nil"/>
              <w:tr2bl w:val="nil"/>
            </w:tcBorders>
            <w:shd w:val="pct20" w:color="auto" w:fill="auto"/>
            <w:vAlign w:val="bottom"/>
          </w:tcPr>
          <w:p w14:paraId="4A2E648D" w14:textId="77777777" w:rsidR="007B2345" w:rsidRPr="00754545" w:rsidRDefault="007B2345" w:rsidP="00754545">
            <w:pPr>
              <w:pStyle w:val="TableHeaders"/>
            </w:pPr>
            <w:r w:rsidRPr="00754545">
              <w:t>Total Number of Scales</w:t>
            </w:r>
          </w:p>
        </w:tc>
        <w:tc>
          <w:tcPr>
            <w:tcW w:w="1746" w:type="dxa"/>
            <w:tcBorders>
              <w:top w:val="single" w:sz="12" w:space="0" w:color="auto"/>
              <w:left w:val="nil"/>
              <w:bottom w:val="single" w:sz="6" w:space="0" w:color="auto"/>
              <w:right w:val="nil"/>
              <w:tl2br w:val="nil"/>
              <w:tr2bl w:val="nil"/>
            </w:tcBorders>
            <w:shd w:val="pct20" w:color="auto" w:fill="auto"/>
            <w:vAlign w:val="bottom"/>
          </w:tcPr>
          <w:p w14:paraId="70D46011" w14:textId="77777777" w:rsidR="007B2345" w:rsidRPr="00754545" w:rsidRDefault="007B2345" w:rsidP="00754545">
            <w:pPr>
              <w:pStyle w:val="TableHeaders"/>
            </w:pPr>
            <w:r w:rsidRPr="00754545">
              <w:t>Data Source</w:t>
            </w:r>
          </w:p>
        </w:tc>
      </w:tr>
      <w:tr w:rsidR="007B2345" w:rsidRPr="00D862C0" w14:paraId="0F0D322C" w14:textId="77777777" w:rsidTr="00803BC6">
        <w:tc>
          <w:tcPr>
            <w:tcW w:w="2970" w:type="dxa"/>
          </w:tcPr>
          <w:p w14:paraId="404555B1" w14:textId="77777777" w:rsidR="007B2345" w:rsidRPr="00D862C0" w:rsidRDefault="007B2345" w:rsidP="00754545">
            <w:pPr>
              <w:pStyle w:val="Tabletext"/>
            </w:pPr>
            <w:r w:rsidRPr="00D862C0">
              <w:t>Skills</w:t>
            </w:r>
          </w:p>
        </w:tc>
        <w:tc>
          <w:tcPr>
            <w:tcW w:w="1445" w:type="dxa"/>
          </w:tcPr>
          <w:p w14:paraId="3EF544D0" w14:textId="77777777" w:rsidR="007B2345" w:rsidRPr="00D862C0" w:rsidRDefault="007B2345" w:rsidP="00754545">
            <w:pPr>
              <w:pStyle w:val="Tabletext"/>
              <w:tabs>
                <w:tab w:val="decimal" w:pos="851"/>
              </w:tabs>
            </w:pPr>
            <w:r w:rsidRPr="00D862C0">
              <w:t>35</w:t>
            </w:r>
          </w:p>
        </w:tc>
        <w:tc>
          <w:tcPr>
            <w:tcW w:w="1764" w:type="dxa"/>
          </w:tcPr>
          <w:p w14:paraId="625DAD69" w14:textId="77777777" w:rsidR="007B2345" w:rsidRPr="00D862C0" w:rsidRDefault="007B2345" w:rsidP="00754545">
            <w:pPr>
              <w:pStyle w:val="Tabletext"/>
              <w:tabs>
                <w:tab w:val="decimal" w:pos="851"/>
              </w:tabs>
            </w:pPr>
            <w:r w:rsidRPr="00D862C0">
              <w:t>2</w:t>
            </w:r>
          </w:p>
        </w:tc>
        <w:tc>
          <w:tcPr>
            <w:tcW w:w="1350" w:type="dxa"/>
          </w:tcPr>
          <w:p w14:paraId="3ED28AC8" w14:textId="77777777" w:rsidR="007B2345" w:rsidRPr="00D862C0" w:rsidRDefault="007B2345" w:rsidP="00754545">
            <w:pPr>
              <w:pStyle w:val="Tabletext"/>
              <w:tabs>
                <w:tab w:val="decimal" w:pos="851"/>
              </w:tabs>
            </w:pPr>
            <w:r w:rsidRPr="00D862C0">
              <w:t>70</w:t>
            </w:r>
          </w:p>
        </w:tc>
        <w:tc>
          <w:tcPr>
            <w:tcW w:w="1746" w:type="dxa"/>
          </w:tcPr>
          <w:p w14:paraId="2E22FB3D" w14:textId="77777777" w:rsidR="007B2345" w:rsidRPr="00D862C0" w:rsidRDefault="007B2345" w:rsidP="00754545">
            <w:pPr>
              <w:pStyle w:val="Tabletext"/>
              <w:jc w:val="center"/>
            </w:pPr>
            <w:r w:rsidRPr="00D862C0">
              <w:t>Analysts</w:t>
            </w:r>
          </w:p>
        </w:tc>
      </w:tr>
      <w:tr w:rsidR="007B2345" w:rsidRPr="00D862C0" w14:paraId="664437E7" w14:textId="77777777" w:rsidTr="00803BC6">
        <w:tc>
          <w:tcPr>
            <w:tcW w:w="2970" w:type="dxa"/>
          </w:tcPr>
          <w:p w14:paraId="084A81C1" w14:textId="77777777" w:rsidR="007B2345" w:rsidRPr="00D862C0" w:rsidRDefault="007B2345" w:rsidP="00754545">
            <w:pPr>
              <w:pStyle w:val="Tabletext"/>
            </w:pPr>
            <w:r w:rsidRPr="00D862C0">
              <w:t>Knowledge</w:t>
            </w:r>
          </w:p>
        </w:tc>
        <w:tc>
          <w:tcPr>
            <w:tcW w:w="1445" w:type="dxa"/>
          </w:tcPr>
          <w:p w14:paraId="2D606C55" w14:textId="77777777" w:rsidR="007B2345" w:rsidRPr="00D862C0" w:rsidRDefault="007B2345" w:rsidP="00754545">
            <w:pPr>
              <w:pStyle w:val="Tabletext"/>
              <w:tabs>
                <w:tab w:val="decimal" w:pos="851"/>
              </w:tabs>
            </w:pPr>
            <w:r w:rsidRPr="00D862C0">
              <w:t>33</w:t>
            </w:r>
          </w:p>
        </w:tc>
        <w:tc>
          <w:tcPr>
            <w:tcW w:w="1764" w:type="dxa"/>
          </w:tcPr>
          <w:p w14:paraId="6728BA97" w14:textId="77777777" w:rsidR="007B2345" w:rsidRPr="00D862C0" w:rsidRDefault="007B2345" w:rsidP="00754545">
            <w:pPr>
              <w:pStyle w:val="Tabletext"/>
              <w:tabs>
                <w:tab w:val="decimal" w:pos="851"/>
              </w:tabs>
            </w:pPr>
            <w:r w:rsidRPr="00D862C0">
              <w:t>2</w:t>
            </w:r>
          </w:p>
        </w:tc>
        <w:tc>
          <w:tcPr>
            <w:tcW w:w="1350" w:type="dxa"/>
          </w:tcPr>
          <w:p w14:paraId="208B1829" w14:textId="77777777" w:rsidR="007B2345" w:rsidRPr="00D862C0" w:rsidRDefault="007B2345" w:rsidP="00754545">
            <w:pPr>
              <w:pStyle w:val="Tabletext"/>
              <w:tabs>
                <w:tab w:val="decimal" w:pos="851"/>
              </w:tabs>
            </w:pPr>
            <w:r w:rsidRPr="00D862C0">
              <w:t>66</w:t>
            </w:r>
          </w:p>
        </w:tc>
        <w:tc>
          <w:tcPr>
            <w:tcW w:w="1746" w:type="dxa"/>
          </w:tcPr>
          <w:p w14:paraId="132AA68D" w14:textId="77777777" w:rsidR="007B2345" w:rsidRPr="00D862C0" w:rsidRDefault="007B2345" w:rsidP="00754545">
            <w:pPr>
              <w:pStyle w:val="Tabletext"/>
              <w:jc w:val="center"/>
            </w:pPr>
            <w:r w:rsidRPr="00D862C0">
              <w:t>Job incumbents</w:t>
            </w:r>
          </w:p>
        </w:tc>
      </w:tr>
      <w:tr w:rsidR="007B2345" w:rsidRPr="00D862C0" w14:paraId="3F9B4770" w14:textId="77777777" w:rsidTr="00803BC6">
        <w:tc>
          <w:tcPr>
            <w:tcW w:w="2970" w:type="dxa"/>
          </w:tcPr>
          <w:p w14:paraId="62217A19" w14:textId="77777777" w:rsidR="007B2345" w:rsidRPr="00D862C0" w:rsidRDefault="007B2345" w:rsidP="00754545">
            <w:pPr>
              <w:pStyle w:val="Tabletext"/>
              <w:ind w:left="144"/>
            </w:pPr>
            <w:r w:rsidRPr="00D862C0">
              <w:t>Work Styles</w:t>
            </w:r>
            <w:r w:rsidRPr="00D862C0">
              <w:rPr>
                <w:vertAlign w:val="superscript"/>
              </w:rPr>
              <w:t>a</w:t>
            </w:r>
          </w:p>
        </w:tc>
        <w:tc>
          <w:tcPr>
            <w:tcW w:w="1445" w:type="dxa"/>
          </w:tcPr>
          <w:p w14:paraId="3956017A" w14:textId="77777777" w:rsidR="007B2345" w:rsidRPr="00D862C0" w:rsidRDefault="007B2345" w:rsidP="00754545">
            <w:pPr>
              <w:pStyle w:val="Tabletext"/>
              <w:tabs>
                <w:tab w:val="decimal" w:pos="851"/>
              </w:tabs>
            </w:pPr>
            <w:r w:rsidRPr="00D862C0">
              <w:t>16</w:t>
            </w:r>
          </w:p>
        </w:tc>
        <w:tc>
          <w:tcPr>
            <w:tcW w:w="1764" w:type="dxa"/>
          </w:tcPr>
          <w:p w14:paraId="33836A7B" w14:textId="77777777" w:rsidR="007B2345" w:rsidRPr="00D862C0" w:rsidRDefault="007B2345" w:rsidP="00754545">
            <w:pPr>
              <w:pStyle w:val="Tabletext"/>
              <w:tabs>
                <w:tab w:val="decimal" w:pos="851"/>
              </w:tabs>
            </w:pPr>
            <w:r w:rsidRPr="00D862C0">
              <w:t>1</w:t>
            </w:r>
          </w:p>
        </w:tc>
        <w:tc>
          <w:tcPr>
            <w:tcW w:w="1350" w:type="dxa"/>
          </w:tcPr>
          <w:p w14:paraId="5398BD42" w14:textId="77777777" w:rsidR="007B2345" w:rsidRPr="00D862C0" w:rsidRDefault="007B2345" w:rsidP="00754545">
            <w:pPr>
              <w:pStyle w:val="Tabletext"/>
              <w:tabs>
                <w:tab w:val="decimal" w:pos="851"/>
              </w:tabs>
            </w:pPr>
            <w:r w:rsidRPr="00D862C0">
              <w:t>16</w:t>
            </w:r>
          </w:p>
        </w:tc>
        <w:tc>
          <w:tcPr>
            <w:tcW w:w="1746" w:type="dxa"/>
          </w:tcPr>
          <w:p w14:paraId="25A17F3E" w14:textId="77777777" w:rsidR="007B2345" w:rsidRPr="00D862C0" w:rsidRDefault="007B2345" w:rsidP="00754545">
            <w:pPr>
              <w:pStyle w:val="Tabletext"/>
              <w:jc w:val="center"/>
            </w:pPr>
            <w:r w:rsidRPr="00D862C0">
              <w:t>Job incumbents</w:t>
            </w:r>
          </w:p>
        </w:tc>
      </w:tr>
      <w:tr w:rsidR="007B2345" w:rsidRPr="00D862C0" w14:paraId="365E507C" w14:textId="77777777" w:rsidTr="00803BC6">
        <w:tc>
          <w:tcPr>
            <w:tcW w:w="2970" w:type="dxa"/>
          </w:tcPr>
          <w:p w14:paraId="43106C54" w14:textId="77777777" w:rsidR="007B2345" w:rsidRPr="00D862C0" w:rsidRDefault="007B2345" w:rsidP="00754545">
            <w:pPr>
              <w:pStyle w:val="Tabletext"/>
              <w:ind w:left="144"/>
            </w:pPr>
            <w:r w:rsidRPr="00D862C0">
              <w:t>Education and Training</w:t>
            </w:r>
            <w:r w:rsidRPr="00D862C0">
              <w:rPr>
                <w:vertAlign w:val="superscript"/>
              </w:rPr>
              <w:t>a</w:t>
            </w:r>
          </w:p>
        </w:tc>
        <w:tc>
          <w:tcPr>
            <w:tcW w:w="1445" w:type="dxa"/>
          </w:tcPr>
          <w:p w14:paraId="6818A7C8" w14:textId="77777777" w:rsidR="007B2345" w:rsidRPr="00D862C0" w:rsidRDefault="007B2345" w:rsidP="00754545">
            <w:pPr>
              <w:pStyle w:val="Tabletext"/>
              <w:tabs>
                <w:tab w:val="decimal" w:pos="851"/>
              </w:tabs>
            </w:pPr>
            <w:r w:rsidRPr="00D862C0">
              <w:t>5</w:t>
            </w:r>
          </w:p>
        </w:tc>
        <w:tc>
          <w:tcPr>
            <w:tcW w:w="1764" w:type="dxa"/>
          </w:tcPr>
          <w:p w14:paraId="14E9989F" w14:textId="77777777" w:rsidR="007B2345" w:rsidRPr="00D862C0" w:rsidRDefault="007B2345" w:rsidP="00754545">
            <w:pPr>
              <w:pStyle w:val="Tabletext"/>
              <w:tabs>
                <w:tab w:val="decimal" w:pos="851"/>
              </w:tabs>
            </w:pPr>
            <w:r w:rsidRPr="00D862C0">
              <w:t>1</w:t>
            </w:r>
          </w:p>
        </w:tc>
        <w:tc>
          <w:tcPr>
            <w:tcW w:w="1350" w:type="dxa"/>
          </w:tcPr>
          <w:p w14:paraId="6090D3FE" w14:textId="77777777" w:rsidR="007B2345" w:rsidRPr="00D862C0" w:rsidRDefault="007B2345" w:rsidP="00754545">
            <w:pPr>
              <w:pStyle w:val="Tabletext"/>
              <w:tabs>
                <w:tab w:val="decimal" w:pos="851"/>
              </w:tabs>
            </w:pPr>
            <w:r w:rsidRPr="00D862C0">
              <w:t>5</w:t>
            </w:r>
          </w:p>
        </w:tc>
        <w:tc>
          <w:tcPr>
            <w:tcW w:w="1746" w:type="dxa"/>
          </w:tcPr>
          <w:p w14:paraId="2F219503" w14:textId="77777777" w:rsidR="007B2345" w:rsidRPr="00D862C0" w:rsidRDefault="007B2345" w:rsidP="00754545">
            <w:pPr>
              <w:pStyle w:val="Tabletext"/>
              <w:jc w:val="center"/>
            </w:pPr>
            <w:r w:rsidRPr="00D862C0">
              <w:t>Job incumbents</w:t>
            </w:r>
          </w:p>
        </w:tc>
      </w:tr>
      <w:tr w:rsidR="007B2345" w:rsidRPr="00D862C0" w14:paraId="062827CA" w14:textId="77777777" w:rsidTr="00803BC6">
        <w:tc>
          <w:tcPr>
            <w:tcW w:w="2970" w:type="dxa"/>
          </w:tcPr>
          <w:p w14:paraId="5B4267F5" w14:textId="77777777" w:rsidR="007B2345" w:rsidRPr="00D862C0" w:rsidRDefault="007B2345" w:rsidP="00754545">
            <w:pPr>
              <w:pStyle w:val="Tabletext"/>
            </w:pPr>
            <w:r w:rsidRPr="00D862C0">
              <w:t>Generalized Work Activities</w:t>
            </w:r>
          </w:p>
        </w:tc>
        <w:tc>
          <w:tcPr>
            <w:tcW w:w="1445" w:type="dxa"/>
          </w:tcPr>
          <w:p w14:paraId="1D9B03B6" w14:textId="77777777" w:rsidR="007B2345" w:rsidRPr="00D862C0" w:rsidRDefault="007B2345" w:rsidP="00754545">
            <w:pPr>
              <w:pStyle w:val="Tabletext"/>
              <w:tabs>
                <w:tab w:val="decimal" w:pos="851"/>
              </w:tabs>
            </w:pPr>
            <w:r w:rsidRPr="00D862C0">
              <w:t>41</w:t>
            </w:r>
          </w:p>
        </w:tc>
        <w:tc>
          <w:tcPr>
            <w:tcW w:w="1764" w:type="dxa"/>
          </w:tcPr>
          <w:p w14:paraId="5EEA318F" w14:textId="77777777" w:rsidR="007B2345" w:rsidRPr="00D862C0" w:rsidRDefault="007B2345" w:rsidP="00754545">
            <w:pPr>
              <w:pStyle w:val="Tabletext"/>
              <w:tabs>
                <w:tab w:val="decimal" w:pos="851"/>
              </w:tabs>
            </w:pPr>
            <w:r w:rsidRPr="00D862C0">
              <w:t>2</w:t>
            </w:r>
          </w:p>
        </w:tc>
        <w:tc>
          <w:tcPr>
            <w:tcW w:w="1350" w:type="dxa"/>
          </w:tcPr>
          <w:p w14:paraId="597C2FFC" w14:textId="77777777" w:rsidR="007B2345" w:rsidRPr="00D862C0" w:rsidRDefault="007B2345" w:rsidP="00754545">
            <w:pPr>
              <w:pStyle w:val="Tabletext"/>
              <w:tabs>
                <w:tab w:val="decimal" w:pos="851"/>
              </w:tabs>
            </w:pPr>
            <w:r w:rsidRPr="00D862C0">
              <w:t>82</w:t>
            </w:r>
          </w:p>
        </w:tc>
        <w:tc>
          <w:tcPr>
            <w:tcW w:w="1746" w:type="dxa"/>
          </w:tcPr>
          <w:p w14:paraId="0C49CC1D" w14:textId="77777777" w:rsidR="007B2345" w:rsidRPr="00D862C0" w:rsidRDefault="007B2345" w:rsidP="00754545">
            <w:pPr>
              <w:pStyle w:val="Tabletext"/>
              <w:jc w:val="center"/>
            </w:pPr>
            <w:r w:rsidRPr="00D862C0">
              <w:t>Job incumbents</w:t>
            </w:r>
          </w:p>
        </w:tc>
      </w:tr>
      <w:tr w:rsidR="007B2345" w:rsidRPr="00D862C0" w14:paraId="10D889F8" w14:textId="77777777" w:rsidTr="00803BC6">
        <w:tc>
          <w:tcPr>
            <w:tcW w:w="2970" w:type="dxa"/>
          </w:tcPr>
          <w:p w14:paraId="4D8B2D26" w14:textId="77777777" w:rsidR="007B2345" w:rsidRPr="00D862C0" w:rsidRDefault="007B2345" w:rsidP="00754545">
            <w:pPr>
              <w:pStyle w:val="Tabletext"/>
            </w:pPr>
            <w:r w:rsidRPr="00D862C0">
              <w:t>Work Context</w:t>
            </w:r>
          </w:p>
        </w:tc>
        <w:tc>
          <w:tcPr>
            <w:tcW w:w="1445" w:type="dxa"/>
          </w:tcPr>
          <w:p w14:paraId="6F4FF08E" w14:textId="77777777" w:rsidR="007B2345" w:rsidRPr="00D862C0" w:rsidRDefault="007B2345" w:rsidP="00754545">
            <w:pPr>
              <w:pStyle w:val="Tabletext"/>
              <w:tabs>
                <w:tab w:val="decimal" w:pos="851"/>
              </w:tabs>
            </w:pPr>
            <w:r w:rsidRPr="00D862C0">
              <w:t>57</w:t>
            </w:r>
          </w:p>
        </w:tc>
        <w:tc>
          <w:tcPr>
            <w:tcW w:w="1764" w:type="dxa"/>
          </w:tcPr>
          <w:p w14:paraId="68CC6B0C" w14:textId="77777777" w:rsidR="007B2345" w:rsidRPr="00D862C0" w:rsidRDefault="007B2345" w:rsidP="00754545">
            <w:pPr>
              <w:pStyle w:val="Tabletext"/>
              <w:tabs>
                <w:tab w:val="decimal" w:pos="851"/>
              </w:tabs>
            </w:pPr>
            <w:r w:rsidRPr="00D862C0">
              <w:t>1</w:t>
            </w:r>
          </w:p>
        </w:tc>
        <w:tc>
          <w:tcPr>
            <w:tcW w:w="1350" w:type="dxa"/>
          </w:tcPr>
          <w:p w14:paraId="0533A81E" w14:textId="77777777" w:rsidR="007B2345" w:rsidRPr="00D862C0" w:rsidRDefault="007B2345" w:rsidP="00754545">
            <w:pPr>
              <w:pStyle w:val="Tabletext"/>
              <w:tabs>
                <w:tab w:val="decimal" w:pos="851"/>
              </w:tabs>
            </w:pPr>
            <w:r w:rsidRPr="00D862C0">
              <w:t>57</w:t>
            </w:r>
          </w:p>
        </w:tc>
        <w:tc>
          <w:tcPr>
            <w:tcW w:w="1746" w:type="dxa"/>
          </w:tcPr>
          <w:p w14:paraId="29C54AEF" w14:textId="77777777" w:rsidR="007B2345" w:rsidRPr="00D862C0" w:rsidRDefault="007B2345" w:rsidP="00754545">
            <w:pPr>
              <w:pStyle w:val="Tabletext"/>
              <w:jc w:val="center"/>
            </w:pPr>
            <w:r w:rsidRPr="00D862C0">
              <w:t>Job incumbents</w:t>
            </w:r>
          </w:p>
        </w:tc>
      </w:tr>
      <w:tr w:rsidR="007B2345" w:rsidRPr="00D862C0" w14:paraId="00A9DF71" w14:textId="77777777" w:rsidTr="00803BC6">
        <w:tc>
          <w:tcPr>
            <w:tcW w:w="2970" w:type="dxa"/>
          </w:tcPr>
          <w:p w14:paraId="5E31AC15" w14:textId="77777777" w:rsidR="007B2345" w:rsidRPr="00D862C0" w:rsidRDefault="007B2345" w:rsidP="00754545">
            <w:pPr>
              <w:pStyle w:val="Tabletext"/>
            </w:pPr>
            <w:r w:rsidRPr="00D862C0">
              <w:t>Abilities</w:t>
            </w:r>
          </w:p>
        </w:tc>
        <w:tc>
          <w:tcPr>
            <w:tcW w:w="1445" w:type="dxa"/>
          </w:tcPr>
          <w:p w14:paraId="32A39C4A" w14:textId="77777777" w:rsidR="007B2345" w:rsidRPr="00D862C0" w:rsidRDefault="007B2345" w:rsidP="00754545">
            <w:pPr>
              <w:pStyle w:val="Tabletext"/>
              <w:tabs>
                <w:tab w:val="decimal" w:pos="851"/>
              </w:tabs>
            </w:pPr>
            <w:r w:rsidRPr="00D862C0">
              <w:t>52</w:t>
            </w:r>
          </w:p>
        </w:tc>
        <w:tc>
          <w:tcPr>
            <w:tcW w:w="1764" w:type="dxa"/>
          </w:tcPr>
          <w:p w14:paraId="49AF839F" w14:textId="77777777" w:rsidR="007B2345" w:rsidRPr="00D862C0" w:rsidRDefault="007B2345" w:rsidP="00754545">
            <w:pPr>
              <w:pStyle w:val="Tabletext"/>
              <w:tabs>
                <w:tab w:val="decimal" w:pos="851"/>
              </w:tabs>
            </w:pPr>
            <w:r w:rsidRPr="00D862C0">
              <w:t>2</w:t>
            </w:r>
          </w:p>
        </w:tc>
        <w:tc>
          <w:tcPr>
            <w:tcW w:w="1350" w:type="dxa"/>
          </w:tcPr>
          <w:p w14:paraId="6D594233" w14:textId="77777777" w:rsidR="007B2345" w:rsidRPr="00D862C0" w:rsidRDefault="007B2345" w:rsidP="00754545">
            <w:pPr>
              <w:pStyle w:val="Tabletext"/>
              <w:tabs>
                <w:tab w:val="decimal" w:pos="851"/>
              </w:tabs>
            </w:pPr>
            <w:r w:rsidRPr="00D862C0">
              <w:t>104</w:t>
            </w:r>
          </w:p>
        </w:tc>
        <w:tc>
          <w:tcPr>
            <w:tcW w:w="1746" w:type="dxa"/>
          </w:tcPr>
          <w:p w14:paraId="144D9DC2" w14:textId="77777777" w:rsidR="007B2345" w:rsidRPr="00D862C0" w:rsidRDefault="007B2345" w:rsidP="00754545">
            <w:pPr>
              <w:pStyle w:val="Tabletext"/>
              <w:jc w:val="center"/>
            </w:pPr>
            <w:r w:rsidRPr="00D862C0">
              <w:t>Analysts</w:t>
            </w:r>
          </w:p>
        </w:tc>
      </w:tr>
      <w:tr w:rsidR="007B2345" w:rsidRPr="00D862C0" w14:paraId="296B271E" w14:textId="77777777" w:rsidTr="00803BC6">
        <w:tc>
          <w:tcPr>
            <w:tcW w:w="2970" w:type="dxa"/>
          </w:tcPr>
          <w:p w14:paraId="0FED9BDD" w14:textId="77777777" w:rsidR="007B2345" w:rsidRPr="00D862C0" w:rsidRDefault="007B2345" w:rsidP="00754545">
            <w:pPr>
              <w:pStyle w:val="Tabletext"/>
            </w:pPr>
            <w:r w:rsidRPr="00D862C0">
              <w:t>Tasks</w:t>
            </w:r>
            <w:r w:rsidRPr="00D862C0">
              <w:rPr>
                <w:vertAlign w:val="superscript"/>
              </w:rPr>
              <w:t>b</w:t>
            </w:r>
          </w:p>
        </w:tc>
        <w:tc>
          <w:tcPr>
            <w:tcW w:w="1445" w:type="dxa"/>
          </w:tcPr>
          <w:p w14:paraId="29812E67" w14:textId="77777777" w:rsidR="007B2345" w:rsidRPr="00D862C0" w:rsidRDefault="007B2345" w:rsidP="00754545">
            <w:pPr>
              <w:pStyle w:val="Tabletext"/>
              <w:tabs>
                <w:tab w:val="decimal" w:pos="851"/>
              </w:tabs>
            </w:pPr>
            <w:r w:rsidRPr="00D862C0">
              <w:t>Varies</w:t>
            </w:r>
          </w:p>
        </w:tc>
        <w:tc>
          <w:tcPr>
            <w:tcW w:w="1764" w:type="dxa"/>
          </w:tcPr>
          <w:p w14:paraId="5BDDDE79" w14:textId="77777777" w:rsidR="007B2345" w:rsidRPr="00D862C0" w:rsidRDefault="007B2345" w:rsidP="00754545">
            <w:pPr>
              <w:pStyle w:val="Tabletext"/>
              <w:tabs>
                <w:tab w:val="decimal" w:pos="851"/>
              </w:tabs>
            </w:pPr>
            <w:r w:rsidRPr="00D862C0">
              <w:t>2</w:t>
            </w:r>
          </w:p>
        </w:tc>
        <w:tc>
          <w:tcPr>
            <w:tcW w:w="1350" w:type="dxa"/>
          </w:tcPr>
          <w:p w14:paraId="69ACC13A" w14:textId="77777777" w:rsidR="007B2345" w:rsidRPr="00D862C0" w:rsidRDefault="007B2345" w:rsidP="00754545">
            <w:pPr>
              <w:pStyle w:val="Tabletext"/>
              <w:tabs>
                <w:tab w:val="decimal" w:pos="851"/>
              </w:tabs>
            </w:pPr>
            <w:r w:rsidRPr="00D862C0">
              <w:t>Varies</w:t>
            </w:r>
          </w:p>
        </w:tc>
        <w:tc>
          <w:tcPr>
            <w:tcW w:w="1746" w:type="dxa"/>
          </w:tcPr>
          <w:p w14:paraId="237DBA92" w14:textId="77777777" w:rsidR="007B2345" w:rsidRPr="00D862C0" w:rsidRDefault="007B2345" w:rsidP="00754545">
            <w:pPr>
              <w:pStyle w:val="Tabletext"/>
              <w:jc w:val="center"/>
            </w:pPr>
            <w:r w:rsidRPr="00D862C0">
              <w:t>Job incumbents</w:t>
            </w:r>
          </w:p>
        </w:tc>
      </w:tr>
      <w:tr w:rsidR="007B2345" w:rsidRPr="00D862C0" w14:paraId="51CF0C5F" w14:textId="77777777" w:rsidTr="00803BC6">
        <w:tc>
          <w:tcPr>
            <w:tcW w:w="2970" w:type="dxa"/>
          </w:tcPr>
          <w:p w14:paraId="0EC86698" w14:textId="77777777" w:rsidR="007B2345" w:rsidRPr="00D862C0" w:rsidRDefault="007B2345" w:rsidP="00754545">
            <w:pPr>
              <w:pStyle w:val="Tabletext"/>
            </w:pPr>
            <w:r w:rsidRPr="00D862C0">
              <w:t>Total (not including Tasks)</w:t>
            </w:r>
          </w:p>
        </w:tc>
        <w:tc>
          <w:tcPr>
            <w:tcW w:w="1445" w:type="dxa"/>
          </w:tcPr>
          <w:p w14:paraId="39148DA4" w14:textId="77777777" w:rsidR="007B2345" w:rsidRPr="00D862C0" w:rsidRDefault="007B2345" w:rsidP="00754545">
            <w:pPr>
              <w:pStyle w:val="Tabletext"/>
              <w:tabs>
                <w:tab w:val="decimal" w:pos="851"/>
              </w:tabs>
            </w:pPr>
            <w:r w:rsidRPr="00D862C0">
              <w:t>239</w:t>
            </w:r>
          </w:p>
        </w:tc>
        <w:tc>
          <w:tcPr>
            <w:tcW w:w="1764" w:type="dxa"/>
          </w:tcPr>
          <w:p w14:paraId="648A9DCC" w14:textId="77777777" w:rsidR="007B2345" w:rsidRPr="00D862C0" w:rsidRDefault="007B2345" w:rsidP="00754545">
            <w:pPr>
              <w:pStyle w:val="Tabletext"/>
              <w:tabs>
                <w:tab w:val="decimal" w:pos="851"/>
              </w:tabs>
            </w:pPr>
            <w:r w:rsidRPr="00D862C0">
              <w:t>NA</w:t>
            </w:r>
          </w:p>
        </w:tc>
        <w:tc>
          <w:tcPr>
            <w:tcW w:w="1350" w:type="dxa"/>
          </w:tcPr>
          <w:p w14:paraId="34D4976B" w14:textId="77777777" w:rsidR="007B2345" w:rsidRPr="00D862C0" w:rsidRDefault="007B2345" w:rsidP="00754545">
            <w:pPr>
              <w:pStyle w:val="Tabletext"/>
              <w:tabs>
                <w:tab w:val="decimal" w:pos="851"/>
              </w:tabs>
            </w:pPr>
            <w:r w:rsidRPr="00D862C0">
              <w:t>400</w:t>
            </w:r>
          </w:p>
        </w:tc>
        <w:tc>
          <w:tcPr>
            <w:tcW w:w="1746" w:type="dxa"/>
          </w:tcPr>
          <w:p w14:paraId="5AC1A475" w14:textId="77777777" w:rsidR="007B2345" w:rsidRPr="00D862C0" w:rsidRDefault="007B2345" w:rsidP="00754545">
            <w:pPr>
              <w:pStyle w:val="Tabletext"/>
              <w:jc w:val="center"/>
            </w:pPr>
            <w:r w:rsidRPr="00D862C0">
              <w:t>NA</w:t>
            </w:r>
          </w:p>
        </w:tc>
      </w:tr>
    </w:tbl>
    <w:p w14:paraId="0F1A799F" w14:textId="77777777" w:rsidR="007B2345" w:rsidRPr="00D862C0" w:rsidRDefault="007B2345" w:rsidP="00BB5CF3">
      <w:pPr>
        <w:pStyle w:val="Exhibitsource2"/>
        <w:spacing w:before="20" w:after="20"/>
      </w:pPr>
      <w:r w:rsidRPr="00D862C0">
        <w:t>Notes: Occupation experts use the same questionnaires as job incumbents for those occupations whose data collection is by the Occupation Expert Method. NA = not applicable.</w:t>
      </w:r>
    </w:p>
    <w:p w14:paraId="05B88BD4" w14:textId="77777777" w:rsidR="007B2345" w:rsidRPr="00D862C0" w:rsidRDefault="007B2345" w:rsidP="00BB5CF3">
      <w:pPr>
        <w:pStyle w:val="Exhibitsource2"/>
        <w:spacing w:before="20" w:after="20"/>
      </w:pPr>
      <w:r w:rsidRPr="00D862C0">
        <w:rPr>
          <w:vertAlign w:val="superscript"/>
        </w:rPr>
        <w:t>a</w:t>
      </w:r>
      <w:r w:rsidRPr="00D862C0">
        <w:t xml:space="preserve"> The Knowledge Questionnaire packet also contains the Work Styles Questionnaire and the Education and Training Questionnaire.</w:t>
      </w:r>
    </w:p>
    <w:p w14:paraId="13D8E6EF" w14:textId="77777777" w:rsidR="007B2345" w:rsidRPr="00D862C0" w:rsidRDefault="007B2345" w:rsidP="00BB5CF3">
      <w:pPr>
        <w:pStyle w:val="Exhibitsource1"/>
        <w:spacing w:before="20" w:after="20"/>
      </w:pPr>
      <w:r w:rsidRPr="00D862C0">
        <w:rPr>
          <w:vertAlign w:val="superscript"/>
        </w:rPr>
        <w:t>b</w:t>
      </w:r>
      <w:r w:rsidRPr="00D862C0">
        <w:t xml:space="preserve"> All job incumbents are asked to </w:t>
      </w:r>
      <w:r w:rsidRPr="00903D61">
        <w:t>complete</w:t>
      </w:r>
      <w:r w:rsidRPr="00D862C0">
        <w:t xml:space="preserve"> a Task Questionnaire in addition to the domain questionnaire.</w:t>
      </w:r>
    </w:p>
    <w:p w14:paraId="03202B08" w14:textId="77777777" w:rsidR="007B2345" w:rsidRPr="00D862C0" w:rsidRDefault="007B2345" w:rsidP="005A78B4">
      <w:pPr>
        <w:pStyle w:val="Heading4"/>
      </w:pPr>
      <w:r w:rsidRPr="00D862C0">
        <w:t>Versions of the O*NET Database</w:t>
      </w:r>
    </w:p>
    <w:p w14:paraId="041F7AF9" w14:textId="23A7CD98" w:rsidR="007B2345" w:rsidRDefault="007B2345" w:rsidP="00F870C7">
      <w:pPr>
        <w:pStyle w:val="BodyText"/>
      </w:pPr>
      <w:r w:rsidRPr="00D862C0">
        <w:t xml:space="preserve">The first version of the O*NET database released to the public was O*NET 98. The O*NET 98 database contained 306 descriptors and 684 scales. A review of O*NET 98–specific scales and descriptors during the preparation for pretest data collection led to some consolidation and refinement of descriptors and scales to reduce burden on the public and </w:t>
      </w:r>
      <w:r>
        <w:t xml:space="preserve">to </w:t>
      </w:r>
      <w:r w:rsidRPr="00D862C0">
        <w:t>increase employee response rate.</w:t>
      </w:r>
      <w:r w:rsidRPr="00D862C0">
        <w:rPr>
          <w:rStyle w:val="FootnoteReference"/>
        </w:rPr>
        <w:footnoteReference w:id="5"/>
      </w:r>
    </w:p>
    <w:p w14:paraId="46BD4440" w14:textId="131C98DA" w:rsidR="007B2345" w:rsidRDefault="007B2345" w:rsidP="00F870C7">
      <w:pPr>
        <w:pStyle w:val="BodyText"/>
      </w:pPr>
      <w:r w:rsidRPr="00D862C0">
        <w:t xml:space="preserve">The O*NET 98 database was first replaced with the O*NET 3.1 database and has been updated </w:t>
      </w:r>
      <w:r w:rsidRPr="00EE117B">
        <w:t>18</w:t>
      </w:r>
      <w:r w:rsidRPr="008714C1">
        <w:t xml:space="preserve"> times</w:t>
      </w:r>
      <w:r w:rsidRPr="00D862C0">
        <w:t xml:space="preserve"> as new data have been collected and analyzed. The current database, O*NET version </w:t>
      </w:r>
      <w:r>
        <w:t>22.0,</w:t>
      </w:r>
      <w:r w:rsidRPr="00D862C0">
        <w:t xml:space="preserve"> contains the same descriptors used in O*NET 98; however, the occupations have been restructured and coded to encompass the most detailed level of the 2010 SOC, with more occupational specificity added as needed. Research is </w:t>
      </w:r>
      <w:r>
        <w:t>ongoing</w:t>
      </w:r>
      <w:r w:rsidRPr="00D862C0">
        <w:t xml:space="preserve"> to identify additional new and emerging occupations in high-growth industries. New occupations emerge because of changes in technology, society, law, business practices, and markets. As these new and emerging occupations are identified and their data are collected, they will be integrated into the O*NET-SOC occupation classification and database.</w:t>
      </w:r>
    </w:p>
    <w:p w14:paraId="65F03902" w14:textId="67F85319" w:rsidR="007B2345" w:rsidRDefault="007B2345" w:rsidP="00F870C7">
      <w:pPr>
        <w:pStyle w:val="BodyText"/>
      </w:pPr>
      <w:r w:rsidRPr="008714C1">
        <w:t xml:space="preserve">O*NET </w:t>
      </w:r>
      <w:r w:rsidRPr="00106422">
        <w:t xml:space="preserve">22.0 </w:t>
      </w:r>
      <w:r w:rsidRPr="00D862C0">
        <w:t xml:space="preserve">has a Web-based accessing application, O*NET OnLine, which is available to the public at no cost at </w:t>
      </w:r>
      <w:hyperlink r:id="rId21" w:history="1">
        <w:r w:rsidRPr="007A4EDB">
          <w:rPr>
            <w:rStyle w:val="Hyperlink"/>
          </w:rPr>
          <w:t>http</w:t>
        </w:r>
        <w:r w:rsidR="00BC1684" w:rsidRPr="007A4EDB">
          <w:rPr>
            <w:rStyle w:val="Hyperlink"/>
          </w:rPr>
          <w:t>s</w:t>
        </w:r>
        <w:r w:rsidRPr="007A4EDB">
          <w:rPr>
            <w:rStyle w:val="Hyperlink"/>
          </w:rPr>
          <w:t>://online.onetcenter.org</w:t>
        </w:r>
      </w:hyperlink>
      <w:r w:rsidRPr="00E10949">
        <w:rPr>
          <w:color w:val="0000FF"/>
          <w:u w:val="single"/>
        </w:rPr>
        <w:t>/</w:t>
      </w:r>
      <w:r w:rsidRPr="00D862C0">
        <w:t xml:space="preserve">. An electronic version of the </w:t>
      </w:r>
      <w:r>
        <w:t xml:space="preserve">22.0 </w:t>
      </w:r>
      <w:r w:rsidRPr="00D862C0">
        <w:t xml:space="preserve">database can be downloaded at </w:t>
      </w:r>
      <w:hyperlink r:id="rId22" w:history="1">
        <w:r w:rsidRPr="007A4EDB">
          <w:rPr>
            <w:rStyle w:val="Hyperlink"/>
          </w:rPr>
          <w:t>http</w:t>
        </w:r>
        <w:r w:rsidR="00BC1684" w:rsidRPr="007A4EDB">
          <w:rPr>
            <w:rStyle w:val="Hyperlink"/>
          </w:rPr>
          <w:t>s</w:t>
        </w:r>
        <w:r w:rsidRPr="007A4EDB">
          <w:rPr>
            <w:rStyle w:val="Hyperlink"/>
          </w:rPr>
          <w:t>://www.onetcenter.org/</w:t>
        </w:r>
      </w:hyperlink>
      <w:r w:rsidRPr="00D862C0">
        <w:t xml:space="preserve">. </w:t>
      </w:r>
      <w:r w:rsidR="0073175E">
        <w:t xml:space="preserve">The data can also be accessed/incorporated via O*NET Web Services. </w:t>
      </w:r>
      <w:r w:rsidR="00446FE5">
        <w:t>(</w:t>
      </w:r>
      <w:r w:rsidR="0073175E">
        <w:t xml:space="preserve">See </w:t>
      </w:r>
      <w:hyperlink r:id="rId23" w:history="1">
        <w:r w:rsidR="0073175E" w:rsidRPr="007A4EDB">
          <w:rPr>
            <w:rStyle w:val="Hyperlink"/>
          </w:rPr>
          <w:t>https://services.onetcenter.org</w:t>
        </w:r>
      </w:hyperlink>
      <w:r w:rsidR="007A4EDB">
        <w:t>.</w:t>
      </w:r>
      <w:r w:rsidR="00446FE5">
        <w:t>)</w:t>
      </w:r>
      <w:r w:rsidR="0073175E" w:rsidRPr="00D862C0">
        <w:t xml:space="preserve"> </w:t>
      </w:r>
      <w:r w:rsidRPr="00D862C0">
        <w:t xml:space="preserve">The O*NET </w:t>
      </w:r>
      <w:r>
        <w:t>22.0</w:t>
      </w:r>
      <w:r w:rsidRPr="00D862C0">
        <w:t xml:space="preserve"> database has been restructured to incorporate improvements made to the O*NET data collection instruments and is the structure currently being offered to developers.</w:t>
      </w:r>
    </w:p>
    <w:p w14:paraId="4BC7F69D" w14:textId="10B7AD6D" w:rsidR="007B2345" w:rsidRDefault="007B2345" w:rsidP="00F870C7">
      <w:pPr>
        <w:pStyle w:val="BodyText"/>
      </w:pPr>
      <w:r w:rsidRPr="00D862C0">
        <w:t>Data in the O*NET database include the mean ratings on each of the items (or descriptors) in the O*NET questionnaires. Ratings have been standardized to facilitate interpretation and comparison</w:t>
      </w:r>
      <w:r w:rsidR="00446FE5">
        <w:t xml:space="preserve"> across occupations</w:t>
      </w:r>
      <w:r w:rsidRPr="00D862C0">
        <w:t>. In addition to mean rating data on Level and Importance for various questionnaire items, text information is also included on occupational definitions, descriptor definitions, scale anchors, and task descriptions.</w:t>
      </w:r>
    </w:p>
    <w:p w14:paraId="53FF3CB6" w14:textId="1F565752" w:rsidR="007B2345" w:rsidRPr="00240DC0" w:rsidDel="002F6DEF" w:rsidRDefault="007B2345" w:rsidP="00912266">
      <w:pPr>
        <w:pStyle w:val="Heading3"/>
      </w:pPr>
      <w:bookmarkStart w:id="29" w:name="_Toc192295824"/>
      <w:bookmarkStart w:id="30" w:name="_Toc207179137"/>
      <w:bookmarkStart w:id="31" w:name="_Toc316544584"/>
      <w:bookmarkStart w:id="32" w:name="_Toc393206253"/>
      <w:bookmarkStart w:id="33" w:name="_Toc524347081"/>
      <w:r w:rsidRPr="00240DC0" w:rsidDel="002F6DEF">
        <w:t>The O*NET Data Collection Approach</w:t>
      </w:r>
      <w:bookmarkEnd w:id="29"/>
      <w:bookmarkEnd w:id="30"/>
      <w:bookmarkEnd w:id="31"/>
      <w:bookmarkEnd w:id="32"/>
      <w:bookmarkEnd w:id="33"/>
    </w:p>
    <w:p w14:paraId="01C8F121" w14:textId="51551FFA" w:rsidR="007B2345" w:rsidRPr="00D862C0" w:rsidDel="002F6DEF" w:rsidRDefault="007B2345" w:rsidP="00F870C7">
      <w:pPr>
        <w:pStyle w:val="BodyText"/>
      </w:pPr>
      <w:r w:rsidRPr="00D862C0" w:rsidDel="002F6DEF">
        <w:t xml:space="preserve">The O*NET Data Collection Program is key to the continued effort to update the O*NET database to reflect </w:t>
      </w:r>
      <w:r w:rsidDel="002F6DEF">
        <w:t>changing skills requirements of occupations with the advent of new technologies and the changing world of work</w:t>
      </w:r>
      <w:r w:rsidRPr="00D862C0" w:rsidDel="002F6DEF">
        <w:t>. In the research leading to the O*NET Data Collection Program, various sources and methods for collecting occupational information were examined, including collection of data from job incumbents and supervisors and development of ratings by occupation experts and occupational analysts. On the basis of this work, the O*NET team determined that the preferred source of data for most domains (Generalized Work Activities</w:t>
      </w:r>
      <w:r w:rsidDel="002F6DEF">
        <w:t>,</w:t>
      </w:r>
      <w:r w:rsidRPr="00D862C0" w:rsidDel="002F6DEF">
        <w:t xml:space="preserve"> Work Context</w:t>
      </w:r>
      <w:r w:rsidDel="002F6DEF">
        <w:t>,</w:t>
      </w:r>
      <w:r w:rsidRPr="00D862C0" w:rsidDel="002F6DEF">
        <w:t xml:space="preserve"> Knowledge</w:t>
      </w:r>
      <w:r w:rsidDel="002F6DEF">
        <w:t>,</w:t>
      </w:r>
      <w:r w:rsidRPr="00D862C0" w:rsidDel="002F6DEF">
        <w:t xml:space="preserve"> Education and Training</w:t>
      </w:r>
      <w:r w:rsidDel="002F6DEF">
        <w:t>,</w:t>
      </w:r>
      <w:r w:rsidRPr="00D862C0" w:rsidDel="002F6DEF">
        <w:t xml:space="preserve"> and Work Styles) is job incumbents. Other occupation experts, such as supervisors and trainers, may be used where access to job incumbents proves difficult or where the sampling of business establishments is inefficient.</w:t>
      </w:r>
    </w:p>
    <w:p w14:paraId="14D73EC1" w14:textId="3A77D595" w:rsidR="007B2345" w:rsidRPr="00D862C0" w:rsidDel="002F6DEF" w:rsidRDefault="007B2345" w:rsidP="00A378D7">
      <w:pPr>
        <w:pStyle w:val="BodyText"/>
      </w:pPr>
      <w:r w:rsidRPr="00D862C0" w:rsidDel="002F6DEF">
        <w:t xml:space="preserve">Previous studies comparing various sources of job analysis ratings suggest that incumbents are able to provide information across a variety of descriptor domains </w:t>
      </w:r>
      <w:r w:rsidRPr="00D862C0" w:rsidDel="002F6DEF">
        <w:fldChar w:fldCharType="begin">
          <w:fldData xml:space="preserve">PEVuZE5vdGU+PENpdGU+PEF1dGhvcj5GbGVpc2htYW48L0F1dGhvcj48WWVhcj4xOTg4PC9ZZWFy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</w:fldData>
        </w:fldChar>
      </w:r>
      <w:r w:rsidR="00FA5922">
        <w:instrText xml:space="preserve"> ADDIN EN.CITE </w:instrText>
      </w:r>
      <w:r w:rsidR="00FA5922">
        <w:fldChar w:fldCharType="begin">
          <w:fldData xml:space="preserve">PEVuZE5vdGU+PENpdGU+PEF1dGhvcj5GbGVpc2htYW48L0F1dGhvcj48WWVhcj4xOTg4PC9ZZWFy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</w:fldData>
        </w:fldChar>
      </w:r>
      <w:r w:rsidR="00FA5922">
        <w:instrText xml:space="preserve"> ADDIN EN.CITE.DATA </w:instrText>
      </w:r>
      <w:r w:rsidR="00FA5922">
        <w:fldChar w:fldCharType="end"/>
      </w:r>
      <w:r w:rsidRPr="00D862C0" w:rsidDel="002F6DEF">
        <w:fldChar w:fldCharType="separate"/>
      </w:r>
      <w:r w:rsidR="00FA5922">
        <w:rPr>
          <w:noProof/>
        </w:rPr>
        <w:t>(</w:t>
      </w:r>
      <w:hyperlink w:anchor="_ENREF_13" w:tooltip="Fleishman, 1988 #9" w:history="1">
        <w:r w:rsidR="00697ECC">
          <w:rPr>
            <w:noProof/>
          </w:rPr>
          <w:t>Fleishman &amp; Mumford, 1988</w:t>
        </w:r>
      </w:hyperlink>
      <w:r w:rsidR="00FA5922">
        <w:rPr>
          <w:noProof/>
        </w:rPr>
        <w:t xml:space="preserve">; </w:t>
      </w:r>
      <w:hyperlink w:anchor="_ENREF_29" w:tooltip="Peterson, 1990 #26" w:history="1">
        <w:r w:rsidR="00697ECC">
          <w:rPr>
            <w:noProof/>
          </w:rPr>
          <w:t>Peterson, Owens-Kurtz, Hoffman, Arabian, &amp; Whetzel, 1990</w:t>
        </w:r>
      </w:hyperlink>
      <w:r w:rsidR="00FA5922">
        <w:rPr>
          <w:noProof/>
        </w:rPr>
        <w:t xml:space="preserve">; </w:t>
      </w:r>
      <w:hyperlink w:anchor="_ENREF_34" w:tooltip="Schumacher, 2012 #174" w:history="1">
        <w:r w:rsidR="00697ECC">
          <w:rPr>
            <w:noProof/>
          </w:rPr>
          <w:t>Schumacher, Kleinmann, &amp; Konig, 2012</w:t>
        </w:r>
      </w:hyperlink>
      <w:r w:rsidR="00FA5922">
        <w:rPr>
          <w:noProof/>
        </w:rPr>
        <w:t>)</w:t>
      </w:r>
      <w:r w:rsidRPr="00D862C0" w:rsidDel="002F6DEF">
        <w:fldChar w:fldCharType="end"/>
      </w:r>
      <w:r w:rsidRPr="00D862C0" w:rsidDel="002F6DEF">
        <w:t xml:space="preserve">. In addition, “large samples of knowledgeable job incumbents are available, which should contribute to the reliability of the resulting descriptive system” </w:t>
      </w:r>
      <w:r w:rsidRPr="00D862C0" w:rsidDel="002F6DEF">
        <w:fldChar w:fldCharType="begin"/>
      </w:r>
      <w:r>
        <w:instrText xml:space="preserve"> ADDIN EN.CITE &lt;EndNote&gt;&lt;Cite&gt;&lt;Author&gt;Peterson&lt;/Author&gt;&lt;Year&gt;1999&lt;/Year&gt;&lt;RecNum&gt;19&lt;/RecNum&gt;&lt;Pages&gt;2–6&lt;/Pages&gt;&lt;DisplayText&gt;(Peterson, Mumford, Levin, Green, &amp;amp; Waksberg, 1999, pp. 2–6)&lt;/DisplayText&gt;&lt;record&gt;&lt;rec-number&gt;19&lt;/rec-number&gt;&lt;foreign-keys&gt;&lt;key app="EN" db-id="exawddvxhxs9ptete5tpwe9gexpwwvzprptd" timestamp="0"&gt;19&lt;/key&gt;&lt;/foreign-keys&gt;&lt;ref-type name="Book Section"&gt;5&lt;/ref-type&gt;&lt;contributors&gt;&lt;authors&gt;&lt;author&gt;Peterson, N. G.&lt;/author&gt;&lt;author&gt;Mumford, M. D.&lt;/author&gt;&lt;author&gt;Levin, K. Y.&lt;/author&gt;&lt;author&gt;Green, J.&lt;/author&gt;&lt;author&gt;Waksberg, J.&lt;/author&gt;&lt;/authors&gt;&lt;secondary-authors&gt;&lt;author&gt;Peterson, N. G.&lt;/author&gt;&lt;author&gt;Mumford, M. D.&lt;/author&gt;&lt;author&gt;Borman, W. C.&lt;/author&gt;&lt;author&gt;Jeanneret, P. R.&lt;/author&gt;&lt;author&gt;Fleishman, E. A.&lt;/author&gt;&lt;/secondary-authors&gt;&lt;/contributors&gt;&lt;titles&gt;&lt;title&gt;Research method: Development and field testing of the content model&lt;/title&gt;&lt;secondary-title&gt;An occupational information system for the 21st century: The development of O*NET&lt;/secondary-title&gt;&lt;/titles&gt;&lt;pages&gt;31–47&lt;/pages&gt;&lt;dates&gt;&lt;year&gt;1999&lt;/year&gt;&lt;/dates&gt;&lt;pub-location&gt;Washington, DC&lt;/pub-location&gt;&lt;publisher&gt;American Psychological Association&lt;/publisher&gt;&lt;urls&gt;&lt;/urls&gt;&lt;electronic-resource-num&gt;doi:10.1037/10313-003 &lt;/electronic-resource-num&gt;&lt;/record&gt;&lt;/Cite&gt;&lt;/EndNote&gt;</w:instrText>
      </w:r>
      <w:r w:rsidRPr="00D862C0" w:rsidDel="002F6DEF">
        <w:fldChar w:fldCharType="separate"/>
      </w:r>
      <w:r w:rsidRPr="00D862C0" w:rsidDel="002F6DEF">
        <w:rPr>
          <w:noProof/>
        </w:rPr>
        <w:t>(</w:t>
      </w:r>
      <w:hyperlink w:anchor="_ENREF_28" w:tooltip="Peterson, 1999 #19" w:history="1">
        <w:r w:rsidR="00697ECC" w:rsidRPr="00D862C0" w:rsidDel="002F6DEF">
          <w:rPr>
            <w:noProof/>
          </w:rPr>
          <w:t>Peterson, Mumford, Levin, Green, &amp; Waksberg, 1999, pp. 2–6</w:t>
        </w:r>
      </w:hyperlink>
      <w:r w:rsidRPr="00D862C0" w:rsidDel="002F6DEF">
        <w:rPr>
          <w:noProof/>
        </w:rPr>
        <w:t>)</w:t>
      </w:r>
      <w:r w:rsidRPr="00D862C0" w:rsidDel="002F6DEF">
        <w:fldChar w:fldCharType="end"/>
      </w:r>
      <w:r w:rsidRPr="00D862C0" w:rsidDel="002F6DEF">
        <w:t>. Furthermore, the world of work is constantly changing, and technological advancements are occurring so rapidly that an efficient, effective way to remain current and accurate is to obtain the information directly from those performing the work.</w:t>
      </w:r>
    </w:p>
    <w:p w14:paraId="208F3BB3" w14:textId="15A8FAC0" w:rsidR="007B2345" w:rsidRPr="00D862C0" w:rsidDel="002F6DEF" w:rsidRDefault="007B2345" w:rsidP="00A378D7">
      <w:pPr>
        <w:pStyle w:val="BodyText"/>
      </w:pPr>
      <w:r w:rsidRPr="00D862C0" w:rsidDel="002F6DEF">
        <w:t xml:space="preserve">By contrast, occupational analysts, who are provided with updated information from job incumbents, are preferred for the Abilities domain, which tends to be more abstract than the other domains. The Skills domain, whose variables are somewhat abstract, is a strong candidate for either source of collection; it is now updated by occupational analysts. A study conducted in 2006 found no clear evidence that one source of raters provides more valid or accurate data than the other for the Skills domain </w:t>
      </w:r>
      <w:r w:rsidRPr="00D862C0" w:rsidDel="002F6DEF">
        <w:fldChar w:fldCharType="begin"/>
      </w:r>
      <w:r>
        <w:instrText xml:space="preserve"> ADDIN EN.CITE &lt;EndNote&gt;&lt;Cite&gt;&lt;Author&gt;Tsacoumis&lt;/Author&gt;&lt;Year&gt;2006&lt;/Year&gt;&lt;RecNum&gt;1&lt;/RecNum&gt;&lt;DisplayText&gt;(Tsacoumis &amp;amp; Van Iddekinge, 2006)&lt;/DisplayText&gt;&lt;record&gt;&lt;rec-number&gt;1&lt;/rec-number&gt;&lt;foreign-keys&gt;&lt;key app="EN" db-id="exawddvxhxs9ptete5tpwe9gexpwwvzprptd" timestamp="0"&gt;1&lt;/key&gt;&lt;/foreign-keys&gt;&lt;ref-type name="Book"&gt;6&lt;/ref-type&gt;&lt;contributors&gt;&lt;authors&gt;&lt;author&gt;Tsacoumis, S.&lt;/author&gt;&lt;author&gt;Van Iddekinge, C. H.&lt;/author&gt;&lt;/authors&gt;&lt;/contributors&gt;&lt;titles&gt;&lt;title&gt;A comparison of incumbent and analyst ratings of O*NET skills&lt;/title&gt;&lt;/titles&gt;&lt;dates&gt;&lt;year&gt;2006&lt;/year&gt;&lt;/dates&gt;&lt;pub-location&gt;Alexandria, VA&lt;/pub-location&gt;&lt;publisher&gt;Human Resources Research Organization&lt;/publisher&gt;&lt;urls&gt;&lt;/urls&gt;&lt;/record&gt;&lt;/Cite&gt;&lt;/EndNote&gt;</w:instrText>
      </w:r>
      <w:r w:rsidRPr="00D862C0" w:rsidDel="002F6DEF">
        <w:fldChar w:fldCharType="separate"/>
      </w:r>
      <w:r w:rsidRPr="00D862C0" w:rsidDel="002F6DEF">
        <w:rPr>
          <w:noProof/>
        </w:rPr>
        <w:t>(</w:t>
      </w:r>
      <w:hyperlink w:anchor="_ENREF_41" w:tooltip="Tsacoumis, 2006 #1" w:history="1">
        <w:r w:rsidR="00697ECC" w:rsidRPr="00D862C0" w:rsidDel="002F6DEF">
          <w:rPr>
            <w:noProof/>
          </w:rPr>
          <w:t>Tsacoumis &amp; Van Iddekinge, 2006</w:t>
        </w:r>
      </w:hyperlink>
      <w:r w:rsidRPr="00D862C0" w:rsidDel="002F6DEF">
        <w:rPr>
          <w:noProof/>
        </w:rPr>
        <w:t>)</w:t>
      </w:r>
      <w:r w:rsidRPr="00D862C0" w:rsidDel="002F6DEF">
        <w:fldChar w:fldCharType="end"/>
      </w:r>
      <w:r w:rsidRPr="00D862C0" w:rsidDel="002F6DEF">
        <w:t>.</w:t>
      </w:r>
      <w:r w:rsidRPr="00D862C0" w:rsidDel="002F6DEF">
        <w:rPr>
          <w:rStyle w:val="FootnoteReference"/>
        </w:rPr>
        <w:footnoteReference w:id="6"/>
      </w:r>
      <w:r w:rsidRPr="00D862C0" w:rsidDel="002F6DEF">
        <w:t xml:space="preserve"> Consequently, considerations of relative practicality, such as cost, informed the decision to proceed with analyst ratings of both </w:t>
      </w:r>
      <w:r w:rsidDel="002F6DEF">
        <w:t>A</w:t>
      </w:r>
      <w:r w:rsidRPr="00D862C0" w:rsidDel="002F6DEF">
        <w:t xml:space="preserve">bilities and </w:t>
      </w:r>
      <w:r w:rsidDel="002F6DEF">
        <w:t>S</w:t>
      </w:r>
      <w:r w:rsidRPr="00D862C0" w:rsidDel="002F6DEF">
        <w:t>kills.</w:t>
      </w:r>
    </w:p>
    <w:p w14:paraId="31F1F461" w14:textId="16DB409F" w:rsidR="007B2345" w:rsidRPr="00D862C0" w:rsidDel="002F6DEF" w:rsidRDefault="007B2345" w:rsidP="00F870C7">
      <w:pPr>
        <w:pStyle w:val="BodyText"/>
      </w:pPr>
      <w:r w:rsidRPr="00D862C0" w:rsidDel="002F6DEF">
        <w:t>As part of a random sample, workers selected to participate in the O*NET Data Collection Program are asked to rate the requirements of their own jobs as defined by the O*NET questionnaire items. The responses are tabulated into statistics, such as mean ratings for each scale. Collecting information from job incumbents presents many challenges; among them is determining the best method for identifying a representative sample of job incumbents in each occupation. Sampling allows an estimate of the population. The O*NET Program is concerned, in particular, with identifying sampling approaches that minimize burden on employers and the public, achieving broad coverage of the workers in each occupation, ensuring acceptable response rates, and supporting overall cost-efficiency.</w:t>
      </w:r>
    </w:p>
    <w:p w14:paraId="2A39097A" w14:textId="77777777" w:rsidR="007B2345" w:rsidRPr="00D862C0" w:rsidDel="002F6DEF" w:rsidRDefault="007B2345" w:rsidP="00F870C7">
      <w:pPr>
        <w:pStyle w:val="BodyText"/>
      </w:pPr>
      <w:r w:rsidRPr="00D862C0" w:rsidDel="002F6DEF">
        <w:t>Three types of sampling frames are available for identifying samples of workers in each occupation: (1) lists of individual workers identified through professional and trade associations, licensing agencies, and unions; (2) households; and (3) employer establishments.</w:t>
      </w:r>
    </w:p>
    <w:p w14:paraId="692D57CC" w14:textId="77777777" w:rsidR="007B2345" w:rsidRPr="00D862C0" w:rsidDel="002F6DEF" w:rsidRDefault="007B2345" w:rsidP="00F870C7">
      <w:pPr>
        <w:pStyle w:val="BodyText"/>
      </w:pPr>
      <w:r w:rsidRPr="00D862C0" w:rsidDel="002F6DEF">
        <w:t xml:space="preserve">Identifying sampling frames of workers through professional and trade associations and unions retains the advantage of lower response burden because contacts with a sample of employers are replaced with contact with one or a few associations. Although it adds the cost of soliciting and maintaining association cooperation, this procedure also removes the cost of soliciting and maintaining employer cooperation. However, a major limitation of using special sampling frames of professional and trade associations and unions is coverage: rarely does association membership encompass a broad coverage of employment in the occupation. In addition, the membership of many associations consists of people in multiple occupations, retired individuals, and other interested parties. Moreover, few associations keep occupational information on their membership, causing the identification of job incumbents in a specific occupation to be problematic. Where coverage of employment in an occupation by association membership is significant and members of the occupation in the association can be identified, a special frame can sometimes be used to supplement the </w:t>
      </w:r>
      <w:r w:rsidDel="002F6DEF">
        <w:t>use of employer establishments</w:t>
      </w:r>
      <w:r w:rsidRPr="00D862C0" w:rsidDel="002F6DEF">
        <w:t xml:space="preserve"> in a dual-frame sample design.</w:t>
      </w:r>
    </w:p>
    <w:p w14:paraId="0B8E1C15" w14:textId="3AC79645" w:rsidR="007B2345" w:rsidRPr="00D862C0" w:rsidDel="002F6DEF" w:rsidRDefault="007B2345" w:rsidP="00F870C7">
      <w:pPr>
        <w:pStyle w:val="BodyText"/>
      </w:pPr>
      <w:r w:rsidRPr="00D862C0" w:rsidDel="002F6DEF">
        <w:t xml:space="preserve">Persons in various occupations could also be identified and interviewed using a sample of households. The primary disadvantage of this approach is cost. Because it is impossible to know what occupations would be represented by the employed members of a household, many households would have to be sampled and screened in order to identify and interview persons in specific occupations. As an example, consider that there are </w:t>
      </w:r>
      <w:r w:rsidDel="002F6DEF">
        <w:t xml:space="preserve">approximately </w:t>
      </w:r>
      <w:r>
        <w:t xml:space="preserve">68,000 </w:t>
      </w:r>
      <w:r w:rsidRPr="00D862C0" w:rsidDel="002F6DEF">
        <w:t xml:space="preserve">veterinarians in the United States and about </w:t>
      </w:r>
      <w:r w:rsidDel="002F6DEF">
        <w:t>12</w:t>
      </w:r>
      <w:r>
        <w:t>6</w:t>
      </w:r>
      <w:r w:rsidDel="002F6DEF">
        <w:t xml:space="preserve"> </w:t>
      </w:r>
      <w:r w:rsidRPr="00D862C0" w:rsidDel="002F6DEF">
        <w:t xml:space="preserve">million households. This means that more than </w:t>
      </w:r>
      <w:r w:rsidDel="002F6DEF">
        <w:t xml:space="preserve">1,700 </w:t>
      </w:r>
      <w:r w:rsidRPr="00D862C0" w:rsidDel="002F6DEF">
        <w:t>households</w:t>
      </w:r>
      <w:r w:rsidDel="002F6DEF">
        <w:t>, on average,</w:t>
      </w:r>
      <w:r w:rsidRPr="00D862C0" w:rsidDel="002F6DEF">
        <w:t xml:space="preserve"> must be screened to find just one veterinarian. Some occupations are much rarer and would require screening </w:t>
      </w:r>
      <w:r w:rsidDel="002F6DEF">
        <w:t>thousands of</w:t>
      </w:r>
      <w:r w:rsidRPr="00D862C0" w:rsidDel="002F6DEF">
        <w:t xml:space="preserve"> households to locate and interview the required number for the O*NET survey. The cost of this approach would be prohibitive</w:t>
      </w:r>
      <w:r w:rsidDel="002F6DEF">
        <w:t>, and</w:t>
      </w:r>
      <w:r w:rsidRPr="00D862C0" w:rsidDel="002F6DEF">
        <w:t xml:space="preserve"> other, more economical options are available.</w:t>
      </w:r>
    </w:p>
    <w:p w14:paraId="65D8057A" w14:textId="1D106755" w:rsidR="007B2345" w:rsidRPr="00D862C0" w:rsidDel="002F6DEF" w:rsidRDefault="007B2345" w:rsidP="00F870C7">
      <w:pPr>
        <w:pStyle w:val="BodyText"/>
      </w:pPr>
      <w:r w:rsidRPr="00D862C0" w:rsidDel="002F6DEF">
        <w:t>The Establishment Method</w:t>
      </w:r>
      <w:r w:rsidRPr="00867CF2" w:rsidDel="002F6DEF">
        <w:t xml:space="preserve"> (using employer establishments to identify occupational samples, as described further in</w:t>
      </w:r>
      <w:r w:rsidR="00B75B80">
        <w:t xml:space="preserve"> </w:t>
      </w:r>
      <w:r>
        <w:t>Section A.1.4</w:t>
      </w:r>
      <w:r w:rsidRPr="00867CF2" w:rsidDel="002F6DEF">
        <w:t xml:space="preserve">) </w:t>
      </w:r>
      <w:r w:rsidRPr="00D862C0" w:rsidDel="002F6DEF">
        <w:t>provides the advantage</w:t>
      </w:r>
      <w:r w:rsidDel="002F6DEF">
        <w:t>s</w:t>
      </w:r>
      <w:r w:rsidRPr="00D862C0" w:rsidDel="002F6DEF">
        <w:t xml:space="preserve"> of lower response burden and cost </w:t>
      </w:r>
      <w:r w:rsidDel="002F6DEF">
        <w:t>than</w:t>
      </w:r>
      <w:r w:rsidRPr="00D862C0" w:rsidDel="002F6DEF">
        <w:t xml:space="preserve"> a household survey, as well as good coverage for the large majority of occupations. Response burden and costs are lower for two primary reasons: (1) there are more workers per employer than per household, so fewer contacts are required to identify workers; and (2) employer contacts can be minimized by focusing on those most likely to employ workers in each occupation for which the sample is required. Efficient sample design is possible because the distribution of employment in an occupation is usually a function of the industry of the employer. Employment by occupation by industry is measured by the federal-state </w:t>
      </w:r>
      <w:r w:rsidR="007C42E5">
        <w:t>Occupational Employment Statistics (</w:t>
      </w:r>
      <w:r w:rsidRPr="00D862C0" w:rsidDel="002F6DEF">
        <w:t>OES</w:t>
      </w:r>
      <w:r w:rsidR="007C42E5">
        <w:t>)</w:t>
      </w:r>
      <w:r w:rsidRPr="00D862C0" w:rsidDel="002F6DEF">
        <w:t xml:space="preserve"> program national estimates provided by BLS.</w:t>
      </w:r>
    </w:p>
    <w:p w14:paraId="2B570DD6" w14:textId="77777777" w:rsidR="007B2345" w:rsidRPr="00D862C0" w:rsidDel="002F6DEF" w:rsidRDefault="007B2345" w:rsidP="00F870C7">
      <w:pPr>
        <w:pStyle w:val="BodyText"/>
      </w:pPr>
      <w:r w:rsidRPr="00D862C0" w:rsidDel="002F6DEF">
        <w:t>The Establishment Method provides good coverage of wage and salary employment so long as an acceptable employer sampling frame is available. Coverage of self-employment is more difficult, although the sampling frame used in O*NET surveys includes many establishments ope</w:t>
      </w:r>
      <w:r w:rsidDel="002F6DEF">
        <w:t>rated by self-employed workers.</w:t>
      </w:r>
    </w:p>
    <w:p w14:paraId="45BA8F87" w14:textId="4E2B2FFF" w:rsidR="007B2345" w:rsidRPr="00D862C0" w:rsidDel="002F6DEF" w:rsidRDefault="007B2345" w:rsidP="00F870C7">
      <w:pPr>
        <w:pStyle w:val="BodyText"/>
      </w:pPr>
      <w:r w:rsidRPr="00D862C0" w:rsidDel="002F6DEF">
        <w:t>The Establishment Method, pretested in 1999 and 2000,</w:t>
      </w:r>
      <w:r w:rsidRPr="00D862C0" w:rsidDel="002F6DEF">
        <w:rPr>
          <w:rStyle w:val="FootnoteReference"/>
        </w:rPr>
        <w:footnoteReference w:id="7"/>
      </w:r>
      <w:r w:rsidRPr="00D862C0" w:rsidDel="002F6DEF">
        <w:t xml:space="preserve"> remains the primary way to update the O*NET database; most data are currently collected this way.</w:t>
      </w:r>
      <w:r w:rsidDel="002F6DEF">
        <w:t xml:space="preserve"> </w:t>
      </w:r>
      <w:r w:rsidRPr="00D862C0" w:rsidDel="002F6DEF">
        <w:t xml:space="preserve">Achieving high response rates with the Establishment Method can be </w:t>
      </w:r>
      <w:r w:rsidDel="002F6DEF">
        <w:t>challenging</w:t>
      </w:r>
      <w:r w:rsidRPr="00D862C0" w:rsidDel="002F6DEF">
        <w:t xml:space="preserve">, however, because </w:t>
      </w:r>
      <w:r w:rsidDel="002F6DEF">
        <w:t>the method</w:t>
      </w:r>
      <w:r w:rsidRPr="00D862C0" w:rsidDel="002F6DEF">
        <w:t xml:space="preserve"> requires cooperation at two levels: the employer and the sampled worker. </w:t>
      </w:r>
      <w:r w:rsidDel="002F6DEF">
        <w:t>Nonetheless</w:t>
      </w:r>
      <w:r w:rsidRPr="00D862C0" w:rsidDel="002F6DEF">
        <w:t xml:space="preserve">, </w:t>
      </w:r>
      <w:r w:rsidR="00BC1684">
        <w:t>acceptable</w:t>
      </w:r>
      <w:r w:rsidRPr="00D862C0" w:rsidDel="002F6DEF">
        <w:t xml:space="preserve"> levels of cooperation have been attained</w:t>
      </w:r>
      <w:r w:rsidDel="002F6DEF">
        <w:t xml:space="preserve"> to date</w:t>
      </w:r>
      <w:r w:rsidRPr="00D862C0" w:rsidDel="002F6DEF">
        <w:t>, and this method has proved successful. Although the resulting response rates have been acceptable, the O*NET team continually works to enhance response rates.</w:t>
      </w:r>
      <w:r w:rsidRPr="00D862C0" w:rsidDel="002F6DEF">
        <w:rPr>
          <w:rStyle w:val="FootnoteReference"/>
        </w:rPr>
        <w:footnoteReference w:id="8"/>
      </w:r>
    </w:p>
    <w:p w14:paraId="2120FE25" w14:textId="77777777" w:rsidR="007B2345" w:rsidRPr="00D862C0" w:rsidDel="002F6DEF" w:rsidRDefault="007B2345" w:rsidP="00F870C7">
      <w:pPr>
        <w:pStyle w:val="BodyText"/>
      </w:pPr>
      <w:r w:rsidRPr="00D862C0" w:rsidDel="002F6DEF">
        <w:t>An alternative method</w:t>
      </w:r>
      <w:r w:rsidDel="002F6DEF">
        <w:t xml:space="preserve"> for collecting occupational information,</w:t>
      </w:r>
      <w:r w:rsidRPr="00D862C0" w:rsidDel="002F6DEF">
        <w:t xml:space="preserve"> </w:t>
      </w:r>
      <w:r w:rsidDel="002F6DEF">
        <w:t xml:space="preserve">involving </w:t>
      </w:r>
      <w:r w:rsidRPr="00D862C0" w:rsidDel="002F6DEF">
        <w:t>occupation experts</w:t>
      </w:r>
      <w:r w:rsidDel="002F6DEF">
        <w:t>,</w:t>
      </w:r>
      <w:r w:rsidRPr="00D862C0" w:rsidDel="002F6DEF">
        <w:t xml:space="preserve"> is </w:t>
      </w:r>
      <w:r w:rsidDel="002F6DEF">
        <w:t>used</w:t>
      </w:r>
      <w:r w:rsidRPr="00D862C0" w:rsidDel="002F6DEF">
        <w:t xml:space="preserve"> to optimize the use of burden hours and resources because some occupations are difficult to sample efficiently. This situation occurs when it is difficult to locate industries or establishments with occupation incumbents</w:t>
      </w:r>
      <w:r w:rsidDel="002F6DEF">
        <w:t>;</w:t>
      </w:r>
      <w:r w:rsidRPr="00D862C0" w:rsidDel="002F6DEF">
        <w:t xml:space="preserve"> </w:t>
      </w:r>
      <w:r w:rsidDel="002F6DEF">
        <w:t xml:space="preserve">when </w:t>
      </w:r>
      <w:r w:rsidRPr="00D862C0" w:rsidDel="002F6DEF">
        <w:t>employment is low</w:t>
      </w:r>
      <w:r w:rsidDel="002F6DEF">
        <w:t>;</w:t>
      </w:r>
      <w:r w:rsidRPr="00D862C0" w:rsidDel="002F6DEF">
        <w:t xml:space="preserve"> or </w:t>
      </w:r>
      <w:r w:rsidDel="002F6DEF">
        <w:t xml:space="preserve">when </w:t>
      </w:r>
      <w:r w:rsidRPr="00D862C0" w:rsidDel="002F6DEF">
        <w:t>employment data are not available, as is the case for many new and emerging occupations. With the Occupation Expert (</w:t>
      </w:r>
      <w:r w:rsidRPr="00424401" w:rsidDel="002F6DEF">
        <w:t>OE</w:t>
      </w:r>
      <w:r w:rsidRPr="00D862C0" w:rsidDel="002F6DEF">
        <w:t>) Method, persons considered experts in the target occupation are surveyed. These experts include supervisors and trainers, as well as experienced job incumbents. The limitation of the OE Method is that locating experts can be difficult. For some occupations, identifying a professional association proves difficult; in other cases, the association may lack membership information sufficient to identify experts for a specific occupation.</w:t>
      </w:r>
    </w:p>
    <w:p w14:paraId="09C28B97" w14:textId="77777777" w:rsidR="007B2345" w:rsidRDefault="007B2345" w:rsidP="00F870C7">
      <w:pPr>
        <w:pStyle w:val="BodyText"/>
      </w:pPr>
      <w:r w:rsidRPr="00D862C0" w:rsidDel="002F6DEF">
        <w:t>Using the most appropriate sources of information (e.g., workers, occupation experts, analysts) and a multiple-method approach, the O*NET Data Collection Program efficiently collects and yields high-quality occupational data.</w:t>
      </w:r>
    </w:p>
    <w:p w14:paraId="187D5906" w14:textId="6FB2C079" w:rsidR="007B2345" w:rsidRPr="00A9360A" w:rsidDel="002F6DEF" w:rsidRDefault="007B2345" w:rsidP="00912266">
      <w:pPr>
        <w:pStyle w:val="Heading3"/>
      </w:pPr>
      <w:bookmarkStart w:id="34" w:name="_Toc192295826"/>
      <w:bookmarkStart w:id="35" w:name="_Toc207179139"/>
      <w:bookmarkStart w:id="36" w:name="_Ref295130611"/>
      <w:bookmarkStart w:id="37" w:name="_Toc316544585"/>
      <w:bookmarkStart w:id="38" w:name="_Toc393206254"/>
      <w:bookmarkStart w:id="39" w:name="_Toc524347082"/>
      <w:r w:rsidRPr="00A9360A" w:rsidDel="002F6DEF">
        <w:t>Summary of the O*NET Data Collection Process</w:t>
      </w:r>
      <w:bookmarkEnd w:id="34"/>
      <w:bookmarkEnd w:id="35"/>
      <w:bookmarkEnd w:id="36"/>
      <w:bookmarkEnd w:id="37"/>
      <w:bookmarkEnd w:id="38"/>
      <w:bookmarkEnd w:id="39"/>
    </w:p>
    <w:p w14:paraId="1BCCF0D5" w14:textId="77777777" w:rsidR="007B2345" w:rsidRDefault="007B2345" w:rsidP="00F870C7">
      <w:pPr>
        <w:pStyle w:val="BodyText"/>
      </w:pPr>
      <w:r w:rsidRPr="00D862C0" w:rsidDel="002F6DEF">
        <w:t>The O*NET data collection process is broadly summarized here and detailed later in separate sections of this Supporting Statement.</w:t>
      </w:r>
    </w:p>
    <w:p w14:paraId="203FD0F4" w14:textId="77777777" w:rsidR="007B2345" w:rsidRPr="00D862C0" w:rsidDel="002F6DEF" w:rsidRDefault="007B2345" w:rsidP="005A78B4">
      <w:pPr>
        <w:pStyle w:val="Heading4"/>
      </w:pPr>
      <w:r w:rsidRPr="00D862C0" w:rsidDel="002F6DEF">
        <w:t>Sample Design</w:t>
      </w:r>
    </w:p>
    <w:p w14:paraId="4B3FF59C" w14:textId="71237848" w:rsidR="007B2345" w:rsidRPr="00D862C0" w:rsidDel="002F6DEF" w:rsidRDefault="007B2345" w:rsidP="00F870C7">
      <w:pPr>
        <w:pStyle w:val="BodyText"/>
      </w:pPr>
      <w:r w:rsidRPr="00D862C0" w:rsidDel="002F6DEF">
        <w:t>The O*NET Program sampling approaches are designed to create and update the O*NET database in a highly cost-efficient and timely manner while maximizing the reliability of the information</w:t>
      </w:r>
      <w:r>
        <w:t xml:space="preserve">. </w:t>
      </w:r>
      <w:r w:rsidRPr="00D862C0" w:rsidDel="002F6DEF">
        <w:t xml:space="preserve">The primary method for collecting this information is the Establishment Method, a survey of workers employed in a national probability sample of </w:t>
      </w:r>
      <w:r w:rsidDel="002F6DEF">
        <w:t>establishments. Data collection for a</w:t>
      </w:r>
      <w:r w:rsidRPr="00D862C0" w:rsidDel="002F6DEF">
        <w:t xml:space="preserve">pproximately 75% of occupations </w:t>
      </w:r>
      <w:r w:rsidDel="002F6DEF">
        <w:t>is</w:t>
      </w:r>
      <w:r w:rsidRPr="00D862C0" w:rsidDel="002F6DEF">
        <w:t xml:space="preserve"> completed by the Establishment Method. The method uses a stratified two-stage design. At the first stage, a sample of businesses is selected from a national database</w:t>
      </w:r>
      <w:r w:rsidDel="002F6DEF">
        <w:t>,</w:t>
      </w:r>
      <w:r w:rsidRPr="00D862C0" w:rsidDel="002F6DEF">
        <w:t xml:space="preserve"> provided by Dun &amp; Bradstreet (</w:t>
      </w:r>
      <w:r w:rsidRPr="00424401" w:rsidDel="002F6DEF">
        <w:t>D&amp;B</w:t>
      </w:r>
      <w:r w:rsidRPr="00D862C0" w:rsidDel="002F6DEF">
        <w:t>)</w:t>
      </w:r>
      <w:r w:rsidDel="002F6DEF">
        <w:t>,</w:t>
      </w:r>
      <w:r w:rsidRPr="00D862C0" w:rsidDel="002F6DEF">
        <w:t xml:space="preserve"> of </w:t>
      </w:r>
      <w:r w:rsidDel="002F6DEF">
        <w:t>nearly 17</w:t>
      </w:r>
      <w:r w:rsidRPr="00D862C0" w:rsidDel="002F6DEF">
        <w:t xml:space="preserve"> million establishments. The sample is selected with probability proportional to the expected number of employed workers in the specific occupations being surveyed. At the second stage, a sample of workers is selected in the occupations within the sampled businesses.</w:t>
      </w:r>
    </w:p>
    <w:p w14:paraId="6FBE3AC2" w14:textId="77777777" w:rsidR="007B2345" w:rsidRPr="00D862C0" w:rsidDel="002F6DEF" w:rsidRDefault="007B2345" w:rsidP="00F870C7">
      <w:pPr>
        <w:pStyle w:val="BodyText"/>
      </w:pPr>
      <w:r w:rsidRPr="00D862C0" w:rsidDel="002F6DEF">
        <w:t xml:space="preserve">For selected occupations that are difficult to complete and </w:t>
      </w:r>
      <w:r w:rsidDel="002F6DEF">
        <w:t xml:space="preserve">for which </w:t>
      </w:r>
      <w:r w:rsidRPr="00D862C0" w:rsidDel="002F6DEF">
        <w:t>additional observations are required, a special frame, such as a professional o</w:t>
      </w:r>
      <w:r w:rsidDel="002F6DEF">
        <w:t>r</w:t>
      </w:r>
      <w:r w:rsidRPr="00D862C0" w:rsidDel="002F6DEF">
        <w:t xml:space="preserve"> trade association membership list, is sometimes used to supplement the D&amp;B sample. The sample selection procedures vary across associations, depending on the type of information available on association members. In general, association lists are sampled with a single-stage, stratified</w:t>
      </w:r>
      <w:r w:rsidDel="002F6DEF">
        <w:t>,</w:t>
      </w:r>
      <w:r w:rsidRPr="00D862C0" w:rsidDel="002F6DEF">
        <w:t xml:space="preserve"> simple random sampling approach. Stratification by geographic location and occupation subspecialty is considered if it is appropriate for the occupation.</w:t>
      </w:r>
      <w:r w:rsidRPr="00D862C0" w:rsidDel="002F6DEF">
        <w:rPr>
          <w:rStyle w:val="FootnoteReference"/>
        </w:rPr>
        <w:footnoteReference w:id="9"/>
      </w:r>
    </w:p>
    <w:p w14:paraId="6FE1238D" w14:textId="78CA4FEC" w:rsidR="007B2345" w:rsidRDefault="007B2345" w:rsidP="00F870C7">
      <w:pPr>
        <w:pStyle w:val="BodyText"/>
      </w:pPr>
      <w:r w:rsidRPr="00D862C0" w:rsidDel="002F6DEF">
        <w:t xml:space="preserve">The OE Method is considered for use when the Establishment Method would likely be problematic because </w:t>
      </w:r>
      <w:r w:rsidDel="002F6DEF">
        <w:t>the target</w:t>
      </w:r>
      <w:r w:rsidRPr="00D862C0" w:rsidDel="002F6DEF">
        <w:t xml:space="preserve"> occupations </w:t>
      </w:r>
      <w:r w:rsidDel="002F6DEF">
        <w:t>have</w:t>
      </w:r>
      <w:r w:rsidRPr="00D862C0" w:rsidDel="002F6DEF">
        <w:t xml:space="preserve"> very low </w:t>
      </w:r>
      <w:r w:rsidDel="002F6DEF">
        <w:t xml:space="preserve">employment </w:t>
      </w:r>
      <w:r w:rsidRPr="00D862C0" w:rsidDel="002F6DEF">
        <w:t xml:space="preserve">rates, </w:t>
      </w:r>
      <w:r w:rsidDel="002F6DEF">
        <w:t xml:space="preserve">are </w:t>
      </w:r>
      <w:r w:rsidRPr="00D862C0" w:rsidDel="002F6DEF">
        <w:t xml:space="preserve">new </w:t>
      </w:r>
      <w:r w:rsidDel="002F6DEF">
        <w:t>or</w:t>
      </w:r>
      <w:r w:rsidRPr="00D862C0" w:rsidDel="002F6DEF">
        <w:t xml:space="preserve"> emerging</w:t>
      </w:r>
      <w:r w:rsidDel="002F6DEF">
        <w:t>,</w:t>
      </w:r>
      <w:r w:rsidRPr="00D862C0" w:rsidDel="002F6DEF">
        <w:t xml:space="preserve"> lack industry employment data, or </w:t>
      </w:r>
      <w:r w:rsidDel="002F6DEF">
        <w:t>are populated by</w:t>
      </w:r>
      <w:r w:rsidRPr="00D862C0" w:rsidDel="002F6DEF">
        <w:t xml:space="preserve"> incumbents in remote </w:t>
      </w:r>
      <w:r w:rsidDel="002F6DEF">
        <w:t>or difficult-to-</w:t>
      </w:r>
      <w:r w:rsidRPr="00D862C0" w:rsidDel="002F6DEF">
        <w:t>access</w:t>
      </w:r>
      <w:r w:rsidDel="002F6DEF">
        <w:t xml:space="preserve"> locations</w:t>
      </w:r>
      <w:r w:rsidRPr="00D862C0" w:rsidDel="002F6DEF">
        <w:t xml:space="preserve">. The OE Method can be used only if the occupation is well represented by one or more professional or trade associations that are willing and able to identify experts in the target occupation. For this method, stratified samples of experts are selected from lists of potential respondents. These potential experts are questioned to determine whether they meet the </w:t>
      </w:r>
      <w:r w:rsidDel="002F6DEF">
        <w:t>program-</w:t>
      </w:r>
      <w:r w:rsidRPr="00D862C0" w:rsidDel="002F6DEF">
        <w:t>specified criteria to serve as occupation expert</w:t>
      </w:r>
      <w:r w:rsidDel="002F6DEF">
        <w:t>s</w:t>
      </w:r>
      <w:r w:rsidRPr="00D862C0" w:rsidDel="002F6DEF">
        <w:t xml:space="preserve"> for their respective occupation</w:t>
      </w:r>
      <w:r w:rsidDel="002F6DEF">
        <w:t>s. Data collection for a</w:t>
      </w:r>
      <w:r w:rsidRPr="00D862C0" w:rsidDel="002F6DEF">
        <w:t xml:space="preserve">pproximately 25% of the O*NET-SOC occupations </w:t>
      </w:r>
      <w:r w:rsidDel="002F6DEF">
        <w:t>is</w:t>
      </w:r>
      <w:r w:rsidRPr="00D862C0" w:rsidDel="002F6DEF">
        <w:t xml:space="preserve"> completed by the OE Method.</w:t>
      </w:r>
      <w:r w:rsidRPr="00D862C0" w:rsidDel="002F6DEF">
        <w:rPr>
          <w:rStyle w:val="FootnoteReference"/>
        </w:rPr>
        <w:footnoteReference w:id="10"/>
      </w:r>
    </w:p>
    <w:p w14:paraId="2B1DDAD3" w14:textId="77777777" w:rsidR="007B2345" w:rsidRPr="00D862C0" w:rsidDel="002F6DEF" w:rsidRDefault="007B2345" w:rsidP="005A78B4">
      <w:pPr>
        <w:pStyle w:val="Heading4"/>
      </w:pPr>
      <w:r w:rsidRPr="00D862C0" w:rsidDel="002F6DEF">
        <w:t>Data Collection</w:t>
      </w:r>
    </w:p>
    <w:p w14:paraId="33609B35" w14:textId="77777777" w:rsidR="007B2345" w:rsidDel="002F6DEF" w:rsidRDefault="007B2345" w:rsidP="00F870C7">
      <w:pPr>
        <w:pStyle w:val="BodyText"/>
      </w:pPr>
      <w:r w:rsidRPr="00D862C0" w:rsidDel="002F6DEF">
        <w:t xml:space="preserve">Data collection operations are conducted </w:t>
      </w:r>
      <w:r w:rsidDel="002F6DEF">
        <w:t xml:space="preserve">by RTI International </w:t>
      </w:r>
      <w:r w:rsidRPr="00D862C0" w:rsidDel="002F6DEF">
        <w:t xml:space="preserve">at </w:t>
      </w:r>
      <w:r w:rsidDel="002F6DEF">
        <w:t>its</w:t>
      </w:r>
      <w:r w:rsidRPr="00D862C0" w:rsidDel="002F6DEF">
        <w:t xml:space="preserve"> Operations Center </w:t>
      </w:r>
      <w:r w:rsidDel="002F6DEF">
        <w:t xml:space="preserve">in Raleigh, North Carolina, and at its </w:t>
      </w:r>
      <w:r w:rsidRPr="00D862C0" w:rsidDel="002F6DEF">
        <w:t>Survey Support Department</w:t>
      </w:r>
      <w:r w:rsidDel="002F6DEF">
        <w:t xml:space="preserve">, also located in Raleigh. </w:t>
      </w:r>
      <w:r w:rsidRPr="00D862C0" w:rsidDel="002F6DEF">
        <w:t>For the Establishment Method, the Operations Center’s Business Liaisons (</w:t>
      </w:r>
      <w:r w:rsidRPr="00424401" w:rsidDel="002F6DEF">
        <w:t>BLs</w:t>
      </w:r>
      <w:r w:rsidRPr="00D862C0" w:rsidDel="002F6DEF">
        <w:t>) contact sample</w:t>
      </w:r>
      <w:r>
        <w:t>d</w:t>
      </w:r>
      <w:r w:rsidRPr="00D862C0" w:rsidDel="002F6DEF">
        <w:t xml:space="preserve"> business establishments, secure the participation of point</w:t>
      </w:r>
      <w:r w:rsidDel="002F6DEF">
        <w:t>s</w:t>
      </w:r>
      <w:r w:rsidRPr="00D862C0" w:rsidDel="002F6DEF">
        <w:t xml:space="preserve"> of contact (</w:t>
      </w:r>
      <w:r w:rsidRPr="00424401" w:rsidDel="002F6DEF">
        <w:t>POCs</w:t>
      </w:r>
      <w:r w:rsidRPr="00D862C0" w:rsidDel="002F6DEF">
        <w:t>), and work with the POC</w:t>
      </w:r>
      <w:r w:rsidDel="002F6DEF">
        <w:t>s</w:t>
      </w:r>
      <w:r w:rsidRPr="00D862C0" w:rsidDel="002F6DEF">
        <w:t xml:space="preserve"> to carry out data collection in the target occupations. The data are provided by randomly selected employees in the occupations of interest. All within-establishment data collection is coordinated by the POC</w:t>
      </w:r>
      <w:r w:rsidDel="002F6DEF">
        <w:t>s</w:t>
      </w:r>
      <w:r w:rsidRPr="00D862C0" w:rsidDel="002F6DEF">
        <w:t xml:space="preserve">; the BLs do not contact employees directly. After </w:t>
      </w:r>
      <w:r w:rsidDel="002F6DEF">
        <w:t>a</w:t>
      </w:r>
      <w:r w:rsidRPr="00D862C0" w:rsidDel="002F6DEF">
        <w:t xml:space="preserve"> POC agrees to participate, informational materials and questionnaires are mailed to the POC, who distributes the questionn</w:t>
      </w:r>
      <w:r w:rsidDel="002F6DEF">
        <w:t>aires to the sampled employees.</w:t>
      </w:r>
    </w:p>
    <w:p w14:paraId="1C2F0FD5" w14:textId="77777777" w:rsidR="007B2345" w:rsidRPr="00D862C0" w:rsidDel="002F6DEF" w:rsidRDefault="007B2345" w:rsidP="00F870C7">
      <w:pPr>
        <w:pStyle w:val="BodyText"/>
      </w:pPr>
      <w:r w:rsidDel="002F6DEF">
        <w:t xml:space="preserve">As noted above, for difficult-to-complete occupations, the D&amp;B sample may be supplemented with a sample of workers selected from </w:t>
      </w:r>
      <w:r w:rsidRPr="00D862C0" w:rsidDel="002F6DEF">
        <w:t>a professional</w:t>
      </w:r>
      <w:r w:rsidDel="002F6DEF">
        <w:t xml:space="preserve"> or trade</w:t>
      </w:r>
      <w:r w:rsidRPr="00D862C0" w:rsidDel="002F6DEF">
        <w:t xml:space="preserve"> association membership list</w:t>
      </w:r>
      <w:r w:rsidDel="002F6DEF">
        <w:t xml:space="preserve">. Similarly, when the OE Method is used, occupation experts are also selected from professional or trade association lists. In both situations, the workers or occupation experts are </w:t>
      </w:r>
      <w:r w:rsidRPr="00D862C0" w:rsidDel="002F6DEF">
        <w:t>contacted directly by the BLs, without involvement of a sampled establishment or a POC.</w:t>
      </w:r>
    </w:p>
    <w:p w14:paraId="547F0E1B" w14:textId="77777777" w:rsidR="007B2345" w:rsidRPr="00D862C0" w:rsidDel="002F6DEF" w:rsidRDefault="007B2345" w:rsidP="00F77957">
      <w:pPr>
        <w:pStyle w:val="BodyText"/>
      </w:pPr>
      <w:r w:rsidRPr="00D862C0" w:rsidDel="002F6DEF">
        <w:t>Survey support staff mail materials to POCs, job incumbents, and occupation experts, and they receive and process completed questionnaires returned by respondents. Both the telephone operations of the BLs and the mailing and questionnaire-receipt operations of the survey support staff are supported by a Case Management System (</w:t>
      </w:r>
      <w:r w:rsidRPr="00424401" w:rsidDel="002F6DEF">
        <w:t>CMS</w:t>
      </w:r>
      <w:r w:rsidRPr="00D862C0" w:rsidDel="002F6DEF">
        <w:t>). Data-entry software supports the keying and verification of incoming survey data.</w:t>
      </w:r>
    </w:p>
    <w:p w14:paraId="294D16B3" w14:textId="77777777" w:rsidR="007B2345" w:rsidDel="002F6DEF" w:rsidRDefault="007B2345" w:rsidP="00F77957">
      <w:pPr>
        <w:pStyle w:val="BodyText"/>
      </w:pPr>
      <w:r w:rsidRPr="00D862C0" w:rsidDel="002F6DEF">
        <w:t>Three domain questionnaires are used to collect data from sampled workers: Knowledge (including Work Styles and Education and Training), Generalized Work Activities, and Work Context. Each sampled worker is randomly assigned one of the three questionnaires. The workers are also asked to provide basic demographic information and to complete a brief task inventory for their specific occupation</w:t>
      </w:r>
      <w:r w:rsidDel="002F6DEF">
        <w:t>s</w:t>
      </w:r>
      <w:r w:rsidRPr="00D862C0" w:rsidDel="002F6DEF">
        <w:t xml:space="preserve">. </w:t>
      </w:r>
      <w:r w:rsidDel="002F6DEF">
        <w:t>By contrast, the occupation experts are asked to complete all three domain questionnaires, as well as basic demographic questions and a task inventory for the occupation of interest.</w:t>
      </w:r>
    </w:p>
    <w:p w14:paraId="0D6C924B" w14:textId="77777777" w:rsidR="007B2345" w:rsidRDefault="007B2345" w:rsidP="00F77957">
      <w:pPr>
        <w:pStyle w:val="BodyText"/>
      </w:pPr>
      <w:r w:rsidRPr="00D862C0" w:rsidDel="002F6DEF">
        <w:t>Workers may complete the paper questionnaire and return</w:t>
      </w:r>
      <w:r w:rsidDel="002F6DEF">
        <w:t xml:space="preserve"> it</w:t>
      </w:r>
      <w:r w:rsidRPr="00D862C0" w:rsidDel="002F6DEF">
        <w:t xml:space="preserve"> by mail, or they may choose to complete the questionnaire online at the project Web site. </w:t>
      </w:r>
      <w:r w:rsidDel="002F6DEF">
        <w:t xml:space="preserve">Occupation experts have the same options for completing their questionnaires. </w:t>
      </w:r>
      <w:r w:rsidRPr="00D862C0" w:rsidDel="002F6DEF">
        <w:t>Questionnaires are available in Spanish for selected O*NET-SOC occupations. Data for two domains, Abilities and Skills, are provided by trained analysts because of the more abstract nature of the questions.</w:t>
      </w:r>
      <w:r w:rsidRPr="00D862C0" w:rsidDel="002F6DEF">
        <w:rPr>
          <w:vertAlign w:val="superscript"/>
        </w:rPr>
        <w:footnoteReference w:id="11"/>
      </w:r>
    </w:p>
    <w:p w14:paraId="193502BE" w14:textId="77777777" w:rsidR="007B2345" w:rsidRPr="00D862C0" w:rsidDel="002F6DEF" w:rsidRDefault="007B2345" w:rsidP="005A78B4">
      <w:pPr>
        <w:pStyle w:val="Heading4"/>
      </w:pPr>
      <w:r w:rsidRPr="00D862C0" w:rsidDel="002F6DEF">
        <w:t>Data Cleaning; Identification and Evaluation of Anomalous Cases</w:t>
      </w:r>
    </w:p>
    <w:p w14:paraId="21B6EF0B" w14:textId="046914FD" w:rsidR="007B2345" w:rsidRDefault="007B2345" w:rsidP="00F77957">
      <w:pPr>
        <w:pStyle w:val="BodyText"/>
      </w:pPr>
      <w:r w:rsidRPr="00D862C0" w:rsidDel="002F6DEF">
        <w:t xml:space="preserve">Data cleaning procedures eliminate completely blank questionnaires and insert consistent analysis codes for legitimate skips, blank items, and invalid responses. Anomalous cases are identified so respondents may be removed </w:t>
      </w:r>
      <w:r>
        <w:t>if their</w:t>
      </w:r>
      <w:r w:rsidRPr="00D862C0" w:rsidDel="002F6DEF">
        <w:t xml:space="preserve"> responses either suggest that they are not working in the occupation of interest or are highly inconsistent with those of the others responding for the occupation. Unusable cases are identified according to prescribed eligibility criteria, such as percentage of items completed. Cases with certain questionable characteristics are flagged for further analysis. These include cases with response patterns deviating from those of other cases in the occupation and cases with write-in job titles that do not appear to match the occupation. Responses judged invalid by expert reviewers are excluded from the analysis file.</w:t>
      </w:r>
      <w:r w:rsidRPr="00D862C0" w:rsidDel="002F6DEF">
        <w:rPr>
          <w:rStyle w:val="FootnoteReference"/>
        </w:rPr>
        <w:footnoteReference w:id="12"/>
      </w:r>
    </w:p>
    <w:p w14:paraId="01FD3F6F" w14:textId="77777777" w:rsidR="007B2345" w:rsidRPr="00D862C0" w:rsidDel="002F6DEF" w:rsidRDefault="007B2345" w:rsidP="005A78B4">
      <w:pPr>
        <w:pStyle w:val="Heading4"/>
      </w:pPr>
      <w:r w:rsidRPr="00D862C0" w:rsidDel="002F6DEF">
        <w:t>Weighting and Estimation</w:t>
      </w:r>
    </w:p>
    <w:p w14:paraId="6B772EE8" w14:textId="73C13F46" w:rsidR="007B2345" w:rsidRPr="00D862C0" w:rsidDel="002F6DEF" w:rsidRDefault="007B2345" w:rsidP="00F77957">
      <w:pPr>
        <w:pStyle w:val="BodyText"/>
      </w:pPr>
      <w:r w:rsidRPr="00D862C0" w:rsidDel="002F6DEF">
        <w:t>Estimates generated from O*NET survey data are computed with sampling weights that compensate for the unequal probabilities of selecting establishments, occupations within establishments, and employees within each selected occupation. In addition, these base weights are adjusted to further compensate for multiple subwaves of sampling, sample adjustment, population under- and overcoverage caused by frame imperfections, and nonresponse at both the establishment and the employee levels.</w:t>
      </w:r>
    </w:p>
    <w:p w14:paraId="564F7338" w14:textId="77777777" w:rsidR="007B2345" w:rsidRPr="00D862C0" w:rsidDel="002F6DEF" w:rsidRDefault="007B2345" w:rsidP="00F77957">
      <w:pPr>
        <w:pStyle w:val="BodyText"/>
      </w:pPr>
      <w:r w:rsidRPr="00D862C0" w:rsidDel="002F6DEF">
        <w:t>These weight adjustments can lead to weights that are very large or very small compared with the weights for other sample units. Such weight variability may increase the standard error estimates. When the variation in the weights is large, it is desirable to trim the weights to reduce the variation. For the O*NET estimates, the weighting process involves a weight trimming procedure in which extremely large or small weights are truncated to fall within a specified range. Although trimming weights can introduce bias in the estimates, the variance reduction it achieves usually offsets the potential bias, resulting in estimates with smaller net mean squared errors.</w:t>
      </w:r>
    </w:p>
    <w:p w14:paraId="4103FC57" w14:textId="6DC2A945" w:rsidR="007B2345" w:rsidRDefault="007B2345" w:rsidP="00A378D7">
      <w:pPr>
        <w:pStyle w:val="BodyText"/>
      </w:pPr>
      <w:r w:rsidRPr="00D862C0" w:rsidDel="002F6DEF">
        <w:t>Based on a pooled sample of all completed waves, final estimates are produced. Estimates are computed by summing the weighted observations and dividing by the sum of the weights. Standard errors are estimated with the first-order Taylor series approximation of deviations of estimates from their expected values. These design-based variance estimates are computed with SUDAAN</w:t>
      </w:r>
      <w:r w:rsidRPr="00D862C0" w:rsidDel="002F6DEF">
        <w:rPr>
          <w:vertAlign w:val="superscript"/>
        </w:rPr>
        <w:t>®</w:t>
      </w:r>
      <w:r w:rsidRPr="00D862C0" w:rsidDel="002F6DEF">
        <w:t xml:space="preserve"> software</w:t>
      </w:r>
      <w:r w:rsidR="00903D61">
        <w:t xml:space="preserve"> </w:t>
      </w:r>
      <w:r w:rsidR="00F73F2A">
        <w:fldChar w:fldCharType="begin"/>
      </w:r>
      <w:r w:rsidR="00F73F2A">
        <w:instrText xml:space="preserve"> ADDIN EN.CITE &lt;EndNote&gt;&lt;Cite&gt;&lt;Author&gt;RTI International&lt;/Author&gt;&lt;Year&gt;2013&lt;/Year&gt;&lt;RecNum&gt;149&lt;/RecNum&gt;&lt;DisplayText&gt;(RTI International, 2013)&lt;/DisplayText&gt;&lt;record&gt;&lt;rec-number&gt;149&lt;/rec-number&gt;&lt;foreign-keys&gt;&lt;key app="EN" db-id="exawddvxhxs9ptete5tpwe9gexpwwvzprptd" timestamp="1461530727"&gt;149&lt;/key&gt;&lt;/foreign-keys&gt;&lt;ref-type name="Computer Program"&gt;9&lt;/ref-type&gt;&lt;contributors&gt;&lt;authors&gt;&lt;author&gt;RTI International,&lt;/author&gt;&lt;/authors&gt;&lt;/contributors&gt;&lt;titles&gt;&lt;title&gt;SUDAAN® Version 11.0.1 for Windows&lt;/title&gt;&lt;/titles&gt;&lt;dates&gt;&lt;year&gt;2013&lt;/year&gt;&lt;/dates&gt;&lt;pub-location&gt;Research Triangle Park, NC&lt;/pub-location&gt;&lt;publisher&gt;Author&lt;/publisher&gt;&lt;urls&gt;&lt;/urls&gt;&lt;/record&gt;&lt;/Cite&gt;&lt;/EndNote&gt;</w:instrText>
      </w:r>
      <w:r w:rsidR="00F73F2A">
        <w:fldChar w:fldCharType="separate"/>
      </w:r>
      <w:r w:rsidR="00F73F2A">
        <w:rPr>
          <w:noProof/>
        </w:rPr>
        <w:t>(</w:t>
      </w:r>
      <w:hyperlink w:anchor="_ENREF_33" w:tooltip="RTI International, 2013 #149" w:history="1">
        <w:r w:rsidR="00697ECC">
          <w:rPr>
            <w:noProof/>
          </w:rPr>
          <w:t>RTI International, 2013</w:t>
        </w:r>
      </w:hyperlink>
      <w:r w:rsidR="00F73F2A">
        <w:rPr>
          <w:noProof/>
        </w:rPr>
        <w:t>)</w:t>
      </w:r>
      <w:r w:rsidR="00F73F2A">
        <w:fldChar w:fldCharType="end"/>
      </w:r>
      <w:r w:rsidRPr="00F8479E" w:rsidDel="002F6DEF">
        <w:t>.</w:t>
      </w:r>
      <w:r w:rsidRPr="00D862C0" w:rsidDel="002F6DEF">
        <w:t xml:space="preserve"> These estimates properly account for the combined effects of clustering, stratification, and unequal weighting—all of which are present in the O*NET data. In addition, estimates with questionable precision are flagged “recommended for suppression” in the O*NET database.</w:t>
      </w:r>
      <w:r w:rsidRPr="00D862C0" w:rsidDel="002F6DEF">
        <w:rPr>
          <w:rStyle w:val="FootnoteReference"/>
        </w:rPr>
        <w:footnoteReference w:id="13"/>
      </w:r>
    </w:p>
    <w:p w14:paraId="50F47D01" w14:textId="77777777" w:rsidR="007B2345" w:rsidRPr="00D862C0" w:rsidDel="002F6DEF" w:rsidRDefault="007B2345" w:rsidP="005A78B4">
      <w:pPr>
        <w:pStyle w:val="Heading4"/>
      </w:pPr>
      <w:r>
        <w:t xml:space="preserve">Nonresponse </w:t>
      </w:r>
      <w:r w:rsidRPr="00D862C0" w:rsidDel="002F6DEF">
        <w:t>Analysis</w:t>
      </w:r>
    </w:p>
    <w:p w14:paraId="4E6C82AD" w14:textId="77777777" w:rsidR="007B2345" w:rsidRDefault="007B2345" w:rsidP="007B2345">
      <w:pPr>
        <w:pStyle w:val="BodyText"/>
      </w:pPr>
      <w:r w:rsidRPr="00D862C0" w:rsidDel="002F6DEF">
        <w:t>Nonresponse is analyzed at multiple levels.</w:t>
      </w:r>
      <w:r>
        <w:t xml:space="preserve"> </w:t>
      </w:r>
      <w:r w:rsidRPr="00343F6D">
        <w:t>Establishment-level nonresponse in the O*NET Data Collection Program can occur at the verification, screening, recruiting, and sampling stages of selection. Employee-level nonresponse occurs when a selected employee fails to complete and return a questionnaire.</w:t>
      </w:r>
      <w:r>
        <w:t xml:space="preserve"> Item-level nonresponse occurs when an employee who returns a questionnaire skips one or more items in the questionnaire.</w:t>
      </w:r>
    </w:p>
    <w:p w14:paraId="33DE1598" w14:textId="35354D38" w:rsidR="007B2345" w:rsidRPr="00343F6D" w:rsidRDefault="007B2345" w:rsidP="007B2345">
      <w:pPr>
        <w:pStyle w:val="BodyText"/>
      </w:pPr>
      <w:r>
        <w:t>Nonresponse analyses are conducted annually as part of the processing of the data in each analysis cycle. Respondents and nonrespondents at the establishment and employee levels are compared across a variety of common attributes to determine the represent</w:t>
      </w:r>
      <w:r w:rsidR="007A5A46">
        <w:t>at</w:t>
      </w:r>
      <w:r>
        <w:t>iveness of the net sample. Generally, few significant differences are found, indicating a low potential for nonre</w:t>
      </w:r>
      <w:r w:rsidR="007A5A46">
        <w:t>s</w:t>
      </w:r>
      <w:r>
        <w:t>pondent bias. Even when s</w:t>
      </w:r>
      <w:r w:rsidRPr="00343F6D">
        <w:t>ignificant differenc</w:t>
      </w:r>
      <w:r>
        <w:t xml:space="preserve">es are found, </w:t>
      </w:r>
      <w:r w:rsidRPr="00343F6D">
        <w:t xml:space="preserve">the potential bias due to nonresponse is unlikely to diminish the utility of the O*NET estimates of occupational characteristics because these same characteristics </w:t>
      </w:r>
      <w:r>
        <w:t xml:space="preserve">are </w:t>
      </w:r>
      <w:r w:rsidRPr="00343F6D">
        <w:t xml:space="preserve">used to adjust the </w:t>
      </w:r>
      <w:r>
        <w:t xml:space="preserve">analysis weights </w:t>
      </w:r>
      <w:r w:rsidRPr="00343F6D">
        <w:t xml:space="preserve">to compensate for the bias. Moreover, item response rates </w:t>
      </w:r>
      <w:r>
        <w:t xml:space="preserve">are </w:t>
      </w:r>
      <w:r w:rsidRPr="00343F6D">
        <w:t xml:space="preserve">high, generally higher than </w:t>
      </w:r>
      <w:r w:rsidRPr="00A37671">
        <w:t>90</w:t>
      </w:r>
      <w:r w:rsidRPr="00343F6D">
        <w:t xml:space="preserve">% for Likert-scale items, </w:t>
      </w:r>
      <w:r w:rsidRPr="00D862C0" w:rsidDel="002F6DEF">
        <w:t xml:space="preserve">with most exceeding </w:t>
      </w:r>
      <w:r w:rsidRPr="007B35B7" w:rsidDel="002F6DEF">
        <w:t>95%</w:t>
      </w:r>
      <w:r>
        <w:t xml:space="preserve">, </w:t>
      </w:r>
      <w:r w:rsidRPr="00343F6D">
        <w:t>so the risk of erroneous inferences due to item nonresponse is low.</w:t>
      </w:r>
      <w:r>
        <w:rPr>
          <w:rStyle w:val="FootnoteReference"/>
        </w:rPr>
        <w:footnoteReference w:id="14"/>
      </w:r>
    </w:p>
    <w:p w14:paraId="69EF2D86" w14:textId="77777777" w:rsidR="007B2345" w:rsidRPr="00D862C0" w:rsidDel="002F6DEF" w:rsidRDefault="007B2345" w:rsidP="007B2345">
      <w:pPr>
        <w:pStyle w:val="Heading4"/>
      </w:pPr>
      <w:r>
        <w:t>Interrater Reliability and Agreement</w:t>
      </w:r>
    </w:p>
    <w:p w14:paraId="17B26E8F" w14:textId="77777777" w:rsidR="007B2345" w:rsidRDefault="007B2345" w:rsidP="00F77957">
      <w:pPr>
        <w:pStyle w:val="BodyText"/>
      </w:pPr>
      <w:r w:rsidRPr="00D862C0" w:rsidDel="002F6DEF">
        <w:t>For each O*NET-SOC occupation, the degree of interrater reliability (the co</w:t>
      </w:r>
      <w:r>
        <w:t>-</w:t>
      </w:r>
      <w:r w:rsidRPr="00D862C0" w:rsidDel="002F6DEF">
        <w:t xml:space="preserve">variation among ratings) and the level of interrater agreement (the absolute difference among ratings) </w:t>
      </w:r>
      <w:r>
        <w:t xml:space="preserve">are </w:t>
      </w:r>
      <w:r w:rsidRPr="00D862C0" w:rsidDel="002F6DEF">
        <w:t>calculated annually</w:t>
      </w:r>
      <w:r>
        <w:t xml:space="preserve"> for the data in each analysis cycle</w:t>
      </w:r>
      <w:r w:rsidRPr="00D862C0" w:rsidDel="002F6DEF">
        <w:t>. The results of the analyses are used to examine the potential sources of variability across respondents in a specific occupation. As part of a continuous improvement process, these results also inform an evaluation of the O*NET-SOC occupational taxonomy, Content Model descriptors, and scales.</w:t>
      </w:r>
      <w:r w:rsidRPr="00D862C0" w:rsidDel="002F6DEF">
        <w:rPr>
          <w:rStyle w:val="FootnoteReference"/>
        </w:rPr>
        <w:footnoteReference w:id="15"/>
      </w:r>
    </w:p>
    <w:p w14:paraId="44DE2EB7" w14:textId="77777777" w:rsidR="007B2345" w:rsidRDefault="007B2345" w:rsidP="007B2345">
      <w:pPr>
        <w:pStyle w:val="Heading3"/>
        <w:numPr>
          <w:ilvl w:val="0"/>
          <w:numId w:val="0"/>
        </w:numPr>
      </w:pPr>
      <w:bookmarkStart w:id="40" w:name="_Toc192295827"/>
      <w:bookmarkStart w:id="41" w:name="_Toc207179140"/>
      <w:bookmarkStart w:id="42" w:name="_Ref291073033"/>
      <w:bookmarkStart w:id="43" w:name="_Ref295130836"/>
      <w:bookmarkStart w:id="44" w:name="_Ref295130875"/>
      <w:bookmarkStart w:id="45" w:name="_Toc316544586"/>
      <w:bookmarkStart w:id="46" w:name="_Toc393206255"/>
      <w:bookmarkStart w:id="47" w:name="_Toc524347083"/>
      <w:r>
        <w:t>A.1.5</w:t>
      </w:r>
      <w:r>
        <w:tab/>
      </w:r>
      <w:r w:rsidRPr="00B50722">
        <w:t>Summary of Response Rate Experience to Date</w:t>
      </w:r>
      <w:bookmarkEnd w:id="40"/>
      <w:bookmarkEnd w:id="41"/>
      <w:bookmarkEnd w:id="42"/>
      <w:bookmarkEnd w:id="43"/>
      <w:bookmarkEnd w:id="44"/>
      <w:bookmarkEnd w:id="45"/>
      <w:bookmarkEnd w:id="46"/>
      <w:bookmarkEnd w:id="47"/>
    </w:p>
    <w:p w14:paraId="1AB2F308" w14:textId="77777777" w:rsidR="007B2345" w:rsidRPr="00D862C0" w:rsidRDefault="007B2345" w:rsidP="007B2345">
      <w:pPr>
        <w:pStyle w:val="Heading4"/>
      </w:pPr>
      <w:r w:rsidRPr="00D862C0">
        <w:t>Establishment Method</w:t>
      </w:r>
    </w:p>
    <w:p w14:paraId="5E22377F" w14:textId="0AA42B6F" w:rsidR="007B2345" w:rsidRDefault="007B2345" w:rsidP="007B2345">
      <w:pPr>
        <w:pStyle w:val="BodyText"/>
      </w:pPr>
      <w:r w:rsidRPr="00D862C0">
        <w:t>Data collection for the O*NET Data Collection Program began in June 2001 and has been in continuous operation since then. Exhibit </w:t>
      </w:r>
      <w:r w:rsidR="00312F84">
        <w:t>A-</w:t>
      </w:r>
      <w:r>
        <w:rPr>
          <w:noProof/>
        </w:rPr>
        <w:t>3</w:t>
      </w:r>
      <w:r w:rsidRPr="00D862C0">
        <w:t xml:space="preserve"> shows our cumulative response rate experience as of </w:t>
      </w:r>
      <w:r w:rsidRPr="00B04B79">
        <w:t>December 31, 201</w:t>
      </w:r>
      <w:r w:rsidR="00AF6D21">
        <w:t>7</w:t>
      </w:r>
      <w:r w:rsidRPr="00D862C0">
        <w:t>.</w:t>
      </w:r>
      <w:r>
        <w:t xml:space="preserve"> As indicated, </w:t>
      </w:r>
      <w:r w:rsidR="003574BB">
        <w:t>180,153</w:t>
      </w:r>
      <w:r>
        <w:t xml:space="preserve"> establishments and 2</w:t>
      </w:r>
      <w:r w:rsidR="003574BB">
        <w:t>13,603</w:t>
      </w:r>
      <w:r>
        <w:t xml:space="preserve"> employees have responded to the survey request, resulting in an establishment response rate of 75% and an employee response rate of 6</w:t>
      </w:r>
      <w:r w:rsidR="002E0356">
        <w:t>4</w:t>
      </w:r>
      <w:r>
        <w:t>%.</w:t>
      </w:r>
    </w:p>
    <w:p w14:paraId="61B7E8D0" w14:textId="1631A6A6" w:rsidR="007B2345" w:rsidRPr="00D862C0" w:rsidRDefault="007B2345" w:rsidP="007B2345">
      <w:pPr>
        <w:pStyle w:val="Exhibit"/>
      </w:pPr>
      <w:bookmarkStart w:id="48" w:name="_Ref316301474"/>
      <w:bookmarkStart w:id="49" w:name="_Toc192295900"/>
      <w:bookmarkStart w:id="50" w:name="_Toc207443325"/>
      <w:bookmarkStart w:id="51" w:name="_Toc316544645"/>
      <w:bookmarkStart w:id="52" w:name="_Toc491424211"/>
      <w:bookmarkStart w:id="53" w:name="_Toc491425314"/>
      <w:bookmarkStart w:id="54" w:name="_Toc524351010"/>
      <w:r w:rsidRPr="00D862C0">
        <w:t>Exhibit </w:t>
      </w:r>
      <w:r w:rsidR="00312F84">
        <w:t>A-</w:t>
      </w:r>
      <w:r>
        <w:rPr>
          <w:noProof/>
        </w:rPr>
        <w:t>3</w:t>
      </w:r>
      <w:bookmarkEnd w:id="48"/>
      <w:r w:rsidR="00FE7547">
        <w:t xml:space="preserve">. </w:t>
      </w:r>
      <w:r w:rsidR="00FE459A">
        <w:tab/>
      </w:r>
      <w:r w:rsidRPr="00D862C0">
        <w:t>Establishment Method Data Collection Results</w:t>
      </w:r>
      <w:bookmarkEnd w:id="49"/>
      <w:bookmarkEnd w:id="50"/>
      <w:bookmarkEnd w:id="51"/>
      <w:bookmarkEnd w:id="52"/>
      <w:bookmarkEnd w:id="53"/>
      <w:bookmarkEnd w:id="54"/>
    </w:p>
    <w:tbl>
      <w:tblPr>
        <w:tblW w:w="9360" w:type="dxa"/>
        <w:tblBorders>
          <w:top w:val="single" w:sz="12" w:space="0" w:color="auto"/>
          <w:bottom w:val="single" w:sz="12" w:space="0" w:color="auto"/>
          <w:insideH w:val="single" w:sz="4" w:space="0" w:color="auto"/>
        </w:tblBorders>
        <w:tblLayout w:type="fixed"/>
        <w:tblCellMar>
          <w:left w:w="115" w:type="dxa"/>
          <w:right w:w="115" w:type="dxa"/>
        </w:tblCellMar>
        <w:tblLook w:val="01C0" w:firstRow="0" w:lastRow="1" w:firstColumn="1" w:lastColumn="1" w:noHBand="0" w:noVBand="0"/>
      </w:tblPr>
      <w:tblGrid>
        <w:gridCol w:w="6865"/>
        <w:gridCol w:w="2495"/>
      </w:tblGrid>
      <w:tr w:rsidR="007B2345" w:rsidRPr="00D862C0" w14:paraId="468F5C85" w14:textId="77777777" w:rsidTr="007B2345">
        <w:tc>
          <w:tcPr>
            <w:tcW w:w="3667" w:type="pct"/>
          </w:tcPr>
          <w:p w14:paraId="676B600E" w14:textId="77777777" w:rsidR="007B2345" w:rsidRPr="00D862C0" w:rsidRDefault="007B2345" w:rsidP="007B2345">
            <w:pPr>
              <w:pStyle w:val="Tabletext"/>
            </w:pPr>
            <w:r w:rsidRPr="00D862C0">
              <w:t>Sampled establishments</w:t>
            </w:r>
          </w:p>
        </w:tc>
        <w:tc>
          <w:tcPr>
            <w:tcW w:w="1333" w:type="pct"/>
          </w:tcPr>
          <w:p w14:paraId="1D50F9E4" w14:textId="5722FB9E" w:rsidR="007B2345" w:rsidRPr="00D862C0" w:rsidRDefault="00AF6D21" w:rsidP="00803BC6">
            <w:pPr>
              <w:pStyle w:val="Tabletext"/>
              <w:ind w:right="324"/>
              <w:jc w:val="right"/>
            </w:pPr>
            <w:r>
              <w:t>308,642</w:t>
            </w:r>
          </w:p>
        </w:tc>
      </w:tr>
      <w:tr w:rsidR="007B2345" w:rsidRPr="00D862C0" w14:paraId="17035511" w14:textId="77777777" w:rsidTr="007B2345">
        <w:tc>
          <w:tcPr>
            <w:tcW w:w="3667" w:type="pct"/>
          </w:tcPr>
          <w:p w14:paraId="04DD391B" w14:textId="77777777" w:rsidR="007B2345" w:rsidRPr="00D862C0" w:rsidRDefault="007B2345" w:rsidP="007B2345">
            <w:pPr>
              <w:pStyle w:val="Tabletext"/>
            </w:pPr>
            <w:r w:rsidRPr="00D862C0">
              <w:t>Eligible establishments</w:t>
            </w:r>
          </w:p>
        </w:tc>
        <w:tc>
          <w:tcPr>
            <w:tcW w:w="1333" w:type="pct"/>
          </w:tcPr>
          <w:p w14:paraId="35E46BAB" w14:textId="741BC25F" w:rsidR="007B2345" w:rsidRPr="00D862C0" w:rsidRDefault="007B2345" w:rsidP="00803BC6">
            <w:pPr>
              <w:pStyle w:val="Tabletext"/>
              <w:ind w:right="324"/>
              <w:jc w:val="right"/>
            </w:pPr>
            <w:r>
              <w:t>2</w:t>
            </w:r>
            <w:r w:rsidR="00AF6D21">
              <w:t>41,346</w:t>
            </w:r>
          </w:p>
        </w:tc>
      </w:tr>
      <w:tr w:rsidR="007B2345" w:rsidRPr="00D862C0" w14:paraId="15FFDDF0" w14:textId="77777777" w:rsidTr="007B2345">
        <w:tc>
          <w:tcPr>
            <w:tcW w:w="3667" w:type="pct"/>
          </w:tcPr>
          <w:p w14:paraId="75E32DC3" w14:textId="77777777" w:rsidR="007B2345" w:rsidRPr="00D862C0" w:rsidRDefault="007B2345" w:rsidP="007B2345">
            <w:pPr>
              <w:pStyle w:val="Tabletext"/>
            </w:pPr>
            <w:r w:rsidRPr="00D862C0">
              <w:t>Participating establishments</w:t>
            </w:r>
          </w:p>
        </w:tc>
        <w:tc>
          <w:tcPr>
            <w:tcW w:w="1333" w:type="pct"/>
          </w:tcPr>
          <w:p w14:paraId="275F81B6" w14:textId="67FCBEE1" w:rsidR="007B2345" w:rsidRPr="00D862C0" w:rsidRDefault="007B2345" w:rsidP="00803BC6">
            <w:pPr>
              <w:pStyle w:val="Tabletext"/>
              <w:ind w:right="324"/>
              <w:jc w:val="right"/>
            </w:pPr>
            <w:r>
              <w:t>1</w:t>
            </w:r>
            <w:r w:rsidR="00AF6D21">
              <w:t>80,153</w:t>
            </w:r>
          </w:p>
        </w:tc>
      </w:tr>
      <w:tr w:rsidR="007B2345" w:rsidRPr="00D862C0" w14:paraId="6651E070" w14:textId="77777777" w:rsidTr="007B2345">
        <w:tc>
          <w:tcPr>
            <w:tcW w:w="3667" w:type="pct"/>
          </w:tcPr>
          <w:p w14:paraId="13F20A38" w14:textId="77777777" w:rsidR="007B2345" w:rsidRPr="00D862C0" w:rsidRDefault="007B2345" w:rsidP="007B2345">
            <w:pPr>
              <w:pStyle w:val="Tabletext"/>
            </w:pPr>
            <w:r w:rsidRPr="00D862C0">
              <w:t>Establishment response rate (participating establishments</w:t>
            </w:r>
            <w:r>
              <w:t>/eligible establishments</w:t>
            </w:r>
            <w:r w:rsidRPr="00D862C0">
              <w:t>)</w:t>
            </w:r>
          </w:p>
        </w:tc>
        <w:tc>
          <w:tcPr>
            <w:tcW w:w="1333" w:type="pct"/>
          </w:tcPr>
          <w:p w14:paraId="477ECB81" w14:textId="77777777" w:rsidR="007B2345" w:rsidRPr="00D862C0" w:rsidRDefault="007B2345" w:rsidP="00803BC6">
            <w:pPr>
              <w:pStyle w:val="Tabletext"/>
              <w:ind w:right="324"/>
              <w:jc w:val="right"/>
            </w:pPr>
            <w:r w:rsidRPr="00D862C0">
              <w:t>7</w:t>
            </w:r>
            <w:r>
              <w:t>5%</w:t>
            </w:r>
          </w:p>
        </w:tc>
      </w:tr>
      <w:tr w:rsidR="007B2345" w:rsidRPr="00D862C0" w14:paraId="6B140C39" w14:textId="77777777" w:rsidTr="007B2345">
        <w:tc>
          <w:tcPr>
            <w:tcW w:w="3667" w:type="pct"/>
          </w:tcPr>
          <w:p w14:paraId="6E1C1AF3" w14:textId="6633AE0E" w:rsidR="007B2345" w:rsidRPr="00D862C0" w:rsidRDefault="00E705B0" w:rsidP="007B2345">
            <w:pPr>
              <w:pStyle w:val="Tabletext"/>
            </w:pPr>
            <w:r>
              <w:t>Sampled</w:t>
            </w:r>
            <w:r w:rsidR="007B2345" w:rsidRPr="00D862C0">
              <w:t xml:space="preserve"> employees</w:t>
            </w:r>
          </w:p>
        </w:tc>
        <w:tc>
          <w:tcPr>
            <w:tcW w:w="1333" w:type="pct"/>
          </w:tcPr>
          <w:p w14:paraId="4742DC8E" w14:textId="612EEB46" w:rsidR="007B2345" w:rsidRPr="00D862C0" w:rsidRDefault="007B2345" w:rsidP="00803BC6">
            <w:pPr>
              <w:pStyle w:val="Tabletext"/>
              <w:ind w:right="324"/>
              <w:jc w:val="right"/>
            </w:pPr>
            <w:r>
              <w:t>3</w:t>
            </w:r>
            <w:r w:rsidR="00AF6D21">
              <w:t>33,566</w:t>
            </w:r>
          </w:p>
        </w:tc>
      </w:tr>
      <w:tr w:rsidR="007B2345" w:rsidRPr="00D862C0" w14:paraId="1026634E" w14:textId="77777777" w:rsidTr="007B2345">
        <w:tc>
          <w:tcPr>
            <w:tcW w:w="3667" w:type="pct"/>
          </w:tcPr>
          <w:p w14:paraId="7B25E256" w14:textId="77777777" w:rsidR="007B2345" w:rsidRPr="00D862C0" w:rsidRDefault="007B2345" w:rsidP="007B2345">
            <w:pPr>
              <w:pStyle w:val="Tabletext"/>
            </w:pPr>
            <w:r w:rsidRPr="00D862C0">
              <w:t>Participating employees</w:t>
            </w:r>
          </w:p>
        </w:tc>
        <w:tc>
          <w:tcPr>
            <w:tcW w:w="1333" w:type="pct"/>
          </w:tcPr>
          <w:p w14:paraId="7768F25A" w14:textId="6004CE52" w:rsidR="007B2345" w:rsidRPr="00D862C0" w:rsidRDefault="007B2345" w:rsidP="00803BC6">
            <w:pPr>
              <w:pStyle w:val="Tabletext"/>
              <w:ind w:right="324"/>
              <w:jc w:val="right"/>
            </w:pPr>
            <w:r>
              <w:t>2</w:t>
            </w:r>
            <w:r w:rsidR="00AF6D21">
              <w:t>13,603</w:t>
            </w:r>
          </w:p>
        </w:tc>
      </w:tr>
      <w:tr w:rsidR="007B2345" w:rsidRPr="00D862C0" w14:paraId="0EDA4E41" w14:textId="77777777" w:rsidTr="007B2345">
        <w:tc>
          <w:tcPr>
            <w:tcW w:w="3667" w:type="pct"/>
          </w:tcPr>
          <w:p w14:paraId="2BBC5D83" w14:textId="77777777" w:rsidR="007B2345" w:rsidRPr="00D862C0" w:rsidRDefault="007B2345" w:rsidP="007B2345">
            <w:pPr>
              <w:pStyle w:val="Tabletext"/>
            </w:pPr>
            <w:r w:rsidRPr="00D862C0">
              <w:t>Employee response rate (participating employees</w:t>
            </w:r>
            <w:r>
              <w:t>/</w:t>
            </w:r>
            <w:r w:rsidRPr="00D862C0">
              <w:t>eligible employees)</w:t>
            </w:r>
          </w:p>
        </w:tc>
        <w:tc>
          <w:tcPr>
            <w:tcW w:w="1333" w:type="pct"/>
          </w:tcPr>
          <w:p w14:paraId="745C2A93" w14:textId="3195E4F9" w:rsidR="007B2345" w:rsidRPr="00D862C0" w:rsidRDefault="007B2345" w:rsidP="00803BC6">
            <w:pPr>
              <w:pStyle w:val="Tabletext"/>
              <w:ind w:right="324"/>
              <w:jc w:val="right"/>
            </w:pPr>
            <w:r>
              <w:t>64%</w:t>
            </w:r>
          </w:p>
        </w:tc>
      </w:tr>
    </w:tbl>
    <w:p w14:paraId="67F8C909" w14:textId="77777777" w:rsidR="007B2345" w:rsidRPr="00177375" w:rsidRDefault="007B2345" w:rsidP="00BB5CF3">
      <w:pPr>
        <w:pStyle w:val="Exhibitsource"/>
      </w:pPr>
    </w:p>
    <w:p w14:paraId="4E454BAA" w14:textId="5E8948E9" w:rsidR="007B2345" w:rsidRDefault="007B2345" w:rsidP="007B2345">
      <w:pPr>
        <w:pStyle w:val="BodyText"/>
      </w:pPr>
      <w:r>
        <w:t>Comparisons of the O*NET response rates with those of other business surveys are complicated by several unusual design characteristics of the O*NET survey</w:t>
      </w:r>
      <w:r w:rsidR="00666896">
        <w:t>,</w:t>
      </w:r>
      <w:r>
        <w:t xml:space="preserve"> including the following:</w:t>
      </w:r>
    </w:p>
    <w:p w14:paraId="53749A17" w14:textId="16498D7D" w:rsidR="007B2345" w:rsidRDefault="007B2345" w:rsidP="007B2345">
      <w:pPr>
        <w:pStyle w:val="Bullet"/>
      </w:pPr>
      <w:r w:rsidRPr="00D862C0">
        <w:rPr>
          <w:b/>
          <w:i/>
        </w:rPr>
        <w:t>Voluntary rather than mandatory participation.</w:t>
      </w:r>
      <w:r w:rsidRPr="00D862C0">
        <w:t xml:space="preserve"> </w:t>
      </w:r>
      <w:r>
        <w:t>The literature indicates that response rates on mandatory surveys are typically higher than those on comparable voluntary surveys</w:t>
      </w:r>
      <w:r w:rsidR="00FA5922">
        <w:t xml:space="preserve"> </w:t>
      </w:r>
      <w:r w:rsidR="00FA5922">
        <w:fldChar w:fldCharType="begin">
          <w:fldData xml:space="preserve">PEVuZE5vdGU+PENpdGU+PEF1dGhvcj5OYXZhcnJvPC9BdXRob3I+PFllYXI+MjAxMTwvWWVhcj48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</w:fldData>
        </w:fldChar>
      </w:r>
      <w:r w:rsidR="00FA5922">
        <w:instrText xml:space="preserve"> ADDIN EN.CITE </w:instrText>
      </w:r>
      <w:r w:rsidR="00FA5922">
        <w:fldChar w:fldCharType="begin">
          <w:fldData xml:space="preserve">PEVuZE5vdGU+PENpdGU+PEF1dGhvcj5OYXZhcnJvPC9BdXRob3I+PFllYXI+MjAxMTwvWWVhcj48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</w:fldData>
        </w:fldChar>
      </w:r>
      <w:r w:rsidR="00FA5922">
        <w:instrText xml:space="preserve"> ADDIN EN.CITE.DATA </w:instrText>
      </w:r>
      <w:r w:rsidR="00FA5922">
        <w:fldChar w:fldCharType="end"/>
      </w:r>
      <w:r w:rsidR="00FA5922">
        <w:fldChar w:fldCharType="separate"/>
      </w:r>
      <w:r w:rsidR="00FA5922">
        <w:rPr>
          <w:noProof/>
        </w:rPr>
        <w:t>(</w:t>
      </w:r>
      <w:hyperlink w:anchor="_ENREF_22" w:tooltip="Navarro, 2011 #133" w:history="1">
        <w:r w:rsidR="00697ECC">
          <w:rPr>
            <w:noProof/>
          </w:rPr>
          <w:t>Navarro, King, &amp; Starsinic, 2011</w:t>
        </w:r>
      </w:hyperlink>
      <w:r w:rsidR="00FA5922">
        <w:rPr>
          <w:noProof/>
        </w:rPr>
        <w:t xml:space="preserve">; </w:t>
      </w:r>
      <w:hyperlink w:anchor="_ENREF_42" w:tooltip="Tulp, 1991 #22" w:history="1">
        <w:r w:rsidR="00697ECC">
          <w:rPr>
            <w:noProof/>
          </w:rPr>
          <w:t>Tulp, Hoy, Kusch, &amp; Cole, 1991</w:t>
        </w:r>
      </w:hyperlink>
      <w:r w:rsidR="00FA5922">
        <w:rPr>
          <w:noProof/>
        </w:rPr>
        <w:t xml:space="preserve">; </w:t>
      </w:r>
      <w:hyperlink w:anchor="_ENREF_47" w:tooltip="Worden, 1992 #79" w:history="1">
        <w:r w:rsidR="00697ECC">
          <w:rPr>
            <w:noProof/>
          </w:rPr>
          <w:t>Worden &amp; Hoy, 1992</w:t>
        </w:r>
      </w:hyperlink>
      <w:r w:rsidR="00FA5922">
        <w:rPr>
          <w:noProof/>
        </w:rPr>
        <w:t>)</w:t>
      </w:r>
      <w:r w:rsidR="00FA5922">
        <w:fldChar w:fldCharType="end"/>
      </w:r>
      <w:r>
        <w:t xml:space="preserve">. </w:t>
      </w:r>
      <w:r w:rsidRPr="00D862C0">
        <w:t xml:space="preserve">Because the </w:t>
      </w:r>
      <w:r w:rsidRPr="00A32C0D">
        <w:t xml:space="preserve">O*NET </w:t>
      </w:r>
      <w:r w:rsidRPr="00D862C0">
        <w:t xml:space="preserve">survey is voluntary, </w:t>
      </w:r>
      <w:r>
        <w:t xml:space="preserve">its </w:t>
      </w:r>
      <w:r w:rsidRPr="00D862C0">
        <w:t>response rates would be expected to be lower than those for the average federally mandated survey.</w:t>
      </w:r>
    </w:p>
    <w:p w14:paraId="3B483C52" w14:textId="2379FE32" w:rsidR="007B2345" w:rsidRDefault="007B2345" w:rsidP="007B2345">
      <w:pPr>
        <w:pStyle w:val="Bullet"/>
      </w:pPr>
      <w:r w:rsidRPr="00D862C0">
        <w:rPr>
          <w:b/>
          <w:i/>
        </w:rPr>
        <w:t>No direct personal contact with the survey respondents by the survey organization conducting the data collection</w:t>
      </w:r>
      <w:r w:rsidRPr="00D862C0">
        <w:rPr>
          <w:b/>
        </w:rPr>
        <w:t>.</w:t>
      </w:r>
      <w:r w:rsidRPr="00D862C0">
        <w:t xml:space="preserve"> The O*NET</w:t>
      </w:r>
      <w:r>
        <w:t xml:space="preserve"> </w:t>
      </w:r>
      <w:r w:rsidRPr="00D862C0">
        <w:t>requirement of respondent anonymity means that participation at the employee level relies exclusively on the interactions between the POC and the employee. The survey organization is not</w:t>
      </w:r>
      <w:r>
        <w:t xml:space="preserve"> able</w:t>
      </w:r>
      <w:r w:rsidRPr="00D862C0">
        <w:t xml:space="preserve"> to speak to the employee to respond to questions, motivate responses, or follow up on noncompliance. In their review of establishment mail survey response rates, </w:t>
      </w:r>
      <w:r w:rsidRPr="00D862C0">
        <w:rPr>
          <w:noProof/>
        </w:rPr>
        <w:t>Paxon, Dillman, and Tarnai</w:t>
      </w:r>
      <w:r w:rsidRPr="00D862C0">
        <w:t xml:space="preserve"> </w:t>
      </w:r>
      <w:r w:rsidRPr="00D862C0">
        <w:fldChar w:fldCharType="begin"/>
      </w:r>
      <w:r>
        <w:instrText xml:space="preserve"> ADDIN EN.CITE &lt;EndNote&gt;&lt;Cite ExcludeAuth="1"&gt;&lt;Author&gt;Paxon&lt;/Author&gt;&lt;Year&gt;1995&lt;/Year&gt;&lt;RecNum&gt;14&lt;/RecNum&gt;&lt;DisplayText&gt;(1995)&lt;/DisplayText&gt;&lt;record&gt;&lt;rec-number&gt;14&lt;/rec-number&gt;&lt;foreign-keys&gt;&lt;key app="EN" db-id="exawddvxhxs9ptete5tpwe9gexpwwvzprptd" timestamp="0"&gt;14&lt;/key&gt;&lt;/foreign-keys&gt;&lt;ref-type name="Book Section"&gt;5&lt;/ref-type&gt;&lt;contributors&gt;&lt;authors&gt;&lt;author&gt;Paxon, M.C.&lt;/author&gt;&lt;author&gt;Dillman, D.A.&lt;/author&gt;&lt;author&gt;Tarnai, J.&lt;/author&gt;&lt;/authors&gt;&lt;secondary-authors&gt;&lt;author&gt;B.G. Cox&lt;/author&gt;&lt;/secondary-authors&gt;&lt;/contributors&gt;&lt;titles&gt;&lt;title&gt;Improving response to business mail survey&lt;/title&gt;&lt;secondary-title&gt;Business survey methods&lt;/secondary-title&gt;&lt;/titles&gt;&lt;dates&gt;&lt;year&gt;1995&lt;/year&gt;&lt;/dates&gt;&lt;pub-location&gt;New York&lt;/pub-location&gt;&lt;publisher&gt;Wiley&lt;/publisher&gt;&lt;urls&gt;&lt;/urls&gt;&lt;/record&gt;&lt;/Cite&gt;&lt;/EndNote&gt;</w:instrText>
      </w:r>
      <w:r w:rsidRPr="00D862C0">
        <w:fldChar w:fldCharType="separate"/>
      </w:r>
      <w:r w:rsidRPr="00D862C0">
        <w:rPr>
          <w:noProof/>
        </w:rPr>
        <w:t>(</w:t>
      </w:r>
      <w:hyperlink w:anchor="_ENREF_23" w:tooltip="Paxon, 1995 #14" w:history="1">
        <w:r w:rsidR="00697ECC" w:rsidRPr="00D862C0">
          <w:rPr>
            <w:noProof/>
          </w:rPr>
          <w:t>1995</w:t>
        </w:r>
      </w:hyperlink>
      <w:r w:rsidRPr="00D862C0">
        <w:rPr>
          <w:noProof/>
        </w:rPr>
        <w:t>)</w:t>
      </w:r>
      <w:r w:rsidRPr="00D862C0">
        <w:fldChar w:fldCharType="end"/>
      </w:r>
      <w:r w:rsidRPr="00D862C0">
        <w:t xml:space="preserve"> found that establishment surveys featuring anonymous mailings typically have lower response rates (by as many as 30 percentage points) than surveys featuring direct personal contact with the respondents.</w:t>
      </w:r>
    </w:p>
    <w:p w14:paraId="5D3EF911" w14:textId="626B75B6" w:rsidR="007B2345" w:rsidRDefault="007B2345" w:rsidP="007B2345">
      <w:pPr>
        <w:pStyle w:val="Bullet-last"/>
      </w:pPr>
      <w:r w:rsidRPr="00D862C0">
        <w:rPr>
          <w:b/>
          <w:i/>
        </w:rPr>
        <w:t>Participation required at three stages of response—establishment level, point of contact level, and employee level</w:t>
      </w:r>
      <w:r w:rsidRPr="00D862C0">
        <w:rPr>
          <w:b/>
        </w:rPr>
        <w:t>.</w:t>
      </w:r>
      <w:r w:rsidRPr="00D862C0">
        <w:t xml:space="preserve"> The typical establishment survey requires participation at only one or two levels: the establishment level and, in some cases, the POC level. By contrast, three often distinct entities must agree to participate</w:t>
      </w:r>
      <w:r w:rsidRPr="00F1477B">
        <w:rPr>
          <w:rFonts w:ascii="Calibri" w:eastAsia="Calibri" w:hAnsi="Calibri"/>
          <w:sz w:val="22"/>
          <w:szCs w:val="22"/>
        </w:rPr>
        <w:t xml:space="preserve"> </w:t>
      </w:r>
      <w:r>
        <w:t>in</w:t>
      </w:r>
      <w:r w:rsidRPr="00F1477B">
        <w:t xml:space="preserve"> the O*NET Program</w:t>
      </w:r>
      <w:r w:rsidRPr="00D862C0">
        <w:t xml:space="preserve">: the establishment administration, the POC identified in the screening interview, and the employee who is asked to complete the questionnaire. Because very few surveys incorporate such a design, </w:t>
      </w:r>
      <w:r>
        <w:t xml:space="preserve">the </w:t>
      </w:r>
      <w:r w:rsidRPr="00D862C0">
        <w:t>survey methods literature is essentially devoid of examples on which to base a reasonable response rate expectation for the O*NET Data Collection Program. However, it is possible to compare O*NET response rates at each stage with other establishment surveys that incorporate these stages either separately or in combination. For example, the O*NET establishment-level response rate can be compared with other mail establishment surveys having only one response stage at the establishment level. In addition, the O*NET employee-level response rate can be compared with the response rate of other establishments’ self-conducted employee surveys.</w:t>
      </w:r>
    </w:p>
    <w:p w14:paraId="53E5F4DD" w14:textId="5B3D7F14" w:rsidR="007B2345" w:rsidRPr="00D862C0" w:rsidRDefault="007B2345" w:rsidP="007B2345">
      <w:pPr>
        <w:pStyle w:val="BodyText"/>
      </w:pPr>
      <w:r>
        <w:t xml:space="preserve">The literature indicates that voluntary business surveys typically experience relatively low response rates. Cycyota and Harrison </w:t>
      </w:r>
      <w:r w:rsidR="00F73F2A">
        <w:fldChar w:fldCharType="begin"/>
      </w:r>
      <w:r w:rsidR="00F73F2A">
        <w:instrText xml:space="preserve"> ADDIN EN.CITE &lt;EndNote&gt;&lt;Cite ExcludeAuth="1"&gt;&lt;Author&gt;Cycyota&lt;/Author&gt;&lt;Year&gt;2006&lt;/Year&gt;&lt;RecNum&gt;158&lt;/RecNum&gt;&lt;DisplayText&gt;(2006)&lt;/DisplayText&gt;&lt;record&gt;&lt;rec-number&gt;158&lt;/rec-number&gt;&lt;foreign-keys&gt;&lt;key app="EN" db-id="exawddvxhxs9ptete5tpwe9gexpwwvzprptd" timestamp="1503673165"&gt;158&lt;/key&gt;&lt;/foreign-keys&gt;&lt;ref-type name="Journal Article"&gt;17&lt;/ref-type&gt;&lt;contributors&gt;&lt;authors&gt;&lt;author&gt;Cycyota, C. S.&lt;/author&gt;&lt;author&gt;Harrison, D. A.&lt;/author&gt;&lt;/authors&gt;&lt;/contributors&gt;&lt;auth-address&gt;Penn State Univ, Dept Management &amp;amp; Org, University Pk, PA 16802 USA&lt;/auth-address&gt;&lt;titles&gt;&lt;title&gt;What (not) to expect when surveying executives: A meta-analysis of top manager response rates and techniques over time&lt;/title&gt;&lt;secondary-title&gt;Organizational Research Methods&lt;/secondary-title&gt;&lt;alt-title&gt;Organ Res Methods&lt;/alt-title&gt;&lt;/titles&gt;&lt;periodical&gt;&lt;full-title&gt;Organizational Research Methods&lt;/full-title&gt;&lt;abbr-1&gt;Organ Res Methods&lt;/abbr-1&gt;&lt;/periodical&gt;&lt;alt-periodical&gt;&lt;full-title&gt;Organizational Research Methods&lt;/full-title&gt;&lt;abbr-1&gt;Organ Res Methods&lt;/abbr-1&gt;&lt;/alt-periodical&gt;&lt;pages&gt;133-160&lt;/pages&gt;&lt;volume&gt;9&lt;/volume&gt;&lt;number&gt;2&lt;/number&gt;&lt;keywords&gt;&lt;keyword&gt;executives&lt;/keyword&gt;&lt;keyword&gt;response rates&lt;/keyword&gt;&lt;keyword&gt;mailed surveys&lt;/keyword&gt;&lt;keyword&gt;human-resource management&lt;/keyword&gt;&lt;keyword&gt;international joint ventures&lt;/keyword&gt;&lt;keyword&gt;research-and-development&lt;/keyword&gt;&lt;keyword&gt;strategic decision-making&lt;/keyword&gt;&lt;keyword&gt;perceived environmental uncertainty&lt;/keyword&gt;&lt;keyword&gt;work-family issues&lt;/keyword&gt;&lt;keyword&gt;firm performance&lt;/keyword&gt;&lt;keyword&gt;multinational-corporations&lt;/keyword&gt;&lt;keyword&gt;empirical-test&lt;/keyword&gt;&lt;keyword&gt;competitive strategy&lt;/keyword&gt;&lt;/keywords&gt;&lt;dates&gt;&lt;year&gt;2006&lt;/year&gt;&lt;pub-dates&gt;&lt;date&gt;Apr&lt;/date&gt;&lt;/pub-dates&gt;&lt;/dates&gt;&lt;isbn&gt;1094-4281&lt;/isbn&gt;&lt;accession-num&gt;WOS:000237110500001&lt;/accession-num&gt;&lt;urls&gt;&lt;related-urls&gt;&lt;url&gt;&amp;lt;Go to ISI&amp;gt;://WOS:000237110500001&lt;/url&gt;&lt;/related-urls&gt;&lt;/urls&gt;&lt;electronic-resource-num&gt;10.1177/1094428105280770&lt;/electronic-resource-num&gt;&lt;language&gt;English&lt;/language&gt;&lt;/record&gt;&lt;/Cite&gt;&lt;/EndNote&gt;</w:instrText>
      </w:r>
      <w:r w:rsidR="00F73F2A">
        <w:fldChar w:fldCharType="separate"/>
      </w:r>
      <w:r w:rsidR="00F73F2A">
        <w:rPr>
          <w:noProof/>
        </w:rPr>
        <w:t>(</w:t>
      </w:r>
      <w:hyperlink w:anchor="_ENREF_9" w:tooltip="Cycyota, 2006 #158" w:history="1">
        <w:r w:rsidR="00697ECC">
          <w:rPr>
            <w:noProof/>
          </w:rPr>
          <w:t>2006</w:t>
        </w:r>
      </w:hyperlink>
      <w:r w:rsidR="00F73F2A">
        <w:rPr>
          <w:noProof/>
        </w:rPr>
        <w:t>)</w:t>
      </w:r>
      <w:r w:rsidR="00F73F2A">
        <w:fldChar w:fldCharType="end"/>
      </w:r>
      <w:r w:rsidR="00612A15">
        <w:t xml:space="preserve"> </w:t>
      </w:r>
      <w:r>
        <w:t>analyzed response rate data from 231 surveys of business executives conducted from 1992 to 2003 and found the overall average rate to be 32%.</w:t>
      </w:r>
      <w:r w:rsidRPr="00D862C0">
        <w:t xml:space="preserve"> </w:t>
      </w:r>
      <w:r>
        <w:t xml:space="preserve">Tarnai &amp; Paxon </w:t>
      </w:r>
      <w:r>
        <w:fldChar w:fldCharType="begin"/>
      </w:r>
      <w:r>
        <w:instrText xml:space="preserve"> ADDIN EN.CITE &lt;EndNote&gt;&lt;Cite ExcludeAuth="1"&gt;&lt;Author&gt;Tarnai&lt;/Author&gt;&lt;Year&gt;2004&lt;/Year&gt;&lt;RecNum&gt;139&lt;/RecNum&gt;&lt;DisplayText&gt;(2004)&lt;/DisplayText&gt;&lt;record&gt;&lt;rec-number&gt;139&lt;/rec-number&gt;&lt;foreign-keys&gt;&lt;key app="EN" db-id="exawddvxhxs9ptete5tpwe9gexpwwvzprptd" timestamp="1401814384"&gt;139&lt;/key&gt;&lt;/foreign-keys&gt;&lt;ref-type name="Conference Proceedings"&gt;10&lt;/ref-type&gt;&lt;contributors&gt;&lt;authors&gt;&lt;author&gt;Tarnai, J.&lt;/author&gt;&lt;author&gt;Paxon, M. C.&lt;/author&gt;&lt;/authors&gt;&lt;/contributors&gt;&lt;titles&gt;&lt;title&gt;Survey mode preferences of business respondents&lt;/title&gt;&lt;secondary-title&gt;Proceedings of the American Association of Public Opinion Research&lt;/secondary-title&gt;&lt;/titles&gt;&lt;dates&gt;&lt;year&gt;2004&lt;/year&gt;&lt;/dates&gt;&lt;pub-location&gt;Phoenix, AZ&lt;/pub-location&gt;&lt;urls&gt;&lt;/urls&gt;&lt;/record&gt;&lt;/Cite&gt;&lt;/EndNote&gt;</w:instrText>
      </w:r>
      <w:r>
        <w:fldChar w:fldCharType="separate"/>
      </w:r>
      <w:r>
        <w:rPr>
          <w:noProof/>
        </w:rPr>
        <w:t>(</w:t>
      </w:r>
      <w:hyperlink w:anchor="_ENREF_37" w:tooltip="Tarnai, 2004 #139" w:history="1">
        <w:r w:rsidR="00697ECC">
          <w:rPr>
            <w:noProof/>
          </w:rPr>
          <w:t>2004</w:t>
        </w:r>
      </w:hyperlink>
      <w:r>
        <w:rPr>
          <w:noProof/>
        </w:rPr>
        <w:t>)</w:t>
      </w:r>
      <w:r>
        <w:fldChar w:fldCharType="end"/>
      </w:r>
      <w:r>
        <w:t xml:space="preserve"> obtained a response rate of 48.6% in their survey of 2,626 businesses on survey mode preference; they concluded that the typical establishment survey achieves a response rate of between 40% and 50%. Baruch and Holtom </w:t>
      </w:r>
      <w:r>
        <w:fldChar w:fldCharType="begin"/>
      </w:r>
      <w:r>
        <w:instrText xml:space="preserve"> ADDIN EN.CITE &lt;EndNote&gt;&lt;Cite ExcludeAuth="1"&gt;&lt;Author&gt;Baruch&lt;/Author&gt;&lt;Year&gt;2008&lt;/Year&gt;&lt;RecNum&gt;125&lt;/RecNum&gt;&lt;DisplayText&gt;(2008)&lt;/DisplayText&gt;&lt;record&gt;&lt;rec-number&gt;125&lt;/rec-number&gt;&lt;foreign-keys&gt;&lt;key app="EN" db-id="exawddvxhxs9ptete5tpwe9gexpwwvzprptd" timestamp="1401807307"&gt;125&lt;/key&gt;&lt;/foreign-keys&gt;&lt;ref-type name="Journal Article"&gt;17&lt;/ref-type&gt;&lt;contributors&gt;&lt;authors&gt;&lt;author&gt;Baruch, Y.&lt;/author&gt;&lt;author&gt;Holtom, B. C.&lt;/author&gt;&lt;/authors&gt;&lt;/contributors&gt;&lt;titles&gt;&lt;title&gt;Survey response rate levels and trends in organizational research&lt;/title&gt;&lt;secondary-title&gt;Human Relations&lt;/secondary-title&gt;&lt;/titles&gt;&lt;pages&gt;1139-1160&lt;/pages&gt;&lt;volume&gt;61&lt;/volume&gt;&lt;dates&gt;&lt;year&gt;2008&lt;/year&gt;&lt;/dates&gt;&lt;urls&gt;&lt;/urls&gt;&lt;/record&gt;&lt;/Cite&gt;&lt;/EndNote&gt;</w:instrText>
      </w:r>
      <w:r>
        <w:fldChar w:fldCharType="separate"/>
      </w:r>
      <w:r>
        <w:rPr>
          <w:noProof/>
        </w:rPr>
        <w:t>(</w:t>
      </w:r>
      <w:hyperlink w:anchor="_ENREF_4" w:tooltip="Baruch, 2008 #125" w:history="1">
        <w:r w:rsidR="00697ECC">
          <w:rPr>
            <w:noProof/>
          </w:rPr>
          <w:t>2008</w:t>
        </w:r>
      </w:hyperlink>
      <w:r>
        <w:rPr>
          <w:noProof/>
        </w:rPr>
        <w:t>)</w:t>
      </w:r>
      <w:r>
        <w:fldChar w:fldCharType="end"/>
      </w:r>
      <w:r>
        <w:t xml:space="preserve"> analyzed the response rates for 463 studies published across 17 first- and second-tier journals in 2000 and 2005. Among the studies examined, 117 of them were organization-level surveys whose average response rate was 35.7%. </w:t>
      </w:r>
    </w:p>
    <w:p w14:paraId="37EFAD82" w14:textId="7CC9A658" w:rsidR="007B2345" w:rsidRDefault="007B2345" w:rsidP="007B2345">
      <w:pPr>
        <w:pStyle w:val="BodyText"/>
      </w:pPr>
      <w:r w:rsidRPr="00D862C0">
        <w:t>In a more recent review of four major</w:t>
      </w:r>
      <w:r>
        <w:t>,</w:t>
      </w:r>
      <w:r w:rsidRPr="00D862C0">
        <w:t xml:space="preserve"> voluntary</w:t>
      </w:r>
      <w:r>
        <w:t>,</w:t>
      </w:r>
      <w:r w:rsidRPr="00D862C0">
        <w:t xml:space="preserve"> establishment-based surveys conducted by BLS, initial unweighted data collection response rates (defined as the percentage of sampled establishments that agreed to provide any of the requested data) ranged from 66% to 87% </w:t>
      </w:r>
      <w:r w:rsidRPr="00D862C0">
        <w:fldChar w:fldCharType="begin"/>
      </w:r>
      <w:r>
        <w:instrText xml:space="preserve"> ADDIN EN.CITE &lt;EndNote&gt;&lt;Cite&gt;&lt;Author&gt;Petroni&lt;/Author&gt;&lt;Year&gt;2004&lt;/Year&gt;&lt;RecNum&gt;86&lt;/RecNum&gt;&lt;DisplayText&gt;(Petroni, Sigman, Willimack, Cohen, &amp;amp; Tucker, 2004)&lt;/DisplayText&gt;&lt;record&gt;&lt;rec-number&gt;86&lt;/rec-number&gt;&lt;foreign-keys&gt;&lt;key app="EN" db-id="exawddvxhxs9ptete5tpwe9gexpwwvzprptd" timestamp="1303144994"&gt;86&lt;/key&gt;&lt;/foreign-keys&gt;&lt;ref-type name="Book Section"&gt;5&lt;/ref-type&gt;&lt;contributors&gt;&lt;authors&gt;&lt;author&gt;Petroni, Rita&lt;/author&gt;&lt;author&gt;Sigman, Richard&lt;/author&gt;&lt;author&gt;Willimack, Diane &lt;/author&gt;&lt;author&gt;Cohen, Steve &lt;/author&gt;&lt;author&gt;Tucker, Clyde&lt;/author&gt;&lt;/authors&gt;&lt;/contributors&gt;&lt;titles&gt;&lt;title&gt;Response rates and nonresponse in BLS and Census Bureau establishment surveys&lt;/title&gt;&lt;secondary-title&gt;Proceedings of the Survey Research Methods Section&lt;/secondary-title&gt;&lt;/titles&gt;&lt;pages&gt;4159–4166&lt;/pages&gt;&lt;dates&gt;&lt;year&gt;2004&lt;/year&gt;&lt;/dates&gt;&lt;pub-location&gt;Alexandria, VA&lt;/pub-location&gt;&lt;publisher&gt;American Statistical Association&lt;/publisher&gt;&lt;urls&gt;&lt;/urls&gt;&lt;/record&gt;&lt;/Cite&gt;&lt;/EndNote&gt;</w:instrText>
      </w:r>
      <w:r w:rsidRPr="00D862C0">
        <w:fldChar w:fldCharType="separate"/>
      </w:r>
      <w:r w:rsidRPr="00D862C0">
        <w:rPr>
          <w:noProof/>
        </w:rPr>
        <w:t>(</w:t>
      </w:r>
      <w:hyperlink w:anchor="_ENREF_30" w:tooltip="Petroni, 2004 #86" w:history="1">
        <w:r w:rsidR="00697ECC" w:rsidRPr="00D862C0">
          <w:rPr>
            <w:noProof/>
          </w:rPr>
          <w:t>Petroni, Sigman, Willimack, Cohen, &amp; Tucker, 2004</w:t>
        </w:r>
      </w:hyperlink>
      <w:r w:rsidRPr="00D862C0">
        <w:rPr>
          <w:noProof/>
        </w:rPr>
        <w:t>)</w:t>
      </w:r>
      <w:r w:rsidRPr="00D862C0">
        <w:fldChar w:fldCharType="end"/>
      </w:r>
      <w:r w:rsidRPr="00D862C0">
        <w:t>. Additionally, the Census Bureau’s Monthly Retail Sales Survey and Monthly Wholesale Survey, both of which are voluntary mail surveys with a telephone follow-up, show cooperation rates ranging between 66% and 80% (W. Davie, personal communication, March 23, 2011)</w:t>
      </w:r>
      <w:r>
        <w:t xml:space="preserve">. The 2001 </w:t>
      </w:r>
      <w:r w:rsidRPr="00600EC6">
        <w:rPr>
          <w:i/>
        </w:rPr>
        <w:t>Survey of Respirator Use in Private Sector Firms</w:t>
      </w:r>
      <w:r>
        <w:t xml:space="preserve">, a voluntary mail survey of 40,002 establishments sponsored by the National Institute of Occupational Safety and Health, used a two-tiered sampling process similar to the one used on O*NET and achieved a business-level response rate of 75.5% </w:t>
      </w:r>
      <w:r>
        <w:fldChar w:fldCharType="begin"/>
      </w:r>
      <w:r>
        <w:instrText xml:space="preserve"> ADDIN EN.CITE &lt;EndNote&gt;&lt;Cite&gt;&lt;Author&gt;U.S. Department of Labor&lt;/Author&gt;&lt;Year&gt;2003&lt;/Year&gt;&lt;RecNum&gt;140&lt;/RecNum&gt;&lt;DisplayText&gt;(U.S. Department of Labor, Bureau of Labor Statistics, and U.S. Department of Health and Human Services, Centers for Disease Control and Prevention, National Institute for Occupational Safety and Health, 2003)&lt;/DisplayText&gt;&lt;record&gt;&lt;rec-number&gt;140&lt;/rec-number&gt;&lt;foreign-keys&gt;&lt;key app="EN" db-id="exawddvxhxs9ptete5tpwe9gexpwwvzprptd" timestamp="1401814442"&gt;140&lt;/key&gt;&lt;/foreign-keys&gt;&lt;ref-type name="Web Page"&gt;12&lt;/ref-type&gt;&lt;contributors&gt;&lt;authors&gt;&lt;author&gt;U.S. Department of Labor,, Bureau of Labor Statistics, and U.S. Department of Health and Human Services, Centers for Disease Control and Prevention, National Institute for Occupational Safety and Health&lt;/author&gt;&lt;/authors&gt;&lt;/contributors&gt;&lt;titles&gt;&lt;title&gt;Respirator usage in private sector firms&lt;/title&gt;&lt;/titles&gt;&lt;dates&gt;&lt;year&gt;2003&lt;/year&gt;&lt;/dates&gt;&lt;urls&gt;&lt;related-urls&gt;&lt;url&gt;http://www.cdc.gov/niosh/docs/respsurv/&lt;/url&gt;&lt;/related-urls&gt;&lt;/urls&gt;&lt;/record&gt;&lt;/Cite&gt;&lt;/EndNote&gt;</w:instrText>
      </w:r>
      <w:r>
        <w:fldChar w:fldCharType="separate"/>
      </w:r>
      <w:r>
        <w:rPr>
          <w:noProof/>
        </w:rPr>
        <w:t>(</w:t>
      </w:r>
      <w:hyperlink w:anchor="_ENREF_43" w:tooltip="U.S. Department of Labor, 2003 #140" w:history="1">
        <w:r w:rsidR="00697ECC">
          <w:rPr>
            <w:noProof/>
          </w:rPr>
          <w:t>U.S. Department of Labor, Bureau of Labor Statistics, and U.S. Department of Health and Human Services, Centers for Disease Control and Prevention, National Institute for Occupational Safety and Health, 2003</w:t>
        </w:r>
      </w:hyperlink>
      <w:r>
        <w:rPr>
          <w:noProof/>
        </w:rPr>
        <w:t>)</w:t>
      </w:r>
      <w:r>
        <w:fldChar w:fldCharType="end"/>
      </w:r>
      <w:r>
        <w:t xml:space="preserve">. </w:t>
      </w:r>
    </w:p>
    <w:p w14:paraId="00E02B4C" w14:textId="5799C095" w:rsidR="007B2345" w:rsidRDefault="007B2345" w:rsidP="007B2345">
      <w:pPr>
        <w:pStyle w:val="BodyText"/>
      </w:pPr>
      <w:r>
        <w:t xml:space="preserve">The above results for establishment surveys, summarized in Exhibit </w:t>
      </w:r>
      <w:r w:rsidR="00312F84">
        <w:t>A-</w:t>
      </w:r>
      <w:r>
        <w:t xml:space="preserve">4, suggest that the O*NET establishment response rate of 75% is comparable to those reported for similar surveys. </w:t>
      </w:r>
    </w:p>
    <w:p w14:paraId="5A9861ED" w14:textId="77777777" w:rsidR="00757E4D" w:rsidRDefault="007B2345" w:rsidP="007B2345">
      <w:pPr>
        <w:pStyle w:val="BodyText"/>
      </w:pPr>
      <w:r>
        <w:t>T</w:t>
      </w:r>
      <w:r w:rsidRPr="00D862C0">
        <w:t>he O*NET employee response rate</w:t>
      </w:r>
      <w:r>
        <w:t>s</w:t>
      </w:r>
      <w:r w:rsidRPr="00D862C0">
        <w:t xml:space="preserve"> can be </w:t>
      </w:r>
      <w:r>
        <w:t>compared</w:t>
      </w:r>
      <w:r w:rsidRPr="00D862C0">
        <w:t xml:space="preserve"> with </w:t>
      </w:r>
      <w:r>
        <w:t xml:space="preserve">those of </w:t>
      </w:r>
      <w:r w:rsidRPr="00D862C0">
        <w:t>surveys that directly sample employees within an establishment. Because federally sponsored surveys of employees within organizations are rare, the literature on their response rates is sparse. Most surveys of this type are employee satisfaction surveys. For example, one well-documented</w:t>
      </w:r>
      <w:r>
        <w:t>,</w:t>
      </w:r>
      <w:r w:rsidRPr="00D862C0">
        <w:t xml:space="preserve"> government-sponsored survey of employees is the Public Service Employee Survey, administered to about 258,000 employees of the Public Service of Canada and conducted by Statistics Canada in 2008</w:t>
      </w:r>
    </w:p>
    <w:p w14:paraId="7C97F9C6" w14:textId="09D2E6CE" w:rsidR="00757E4D" w:rsidRPr="00EE2488" w:rsidRDefault="00757E4D" w:rsidP="00757E4D">
      <w:pPr>
        <w:pStyle w:val="Exhibit"/>
        <w:keepNext w:val="0"/>
        <w:spacing w:after="0"/>
      </w:pPr>
      <w:bookmarkStart w:id="55" w:name="_Toc491424212"/>
      <w:bookmarkStart w:id="56" w:name="_Toc491425315"/>
      <w:bookmarkStart w:id="57" w:name="_Toc524351011"/>
      <w:r w:rsidRPr="00EE2488">
        <w:t xml:space="preserve">Exhibit </w:t>
      </w:r>
      <w:r>
        <w:t>A-4</w:t>
      </w:r>
      <w:r w:rsidRPr="00EE2488">
        <w:t>.</w:t>
      </w:r>
      <w:r>
        <w:t xml:space="preserve"> </w:t>
      </w:r>
      <w:r w:rsidR="00FE459A">
        <w:tab/>
      </w:r>
      <w:r w:rsidRPr="00EE2488">
        <w:t>Studies of Establishment-Level Response Rates</w:t>
      </w:r>
      <w:bookmarkEnd w:id="55"/>
      <w:bookmarkEnd w:id="56"/>
      <w:bookmarkEnd w:id="57"/>
    </w:p>
    <w:tbl>
      <w:tblPr>
        <w:tblW w:w="9504" w:type="dxa"/>
        <w:tblBorders>
          <w:top w:val="single" w:sz="12" w:space="0" w:color="auto"/>
          <w:bottom w:val="single" w:sz="12" w:space="0" w:color="auto"/>
        </w:tblBorders>
        <w:tblLayout w:type="fixed"/>
        <w:tblLook w:val="01E0" w:firstRow="1" w:lastRow="1" w:firstColumn="1" w:lastColumn="1" w:noHBand="0" w:noVBand="0"/>
      </w:tblPr>
      <w:tblGrid>
        <w:gridCol w:w="6547"/>
        <w:gridCol w:w="2957"/>
      </w:tblGrid>
      <w:tr w:rsidR="00757E4D" w:rsidRPr="00226984" w14:paraId="310C390D" w14:textId="77777777" w:rsidTr="00757E4D">
        <w:tc>
          <w:tcPr>
            <w:tcW w:w="6547" w:type="dxa"/>
            <w:tcBorders>
              <w:top w:val="single" w:sz="12" w:space="0" w:color="auto"/>
              <w:left w:val="nil"/>
              <w:bottom w:val="single" w:sz="6" w:space="0" w:color="auto"/>
              <w:right w:val="nil"/>
              <w:tl2br w:val="nil"/>
              <w:tr2bl w:val="nil"/>
            </w:tcBorders>
            <w:shd w:val="pct20" w:color="auto" w:fill="auto"/>
            <w:vAlign w:val="bottom"/>
          </w:tcPr>
          <w:p w14:paraId="6D5624E0" w14:textId="77777777" w:rsidR="00757E4D" w:rsidRPr="00226984" w:rsidRDefault="00757E4D" w:rsidP="00757E4D">
            <w:pPr>
              <w:pStyle w:val="TableHeaders"/>
            </w:pPr>
            <w:r w:rsidRPr="00226984">
              <w:t>Study</w:t>
            </w:r>
          </w:p>
        </w:tc>
        <w:tc>
          <w:tcPr>
            <w:tcW w:w="2957" w:type="dxa"/>
            <w:tcBorders>
              <w:top w:val="single" w:sz="12" w:space="0" w:color="auto"/>
              <w:left w:val="nil"/>
              <w:bottom w:val="single" w:sz="6" w:space="0" w:color="auto"/>
              <w:right w:val="nil"/>
              <w:tl2br w:val="nil"/>
              <w:tr2bl w:val="nil"/>
            </w:tcBorders>
            <w:shd w:val="pct20" w:color="auto" w:fill="auto"/>
            <w:vAlign w:val="bottom"/>
          </w:tcPr>
          <w:p w14:paraId="1CD1A0A2" w14:textId="77777777" w:rsidR="00757E4D" w:rsidRPr="00226984" w:rsidRDefault="00757E4D" w:rsidP="00757E4D">
            <w:pPr>
              <w:pStyle w:val="TableHeaders"/>
            </w:pPr>
            <w:r w:rsidRPr="00226984">
              <w:t>Response Rate</w:t>
            </w:r>
          </w:p>
        </w:tc>
      </w:tr>
      <w:tr w:rsidR="00757E4D" w:rsidRPr="00226984" w14:paraId="2B6FD260" w14:textId="77777777" w:rsidTr="00757E4D">
        <w:tc>
          <w:tcPr>
            <w:tcW w:w="6547" w:type="dxa"/>
            <w:vAlign w:val="bottom"/>
          </w:tcPr>
          <w:p w14:paraId="3CF5652A" w14:textId="77777777" w:rsidR="00757E4D" w:rsidRPr="00226984" w:rsidRDefault="00757E4D" w:rsidP="00757E4D">
            <w:pPr>
              <w:pStyle w:val="Tabletext"/>
            </w:pPr>
            <w:r>
              <w:t xml:space="preserve">Cycyota &amp; Harrison </w:t>
            </w:r>
            <w:r>
              <w:fldChar w:fldCharType="begin"/>
            </w:r>
            <w:r>
              <w:instrText xml:space="preserve"> ADDIN EN.CITE &lt;EndNote&gt;&lt;Cite ExcludeAuth="1"&gt;&lt;Author&gt;Cycyota&lt;/Author&gt;&lt;Year&gt;2006&lt;/Year&gt;&lt;RecNum&gt;158&lt;/RecNum&gt;&lt;DisplayText&gt;(2006)&lt;/DisplayText&gt;&lt;record&gt;&lt;rec-number&gt;158&lt;/rec-number&gt;&lt;foreign-keys&gt;&lt;key app="EN" db-id="exawddvxhxs9ptete5tpwe9gexpwwvzprptd" timestamp="1503673165"&gt;158&lt;/key&gt;&lt;/foreign-keys&gt;&lt;ref-type name="Journal Article"&gt;17&lt;/ref-type&gt;&lt;contributors&gt;&lt;authors&gt;&lt;author&gt;Cycyota, C. S.&lt;/author&gt;&lt;author&gt;Harrison, D. A.&lt;/author&gt;&lt;/authors&gt;&lt;/contributors&gt;&lt;auth-address&gt;Penn State Univ, Dept Management &amp;amp; Org, University Pk, PA 16802 USA&lt;/auth-address&gt;&lt;titles&gt;&lt;title&gt;What (not) to expect when surveying executives: A meta-analysis of top manager response rates and techniques over time&lt;/title&gt;&lt;secondary-title&gt;Organizational Research Methods&lt;/secondary-title&gt;&lt;alt-title&gt;Organ Res Methods&lt;/alt-title&gt;&lt;/titles&gt;&lt;periodical&gt;&lt;full-title&gt;Organizational Research Methods&lt;/full-title&gt;&lt;abbr-1&gt;Organ Res Methods&lt;/abbr-1&gt;&lt;/periodical&gt;&lt;alt-periodical&gt;&lt;full-title&gt;Organizational Research Methods&lt;/full-title&gt;&lt;abbr-1&gt;Organ Res Methods&lt;/abbr-1&gt;&lt;/alt-periodical&gt;&lt;pages&gt;133-160&lt;/pages&gt;&lt;volume&gt;9&lt;/volume&gt;&lt;number&gt;2&lt;/number&gt;&lt;keywords&gt;&lt;keyword&gt;executives&lt;/keyword&gt;&lt;keyword&gt;response rates&lt;/keyword&gt;&lt;keyword&gt;mailed surveys&lt;/keyword&gt;&lt;keyword&gt;human-resource management&lt;/keyword&gt;&lt;keyword&gt;international joint ventures&lt;/keyword&gt;&lt;keyword&gt;research-and-development&lt;/keyword&gt;&lt;keyword&gt;strategic decision-making&lt;/keyword&gt;&lt;keyword&gt;perceived environmental uncertainty&lt;/keyword&gt;&lt;keyword&gt;work-family issues&lt;/keyword&gt;&lt;keyword&gt;firm performance&lt;/keyword&gt;&lt;keyword&gt;multinational-corporations&lt;/keyword&gt;&lt;keyword&gt;empirical-test&lt;/keyword&gt;&lt;keyword&gt;competitive strategy&lt;/keyword&gt;&lt;/keywords&gt;&lt;dates&gt;&lt;year&gt;2006&lt;/year&gt;&lt;pub-dates&gt;&lt;date&gt;Apr&lt;/date&gt;&lt;/pub-dates&gt;&lt;/dates&gt;&lt;isbn&gt;1094-4281&lt;/isbn&gt;&lt;accession-num&gt;WOS:000237110500001&lt;/accession-num&gt;&lt;urls&gt;&lt;related-urls&gt;&lt;url&gt;&amp;lt;Go to ISI&amp;gt;://WOS:000237110500001&lt;/url&gt;&lt;/related-urls&gt;&lt;/urls&gt;&lt;electronic-resource-num&gt;10.1177/1094428105280770&lt;/electronic-resource-num&gt;&lt;language&gt;English&lt;/language&gt;&lt;/record&gt;&lt;/Cite&gt;&lt;/EndNote&gt;</w:instrText>
            </w:r>
            <w:r>
              <w:fldChar w:fldCharType="separate"/>
            </w:r>
            <w:r>
              <w:rPr>
                <w:noProof/>
              </w:rPr>
              <w:t>(</w:t>
            </w:r>
            <w:hyperlink w:anchor="_ENREF_9" w:tooltip="Cycyota, 2006 #158" w:history="1">
              <w:r>
                <w:rPr>
                  <w:noProof/>
                </w:rPr>
                <w:t>2006</w:t>
              </w:r>
            </w:hyperlink>
            <w:r>
              <w:rPr>
                <w:noProof/>
              </w:rPr>
              <w:t>)</w:t>
            </w:r>
            <w:r>
              <w:fldChar w:fldCharType="end"/>
            </w:r>
          </w:p>
        </w:tc>
        <w:tc>
          <w:tcPr>
            <w:tcW w:w="2957" w:type="dxa"/>
            <w:vAlign w:val="bottom"/>
          </w:tcPr>
          <w:p w14:paraId="2D36D400" w14:textId="77777777" w:rsidR="00757E4D" w:rsidRPr="00226984" w:rsidRDefault="00757E4D" w:rsidP="00757E4D">
            <w:pPr>
              <w:pStyle w:val="Tabletext"/>
              <w:tabs>
                <w:tab w:val="decimal" w:pos="1274"/>
              </w:tabs>
            </w:pPr>
            <w:r>
              <w:t>32%</w:t>
            </w:r>
          </w:p>
        </w:tc>
      </w:tr>
      <w:tr w:rsidR="00757E4D" w:rsidRPr="00226984" w14:paraId="084599C8" w14:textId="77777777" w:rsidTr="00757E4D">
        <w:tc>
          <w:tcPr>
            <w:tcW w:w="6547" w:type="dxa"/>
            <w:vAlign w:val="bottom"/>
          </w:tcPr>
          <w:p w14:paraId="7BE68690" w14:textId="77777777" w:rsidR="00757E4D" w:rsidRPr="00226984" w:rsidRDefault="00757E4D" w:rsidP="00757E4D">
            <w:pPr>
              <w:pStyle w:val="Tabletext"/>
            </w:pPr>
            <w:r>
              <w:t xml:space="preserve">Tarnai &amp; Paxton </w:t>
            </w:r>
            <w:r>
              <w:fldChar w:fldCharType="begin"/>
            </w:r>
            <w:r>
              <w:instrText xml:space="preserve"> ADDIN EN.CITE &lt;EndNote&gt;&lt;Cite ExcludeAuth="1"&gt;&lt;Author&gt;Tarnai&lt;/Author&gt;&lt;Year&gt;2004&lt;/Year&gt;&lt;RecNum&gt;139&lt;/RecNum&gt;&lt;DisplayText&gt;(2004)&lt;/DisplayText&gt;&lt;record&gt;&lt;rec-number&gt;139&lt;/rec-number&gt;&lt;foreign-keys&gt;&lt;key app="EN" db-id="exawddvxhxs9ptete5tpwe9gexpwwvzprptd" timestamp="1401814384"&gt;139&lt;/key&gt;&lt;/foreign-keys&gt;&lt;ref-type name="Conference Proceedings"&gt;10&lt;/ref-type&gt;&lt;contributors&gt;&lt;authors&gt;&lt;author&gt;Tarnai, J.&lt;/author&gt;&lt;author&gt;Paxon, M. C.&lt;/author&gt;&lt;/authors&gt;&lt;/contributors&gt;&lt;titles&gt;&lt;title&gt;Survey mode preferences of business respondents&lt;/title&gt;&lt;secondary-title&gt;Proceedings of the American Association of Public Opinion Research&lt;/secondary-title&gt;&lt;/titles&gt;&lt;dates&gt;&lt;year&gt;2004&lt;/year&gt;&lt;/dates&gt;&lt;pub-location&gt;Phoenix, AZ&lt;/pub-location&gt;&lt;urls&gt;&lt;/urls&gt;&lt;/record&gt;&lt;/Cite&gt;&lt;/EndNote&gt;</w:instrText>
            </w:r>
            <w:r>
              <w:fldChar w:fldCharType="separate"/>
            </w:r>
            <w:r>
              <w:rPr>
                <w:noProof/>
              </w:rPr>
              <w:t>(</w:t>
            </w:r>
            <w:hyperlink w:anchor="_ENREF_37" w:tooltip="Tarnai, 2004 #139" w:history="1">
              <w:r>
                <w:rPr>
                  <w:noProof/>
                </w:rPr>
                <w:t>2004</w:t>
              </w:r>
            </w:hyperlink>
            <w:r>
              <w:rPr>
                <w:noProof/>
              </w:rPr>
              <w:t>)</w:t>
            </w:r>
            <w:r>
              <w:fldChar w:fldCharType="end"/>
            </w:r>
          </w:p>
        </w:tc>
        <w:tc>
          <w:tcPr>
            <w:tcW w:w="2957" w:type="dxa"/>
            <w:vAlign w:val="bottom"/>
          </w:tcPr>
          <w:p w14:paraId="55C52C69" w14:textId="77777777" w:rsidR="00757E4D" w:rsidRPr="00226984" w:rsidRDefault="00757E4D" w:rsidP="00757E4D">
            <w:pPr>
              <w:pStyle w:val="Tabletext"/>
              <w:tabs>
                <w:tab w:val="decimal" w:pos="1274"/>
              </w:tabs>
            </w:pPr>
            <w:r w:rsidRPr="00226984">
              <w:t>49%</w:t>
            </w:r>
          </w:p>
        </w:tc>
      </w:tr>
      <w:tr w:rsidR="00757E4D" w:rsidRPr="00226984" w14:paraId="534A8AAF" w14:textId="77777777" w:rsidTr="00757E4D">
        <w:tc>
          <w:tcPr>
            <w:tcW w:w="6547" w:type="dxa"/>
            <w:vAlign w:val="bottom"/>
          </w:tcPr>
          <w:p w14:paraId="712934C4" w14:textId="77777777" w:rsidR="00757E4D" w:rsidRPr="00226984" w:rsidRDefault="00757E4D" w:rsidP="00757E4D">
            <w:pPr>
              <w:pStyle w:val="Tabletext"/>
            </w:pPr>
            <w:r w:rsidRPr="00226984">
              <w:t xml:space="preserve">Baruch &amp; Holtom </w:t>
            </w:r>
            <w:r>
              <w:fldChar w:fldCharType="begin"/>
            </w:r>
            <w:r>
              <w:instrText xml:space="preserve"> ADDIN EN.CITE &lt;EndNote&gt;&lt;Cite ExcludeAuth="1"&gt;&lt;Author&gt;Baruch&lt;/Author&gt;&lt;Year&gt;2008&lt;/Year&gt;&lt;RecNum&gt;125&lt;/RecNum&gt;&lt;DisplayText&gt;(2008)&lt;/DisplayText&gt;&lt;record&gt;&lt;rec-number&gt;125&lt;/rec-number&gt;&lt;foreign-keys&gt;&lt;key app="EN" db-id="exawddvxhxs9ptete5tpwe9gexpwwvzprptd" timestamp="1401807307"&gt;125&lt;/key&gt;&lt;/foreign-keys&gt;&lt;ref-type name="Journal Article"&gt;17&lt;/ref-type&gt;&lt;contributors&gt;&lt;authors&gt;&lt;author&gt;Baruch, Y.&lt;/author&gt;&lt;author&gt;Holtom, B. C.&lt;/author&gt;&lt;/authors&gt;&lt;/contributors&gt;&lt;titles&gt;&lt;title&gt;Survey response rate levels and trends in organizational research&lt;/title&gt;&lt;secondary-title&gt;Human Relations&lt;/secondary-title&gt;&lt;/titles&gt;&lt;pages&gt;1139-1160&lt;/pages&gt;&lt;volume&gt;61&lt;/volume&gt;&lt;dates&gt;&lt;year&gt;2008&lt;/year&gt;&lt;/dates&gt;&lt;urls&gt;&lt;/urls&gt;&lt;/record&gt;&lt;/Cite&gt;&lt;/EndNote&gt;</w:instrText>
            </w:r>
            <w:r>
              <w:fldChar w:fldCharType="separate"/>
            </w:r>
            <w:r>
              <w:rPr>
                <w:noProof/>
              </w:rPr>
              <w:t>(</w:t>
            </w:r>
            <w:hyperlink w:anchor="_ENREF_4" w:tooltip="Baruch, 2008 #125" w:history="1">
              <w:r>
                <w:rPr>
                  <w:noProof/>
                </w:rPr>
                <w:t>2008</w:t>
              </w:r>
            </w:hyperlink>
            <w:r>
              <w:rPr>
                <w:noProof/>
              </w:rPr>
              <w:t>)</w:t>
            </w:r>
            <w:r>
              <w:fldChar w:fldCharType="end"/>
            </w:r>
          </w:p>
        </w:tc>
        <w:tc>
          <w:tcPr>
            <w:tcW w:w="2957" w:type="dxa"/>
            <w:vAlign w:val="bottom"/>
          </w:tcPr>
          <w:p w14:paraId="54DA3C5C" w14:textId="77777777" w:rsidR="00757E4D" w:rsidRPr="00226984" w:rsidRDefault="00757E4D" w:rsidP="00757E4D">
            <w:pPr>
              <w:pStyle w:val="Tabletext"/>
              <w:tabs>
                <w:tab w:val="decimal" w:pos="1274"/>
              </w:tabs>
            </w:pPr>
            <w:r w:rsidRPr="00226984">
              <w:t>36%</w:t>
            </w:r>
          </w:p>
        </w:tc>
      </w:tr>
      <w:tr w:rsidR="00757E4D" w:rsidRPr="00226984" w14:paraId="2CE16A33" w14:textId="77777777" w:rsidTr="00757E4D">
        <w:tc>
          <w:tcPr>
            <w:tcW w:w="6547" w:type="dxa"/>
            <w:vAlign w:val="bottom"/>
          </w:tcPr>
          <w:p w14:paraId="6DB73FAD" w14:textId="77777777" w:rsidR="00757E4D" w:rsidRPr="00226984" w:rsidRDefault="00757E4D" w:rsidP="00757E4D">
            <w:pPr>
              <w:pStyle w:val="Tabletext"/>
            </w:pPr>
            <w:r>
              <w:t xml:space="preserve">Petroni et al. </w:t>
            </w:r>
            <w:r>
              <w:fldChar w:fldCharType="begin"/>
            </w:r>
            <w:r>
              <w:instrText xml:space="preserve"> ADDIN EN.CITE &lt;EndNote&gt;&lt;Cite ExcludeAuth="1"&gt;&lt;Author&gt;Petroni&lt;/Author&gt;&lt;Year&gt;2004&lt;/Year&gt;&lt;RecNum&gt;86&lt;/RecNum&gt;&lt;DisplayText&gt;(2004)&lt;/DisplayText&gt;&lt;record&gt;&lt;rec-number&gt;86&lt;/rec-number&gt;&lt;foreign-keys&gt;&lt;key app="EN" db-id="exawddvxhxs9ptete5tpwe9gexpwwvzprptd" timestamp="1303144994"&gt;86&lt;/key&gt;&lt;/foreign-keys&gt;&lt;ref-type name="Book Section"&gt;5&lt;/ref-type&gt;&lt;contributors&gt;&lt;authors&gt;&lt;author&gt;Petroni, Rita&lt;/author&gt;&lt;author&gt;Sigman, Richard&lt;/author&gt;&lt;author&gt;Willimack, Diane &lt;/author&gt;&lt;author&gt;Cohen, Steve &lt;/author&gt;&lt;author&gt;Tucker, Clyde&lt;/author&gt;&lt;/authors&gt;&lt;/contributors&gt;&lt;titles&gt;&lt;title&gt;Response rates and nonresponse in BLS and Census Bureau establishment surveys&lt;/title&gt;&lt;secondary-title&gt;Proceedings of the Survey Research Methods Section&lt;/secondary-title&gt;&lt;/titles&gt;&lt;pages&gt;4159–4166&lt;/pages&gt;&lt;dates&gt;&lt;year&gt;2004&lt;/year&gt;&lt;/dates&gt;&lt;pub-location&gt;Alexandria, VA&lt;/pub-location&gt;&lt;publisher&gt;American Statistical Association&lt;/publisher&gt;&lt;urls&gt;&lt;/urls&gt;&lt;/record&gt;&lt;/Cite&gt;&lt;/EndNote&gt;</w:instrText>
            </w:r>
            <w:r>
              <w:fldChar w:fldCharType="separate"/>
            </w:r>
            <w:r>
              <w:rPr>
                <w:noProof/>
              </w:rPr>
              <w:t>(</w:t>
            </w:r>
            <w:hyperlink w:anchor="_ENREF_30" w:tooltip="Petroni, 2004 #86" w:history="1">
              <w:r>
                <w:rPr>
                  <w:noProof/>
                </w:rPr>
                <w:t>2004</w:t>
              </w:r>
            </w:hyperlink>
            <w:r>
              <w:rPr>
                <w:noProof/>
              </w:rPr>
              <w:t>)</w:t>
            </w:r>
            <w:r>
              <w:fldChar w:fldCharType="end"/>
            </w:r>
          </w:p>
        </w:tc>
        <w:tc>
          <w:tcPr>
            <w:tcW w:w="2957" w:type="dxa"/>
            <w:vAlign w:val="bottom"/>
          </w:tcPr>
          <w:p w14:paraId="2A12C377" w14:textId="77777777" w:rsidR="00757E4D" w:rsidRPr="00226984" w:rsidRDefault="00757E4D" w:rsidP="00757E4D">
            <w:pPr>
              <w:pStyle w:val="Tabletext"/>
              <w:tabs>
                <w:tab w:val="decimal" w:pos="1274"/>
              </w:tabs>
            </w:pPr>
            <w:r w:rsidRPr="00226984">
              <w:t>66%–87%</w:t>
            </w:r>
          </w:p>
        </w:tc>
      </w:tr>
      <w:tr w:rsidR="00757E4D" w:rsidRPr="00226984" w14:paraId="75445E85" w14:textId="77777777" w:rsidTr="00757E4D">
        <w:tc>
          <w:tcPr>
            <w:tcW w:w="6547" w:type="dxa"/>
            <w:vAlign w:val="bottom"/>
          </w:tcPr>
          <w:p w14:paraId="5EB3E252" w14:textId="77777777" w:rsidR="00757E4D" w:rsidRPr="00226984" w:rsidRDefault="00757E4D" w:rsidP="00757E4D">
            <w:pPr>
              <w:pStyle w:val="Tabletext"/>
            </w:pPr>
            <w:r w:rsidRPr="00226984">
              <w:t>W. Davie (2011)</w:t>
            </w:r>
          </w:p>
        </w:tc>
        <w:tc>
          <w:tcPr>
            <w:tcW w:w="2957" w:type="dxa"/>
            <w:vAlign w:val="bottom"/>
          </w:tcPr>
          <w:p w14:paraId="35FE3BAE" w14:textId="77777777" w:rsidR="00757E4D" w:rsidRPr="00226984" w:rsidRDefault="00757E4D" w:rsidP="00757E4D">
            <w:pPr>
              <w:pStyle w:val="Tabletext"/>
              <w:tabs>
                <w:tab w:val="decimal" w:pos="1274"/>
              </w:tabs>
            </w:pPr>
            <w:r w:rsidRPr="00226984">
              <w:t>66%–80%</w:t>
            </w:r>
          </w:p>
        </w:tc>
      </w:tr>
      <w:tr w:rsidR="00757E4D" w:rsidRPr="00226984" w14:paraId="6FFD666A" w14:textId="77777777" w:rsidTr="00757E4D">
        <w:tc>
          <w:tcPr>
            <w:tcW w:w="6547" w:type="dxa"/>
            <w:vAlign w:val="bottom"/>
          </w:tcPr>
          <w:p w14:paraId="5AEB0C20" w14:textId="77777777" w:rsidR="00757E4D" w:rsidRPr="00226984" w:rsidRDefault="00757E4D" w:rsidP="00757E4D">
            <w:pPr>
              <w:pStyle w:val="Tabletext"/>
            </w:pPr>
            <w:r w:rsidRPr="00226984">
              <w:t xml:space="preserve">National Institute of Occupational Safety and Health </w:t>
            </w:r>
            <w:r>
              <w:fldChar w:fldCharType="begin"/>
            </w:r>
            <w:r>
              <w:instrText xml:space="preserve"> ADDIN EN.CITE &lt;EndNote&gt;&lt;Cite ExcludeAuth="1"&gt;&lt;Author&gt;U.S. Department of Labor&lt;/Author&gt;&lt;Year&gt;2003&lt;/Year&gt;&lt;RecNum&gt;140&lt;/RecNum&gt;&lt;DisplayText&gt;(2003)&lt;/DisplayText&gt;&lt;record&gt;&lt;rec-number&gt;140&lt;/rec-number&gt;&lt;foreign-keys&gt;&lt;key app="EN" db-id="exawddvxhxs9ptete5tpwe9gexpwwvzprptd" timestamp="1401814442"&gt;140&lt;/key&gt;&lt;/foreign-keys&gt;&lt;ref-type name="Web Page"&gt;12&lt;/ref-type&gt;&lt;contributors&gt;&lt;authors&gt;&lt;author&gt;U.S. Department of Labor,, Bureau of Labor Statistics, and U.S. Department of Health and Human Services, Centers for Disease Control and Prevention, National Institute for Occupational Safety and Health&lt;/author&gt;&lt;/authors&gt;&lt;/contributors&gt;&lt;titles&gt;&lt;title&gt;Respirator usage in private sector firms&lt;/title&gt;&lt;/titles&gt;&lt;dates&gt;&lt;year&gt;2003&lt;/year&gt;&lt;/dates&gt;&lt;urls&gt;&lt;related-urls&gt;&lt;url&gt;http://www.cdc.gov/niosh/docs/respsurv/&lt;/url&gt;&lt;/related-urls&gt;&lt;/urls&gt;&lt;/record&gt;&lt;/Cite&gt;&lt;/EndNote&gt;</w:instrText>
            </w:r>
            <w:r>
              <w:fldChar w:fldCharType="separate"/>
            </w:r>
            <w:r>
              <w:rPr>
                <w:noProof/>
              </w:rPr>
              <w:t>(</w:t>
            </w:r>
            <w:hyperlink w:anchor="_ENREF_43" w:tooltip="U.S. Department of Labor, 2003 #140" w:history="1">
              <w:r>
                <w:rPr>
                  <w:noProof/>
                </w:rPr>
                <w:t>2003</w:t>
              </w:r>
            </w:hyperlink>
            <w:r>
              <w:rPr>
                <w:noProof/>
              </w:rPr>
              <w:t>)</w:t>
            </w:r>
            <w:r>
              <w:fldChar w:fldCharType="end"/>
            </w:r>
          </w:p>
        </w:tc>
        <w:tc>
          <w:tcPr>
            <w:tcW w:w="2957" w:type="dxa"/>
            <w:vAlign w:val="bottom"/>
          </w:tcPr>
          <w:p w14:paraId="063D128D" w14:textId="77777777" w:rsidR="00757E4D" w:rsidRPr="00226984" w:rsidRDefault="00757E4D" w:rsidP="00757E4D">
            <w:pPr>
              <w:pStyle w:val="Tabletext"/>
              <w:tabs>
                <w:tab w:val="decimal" w:pos="1274"/>
              </w:tabs>
            </w:pPr>
            <w:r w:rsidRPr="00226984">
              <w:t>76%</w:t>
            </w:r>
          </w:p>
        </w:tc>
      </w:tr>
      <w:tr w:rsidR="00757E4D" w:rsidRPr="00226984" w14:paraId="3D5C11DA" w14:textId="77777777" w:rsidTr="00757E4D">
        <w:tc>
          <w:tcPr>
            <w:tcW w:w="6547" w:type="dxa"/>
            <w:vAlign w:val="bottom"/>
          </w:tcPr>
          <w:p w14:paraId="674EDD60" w14:textId="77777777" w:rsidR="00757E4D" w:rsidRPr="00226984" w:rsidRDefault="00757E4D" w:rsidP="00757E4D">
            <w:pPr>
              <w:pStyle w:val="Tabletext"/>
              <w:rPr>
                <w:b/>
                <w:bCs/>
              </w:rPr>
            </w:pPr>
            <w:r w:rsidRPr="00226984">
              <w:rPr>
                <w:b/>
                <w:bCs/>
              </w:rPr>
              <w:t>O*NET</w:t>
            </w:r>
          </w:p>
        </w:tc>
        <w:tc>
          <w:tcPr>
            <w:tcW w:w="2957" w:type="dxa"/>
            <w:vAlign w:val="bottom"/>
          </w:tcPr>
          <w:p w14:paraId="578FA93B" w14:textId="77777777" w:rsidR="00757E4D" w:rsidRPr="00226984" w:rsidRDefault="00757E4D" w:rsidP="00757E4D">
            <w:pPr>
              <w:pStyle w:val="Tabletext"/>
              <w:tabs>
                <w:tab w:val="decimal" w:pos="1274"/>
              </w:tabs>
              <w:rPr>
                <w:b/>
                <w:bCs/>
              </w:rPr>
            </w:pPr>
            <w:r w:rsidRPr="00226984">
              <w:rPr>
                <w:b/>
                <w:bCs/>
              </w:rPr>
              <w:t>7</w:t>
            </w:r>
            <w:r>
              <w:rPr>
                <w:b/>
                <w:bCs/>
              </w:rPr>
              <w:t>5</w:t>
            </w:r>
            <w:r w:rsidRPr="00226984">
              <w:rPr>
                <w:b/>
                <w:bCs/>
              </w:rPr>
              <w:t>%</w:t>
            </w:r>
          </w:p>
        </w:tc>
      </w:tr>
    </w:tbl>
    <w:p w14:paraId="1025B4BC" w14:textId="77777777" w:rsidR="00757E4D" w:rsidRDefault="00757E4D" w:rsidP="00757E4D">
      <w:pPr>
        <w:pStyle w:val="BodyText"/>
      </w:pPr>
    </w:p>
    <w:p w14:paraId="6EADBFCF" w14:textId="1193504A" w:rsidR="007B2345" w:rsidRPr="00D862C0" w:rsidRDefault="007B2345" w:rsidP="00757E4D">
      <w:pPr>
        <w:pStyle w:val="BodyText"/>
        <w:ind w:firstLine="0"/>
      </w:pPr>
      <w:r w:rsidRPr="00D862C0">
        <w:fldChar w:fldCharType="begin"/>
      </w:r>
      <w:r>
        <w:instrText xml:space="preserve"> ADDIN EN.CITE &lt;EndNote&gt;&lt;Cite&gt;&lt;Author&gt;Treasury Board of Canada Secretariat&lt;/Author&gt;&lt;Year&gt;2009, May&lt;/Year&gt;&lt;RecNum&gt;89&lt;/RecNum&gt;&lt;DisplayText&gt;(Treasury Board of Canada Secretariat, 2009)&lt;/DisplayText&gt;&lt;record&gt;&lt;rec-number&gt;89&lt;/rec-number&gt;&lt;foreign-keys&gt;&lt;key app="EN" db-id="exawddvxhxs9ptete5tpwe9gexpwwvzprptd" timestamp="1303929610"&gt;89&lt;/key&gt;&lt;/foreign-keys&gt;&lt;ref-type name="Book"&gt;6&lt;/ref-type&gt;&lt;contributors&gt;&lt;authors&gt;&lt;author&gt;Treasury Board of Canada Secretariat,,&lt;/author&gt;&lt;/authors&gt;&lt;/contributors&gt;&lt;titles&gt;&lt;title&gt;Public servants on the public service of Canada: Summary of the results of the 2008 Public Service Employee Survey&lt;/title&gt;&lt;/titles&gt;&lt;dates&gt;&lt;year&gt;2009&lt;/year&gt;&lt;pub-dates&gt;&lt;date&gt;May&lt;/date&gt;&lt;/pub-dates&gt;&lt;/dates&gt;&lt;pub-location&gt;Retrieved from http://www.tbs-sct.gc.ca/pses-saff/2008/report-rapport-eng.asp#appa RESOURCEID = 16339 &lt;/pub-location&gt;&lt;urls&gt;&lt;related-urls&gt;&lt;url&gt;http://www.tbs-sct.gc.ca/pses-saff/2008/report-rapport-eng.asp#appa RESOURCEID = 16339 &lt;/url&gt;&lt;/related-urls&gt;&lt;/urls&gt;&lt;/record&gt;&lt;/Cite&gt;&lt;/EndNote&gt;</w:instrText>
      </w:r>
      <w:r w:rsidRPr="00D862C0">
        <w:fldChar w:fldCharType="separate"/>
      </w:r>
      <w:r>
        <w:rPr>
          <w:noProof/>
        </w:rPr>
        <w:t>(</w:t>
      </w:r>
      <w:hyperlink w:anchor="_ENREF_40" w:tooltip="Treasury Board of Canada Secretariat, 2009 #89" w:history="1">
        <w:r w:rsidR="00697ECC">
          <w:rPr>
            <w:noProof/>
          </w:rPr>
          <w:t>Treasury Board of Canada Secretariat, 2009</w:t>
        </w:r>
      </w:hyperlink>
      <w:r>
        <w:rPr>
          <w:noProof/>
        </w:rPr>
        <w:t>)</w:t>
      </w:r>
      <w:r w:rsidRPr="00D862C0">
        <w:fldChar w:fldCharType="end"/>
      </w:r>
      <w:r w:rsidRPr="00D862C0">
        <w:t>. A questionnaire was delivered to each employee by a government agent who personally requested that the employee complete the questionnaire and return it by mail. Multiple follow-ups of nonrespondents were made by e-mail and interoffice mail to maximize the response rate. No incentive was used, however; because all sample members were also employees of the organization conducting the survey and could fill out the survey on government time, the use of an incentive was thought to be unnecessary. The final overall response rate for the survey was 66%.</w:t>
      </w:r>
    </w:p>
    <w:p w14:paraId="1AA46B1A" w14:textId="46E2E8D1" w:rsidR="007B2345" w:rsidRPr="00D862C0" w:rsidRDefault="007B2345" w:rsidP="007B2345">
      <w:pPr>
        <w:pStyle w:val="BodyText"/>
      </w:pPr>
      <w:r w:rsidRPr="00D862C0">
        <w:t>The Office of Personnel Management (</w:t>
      </w:r>
      <w:r w:rsidRPr="00424401">
        <w:t>OPM</w:t>
      </w:r>
      <w:r w:rsidRPr="00D862C0">
        <w:t>) developed the Organizational Assessment Survey (</w:t>
      </w:r>
      <w:r w:rsidRPr="00424401">
        <w:t>OAS</w:t>
      </w:r>
      <w:r w:rsidRPr="00D862C0">
        <w:t xml:space="preserve">) and has encouraged all federal agencies to survey their employees in order to evaluate organizational performance, benchmark best practices, and align performance with important and measurable outcomes. The experience OPM has had in implementing these surveys in numerous federal agencies provides some evidence of response rates for employee surveys conducted by the U.S. government. The OAS design closely resembles </w:t>
      </w:r>
      <w:r>
        <w:t xml:space="preserve">that of </w:t>
      </w:r>
      <w:r w:rsidRPr="00D862C0">
        <w:t>the Canadian Public Service Employee Survey. The surveys are self-administered and are conducted by each agency for its own employees. Furthermore, like the Public Service Employee Survey, the OAS request to participate is personalized and made directly to the employee by his or her employer. The features of the design offer a significant advantage over the O*NET survey design, as previously noted.</w:t>
      </w:r>
    </w:p>
    <w:p w14:paraId="30AD8483" w14:textId="77777777" w:rsidR="007B2345" w:rsidRDefault="007B2345" w:rsidP="007B2345">
      <w:pPr>
        <w:pStyle w:val="BodyText"/>
      </w:pPr>
      <w:r w:rsidRPr="00D862C0">
        <w:t>Although the results of the OAS surveys are not publicly available, an official at OPM was able to provide some general information regarding OAS response rates (C. Simons, personal communication, March 21, 2002). According to OPM, response rates for OAS surveys vary considerably by agency, from 30% to 80%. However, the average response across all</w:t>
      </w:r>
      <w:r>
        <w:t xml:space="preserve"> agencies is approximately 57%.</w:t>
      </w:r>
    </w:p>
    <w:p w14:paraId="0BC154AF" w14:textId="0A7EBC5F" w:rsidR="007B2345" w:rsidRDefault="007B2345" w:rsidP="007B2345">
      <w:pPr>
        <w:pStyle w:val="BodyText"/>
      </w:pPr>
      <w:r w:rsidRPr="00D862C0">
        <w:t>The Employee Viewpoint Survey, a</w:t>
      </w:r>
      <w:r w:rsidR="00560673">
        <w:t>n annual</w:t>
      </w:r>
      <w:r w:rsidRPr="00D862C0">
        <w:t xml:space="preserve"> census administered to hundreds of thousands of full-time federal employees across U.S. government agencies, </w:t>
      </w:r>
      <w:r w:rsidR="00560673">
        <w:t xml:space="preserve">has </w:t>
      </w:r>
      <w:r w:rsidRPr="00D862C0">
        <w:t xml:space="preserve">yielded response rates </w:t>
      </w:r>
      <w:r w:rsidR="00560673" w:rsidRPr="00560673">
        <w:t>ranging from 46% to 50% during the period 2011</w:t>
      </w:r>
      <w:r w:rsidR="00560673">
        <w:t>–</w:t>
      </w:r>
      <w:r w:rsidR="00560673" w:rsidRPr="00560673">
        <w:t>2016</w:t>
      </w:r>
      <w:r w:rsidR="00E360A4">
        <w:t xml:space="preserve"> </w:t>
      </w:r>
      <w:r w:rsidR="0033189D">
        <w:fldChar w:fldCharType="begin"/>
      </w:r>
      <w:r w:rsidR="0033189D">
        <w:instrText xml:space="preserve"> ADDIN EN.CITE &lt;EndNote&gt;&lt;Cite&gt;&lt;Author&gt;U.S. Office of Personnel Management&lt;/Author&gt;&lt;Year&gt;2016&lt;/Year&gt;&lt;RecNum&gt;172&lt;/RecNum&gt;&lt;DisplayText&gt;(U.S. Office of Personnel Management, 2016)&lt;/DisplayText&gt;&lt;record&gt;&lt;rec-number&gt;172&lt;/rec-number&gt;&lt;foreign-keys&gt;&lt;key app="EN" db-id="exawddvxhxs9ptete5tpwe9gexpwwvzprptd" timestamp="1504020738"&gt;172&lt;/key&gt;&lt;/foreign-keys&gt;&lt;ref-type name="Book"&gt;6&lt;/ref-type&gt;&lt;contributors&gt;&lt;authors&gt;&lt;author&gt;U.S. Office of Personnel Management,,&lt;/author&gt;&lt;/authors&gt;&lt;/contributors&gt;&lt;titles&gt;&lt;title&gt;Federal Employee Viewpoint Survey: Governmentwide management report&lt;/title&gt;&lt;/titles&gt;&lt;dates&gt;&lt;year&gt;2016&lt;/year&gt;&lt;/dates&gt;&lt;pub-location&gt;Washington, DC&lt;/pub-location&gt;&lt;publisher&gt;Author. Retrieved from https://www.fedview.opm.gov/2016FILES/2016_FEVS_Gwide_Final_Report.PDF &lt;/publisher&gt;&lt;urls&gt;&lt;/urls&gt;&lt;/record&gt;&lt;/Cite&gt;&lt;/EndNote&gt;</w:instrText>
      </w:r>
      <w:r w:rsidR="0033189D">
        <w:fldChar w:fldCharType="separate"/>
      </w:r>
      <w:r w:rsidR="0033189D">
        <w:rPr>
          <w:noProof/>
        </w:rPr>
        <w:t>(</w:t>
      </w:r>
      <w:hyperlink w:anchor="_ENREF_45" w:tooltip="U.S. Office of Personnel Management, 2016 #172" w:history="1">
        <w:r w:rsidR="00697ECC">
          <w:rPr>
            <w:noProof/>
          </w:rPr>
          <w:t>U.S. Office of Personnel Management, 2016</w:t>
        </w:r>
      </w:hyperlink>
      <w:r w:rsidR="0033189D">
        <w:rPr>
          <w:noProof/>
        </w:rPr>
        <w:t>)</w:t>
      </w:r>
      <w:r w:rsidR="0033189D">
        <w:fldChar w:fldCharType="end"/>
      </w:r>
      <w:r>
        <w:t>.</w:t>
      </w:r>
    </w:p>
    <w:p w14:paraId="12DA6ECE" w14:textId="51FB6708" w:rsidR="007B2345" w:rsidRDefault="007B2345" w:rsidP="007B2345">
      <w:pPr>
        <w:pStyle w:val="BodyText"/>
      </w:pPr>
      <w:r w:rsidRPr="00D862C0">
        <w:t xml:space="preserve">Additionally, </w:t>
      </w:r>
      <w:r>
        <w:rPr>
          <w:noProof/>
        </w:rPr>
        <w:t xml:space="preserve">Anseel, Lievens, Schollaert, and Choragwicka </w:t>
      </w:r>
      <w:r>
        <w:rPr>
          <w:noProof/>
        </w:rPr>
        <w:fldChar w:fldCharType="begin"/>
      </w:r>
      <w:r>
        <w:rPr>
          <w:noProof/>
        </w:rPr>
        <w:instrText xml:space="preserve"> ADDIN EN.CITE &lt;EndNote&gt;&lt;Cite ExcludeAuth="1"&gt;&lt;Author&gt;Anseel&lt;/Author&gt;&lt;Year&gt;2010&lt;/Year&gt;&lt;RecNum&gt;141&lt;/RecNum&gt;&lt;DisplayText&gt;(2010)&lt;/DisplayText&gt;&lt;record&gt;&lt;rec-number&gt;141&lt;/rec-number&gt;&lt;foreign-keys&gt;&lt;key app="EN" db-id="exawddvxhxs9ptete5tpwe9gexpwwvzprptd" timestamp="1401815066"&gt;141&lt;/key&gt;&lt;/foreign-keys&gt;&lt;ref-type name="Journal Article"&gt;17&lt;/ref-type&gt;&lt;contributors&gt;&lt;authors&gt;&lt;author&gt;Anseel, F.&lt;/author&gt;&lt;author&gt;Lievens, F.&lt;/author&gt;&lt;author&gt;Schollaert, E.&lt;/author&gt;&lt;author&gt;Choragwicka, B.&lt;/author&gt;&lt;/authors&gt;&lt;/contributors&gt;&lt;titles&gt;&lt;title&gt;Response rates in organizational science, 1995-2008: A meta-analytic review and guidelines for survey researchers&lt;/title&gt;&lt;secondary-title&gt;Journal of Business Psychology&lt;/secondary-title&gt;&lt;/titles&gt;&lt;pages&gt;335-349&lt;/pages&gt;&lt;volume&gt;25&lt;/volume&gt;&lt;dates&gt;&lt;year&gt;2010&lt;/year&gt;&lt;/dates&gt;&lt;urls&gt;&lt;/urls&gt;&lt;/record&gt;&lt;/Cite&gt;&lt;/EndNote&gt;</w:instrText>
      </w:r>
      <w:r>
        <w:rPr>
          <w:noProof/>
        </w:rPr>
        <w:fldChar w:fldCharType="separate"/>
      </w:r>
      <w:r>
        <w:rPr>
          <w:noProof/>
        </w:rPr>
        <w:t>(</w:t>
      </w:r>
      <w:hyperlink w:anchor="_ENREF_2" w:tooltip="Anseel, 2010 #141" w:history="1">
        <w:r w:rsidR="00697ECC">
          <w:rPr>
            <w:noProof/>
          </w:rPr>
          <w:t>2010</w:t>
        </w:r>
      </w:hyperlink>
      <w:r>
        <w:rPr>
          <w:noProof/>
        </w:rPr>
        <w:t>)</w:t>
      </w:r>
      <w:r>
        <w:rPr>
          <w:noProof/>
        </w:rPr>
        <w:fldChar w:fldCharType="end"/>
      </w:r>
      <w:r w:rsidRPr="00D862C0">
        <w:t xml:space="preserve">, who conducted a meta-analysis of </w:t>
      </w:r>
      <w:r>
        <w:t>2,037</w:t>
      </w:r>
      <w:r w:rsidRPr="00D862C0">
        <w:t xml:space="preserve"> surveys in the field of </w:t>
      </w:r>
      <w:r>
        <w:t xml:space="preserve">industrial and organizational psychology, management, and marketing from 1995 through 2008, </w:t>
      </w:r>
      <w:r w:rsidRPr="00D862C0">
        <w:t xml:space="preserve">found that surveys implementing many of the response-rate-enhancing features of the O*NET survey had </w:t>
      </w:r>
      <w:r>
        <w:t xml:space="preserve">an average </w:t>
      </w:r>
      <w:r w:rsidRPr="00D862C0">
        <w:t>response rate of 5</w:t>
      </w:r>
      <w:r>
        <w:t>2%</w:t>
      </w:r>
      <w:r w:rsidRPr="00D862C0">
        <w:t xml:space="preserve">. </w:t>
      </w:r>
      <w:r>
        <w:t xml:space="preserve">In a study examining implications of employees’ mode preference in completing a survey, Cole, </w:t>
      </w:r>
      <w:r>
        <w:rPr>
          <w:noProof/>
        </w:rPr>
        <w:t>Bedeian, and Feild</w:t>
      </w:r>
      <w:r>
        <w:t xml:space="preserve"> </w:t>
      </w:r>
      <w:r>
        <w:fldChar w:fldCharType="begin"/>
      </w:r>
      <w:r w:rsidR="00F73F2A">
        <w:instrText xml:space="preserve"> ADDIN EN.CITE &lt;EndNote&gt;&lt;Cite ExcludeAuth="1"&gt;&lt;Author&gt;Cole&lt;/Author&gt;&lt;Year&gt;2006&lt;/Year&gt;&lt;RecNum&gt;129&lt;/RecNum&gt;&lt;DisplayText&gt;(2006)&lt;/DisplayText&gt;&lt;record&gt;&lt;rec-number&gt;129&lt;/rec-number&gt;&lt;foreign-keys&gt;&lt;key app="EN" db-id="exawddvxhxs9ptete5tpwe9gexpwwvzprptd" timestamp="1401808221"&gt;129&lt;/key&gt;&lt;/foreign-keys&gt;&lt;ref-type name="Journal Article"&gt;17&lt;/ref-type&gt;&lt;contributors&gt;&lt;authors&gt;&lt;author&gt;Cole, M. S.&lt;/author&gt;&lt;author&gt;Bedeian, A. G.&lt;/author&gt;&lt;author&gt;Feild, H.S.&lt;/author&gt;&lt;/authors&gt;&lt;/contributors&gt;&lt;titles&gt;&lt;title&gt;The measurement equivalence of Web-based and paper-and-pencil measures of transformational leadership&lt;/title&gt;&lt;secondary-title&gt;Organizational Research Methods&lt;/secondary-title&gt;&lt;/titles&gt;&lt;periodical&gt;&lt;full-title&gt;Organizational Research Methods&lt;/full-title&gt;&lt;abbr-1&gt;Organ Res Methods&lt;/abbr-1&gt;&lt;/periodical&gt;&lt;pages&gt;339-368&lt;/pages&gt;&lt;volume&gt;9&lt;/volume&gt;&lt;dates&gt;&lt;year&gt;2006&lt;/year&gt;&lt;/dates&gt;&lt;urls&gt;&lt;/urls&gt;&lt;/record&gt;&lt;/Cite&gt;&lt;/EndNote&gt;</w:instrText>
      </w:r>
      <w:r>
        <w:fldChar w:fldCharType="separate"/>
      </w:r>
      <w:r>
        <w:rPr>
          <w:noProof/>
        </w:rPr>
        <w:t>(</w:t>
      </w:r>
      <w:hyperlink w:anchor="_ENREF_7" w:tooltip="Cole, 2006 #129" w:history="1">
        <w:r w:rsidR="00697ECC">
          <w:rPr>
            <w:noProof/>
          </w:rPr>
          <w:t>2006</w:t>
        </w:r>
      </w:hyperlink>
      <w:r>
        <w:rPr>
          <w:noProof/>
        </w:rPr>
        <w:t>)</w:t>
      </w:r>
      <w:r>
        <w:fldChar w:fldCharType="end"/>
      </w:r>
      <w:r>
        <w:t xml:space="preserve"> sampled 8,598 employees across 50 countries who worked in the manufacturing industry and who varied in age, job tenure, and job functions. The study offered targeted respondents the same survey mode options as are given in O*NET: a paper-and-pencil version or a Web-based option. The overall response rate was 57%.</w:t>
      </w:r>
    </w:p>
    <w:p w14:paraId="60D99546" w14:textId="336BFD3A" w:rsidR="007B2345" w:rsidRDefault="007B2345" w:rsidP="007B2345">
      <w:pPr>
        <w:pStyle w:val="BodyText"/>
      </w:pPr>
      <w:r>
        <w:t xml:space="preserve">The above results for employee surveys are summarized in Exhibit </w:t>
      </w:r>
      <w:r w:rsidR="00312F84">
        <w:t>A-</w:t>
      </w:r>
      <w:r>
        <w:t>5. Again, the data indicate that the O*NET employee response rate of 6</w:t>
      </w:r>
      <w:r w:rsidR="002E0356">
        <w:t>4</w:t>
      </w:r>
      <w:r>
        <w:t>% is comparable to that of similar surveys.</w:t>
      </w:r>
    </w:p>
    <w:p w14:paraId="1640805D" w14:textId="7AED1EA9" w:rsidR="007B2345" w:rsidRPr="00EE2488" w:rsidRDefault="007B2345" w:rsidP="007B2345">
      <w:pPr>
        <w:pStyle w:val="Exhibit"/>
      </w:pPr>
      <w:bookmarkStart w:id="58" w:name="_Toc491424213"/>
      <w:bookmarkStart w:id="59" w:name="_Toc491425316"/>
      <w:bookmarkStart w:id="60" w:name="_Toc524351012"/>
      <w:r w:rsidRPr="00EE2488">
        <w:t xml:space="preserve">Exhibit </w:t>
      </w:r>
      <w:r w:rsidR="00312F84">
        <w:t>A-</w:t>
      </w:r>
      <w:r>
        <w:t>5</w:t>
      </w:r>
      <w:r w:rsidRPr="00EE2488">
        <w:t>.</w:t>
      </w:r>
      <w:r w:rsidR="00FE7547">
        <w:t xml:space="preserve"> </w:t>
      </w:r>
      <w:r w:rsidR="00FE459A">
        <w:tab/>
      </w:r>
      <w:r w:rsidRPr="00EE2488">
        <w:t>Studies of Employee-Level Response Rates</w:t>
      </w:r>
      <w:bookmarkEnd w:id="58"/>
      <w:bookmarkEnd w:id="59"/>
      <w:bookmarkEnd w:id="60"/>
    </w:p>
    <w:tbl>
      <w:tblPr>
        <w:tblW w:w="9504" w:type="dxa"/>
        <w:tblBorders>
          <w:top w:val="single" w:sz="12" w:space="0" w:color="auto"/>
          <w:bottom w:val="single" w:sz="12" w:space="0" w:color="auto"/>
        </w:tblBorders>
        <w:tblLayout w:type="fixed"/>
        <w:tblLook w:val="01E0" w:firstRow="1" w:lastRow="1" w:firstColumn="1" w:lastColumn="1" w:noHBand="0" w:noVBand="0"/>
      </w:tblPr>
      <w:tblGrid>
        <w:gridCol w:w="6547"/>
        <w:gridCol w:w="2957"/>
      </w:tblGrid>
      <w:tr w:rsidR="007B2345" w:rsidRPr="00226984" w14:paraId="647652D8" w14:textId="77777777" w:rsidTr="007B2345">
        <w:tc>
          <w:tcPr>
            <w:tcW w:w="6547" w:type="dxa"/>
            <w:tcBorders>
              <w:top w:val="single" w:sz="12" w:space="0" w:color="auto"/>
              <w:left w:val="nil"/>
              <w:bottom w:val="single" w:sz="6" w:space="0" w:color="auto"/>
              <w:right w:val="nil"/>
              <w:tl2br w:val="nil"/>
              <w:tr2bl w:val="nil"/>
            </w:tcBorders>
            <w:shd w:val="pct20" w:color="auto" w:fill="auto"/>
            <w:vAlign w:val="bottom"/>
          </w:tcPr>
          <w:p w14:paraId="438932C5" w14:textId="77777777" w:rsidR="007B2345" w:rsidRPr="00226984" w:rsidRDefault="007B2345" w:rsidP="007B2345">
            <w:pPr>
              <w:pStyle w:val="TableHeaders"/>
            </w:pPr>
            <w:r w:rsidRPr="00226984">
              <w:t>Study</w:t>
            </w:r>
          </w:p>
        </w:tc>
        <w:tc>
          <w:tcPr>
            <w:tcW w:w="2957" w:type="dxa"/>
            <w:tcBorders>
              <w:top w:val="single" w:sz="12" w:space="0" w:color="auto"/>
              <w:left w:val="nil"/>
              <w:bottom w:val="single" w:sz="6" w:space="0" w:color="auto"/>
              <w:right w:val="nil"/>
              <w:tl2br w:val="nil"/>
              <w:tr2bl w:val="nil"/>
            </w:tcBorders>
            <w:shd w:val="pct20" w:color="auto" w:fill="auto"/>
            <w:vAlign w:val="bottom"/>
          </w:tcPr>
          <w:p w14:paraId="016D983F" w14:textId="77777777" w:rsidR="007B2345" w:rsidRPr="00226984" w:rsidRDefault="007B2345" w:rsidP="007B2345">
            <w:pPr>
              <w:pStyle w:val="TableHeaders"/>
            </w:pPr>
            <w:r w:rsidRPr="00226984">
              <w:t>Response Rate</w:t>
            </w:r>
          </w:p>
        </w:tc>
      </w:tr>
      <w:tr w:rsidR="007B2345" w:rsidRPr="00D862C0" w14:paraId="2028B3E1" w14:textId="77777777" w:rsidTr="007B2345">
        <w:tc>
          <w:tcPr>
            <w:tcW w:w="6547" w:type="dxa"/>
            <w:vAlign w:val="bottom"/>
          </w:tcPr>
          <w:p w14:paraId="2A551DE2" w14:textId="17E56F81" w:rsidR="007B2345" w:rsidRPr="00226984" w:rsidRDefault="007B2345" w:rsidP="007B2345">
            <w:pPr>
              <w:pStyle w:val="Tabletext"/>
            </w:pPr>
            <w:r w:rsidRPr="00226984">
              <w:t xml:space="preserve">Treasury Board of Canada Secretariat </w:t>
            </w:r>
            <w:r w:rsidR="00C17287">
              <w:fldChar w:fldCharType="begin"/>
            </w:r>
            <w:r w:rsidR="00C17287">
              <w:instrText xml:space="preserve"> ADDIN EN.CITE &lt;EndNote&gt;&lt;Cite ExcludeAuth="1"&gt;&lt;Author&gt;Treasury Board of Canada Secretariat&lt;/Author&gt;&lt;Year&gt;2009&lt;/Year&gt;&lt;RecNum&gt;89&lt;/RecNum&gt;&lt;DisplayText&gt;(2009)&lt;/DisplayText&gt;&lt;record&gt;&lt;rec-number&gt;89&lt;/rec-number&gt;&lt;foreign-keys&gt;&lt;key app="EN" db-id="exawddvxhxs9ptete5tpwe9gexpwwvzprptd" timestamp="1303929610"&gt;89&lt;/key&gt;&lt;/foreign-keys&gt;&lt;ref-type name="Book"&gt;6&lt;/ref-type&gt;&lt;contributors&gt;&lt;authors&gt;&lt;author&gt;Treasury Board of Canada Secretariat,,&lt;/author&gt;&lt;/authors&gt;&lt;/contributors&gt;&lt;titles&gt;&lt;title&gt;Public servants on the public service of Canada: Summary of the results of the 2008 Public Service Employee Survey&lt;/title&gt;&lt;/titles&gt;&lt;dates&gt;&lt;year&gt;2009&lt;/year&gt;&lt;pub-dates&gt;&lt;date&gt;May&lt;/date&gt;&lt;/pub-dates&gt;&lt;/dates&gt;&lt;pub-location&gt;Retrieved from http://www.tbs-sct.gc.ca/pses-saff/2008/report-rapport-eng.asp#appa RESOURCEID = 16339 &lt;/pub-location&gt;&lt;urls&gt;&lt;related-urls&gt;&lt;url&gt;http://www.tbs-sct.gc.ca/pses-saff/2008/report-rapport-eng.asp#appa RESOURCEID = 16339 &lt;/url&gt;&lt;/related-urls&gt;&lt;/urls&gt;&lt;/record&gt;&lt;/Cite&gt;&lt;/EndNote&gt;</w:instrText>
            </w:r>
            <w:r w:rsidR="00C17287">
              <w:fldChar w:fldCharType="separate"/>
            </w:r>
            <w:r w:rsidR="00C17287">
              <w:rPr>
                <w:noProof/>
              </w:rPr>
              <w:t>(</w:t>
            </w:r>
            <w:hyperlink w:anchor="_ENREF_40" w:tooltip="Treasury Board of Canada Secretariat, 2009 #89" w:history="1">
              <w:r w:rsidR="00697ECC">
                <w:rPr>
                  <w:noProof/>
                </w:rPr>
                <w:t>2009</w:t>
              </w:r>
            </w:hyperlink>
            <w:r w:rsidR="00C17287">
              <w:rPr>
                <w:noProof/>
              </w:rPr>
              <w:t>)</w:t>
            </w:r>
            <w:r w:rsidR="00C17287">
              <w:fldChar w:fldCharType="end"/>
            </w:r>
          </w:p>
        </w:tc>
        <w:tc>
          <w:tcPr>
            <w:tcW w:w="2957" w:type="dxa"/>
            <w:vAlign w:val="bottom"/>
          </w:tcPr>
          <w:p w14:paraId="1E683E3F" w14:textId="77777777" w:rsidR="007B2345" w:rsidRPr="00226984" w:rsidRDefault="007B2345" w:rsidP="007B2345">
            <w:pPr>
              <w:pStyle w:val="Tabletext"/>
              <w:tabs>
                <w:tab w:val="decimal" w:pos="1193"/>
              </w:tabs>
            </w:pPr>
            <w:r w:rsidRPr="00226984">
              <w:t>66%</w:t>
            </w:r>
          </w:p>
        </w:tc>
      </w:tr>
      <w:tr w:rsidR="007B2345" w:rsidRPr="00D862C0" w14:paraId="2594012B" w14:textId="77777777" w:rsidTr="007B2345">
        <w:tc>
          <w:tcPr>
            <w:tcW w:w="6547" w:type="dxa"/>
            <w:vAlign w:val="bottom"/>
          </w:tcPr>
          <w:p w14:paraId="54899308" w14:textId="289EAD70" w:rsidR="007B2345" w:rsidRPr="00226984" w:rsidRDefault="007B2345" w:rsidP="007B2345">
            <w:pPr>
              <w:pStyle w:val="Tabletext"/>
            </w:pPr>
            <w:r w:rsidRPr="00226984">
              <w:t>OPM (</w:t>
            </w:r>
            <w:r w:rsidR="00560673">
              <w:t xml:space="preserve">C. Simons, personal communication, </w:t>
            </w:r>
            <w:r w:rsidRPr="00226984">
              <w:t>2002)</w:t>
            </w:r>
          </w:p>
        </w:tc>
        <w:tc>
          <w:tcPr>
            <w:tcW w:w="2957" w:type="dxa"/>
            <w:vAlign w:val="bottom"/>
          </w:tcPr>
          <w:p w14:paraId="3CDA8102" w14:textId="77777777" w:rsidR="007B2345" w:rsidRPr="00226984" w:rsidRDefault="007B2345" w:rsidP="007B2345">
            <w:pPr>
              <w:pStyle w:val="Tabletext"/>
              <w:tabs>
                <w:tab w:val="decimal" w:pos="1193"/>
              </w:tabs>
            </w:pPr>
            <w:r w:rsidRPr="00226984">
              <w:t>57%</w:t>
            </w:r>
          </w:p>
        </w:tc>
      </w:tr>
      <w:tr w:rsidR="007B2345" w:rsidRPr="00D862C0" w14:paraId="07D38EF3" w14:textId="77777777" w:rsidTr="007B2345">
        <w:tc>
          <w:tcPr>
            <w:tcW w:w="6547" w:type="dxa"/>
            <w:vAlign w:val="bottom"/>
          </w:tcPr>
          <w:p w14:paraId="39FDA77D" w14:textId="371143B9" w:rsidR="007B2345" w:rsidRPr="00226984" w:rsidRDefault="007B2345" w:rsidP="007B2345">
            <w:pPr>
              <w:pStyle w:val="Tabletext"/>
            </w:pPr>
            <w:r w:rsidRPr="00226984">
              <w:t xml:space="preserve">OPM </w:t>
            </w:r>
            <w:r w:rsidR="0033189D">
              <w:fldChar w:fldCharType="begin"/>
            </w:r>
            <w:r w:rsidR="0033189D">
              <w:instrText xml:space="preserve"> ADDIN EN.CITE &lt;EndNote&gt;&lt;Cite ExcludeAuth="1"&gt;&lt;Author&gt;U.S. Office of Personnel Management&lt;/Author&gt;&lt;Year&gt;2016&lt;/Year&gt;&lt;RecNum&gt;172&lt;/RecNum&gt;&lt;DisplayText&gt;(2016)&lt;/DisplayText&gt;&lt;record&gt;&lt;rec-number&gt;172&lt;/rec-number&gt;&lt;foreign-keys&gt;&lt;key app="EN" db-id="exawddvxhxs9ptete5tpwe9gexpwwvzprptd" timestamp="1504020738"&gt;172&lt;/key&gt;&lt;/foreign-keys&gt;&lt;ref-type name="Book"&gt;6&lt;/ref-type&gt;&lt;contributors&gt;&lt;authors&gt;&lt;author&gt;U.S. Office of Personnel Management,,&lt;/author&gt;&lt;/authors&gt;&lt;/contributors&gt;&lt;titles&gt;&lt;title&gt;Federal Employee Viewpoint Survey: Governmentwide management report&lt;/title&gt;&lt;/titles&gt;&lt;dates&gt;&lt;year&gt;2016&lt;/year&gt;&lt;/dates&gt;&lt;pub-location&gt;Washington, DC&lt;/pub-location&gt;&lt;publisher&gt;Author. Retrieved from https://www.fedview.opm.gov/2016FILES/2016_FEVS_Gwide_Final_Report.PDF &lt;/publisher&gt;&lt;urls&gt;&lt;/urls&gt;&lt;/record&gt;&lt;/Cite&gt;&lt;/EndNote&gt;</w:instrText>
            </w:r>
            <w:r w:rsidR="0033189D">
              <w:fldChar w:fldCharType="separate"/>
            </w:r>
            <w:r w:rsidR="0033189D">
              <w:rPr>
                <w:noProof/>
              </w:rPr>
              <w:t>(</w:t>
            </w:r>
            <w:hyperlink w:anchor="_ENREF_45" w:tooltip="U.S. Office of Personnel Management, 2016 #172" w:history="1">
              <w:r w:rsidR="00697ECC">
                <w:rPr>
                  <w:noProof/>
                </w:rPr>
                <w:t>2016</w:t>
              </w:r>
            </w:hyperlink>
            <w:r w:rsidR="0033189D">
              <w:rPr>
                <w:noProof/>
              </w:rPr>
              <w:t>)</w:t>
            </w:r>
            <w:r w:rsidR="0033189D">
              <w:fldChar w:fldCharType="end"/>
            </w:r>
          </w:p>
        </w:tc>
        <w:tc>
          <w:tcPr>
            <w:tcW w:w="2957" w:type="dxa"/>
            <w:vAlign w:val="bottom"/>
          </w:tcPr>
          <w:p w14:paraId="530F2A38" w14:textId="526747A0" w:rsidR="007B2345" w:rsidRPr="00226984" w:rsidRDefault="007B2345" w:rsidP="007B2345">
            <w:pPr>
              <w:pStyle w:val="Tabletext"/>
              <w:tabs>
                <w:tab w:val="decimal" w:pos="1193"/>
              </w:tabs>
            </w:pPr>
            <w:r w:rsidRPr="00226984">
              <w:t>46%–</w:t>
            </w:r>
            <w:r w:rsidR="00560673">
              <w:t>50</w:t>
            </w:r>
            <w:r w:rsidRPr="00226984">
              <w:t>%</w:t>
            </w:r>
          </w:p>
        </w:tc>
      </w:tr>
      <w:tr w:rsidR="007B2345" w:rsidRPr="00D862C0" w14:paraId="1DEA2C77" w14:textId="77777777" w:rsidTr="007B2345">
        <w:tc>
          <w:tcPr>
            <w:tcW w:w="6547" w:type="dxa"/>
            <w:vAlign w:val="bottom"/>
          </w:tcPr>
          <w:p w14:paraId="5A1FA345" w14:textId="2AAD2A44" w:rsidR="007B2345" w:rsidRPr="00226984" w:rsidRDefault="007E62CA" w:rsidP="007B2345">
            <w:pPr>
              <w:pStyle w:val="Tabletext"/>
            </w:pPr>
            <w:r>
              <w:t xml:space="preserve">Anseel et al. </w:t>
            </w:r>
            <w:r w:rsidR="00C17287">
              <w:fldChar w:fldCharType="begin"/>
            </w:r>
            <w:r w:rsidR="00C17287">
              <w:instrText xml:space="preserve"> ADDIN EN.CITE &lt;EndNote&gt;&lt;Cite ExcludeAuth="1"&gt;&lt;Author&gt;Anseel&lt;/Author&gt;&lt;Year&gt;2010&lt;/Year&gt;&lt;RecNum&gt;141&lt;/RecNum&gt;&lt;DisplayText&gt;(2010)&lt;/DisplayText&gt;&lt;record&gt;&lt;rec-number&gt;141&lt;/rec-number&gt;&lt;foreign-keys&gt;&lt;key app="EN" db-id="exawddvxhxs9ptete5tpwe9gexpwwvzprptd" timestamp="1401815066"&gt;141&lt;/key&gt;&lt;/foreign-keys&gt;&lt;ref-type name="Journal Article"&gt;17&lt;/ref-type&gt;&lt;contributors&gt;&lt;authors&gt;&lt;author&gt;Anseel, F.&lt;/author&gt;&lt;author&gt;Lievens, F.&lt;/author&gt;&lt;author&gt;Schollaert, E.&lt;/author&gt;&lt;author&gt;Choragwicka, B.&lt;/author&gt;&lt;/authors&gt;&lt;/contributors&gt;&lt;titles&gt;&lt;title&gt;Response rates in organizational science, 1995-2008: A meta-analytic review and guidelines for survey researchers&lt;/title&gt;&lt;secondary-title&gt;Journal of Business Psychology&lt;/secondary-title&gt;&lt;/titles&gt;&lt;pages&gt;335-349&lt;/pages&gt;&lt;volume&gt;25&lt;/volume&gt;&lt;dates&gt;&lt;year&gt;2010&lt;/year&gt;&lt;/dates&gt;&lt;urls&gt;&lt;/urls&gt;&lt;/record&gt;&lt;/Cite&gt;&lt;/EndNote&gt;</w:instrText>
            </w:r>
            <w:r w:rsidR="00C17287">
              <w:fldChar w:fldCharType="separate"/>
            </w:r>
            <w:r w:rsidR="00C17287">
              <w:rPr>
                <w:noProof/>
              </w:rPr>
              <w:t>(</w:t>
            </w:r>
            <w:hyperlink w:anchor="_ENREF_2" w:tooltip="Anseel, 2010 #141" w:history="1">
              <w:r w:rsidR="00697ECC">
                <w:rPr>
                  <w:noProof/>
                </w:rPr>
                <w:t>2010</w:t>
              </w:r>
            </w:hyperlink>
            <w:r w:rsidR="00C17287">
              <w:rPr>
                <w:noProof/>
              </w:rPr>
              <w:t>)</w:t>
            </w:r>
            <w:r w:rsidR="00C17287">
              <w:fldChar w:fldCharType="end"/>
            </w:r>
          </w:p>
        </w:tc>
        <w:tc>
          <w:tcPr>
            <w:tcW w:w="2957" w:type="dxa"/>
            <w:vAlign w:val="bottom"/>
          </w:tcPr>
          <w:p w14:paraId="0AC7613E" w14:textId="77777777" w:rsidR="007B2345" w:rsidRPr="00226984" w:rsidRDefault="007B2345" w:rsidP="007B2345">
            <w:pPr>
              <w:pStyle w:val="Tabletext"/>
              <w:tabs>
                <w:tab w:val="decimal" w:pos="1193"/>
              </w:tabs>
            </w:pPr>
            <w:r w:rsidRPr="00226984">
              <w:t>52%</w:t>
            </w:r>
          </w:p>
        </w:tc>
      </w:tr>
      <w:tr w:rsidR="007B2345" w:rsidRPr="00D862C0" w14:paraId="0B039B44" w14:textId="77777777" w:rsidTr="007B2345">
        <w:tc>
          <w:tcPr>
            <w:tcW w:w="6547" w:type="dxa"/>
            <w:vAlign w:val="bottom"/>
          </w:tcPr>
          <w:p w14:paraId="3BB899C3" w14:textId="20789384" w:rsidR="007B2345" w:rsidRPr="00226984" w:rsidRDefault="007E62CA" w:rsidP="007B2345">
            <w:pPr>
              <w:pStyle w:val="Tabletext"/>
            </w:pPr>
            <w:r>
              <w:t xml:space="preserve">Cole et al. </w:t>
            </w:r>
            <w:r w:rsidR="00C17287">
              <w:fldChar w:fldCharType="begin"/>
            </w:r>
            <w:r w:rsidR="00C17287">
              <w:instrText xml:space="preserve"> ADDIN EN.CITE &lt;EndNote&gt;&lt;Cite ExcludeAuth="1"&gt;&lt;Author&gt;Cole&lt;/Author&gt;&lt;Year&gt;2006&lt;/Year&gt;&lt;RecNum&gt;129&lt;/RecNum&gt;&lt;DisplayText&gt;(2006)&lt;/DisplayText&gt;&lt;record&gt;&lt;rec-number&gt;129&lt;/rec-number&gt;&lt;foreign-keys&gt;&lt;key app="EN" db-id="exawddvxhxs9ptete5tpwe9gexpwwvzprptd" timestamp="1401808221"&gt;129&lt;/key&gt;&lt;/foreign-keys&gt;&lt;ref-type name="Journal Article"&gt;17&lt;/ref-type&gt;&lt;contributors&gt;&lt;authors&gt;&lt;author&gt;Cole, M. S.&lt;/author&gt;&lt;author&gt;Bedeian, A. G.&lt;/author&gt;&lt;author&gt;Feild, H.S.&lt;/author&gt;&lt;/authors&gt;&lt;/contributors&gt;&lt;titles&gt;&lt;title&gt;The measurement equivalence of Web-based and paper-and-pencil measures of transformational leadership&lt;/title&gt;&lt;secondary-title&gt;Organizational Research Methods&lt;/secondary-title&gt;&lt;/titles&gt;&lt;periodical&gt;&lt;full-title&gt;Organizational Research Methods&lt;/full-title&gt;&lt;abbr-1&gt;Organ Res Methods&lt;/abbr-1&gt;&lt;/periodical&gt;&lt;pages&gt;339-368&lt;/pages&gt;&lt;volume&gt;9&lt;/volume&gt;&lt;dates&gt;&lt;year&gt;2006&lt;/year&gt;&lt;/dates&gt;&lt;urls&gt;&lt;/urls&gt;&lt;/record&gt;&lt;/Cite&gt;&lt;/EndNote&gt;</w:instrText>
            </w:r>
            <w:r w:rsidR="00C17287">
              <w:fldChar w:fldCharType="separate"/>
            </w:r>
            <w:r w:rsidR="00C17287">
              <w:rPr>
                <w:noProof/>
              </w:rPr>
              <w:t>(</w:t>
            </w:r>
            <w:hyperlink w:anchor="_ENREF_7" w:tooltip="Cole, 2006 #129" w:history="1">
              <w:r w:rsidR="00697ECC">
                <w:rPr>
                  <w:noProof/>
                </w:rPr>
                <w:t>2006</w:t>
              </w:r>
            </w:hyperlink>
            <w:r w:rsidR="00C17287">
              <w:rPr>
                <w:noProof/>
              </w:rPr>
              <w:t>)</w:t>
            </w:r>
            <w:r w:rsidR="00C17287">
              <w:fldChar w:fldCharType="end"/>
            </w:r>
          </w:p>
        </w:tc>
        <w:tc>
          <w:tcPr>
            <w:tcW w:w="2957" w:type="dxa"/>
            <w:vAlign w:val="bottom"/>
          </w:tcPr>
          <w:p w14:paraId="33EFA116" w14:textId="77777777" w:rsidR="007B2345" w:rsidRPr="00226984" w:rsidRDefault="007B2345" w:rsidP="007B2345">
            <w:pPr>
              <w:pStyle w:val="Tabletext"/>
              <w:tabs>
                <w:tab w:val="decimal" w:pos="1193"/>
              </w:tabs>
            </w:pPr>
            <w:r w:rsidRPr="00226984">
              <w:t>57%</w:t>
            </w:r>
          </w:p>
        </w:tc>
      </w:tr>
      <w:tr w:rsidR="007B2345" w:rsidRPr="00D862C0" w14:paraId="48E92D48" w14:textId="77777777" w:rsidTr="007B2345">
        <w:tc>
          <w:tcPr>
            <w:tcW w:w="6547" w:type="dxa"/>
            <w:vAlign w:val="bottom"/>
          </w:tcPr>
          <w:p w14:paraId="2468441D" w14:textId="77777777" w:rsidR="007B2345" w:rsidRPr="00226984" w:rsidRDefault="007B2345" w:rsidP="007B2345">
            <w:pPr>
              <w:pStyle w:val="Tabletext"/>
            </w:pPr>
            <w:r w:rsidRPr="00226984">
              <w:t xml:space="preserve">O*NET </w:t>
            </w:r>
          </w:p>
        </w:tc>
        <w:tc>
          <w:tcPr>
            <w:tcW w:w="2957" w:type="dxa"/>
            <w:vAlign w:val="bottom"/>
          </w:tcPr>
          <w:p w14:paraId="4F09E028" w14:textId="50DE60F4" w:rsidR="007B2345" w:rsidRPr="00226984" w:rsidRDefault="007B2345" w:rsidP="007B2345">
            <w:pPr>
              <w:pStyle w:val="Tabletext"/>
              <w:tabs>
                <w:tab w:val="decimal" w:pos="1193"/>
              </w:tabs>
            </w:pPr>
            <w:r w:rsidRPr="00226984">
              <w:t>6</w:t>
            </w:r>
            <w:r w:rsidR="002E0356">
              <w:t>4</w:t>
            </w:r>
            <w:r w:rsidRPr="00226984">
              <w:t>%</w:t>
            </w:r>
          </w:p>
        </w:tc>
      </w:tr>
    </w:tbl>
    <w:p w14:paraId="347AF953" w14:textId="77777777" w:rsidR="007B2345" w:rsidRPr="008B3675" w:rsidRDefault="007B2345" w:rsidP="007B2345">
      <w:pPr>
        <w:pStyle w:val="Exhibitsource1"/>
      </w:pPr>
    </w:p>
    <w:p w14:paraId="6CBBBAA5" w14:textId="77777777" w:rsidR="007B2345" w:rsidRPr="00D862C0" w:rsidRDefault="007B2345" w:rsidP="007B2345">
      <w:pPr>
        <w:pStyle w:val="Heading4"/>
      </w:pPr>
      <w:r w:rsidRPr="00D862C0">
        <w:t>Occupation Expert Method</w:t>
      </w:r>
    </w:p>
    <w:p w14:paraId="78F42F71" w14:textId="633ED690" w:rsidR="007B2345" w:rsidRDefault="007B2345" w:rsidP="007B2345">
      <w:pPr>
        <w:pStyle w:val="BodyText"/>
      </w:pPr>
      <w:r w:rsidRPr="00D862C0">
        <w:t>The OE Method is a much smaller but still important component of the O*NET Data Collection Program protocol. Exhibit </w:t>
      </w:r>
      <w:r w:rsidR="00312F84">
        <w:t>A-</w:t>
      </w:r>
      <w:r>
        <w:rPr>
          <w:noProof/>
        </w:rPr>
        <w:t>6</w:t>
      </w:r>
      <w:r w:rsidRPr="00D862C0">
        <w:t xml:space="preserve"> shows our response rate experience with this method as of </w:t>
      </w:r>
      <w:r w:rsidRPr="00B04B79">
        <w:t>December 31, 201</w:t>
      </w:r>
      <w:r w:rsidR="00AF6D21">
        <w:t>7</w:t>
      </w:r>
      <w:r w:rsidRPr="00B04B79">
        <w:t>.</w:t>
      </w:r>
      <w:r>
        <w:t xml:space="preserve"> </w:t>
      </w:r>
      <w:r w:rsidRPr="00D862C0">
        <w:t xml:space="preserve">As indicated, </w:t>
      </w:r>
      <w:r>
        <w:t>1</w:t>
      </w:r>
      <w:r w:rsidR="00AF6D21">
        <w:t>1,184</w:t>
      </w:r>
      <w:r w:rsidRPr="00C816B4">
        <w:t xml:space="preserve"> of </w:t>
      </w:r>
      <w:r>
        <w:t>1</w:t>
      </w:r>
      <w:r w:rsidR="00AF6D21">
        <w:t>5,134</w:t>
      </w:r>
      <w:r w:rsidRPr="00C816B4">
        <w:t xml:space="preserve"> eligible OEs have participated, for a response rate of 7</w:t>
      </w:r>
      <w:r w:rsidR="00AF6D21">
        <w:t>4</w:t>
      </w:r>
      <w:r w:rsidRPr="00C816B4">
        <w:t>%.</w:t>
      </w:r>
      <w:r w:rsidRPr="00D862C0">
        <w:t xml:space="preserve"> This response rate is higher than the employee response rate for t</w:t>
      </w:r>
      <w:r>
        <w:t>he Establishment Method, likely because of</w:t>
      </w:r>
      <w:r w:rsidRPr="00D862C0">
        <w:t xml:space="preserve"> factors such as personalized direct contact, greater total incentive, and generally higher education levels of the eligible population.</w:t>
      </w:r>
    </w:p>
    <w:p w14:paraId="371E3AE0" w14:textId="75BE3194" w:rsidR="007B2345" w:rsidRPr="00D862C0" w:rsidRDefault="007B2345" w:rsidP="007B2345">
      <w:pPr>
        <w:pStyle w:val="Exhibit"/>
      </w:pPr>
      <w:bookmarkStart w:id="61" w:name="_Ref316301628"/>
      <w:bookmarkStart w:id="62" w:name="_Toc192295902"/>
      <w:bookmarkStart w:id="63" w:name="_Toc207443327"/>
      <w:bookmarkStart w:id="64" w:name="_Toc316544646"/>
      <w:bookmarkStart w:id="65" w:name="_Toc491424214"/>
      <w:bookmarkStart w:id="66" w:name="_Toc491425317"/>
      <w:bookmarkStart w:id="67" w:name="_Toc524351013"/>
      <w:r w:rsidRPr="00D862C0">
        <w:t>Exhibit </w:t>
      </w:r>
      <w:bookmarkEnd w:id="61"/>
      <w:r w:rsidR="00312F84">
        <w:t>A-</w:t>
      </w:r>
      <w:r>
        <w:rPr>
          <w:noProof/>
        </w:rPr>
        <w:t>6</w:t>
      </w:r>
      <w:r w:rsidR="00FE7547">
        <w:t xml:space="preserve">. </w:t>
      </w:r>
      <w:r w:rsidR="00FE459A">
        <w:tab/>
      </w:r>
      <w:r w:rsidRPr="00D862C0">
        <w:t>Occupation Expert Method Data Collection Results</w:t>
      </w:r>
      <w:bookmarkEnd w:id="62"/>
      <w:bookmarkEnd w:id="63"/>
      <w:bookmarkEnd w:id="64"/>
      <w:bookmarkEnd w:id="65"/>
      <w:bookmarkEnd w:id="66"/>
      <w:bookmarkEnd w:id="67"/>
    </w:p>
    <w:tbl>
      <w:tblPr>
        <w:tblW w:w="9360" w:type="dxa"/>
        <w:tblBorders>
          <w:top w:val="single" w:sz="12" w:space="0" w:color="auto"/>
          <w:bottom w:val="single" w:sz="12" w:space="0" w:color="auto"/>
          <w:insideH w:val="single" w:sz="4" w:space="0" w:color="auto"/>
        </w:tblBorders>
        <w:tblLayout w:type="fixed"/>
        <w:tblCellMar>
          <w:left w:w="115" w:type="dxa"/>
          <w:right w:w="115" w:type="dxa"/>
        </w:tblCellMar>
        <w:tblLook w:val="01C0" w:firstRow="0" w:lastRow="1" w:firstColumn="1" w:lastColumn="1" w:noHBand="0" w:noVBand="0"/>
      </w:tblPr>
      <w:tblGrid>
        <w:gridCol w:w="7765"/>
        <w:gridCol w:w="1595"/>
      </w:tblGrid>
      <w:tr w:rsidR="007B2345" w:rsidRPr="00D862C0" w14:paraId="17E5D64C" w14:textId="77777777" w:rsidTr="007B2345">
        <w:tc>
          <w:tcPr>
            <w:tcW w:w="4148" w:type="pct"/>
          </w:tcPr>
          <w:p w14:paraId="1DC58289" w14:textId="77777777" w:rsidR="007B2345" w:rsidRPr="00D862C0" w:rsidRDefault="007B2345" w:rsidP="007B2345">
            <w:pPr>
              <w:pStyle w:val="Tabletext"/>
            </w:pPr>
            <w:r w:rsidRPr="00D862C0">
              <w:t>Sampled occupation experts</w:t>
            </w:r>
          </w:p>
        </w:tc>
        <w:tc>
          <w:tcPr>
            <w:tcW w:w="852" w:type="pct"/>
          </w:tcPr>
          <w:p w14:paraId="3D2D8F78" w14:textId="7CBA4061" w:rsidR="007B2345" w:rsidRPr="00F1477B" w:rsidRDefault="004729E7" w:rsidP="007B2345">
            <w:pPr>
              <w:pStyle w:val="Tabletext"/>
              <w:ind w:right="335"/>
              <w:jc w:val="right"/>
              <w:rPr>
                <w:highlight w:val="yellow"/>
              </w:rPr>
            </w:pPr>
            <w:r w:rsidRPr="0040546E">
              <w:t>20,247</w:t>
            </w:r>
          </w:p>
        </w:tc>
      </w:tr>
      <w:tr w:rsidR="007B2345" w:rsidRPr="00D862C0" w14:paraId="1BE3D348" w14:textId="77777777" w:rsidTr="007B2345">
        <w:tc>
          <w:tcPr>
            <w:tcW w:w="4148" w:type="pct"/>
          </w:tcPr>
          <w:p w14:paraId="675AE412" w14:textId="77777777" w:rsidR="007B2345" w:rsidRPr="00D862C0" w:rsidRDefault="007B2345" w:rsidP="007B2345">
            <w:pPr>
              <w:pStyle w:val="Tabletext"/>
            </w:pPr>
            <w:r w:rsidRPr="00D862C0">
              <w:t>Eligible occupation experts</w:t>
            </w:r>
          </w:p>
        </w:tc>
        <w:tc>
          <w:tcPr>
            <w:tcW w:w="852" w:type="pct"/>
          </w:tcPr>
          <w:p w14:paraId="24EC64CD" w14:textId="1044C2ED" w:rsidR="007B2345" w:rsidRPr="00D862C0" w:rsidRDefault="007B2345" w:rsidP="007B2345">
            <w:pPr>
              <w:pStyle w:val="Tabletext"/>
              <w:ind w:right="335"/>
              <w:jc w:val="right"/>
            </w:pPr>
            <w:r>
              <w:t>1</w:t>
            </w:r>
            <w:r w:rsidR="00AF6D21">
              <w:t>5,134</w:t>
            </w:r>
          </w:p>
        </w:tc>
      </w:tr>
      <w:tr w:rsidR="007B2345" w:rsidRPr="00D862C0" w14:paraId="3BC7A7A9" w14:textId="77777777" w:rsidTr="007B2345">
        <w:tc>
          <w:tcPr>
            <w:tcW w:w="4148" w:type="pct"/>
          </w:tcPr>
          <w:p w14:paraId="0E2D3D96" w14:textId="77777777" w:rsidR="007B2345" w:rsidRPr="00D862C0" w:rsidRDefault="007B2345" w:rsidP="007B2345">
            <w:pPr>
              <w:pStyle w:val="Tabletext"/>
            </w:pPr>
            <w:r w:rsidRPr="00D862C0">
              <w:t>Participating occupation experts</w:t>
            </w:r>
          </w:p>
        </w:tc>
        <w:tc>
          <w:tcPr>
            <w:tcW w:w="852" w:type="pct"/>
          </w:tcPr>
          <w:p w14:paraId="78A06174" w14:textId="38F6B0FA" w:rsidR="007B2345" w:rsidRPr="00D862C0" w:rsidRDefault="007B2345" w:rsidP="007B2345">
            <w:pPr>
              <w:pStyle w:val="Tabletext"/>
              <w:ind w:right="335"/>
              <w:jc w:val="right"/>
            </w:pPr>
            <w:r>
              <w:t>1</w:t>
            </w:r>
            <w:r w:rsidR="00AF6D21">
              <w:t>1,184</w:t>
            </w:r>
          </w:p>
        </w:tc>
      </w:tr>
      <w:tr w:rsidR="007B2345" w:rsidRPr="00D862C0" w14:paraId="35BBB2C2" w14:textId="77777777" w:rsidTr="007B2345">
        <w:tc>
          <w:tcPr>
            <w:tcW w:w="4148" w:type="pct"/>
          </w:tcPr>
          <w:p w14:paraId="7577D66F" w14:textId="77777777" w:rsidR="007B2345" w:rsidRPr="00D862C0" w:rsidRDefault="007B2345" w:rsidP="007B2345">
            <w:pPr>
              <w:pStyle w:val="Tabletext"/>
            </w:pPr>
            <w:r w:rsidRPr="00D862C0">
              <w:t>Occupation expert response rate (</w:t>
            </w:r>
            <w:r>
              <w:t xml:space="preserve">participating </w:t>
            </w:r>
            <w:r w:rsidRPr="00D862C0">
              <w:t>occupation experts/eligible occupation experts)</w:t>
            </w:r>
          </w:p>
        </w:tc>
        <w:tc>
          <w:tcPr>
            <w:tcW w:w="852" w:type="pct"/>
          </w:tcPr>
          <w:p w14:paraId="116A4A93" w14:textId="6AF0271B" w:rsidR="007B2345" w:rsidRPr="00D862C0" w:rsidRDefault="007B2345" w:rsidP="007B2345">
            <w:pPr>
              <w:pStyle w:val="Tabletext"/>
              <w:ind w:right="335"/>
              <w:jc w:val="right"/>
            </w:pPr>
            <w:r>
              <w:t>7</w:t>
            </w:r>
            <w:r w:rsidR="00AF6D21">
              <w:t>4</w:t>
            </w:r>
            <w:r w:rsidRPr="00D862C0">
              <w:t>%</w:t>
            </w:r>
          </w:p>
        </w:tc>
      </w:tr>
    </w:tbl>
    <w:p w14:paraId="7CC58FA5" w14:textId="77777777" w:rsidR="007B2345" w:rsidRDefault="007B2345" w:rsidP="007B2345"/>
    <w:p w14:paraId="689FE8D4" w14:textId="77777777" w:rsidR="007B2345" w:rsidRPr="00490A90" w:rsidRDefault="007B2345" w:rsidP="007B2345">
      <w:pPr>
        <w:pStyle w:val="Heading3"/>
        <w:numPr>
          <w:ilvl w:val="0"/>
          <w:numId w:val="0"/>
        </w:numPr>
      </w:pPr>
      <w:bookmarkStart w:id="68" w:name="_Toc192295828"/>
      <w:bookmarkStart w:id="69" w:name="_Toc207179141"/>
      <w:bookmarkStart w:id="70" w:name="_Ref291073526"/>
      <w:bookmarkStart w:id="71" w:name="_Ref291073579"/>
      <w:bookmarkStart w:id="72" w:name="_Toc316544587"/>
      <w:bookmarkStart w:id="73" w:name="_Toc393206256"/>
      <w:bookmarkStart w:id="74" w:name="_Toc524347084"/>
      <w:r>
        <w:t>A.1.6</w:t>
      </w:r>
      <w:r>
        <w:tab/>
      </w:r>
      <w:r w:rsidRPr="00490A90">
        <w:t>Statutory and Regulatory Information</w:t>
      </w:r>
      <w:bookmarkEnd w:id="68"/>
      <w:bookmarkEnd w:id="69"/>
      <w:bookmarkEnd w:id="70"/>
      <w:bookmarkEnd w:id="71"/>
      <w:bookmarkEnd w:id="72"/>
      <w:bookmarkEnd w:id="73"/>
      <w:bookmarkEnd w:id="74"/>
    </w:p>
    <w:p w14:paraId="59B3FE3B" w14:textId="5160CB40" w:rsidR="007B2345" w:rsidRPr="00D862C0" w:rsidRDefault="007B2345" w:rsidP="00F77957">
      <w:pPr>
        <w:pStyle w:val="BodyText"/>
      </w:pPr>
      <w:r w:rsidRPr="00D862C0">
        <w:t>Although the O*</w:t>
      </w:r>
      <w:smartTag w:uri="urn:schemas-microsoft-com:office:smarttags" w:element="stockticker">
        <w:r w:rsidRPr="00D862C0">
          <w:t>NET</w:t>
        </w:r>
      </w:smartTag>
      <w:r w:rsidRPr="00D862C0">
        <w:t xml:space="preserve"> name is not referenced specifically in statutes, it is cited </w:t>
      </w:r>
      <w:r>
        <w:t>twice</w:t>
      </w:r>
      <w:r w:rsidRPr="00D862C0">
        <w:t xml:space="preserve"> in the U.S. Code of Federal Regulations (C.F.R.), and the DOT—which O*</w:t>
      </w:r>
      <w:smartTag w:uri="urn:schemas-microsoft-com:office:smarttags" w:element="stockticker">
        <w:r w:rsidRPr="00D862C0">
          <w:t>NET</w:t>
        </w:r>
      </w:smartTag>
      <w:r w:rsidRPr="00D862C0">
        <w:t xml:space="preserve"> largely replaced—is cited </w:t>
      </w:r>
      <w:r w:rsidRPr="009D1760">
        <w:t>2</w:t>
      </w:r>
      <w:r w:rsidRPr="00D573C9">
        <w:t>3</w:t>
      </w:r>
      <w:r w:rsidRPr="00D862C0">
        <w:t xml:space="preserve"> times in the C.F.R. (the DOT was formerly cited in the statutes, but there are no current statutory references to it). Furthermore, O*</w:t>
      </w:r>
      <w:smartTag w:uri="urn:schemas-microsoft-com:office:smarttags" w:element="stockticker">
        <w:r w:rsidRPr="00D862C0">
          <w:t>NET</w:t>
        </w:r>
      </w:smartTag>
      <w:r w:rsidRPr="00D862C0">
        <w:t xml:space="preserve"> information is the foundational common language for fulfilling the statutory and regulatory responsibilities </w:t>
      </w:r>
      <w:r>
        <w:t xml:space="preserve">regarding information on skills </w:t>
      </w:r>
      <w:r w:rsidRPr="00D862C0">
        <w:t>discussed in</w:t>
      </w:r>
      <w:r>
        <w:t xml:space="preserve"> the </w:t>
      </w:r>
      <w:r w:rsidRPr="00D573C9">
        <w:t xml:space="preserve">Workforce Innovation and Opportunity Act </w:t>
      </w:r>
      <w:r>
        <w:t>(WIOA) legislation and regulations</w:t>
      </w:r>
      <w:r w:rsidRPr="00D862C0">
        <w:t>.</w:t>
      </w:r>
    </w:p>
    <w:p w14:paraId="692D08E1" w14:textId="3CEB888F" w:rsidR="007B2345" w:rsidRPr="00D862C0" w:rsidRDefault="007B2345" w:rsidP="00F77957">
      <w:pPr>
        <w:pStyle w:val="BodyText"/>
      </w:pPr>
      <w:r>
        <w:t>Section 308 of t</w:t>
      </w:r>
      <w:r w:rsidRPr="00D862C0">
        <w:t xml:space="preserve">he </w:t>
      </w:r>
      <w:r>
        <w:t>WIOA</w:t>
      </w:r>
      <w:r w:rsidRPr="00F9153D">
        <w:t xml:space="preserve"> </w:t>
      </w:r>
      <w:r>
        <w:t>(</w:t>
      </w:r>
      <w:r w:rsidRPr="00F9153D">
        <w:t>Public Law 113-1</w:t>
      </w:r>
      <w:r>
        <w:t>2</w:t>
      </w:r>
      <w:r w:rsidRPr="00F9153D">
        <w:t>8</w:t>
      </w:r>
      <w:r>
        <w:t>)</w:t>
      </w:r>
      <w:r w:rsidRPr="00F9153D">
        <w:t xml:space="preserve"> </w:t>
      </w:r>
      <w:r>
        <w:t>amended</w:t>
      </w:r>
      <w:r w:rsidRPr="00052719">
        <w:rPr>
          <w:color w:val="000000" w:themeColor="text1"/>
        </w:rPr>
        <w:t xml:space="preserve"> section 15 of the Wagner-Peyser Act </w:t>
      </w:r>
      <w:r w:rsidRPr="00E55EC1">
        <w:t xml:space="preserve">to </w:t>
      </w:r>
      <w:r w:rsidRPr="00D862C0">
        <w:t xml:space="preserve">require the Secretary of Labor to oversee the “development, maintenance, and continuous improvement of a nationwide </w:t>
      </w:r>
      <w:r>
        <w:t xml:space="preserve">workforce and labor market information </w:t>
      </w:r>
      <w:r w:rsidRPr="00D862C0">
        <w:t xml:space="preserve">system,” which shall include, among other components, “skill trends by occupation and industry.” </w:t>
      </w:r>
      <w:r w:rsidRPr="00C6445D">
        <w:t>(</w:t>
      </w:r>
      <w:r w:rsidRPr="00787DB2">
        <w:t>See</w:t>
      </w:r>
      <w:r w:rsidRPr="00C6445D">
        <w:t xml:space="preserve"> 29 U.S.C. 491-1.)</w:t>
      </w:r>
      <w:r>
        <w:t xml:space="preserve"> </w:t>
      </w:r>
      <w:r w:rsidRPr="00D862C0">
        <w:t>The O*</w:t>
      </w:r>
      <w:smartTag w:uri="urn:schemas-microsoft-com:office:smarttags" w:element="stockticker">
        <w:r w:rsidRPr="00D862C0">
          <w:t>NET</w:t>
        </w:r>
      </w:smartTag>
      <w:r w:rsidRPr="00D862C0">
        <w:t xml:space="preserve"> program is the primary means for collecting skills information across all occupations</w:t>
      </w:r>
      <w:r>
        <w:t xml:space="preserve"> in the economy</w:t>
      </w:r>
      <w:r w:rsidRPr="00D862C0">
        <w:t>. Updating the entire O*</w:t>
      </w:r>
      <w:smartTag w:uri="urn:schemas-microsoft-com:office:smarttags" w:element="stockticker">
        <w:r w:rsidRPr="00D862C0">
          <w:t>NET</w:t>
        </w:r>
      </w:smartTag>
      <w:r w:rsidRPr="00D862C0">
        <w:t xml:space="preserve"> database is a critical component of the nationwide</w:t>
      </w:r>
      <w:r>
        <w:t xml:space="preserve"> workforce and labor market information </w:t>
      </w:r>
      <w:r w:rsidRPr="00D862C0">
        <w:t>system to support employer, workforce, and education information needs.</w:t>
      </w:r>
    </w:p>
    <w:p w14:paraId="7FBA8BB5" w14:textId="5D63946D" w:rsidR="007B2345" w:rsidRPr="00836742" w:rsidRDefault="007B2345" w:rsidP="00F77957">
      <w:pPr>
        <w:pStyle w:val="BodyText"/>
        <w:rPr>
          <w:i/>
        </w:rPr>
      </w:pPr>
      <w:r w:rsidRPr="00D862C0">
        <w:t xml:space="preserve">The </w:t>
      </w:r>
      <w:r>
        <w:t xml:space="preserve">WIOA </w:t>
      </w:r>
      <w:r w:rsidRPr="00D862C0">
        <w:t>contain</w:t>
      </w:r>
      <w:r>
        <w:t>s</w:t>
      </w:r>
      <w:r w:rsidRPr="00D862C0">
        <w:t xml:space="preserve"> numerous references that identify the need for information on the skill requirements of jobs. </w:t>
      </w:r>
      <w:r>
        <w:t xml:space="preserve">The word “skill” is used </w:t>
      </w:r>
      <w:r w:rsidRPr="00D573C9">
        <w:t xml:space="preserve">alone </w:t>
      </w:r>
      <w:r>
        <w:t xml:space="preserve">more </w:t>
      </w:r>
      <w:r w:rsidRPr="009D1760">
        <w:t>than 1</w:t>
      </w:r>
      <w:r w:rsidRPr="00D573C9">
        <w:t>2</w:t>
      </w:r>
      <w:r w:rsidRPr="009D1760">
        <w:t>0 times</w:t>
      </w:r>
      <w:r>
        <w:t>, in addition to</w:t>
      </w:r>
      <w:r w:rsidRPr="009D1760">
        <w:t xml:space="preserve"> </w:t>
      </w:r>
      <w:r>
        <w:t>3</w:t>
      </w:r>
      <w:r w:rsidRPr="009D1760">
        <w:t xml:space="preserve"> references to “knowledge, skills, and abilities</w:t>
      </w:r>
      <w:r w:rsidRPr="00757707">
        <w:t xml:space="preserve">” and </w:t>
      </w:r>
      <w:r>
        <w:t>2</w:t>
      </w:r>
      <w:r w:rsidRPr="00757707">
        <w:t xml:space="preserve"> to “knowledge, skills</w:t>
      </w:r>
      <w:r>
        <w:t xml:space="preserve">, and competencies.” </w:t>
      </w:r>
      <w:r w:rsidRPr="00D862C0">
        <w:t xml:space="preserve">For example, Section </w:t>
      </w:r>
      <w:r>
        <w:t>102</w:t>
      </w:r>
      <w:r w:rsidRPr="00D862C0">
        <w:t xml:space="preserve"> </w:t>
      </w:r>
      <w:r>
        <w:t>requires the Unified State Plan to include an economic analysis of “(i) existing and emerging in-demand industry sectors and occupations and (ii) the employment needs of employers, including a description of the knowledge, skills, and abilities, needed in those industries and occupations.”</w:t>
      </w:r>
      <w:r w:rsidRPr="00D862C0">
        <w:t xml:space="preserve"> </w:t>
      </w:r>
      <w:r>
        <w:t>(</w:t>
      </w:r>
      <w:r w:rsidRPr="00787DB2">
        <w:t>See</w:t>
      </w:r>
      <w:r w:rsidRPr="009D1760">
        <w:t xml:space="preserve"> 29 U.S.C. § 3112.</w:t>
      </w:r>
      <w:r>
        <w:t>)</w:t>
      </w:r>
      <w:r w:rsidRPr="009D1760">
        <w:t xml:space="preserve"> Section 134 requires the </w:t>
      </w:r>
      <w:r w:rsidRPr="00757707">
        <w:t xml:space="preserve">provision of “information on job skills necessary” and on “skill requirements” for obtaining jobs listed for the local occupations in demand. </w:t>
      </w:r>
      <w:r>
        <w:t>(</w:t>
      </w:r>
      <w:r w:rsidRPr="00787DB2">
        <w:t>See</w:t>
      </w:r>
      <w:r w:rsidRPr="00C6445D">
        <w:t xml:space="preserve"> </w:t>
      </w:r>
      <w:r w:rsidRPr="009D1760">
        <w:t>28 U.S.C. 3174 § (c)(2)(A)(vi)(ii)</w:t>
      </w:r>
      <w:r>
        <w:t>)</w:t>
      </w:r>
      <w:r w:rsidRPr="009D1760">
        <w:t>.</w:t>
      </w:r>
    </w:p>
    <w:p w14:paraId="328E9524" w14:textId="5041EF3D" w:rsidR="007B2345" w:rsidRDefault="007B2345" w:rsidP="00F77957">
      <w:pPr>
        <w:pStyle w:val="BodyText"/>
      </w:pPr>
      <w:r w:rsidRPr="00D862C0">
        <w:t>Other WI</w:t>
      </w:r>
      <w:r>
        <w:t>O</w:t>
      </w:r>
      <w:r w:rsidRPr="00D862C0">
        <w:t xml:space="preserve">A references address the need for information on the skills of individuals. For example, Section 134 provides for assessment services to identify “the skill levels and service needs of adults and dislocated workers.” Section 129 allows funds to be used to provide youth with an assessment </w:t>
      </w:r>
      <w:r>
        <w:t>that</w:t>
      </w:r>
      <w:r w:rsidRPr="00D862C0">
        <w:t xml:space="preserve"> </w:t>
      </w:r>
      <w:r>
        <w:t>“</w:t>
      </w:r>
      <w:r w:rsidRPr="00D862C0">
        <w:t xml:space="preserve">shall include a review of </w:t>
      </w:r>
      <w:r w:rsidRPr="009D1760">
        <w:t xml:space="preserve">basic skills, occupational skills, prior work experience, employability, interests, [and] </w:t>
      </w:r>
      <w:r w:rsidRPr="00757707">
        <w:t xml:space="preserve">aptitudes.” </w:t>
      </w:r>
      <w:r w:rsidRPr="00C6445D">
        <w:t>(</w:t>
      </w:r>
      <w:r w:rsidRPr="00787DB2">
        <w:t>See</w:t>
      </w:r>
      <w:r w:rsidRPr="009D1760">
        <w:t xml:space="preserve"> 29 U.S.C. § 3164(c)(1)(A)</w:t>
      </w:r>
      <w:r>
        <w:t>)</w:t>
      </w:r>
      <w:r w:rsidRPr="009D1760">
        <w:t>. The</w:t>
      </w:r>
      <w:r w:rsidRPr="00D862C0">
        <w:t xml:space="preserve"> O*</w:t>
      </w:r>
      <w:smartTag w:uri="urn:schemas-microsoft-com:office:smarttags" w:element="stockticker">
        <w:r w:rsidRPr="00D862C0">
          <w:t>NET</w:t>
        </w:r>
      </w:smartTag>
      <w:r w:rsidRPr="00D862C0">
        <w:t xml:space="preserve"> Career Exploration Tools, including the O*</w:t>
      </w:r>
      <w:smartTag w:uri="urn:schemas-microsoft-com:office:smarttags" w:element="stockticker">
        <w:r w:rsidRPr="00D862C0">
          <w:t>NET</w:t>
        </w:r>
      </w:smartTag>
      <w:r w:rsidRPr="00D862C0">
        <w:t xml:space="preserve"> Interest Profiler and O*</w:t>
      </w:r>
      <w:smartTag w:uri="urn:schemas-microsoft-com:office:smarttags" w:element="stockticker">
        <w:r w:rsidRPr="00D862C0">
          <w:t>NET</w:t>
        </w:r>
      </w:smartTag>
      <w:r w:rsidRPr="00D862C0">
        <w:t xml:space="preserve"> Work Importance Locator, are such assessment tools, designed specifically to relate a person’s interests and work values to the information on education and skill requirements for occupations in the O*</w:t>
      </w:r>
      <w:smartTag w:uri="urn:schemas-microsoft-com:office:smarttags" w:element="stockticker">
        <w:r w:rsidRPr="00D862C0">
          <w:t>NET</w:t>
        </w:r>
      </w:smartTag>
      <w:r w:rsidRPr="00D862C0">
        <w:t xml:space="preserve"> database.</w:t>
      </w:r>
    </w:p>
    <w:p w14:paraId="22FC5F9F" w14:textId="4DFAA3BD" w:rsidR="007B2345" w:rsidRDefault="007B2345" w:rsidP="00F77957">
      <w:pPr>
        <w:pStyle w:val="BodyText"/>
      </w:pPr>
      <w:r>
        <w:t xml:space="preserve">WIOA Section 303, on the Public Labor Exchange Services System, amends the Wagner-Peyser Act to add “The Secretary, in consultation with States, is authorized to assist the States in the development of national electronic tools that may be used to improve access to workforce information for individuals….” The suite of O*NET Web sites (such as O*NET OnLine and My Next Move) and O*NET Web </w:t>
      </w:r>
      <w:r w:rsidR="001A4C84">
        <w:t xml:space="preserve">Services </w:t>
      </w:r>
      <w:r>
        <w:t>used to disseminate O*NET occupational information and related workforce and labor market information are such national electronic tools designed to improve access to information for individuals.</w:t>
      </w:r>
    </w:p>
    <w:p w14:paraId="46ED0C8F" w14:textId="77777777" w:rsidR="007B2345" w:rsidRDefault="007B2345" w:rsidP="00FA5922">
      <w:pPr>
        <w:pStyle w:val="BodyText"/>
      </w:pPr>
      <w:r>
        <w:t>The WIOA regulations also include definitions for O*NET and for O*NET-SOC, the taxonomy used for classifying O*NET data:</w:t>
      </w:r>
    </w:p>
    <w:p w14:paraId="0F07B3D4" w14:textId="77777777" w:rsidR="007B2345" w:rsidRPr="00B5457A" w:rsidRDefault="007B2345" w:rsidP="00FA5922">
      <w:pPr>
        <w:pStyle w:val="BlockText1"/>
      </w:pPr>
      <w:r w:rsidRPr="00B5457A">
        <w:t>PART 651—GENERAL PROVISIONS GOVERNING THE WAGNER-PEYSER ACT EMPLOYMENT SERVICE Sec. 651.10 Definitions of terms used in this part and parts 652, 653, 654, and 658 of this chapter. Authority: 29 U.S.C. 49a; 38 U.S.C. part III, 4101, 4211; Secs. 503, 3, 189, Pub. L</w:t>
      </w:r>
    </w:p>
    <w:p w14:paraId="358A7261" w14:textId="77777777" w:rsidR="007B2345" w:rsidRPr="00B5457A" w:rsidRDefault="007B2345" w:rsidP="007B2345">
      <w:pPr>
        <w:ind w:left="720"/>
        <w:rPr>
          <w:rFonts w:ascii="Times New Roman" w:hAnsi="Times New Roman"/>
          <w:color w:val="1F497D"/>
          <w:sz w:val="24"/>
          <w:szCs w:val="24"/>
        </w:rPr>
      </w:pPr>
      <w:r w:rsidRPr="00B5457A">
        <w:rPr>
          <w:rFonts w:ascii="Times New Roman" w:hAnsi="Times New Roman"/>
          <w:sz w:val="24"/>
          <w:szCs w:val="24"/>
        </w:rPr>
        <w:t>§ 651.10 Definitions of terms used in this part and parts 652, 653, 654, and 658 of this chapter.</w:t>
      </w:r>
    </w:p>
    <w:p w14:paraId="1B52CD14" w14:textId="77777777" w:rsidR="007B2345" w:rsidRPr="00B5457A" w:rsidRDefault="007B2345" w:rsidP="007B2345">
      <w:pPr>
        <w:ind w:left="720"/>
        <w:rPr>
          <w:rFonts w:ascii="Times New Roman" w:hAnsi="Times New Roman"/>
          <w:sz w:val="24"/>
          <w:szCs w:val="24"/>
        </w:rPr>
      </w:pPr>
      <w:r w:rsidRPr="00B5457A">
        <w:rPr>
          <w:rFonts w:ascii="Times New Roman" w:hAnsi="Times New Roman"/>
          <w:i/>
          <w:iCs/>
          <w:sz w:val="24"/>
          <w:szCs w:val="24"/>
        </w:rPr>
        <w:t>Occupational Information Network (O*NET)</w:t>
      </w:r>
      <w:r w:rsidRPr="00B5457A">
        <w:rPr>
          <w:rFonts w:ascii="Times New Roman" w:hAnsi="Times New Roman"/>
          <w:sz w:val="24"/>
          <w:szCs w:val="24"/>
        </w:rPr>
        <w:t xml:space="preserve"> system means the online reference database which contains detailed descriptions of U.S. occupations, distinguishing characteristics, classification codes, and information on tasks, knowledge, skills, abilities, and work activities as well as information on interests, work styles, and work values.</w:t>
      </w:r>
    </w:p>
    <w:p w14:paraId="529249F0" w14:textId="3E8CD683" w:rsidR="007B2345" w:rsidRPr="00AF0DB4" w:rsidRDefault="007B2345" w:rsidP="007B2345">
      <w:pPr>
        <w:ind w:left="720"/>
        <w:rPr>
          <w:rFonts w:ascii="Times New Roman" w:hAnsi="Times New Roman"/>
          <w:sz w:val="24"/>
          <w:szCs w:val="24"/>
        </w:rPr>
      </w:pPr>
      <w:r w:rsidRPr="00AF0DB4">
        <w:rPr>
          <w:rFonts w:ascii="Times New Roman" w:hAnsi="Times New Roman"/>
          <w:i/>
          <w:iCs/>
          <w:sz w:val="24"/>
          <w:szCs w:val="24"/>
        </w:rPr>
        <w:t>O*NET–SOC</w:t>
      </w:r>
      <w:r w:rsidRPr="00AF0DB4">
        <w:rPr>
          <w:rFonts w:ascii="Times New Roman" w:hAnsi="Times New Roman"/>
          <w:sz w:val="24"/>
          <w:szCs w:val="24"/>
        </w:rPr>
        <w:t xml:space="preserve"> means the occupational codes and titles used in the O*NET system, based on and grounded in the Standard Occupational Classification (SOC), which are the titles and codes by Federal statistical agencies to classify workers into occupational categories for the purpose of collecting, calculating, and disseminating data. The SOC system is issued by the Office of Management and Budget and the Department of Labor is authorized to develop additional detailed O*NET occupations within existing SOC categories. The Department uses O*NET–SOC titles and codes for the purposes of collecting descriptive occupational information and for State reporting of data on training, credential attainment, and placement in employment by occupation.</w:t>
      </w:r>
    </w:p>
    <w:p w14:paraId="512B5594" w14:textId="61EF0078" w:rsidR="007B2345" w:rsidRDefault="007B2345" w:rsidP="00F77957">
      <w:pPr>
        <w:pStyle w:val="BodyText"/>
      </w:pPr>
      <w:r w:rsidRPr="00D862C0">
        <w:t>Finally, the predecessor to the O*</w:t>
      </w:r>
      <w:smartTag w:uri="urn:schemas-microsoft-com:office:smarttags" w:element="stockticker">
        <w:r w:rsidRPr="00D862C0">
          <w:t>NET</w:t>
        </w:r>
      </w:smartTag>
      <w:r w:rsidRPr="00D862C0">
        <w:t xml:space="preserve"> database, the DOT, is frequently cited as a source of occupational information in support of federal programs. The </w:t>
      </w:r>
      <w:r>
        <w:t>23</w:t>
      </w:r>
      <w:r w:rsidR="00B75B80">
        <w:t xml:space="preserve"> </w:t>
      </w:r>
      <w:r w:rsidRPr="00D862C0">
        <w:t>citations of the DOT in the C.F.R. include references to determining disability</w:t>
      </w:r>
      <w:r>
        <w:t>;</w:t>
      </w:r>
      <w:r w:rsidRPr="00D862C0">
        <w:t xml:space="preserve"> administering </w:t>
      </w:r>
      <w:smartTag w:uri="urn:schemas-microsoft-com:office:smarttags" w:element="stockticker">
        <w:r w:rsidRPr="00D862C0">
          <w:t>DOL</w:t>
        </w:r>
      </w:smartTag>
      <w:r w:rsidRPr="00D862C0">
        <w:t xml:space="preserve"> programs</w:t>
      </w:r>
      <w:r>
        <w:t>;</w:t>
      </w:r>
      <w:r w:rsidRPr="00D862C0">
        <w:t xml:space="preserve"> and administering immigration, civil rights, and labor standards law. </w:t>
      </w:r>
      <w:smartTag w:uri="urn:schemas-microsoft-com:office:smarttags" w:element="stockticker">
        <w:r w:rsidRPr="00D862C0">
          <w:t>DOL</w:t>
        </w:r>
      </w:smartTag>
      <w:r w:rsidRPr="00D862C0">
        <w:t xml:space="preserve"> officials responsible for the O*</w:t>
      </w:r>
      <w:smartTag w:uri="urn:schemas-microsoft-com:office:smarttags" w:element="stockticker">
        <w:r w:rsidRPr="00D862C0">
          <w:t>NET</w:t>
        </w:r>
      </w:smartTag>
      <w:r w:rsidRPr="00D862C0">
        <w:t xml:space="preserve"> Program work with various federal users of the DOT, some of whom have made the transition either in regulatory changes or in practices and procedures</w:t>
      </w:r>
      <w:r>
        <w:t>, while others are exploring potential transition to O*NET information or uses of O*NET data</w:t>
      </w:r>
      <w:r w:rsidRPr="00D862C0">
        <w:t>. These include State Department officials responsible for visas, the U.S. Office of Apprenticeship, the Office of Foreign Labor Certification</w:t>
      </w:r>
      <w:r>
        <w:t>, and the Social Security Administration</w:t>
      </w:r>
      <w:r w:rsidRPr="00D862C0">
        <w:t xml:space="preserve">. </w:t>
      </w:r>
    </w:p>
    <w:p w14:paraId="067EDCFF" w14:textId="28F1F0EF" w:rsidR="007B2345" w:rsidRDefault="007B2345" w:rsidP="007B2345">
      <w:pPr>
        <w:pStyle w:val="BodyText"/>
      </w:pPr>
      <w:r w:rsidRPr="00D862C0">
        <w:t>The specific</w:t>
      </w:r>
      <w:r>
        <w:t xml:space="preserve"> O*NET and DOT citations in the</w:t>
      </w:r>
      <w:r w:rsidR="00B75B80">
        <w:t xml:space="preserve"> </w:t>
      </w:r>
      <w:r w:rsidRPr="00D862C0">
        <w:t>C.F.R. appear in Exhibit </w:t>
      </w:r>
      <w:r w:rsidR="00312F84">
        <w:t>A-</w:t>
      </w:r>
      <w:r>
        <w:rPr>
          <w:noProof/>
        </w:rPr>
        <w:t>7</w:t>
      </w:r>
      <w:r w:rsidRPr="00D862C0">
        <w:t>.</w:t>
      </w:r>
    </w:p>
    <w:p w14:paraId="4BF0C807" w14:textId="1C80E218" w:rsidR="007B2345" w:rsidRDefault="007B2345" w:rsidP="00102100">
      <w:pPr>
        <w:pStyle w:val="Exhibit"/>
      </w:pPr>
      <w:bookmarkStart w:id="75" w:name="_Ref316301662"/>
      <w:bookmarkStart w:id="76" w:name="_Toc316544647"/>
      <w:bookmarkStart w:id="77" w:name="Exhibit5"/>
      <w:bookmarkStart w:id="78" w:name="_Toc491424215"/>
      <w:bookmarkStart w:id="79" w:name="_Toc491425318"/>
      <w:bookmarkStart w:id="80" w:name="_Toc524351014"/>
      <w:r w:rsidRPr="006D42CA">
        <w:t>Exhibit </w:t>
      </w:r>
      <w:bookmarkEnd w:id="75"/>
      <w:r w:rsidR="00312F84">
        <w:t>A-</w:t>
      </w:r>
      <w:r w:rsidRPr="006D42CA">
        <w:rPr>
          <w:noProof/>
        </w:rPr>
        <w:t>7</w:t>
      </w:r>
      <w:r w:rsidR="00FE7547">
        <w:t xml:space="preserve">. </w:t>
      </w:r>
      <w:r w:rsidR="00FE459A">
        <w:tab/>
      </w:r>
      <w:r w:rsidRPr="006D42CA">
        <w:t>O*NET Citations in Code of Federal Regulations</w:t>
      </w:r>
      <w:bookmarkEnd w:id="76"/>
      <w:bookmarkEnd w:id="77"/>
      <w:bookmarkEnd w:id="78"/>
      <w:bookmarkEnd w:id="79"/>
      <w:bookmarkEnd w:id="80"/>
    </w:p>
    <w:tbl>
      <w:tblPr>
        <w:tblStyle w:val="TableGrid"/>
        <w:tblW w:w="9445" w:type="dxa"/>
        <w:tblLook w:val="04A0" w:firstRow="1" w:lastRow="0" w:firstColumn="1" w:lastColumn="0" w:noHBand="0" w:noVBand="1"/>
      </w:tblPr>
      <w:tblGrid>
        <w:gridCol w:w="461"/>
        <w:gridCol w:w="8984"/>
      </w:tblGrid>
      <w:tr w:rsidR="00143AA7" w14:paraId="5CDFF05D" w14:textId="77777777" w:rsidTr="00143AA7">
        <w:tc>
          <w:tcPr>
            <w:tcW w:w="461" w:type="dxa"/>
          </w:tcPr>
          <w:p w14:paraId="3F204E6C" w14:textId="4C73E7B8" w:rsidR="00143AA7" w:rsidRDefault="00143AA7" w:rsidP="00D640B0">
            <w:pPr>
              <w:pStyle w:val="Exhibitnumber"/>
            </w:pPr>
            <w:r>
              <w:t>1</w:t>
            </w:r>
          </w:p>
        </w:tc>
        <w:tc>
          <w:tcPr>
            <w:tcW w:w="8984" w:type="dxa"/>
          </w:tcPr>
          <w:p w14:paraId="7F369278" w14:textId="77777777" w:rsidR="00143AA7" w:rsidRPr="0030555F" w:rsidRDefault="00786258" w:rsidP="00FA5922">
            <w:pPr>
              <w:spacing w:after="225"/>
              <w:rPr>
                <w:rFonts w:ascii="Arial" w:hAnsi="Arial" w:cs="Arial"/>
                <w:color w:val="000000"/>
                <w:sz w:val="18"/>
                <w:szCs w:val="18"/>
              </w:rPr>
            </w:pPr>
            <w:hyperlink r:id="rId24" w:tgtFrame="_blank" w:history="1">
              <w:r w:rsidR="00143AA7" w:rsidRPr="0030555F">
                <w:rPr>
                  <w:rStyle w:val="Hyperlink"/>
                  <w:rFonts w:ascii="Arial" w:hAnsi="Arial" w:cs="Arial"/>
                  <w:sz w:val="18"/>
                  <w:szCs w:val="18"/>
                </w:rPr>
                <w:t>20 CFR § 651.10 - Definitions of terms used in parts 651-658. [PDF 101 KB]</w:t>
              </w:r>
            </w:hyperlink>
          </w:p>
          <w:p w14:paraId="6B9E0FAF" w14:textId="77777777" w:rsidR="00143AA7" w:rsidRPr="0030555F" w:rsidRDefault="00143AA7" w:rsidP="00FA5922">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Part 651: GENERAL PROVISIONS GOVERNING THE FEDERAL-STATE EMPLOYMENT SERVICE SYSTEM. Friday, April 1, 2016.</w:t>
            </w:r>
          </w:p>
          <w:p w14:paraId="556D4AEB" w14:textId="29CCA3C9" w:rsidR="00143AA7" w:rsidRDefault="00143AA7" w:rsidP="00D640B0">
            <w:pPr>
              <w:spacing w:after="80"/>
            </w:pPr>
            <w:r w:rsidRPr="00D640B0">
              <w:rPr>
                <w:rFonts w:ascii="Arial" w:hAnsi="Arial" w:cs="Arial"/>
                <w:color w:val="666666"/>
                <w:sz w:val="18"/>
                <w:szCs w:val="18"/>
              </w:rPr>
              <w:t>... seasonal farmworker. Occupational Information Network (O*NET) means the online reference database which... </w:t>
            </w:r>
            <w:hyperlink r:id="rId25" w:history="1">
              <w:r w:rsidRPr="00D640B0">
                <w:rPr>
                  <w:rStyle w:val="Hyperlink"/>
                  <w:rFonts w:ascii="Arial" w:hAnsi="Arial" w:cs="Arial"/>
                  <w:sz w:val="18"/>
                  <w:szCs w:val="18"/>
                </w:rPr>
                <w:t>More Information</w:t>
              </w:r>
            </w:hyperlink>
            <w:r w:rsidRPr="00D640B0">
              <w:rPr>
                <w:rStyle w:val="Hyperlink"/>
                <w:rFonts w:ascii="Arial" w:hAnsi="Arial"/>
                <w:sz w:val="18"/>
              </w:rPr>
              <w:t> </w:t>
            </w:r>
            <w:r w:rsidRPr="00D640B0">
              <w:rPr>
                <w:rFonts w:ascii="Arial" w:hAnsi="Arial" w:cs="Arial"/>
                <w:color w:val="666666"/>
                <w:sz w:val="18"/>
                <w:szCs w:val="18"/>
              </w:rPr>
              <w:br/>
              <w:t xml:space="preserve"> Historical editions have been hidden from results. </w:t>
            </w:r>
            <w:hyperlink r:id="rId26" w:history="1">
              <w:r w:rsidRPr="00D640B0">
                <w:rPr>
                  <w:rStyle w:val="Hyperlink"/>
                  <w:rFonts w:ascii="Arial" w:hAnsi="Arial" w:cs="Arial"/>
                  <w:sz w:val="18"/>
                  <w:szCs w:val="18"/>
                </w:rPr>
                <w:t>Show all editions</w:t>
              </w:r>
              <w:r w:rsidRPr="00D640B0">
                <w:rPr>
                  <w:color w:val="666666"/>
                </w:rPr>
                <w:t>.</w:t>
              </w:r>
            </w:hyperlink>
          </w:p>
        </w:tc>
      </w:tr>
      <w:tr w:rsidR="00143AA7" w14:paraId="685E2D37" w14:textId="77777777" w:rsidTr="00143AA7">
        <w:tc>
          <w:tcPr>
            <w:tcW w:w="461" w:type="dxa"/>
          </w:tcPr>
          <w:p w14:paraId="716BEE91" w14:textId="10BEE232" w:rsidR="00143AA7" w:rsidRDefault="00143AA7" w:rsidP="00D640B0">
            <w:pPr>
              <w:pStyle w:val="Exhibitnumber"/>
            </w:pPr>
            <w:r>
              <w:t>2</w:t>
            </w:r>
          </w:p>
        </w:tc>
        <w:tc>
          <w:tcPr>
            <w:tcW w:w="8984" w:type="dxa"/>
          </w:tcPr>
          <w:p w14:paraId="1A146FAD" w14:textId="77777777" w:rsidR="00143AA7" w:rsidRPr="0030555F" w:rsidRDefault="00786258" w:rsidP="00FA5922">
            <w:pPr>
              <w:spacing w:after="225"/>
              <w:rPr>
                <w:rFonts w:ascii="Arial" w:hAnsi="Arial" w:cs="Arial"/>
                <w:color w:val="000000"/>
                <w:sz w:val="18"/>
                <w:szCs w:val="18"/>
              </w:rPr>
            </w:pPr>
            <w:hyperlink r:id="rId27" w:tgtFrame="_blank" w:history="1">
              <w:r w:rsidR="00143AA7" w:rsidRPr="0030555F">
                <w:rPr>
                  <w:rStyle w:val="Hyperlink"/>
                  <w:rFonts w:ascii="Arial" w:hAnsi="Arial" w:cs="Arial"/>
                  <w:sz w:val="18"/>
                  <w:szCs w:val="18"/>
                </w:rPr>
                <w:t>34 CFR § 600.2 - Definitions. [PDF 96 KB]</w:t>
              </w:r>
            </w:hyperlink>
          </w:p>
          <w:p w14:paraId="1D0D109F" w14:textId="77777777" w:rsidR="00143AA7" w:rsidRPr="0030555F" w:rsidRDefault="00143AA7" w:rsidP="00FA5922">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34: Education. Subpart A: General. Friday, July 1, 2016.</w:t>
            </w:r>
          </w:p>
          <w:p w14:paraId="54AC12E8" w14:textId="6FEE6685" w:rsidR="00143AA7" w:rsidRDefault="00143AA7" w:rsidP="00FA5922">
            <w:pPr>
              <w:spacing w:after="80"/>
            </w:pPr>
            <w:r w:rsidRPr="0030555F">
              <w:rPr>
                <w:rFonts w:ascii="Arial" w:hAnsi="Arial" w:cs="Arial"/>
                <w:color w:val="666666"/>
                <w:sz w:val="18"/>
                <w:szCs w:val="18"/>
              </w:rPr>
              <w:t>... Office of Management and Budget (OMB) or an </w:t>
            </w:r>
            <w:r w:rsidRPr="0030555F">
              <w:rPr>
                <w:rFonts w:ascii="Arial" w:hAnsi="Arial" w:cs="Arial"/>
                <w:b/>
                <w:bCs/>
                <w:color w:val="666666"/>
                <w:sz w:val="18"/>
                <w:szCs w:val="18"/>
              </w:rPr>
              <w:t>Occupational</w:t>
            </w:r>
            <w:r w:rsidRPr="0030555F">
              <w:rPr>
                <w:rFonts w:ascii="Arial" w:hAnsi="Arial" w:cs="Arial"/>
                <w:color w:val="666666"/>
                <w:sz w:val="18"/>
                <w:szCs w:val="18"/>
              </w:rPr>
              <w:t> </w:t>
            </w:r>
            <w:r w:rsidRPr="0030555F">
              <w:rPr>
                <w:rFonts w:ascii="Arial" w:hAnsi="Arial" w:cs="Arial"/>
                <w:b/>
                <w:bCs/>
                <w:color w:val="666666"/>
                <w:sz w:val="18"/>
                <w:szCs w:val="18"/>
              </w:rPr>
              <w:t>Information</w:t>
            </w:r>
            <w:r w:rsidRPr="0030555F">
              <w:rPr>
                <w:rFonts w:ascii="Arial" w:hAnsi="Arial" w:cs="Arial"/>
                <w:color w:val="666666"/>
                <w:sz w:val="18"/>
                <w:szCs w:val="18"/>
              </w:rPr>
              <w:t> </w:t>
            </w:r>
            <w:r w:rsidRPr="0030555F">
              <w:rPr>
                <w:rFonts w:ascii="Arial" w:hAnsi="Arial" w:cs="Arial"/>
                <w:b/>
                <w:bCs/>
                <w:color w:val="666666"/>
                <w:sz w:val="18"/>
                <w:szCs w:val="18"/>
              </w:rPr>
              <w:t>Network</w:t>
            </w:r>
            <w:r w:rsidRPr="0030555F">
              <w:rPr>
                <w:rFonts w:ascii="Arial" w:hAnsi="Arial" w:cs="Arial"/>
                <w:color w:val="666666"/>
                <w:sz w:val="18"/>
                <w:szCs w:val="18"/>
              </w:rPr>
              <w:t> </w:t>
            </w:r>
            <w:r w:rsidR="003A6C28">
              <w:rPr>
                <w:rFonts w:ascii="Arial" w:hAnsi="Arial" w:cs="Arial"/>
                <w:color w:val="666666"/>
                <w:sz w:val="18"/>
                <w:szCs w:val="18"/>
              </w:rPr>
              <w:t>O*NET</w:t>
            </w:r>
            <w:r w:rsidRPr="0030555F">
              <w:rPr>
                <w:rFonts w:ascii="Arial" w:hAnsi="Arial" w:cs="Arial"/>
                <w:color w:val="666666"/>
                <w:sz w:val="18"/>
                <w:szCs w:val="18"/>
              </w:rPr>
              <w:t>-SOC code established...</w:t>
            </w:r>
            <w:r w:rsidRPr="0030555F">
              <w:rPr>
                <w:rFonts w:ascii="Arial" w:hAnsi="Arial" w:cs="Arial"/>
                <w:color w:val="000000"/>
                <w:sz w:val="18"/>
                <w:szCs w:val="18"/>
              </w:rPr>
              <w:t> </w:t>
            </w:r>
            <w:hyperlink r:id="rId28" w:history="1">
              <w:r w:rsidRPr="0030555F">
                <w:rPr>
                  <w:rStyle w:val="Hyperlink"/>
                  <w:rFonts w:ascii="Arial" w:hAnsi="Arial" w:cs="Arial"/>
                  <w:sz w:val="18"/>
                  <w:szCs w:val="18"/>
                </w:rPr>
                <w:t>More Information</w:t>
              </w:r>
            </w:hyperlink>
          </w:p>
        </w:tc>
      </w:tr>
      <w:tr w:rsidR="00143AA7" w14:paraId="0124A75C" w14:textId="77777777" w:rsidTr="00143AA7">
        <w:tc>
          <w:tcPr>
            <w:tcW w:w="461" w:type="dxa"/>
          </w:tcPr>
          <w:p w14:paraId="7A6E7BFD" w14:textId="194DD9A3" w:rsidR="00143AA7" w:rsidRDefault="00143AA7" w:rsidP="00D640B0">
            <w:pPr>
              <w:pStyle w:val="Exhibitnumber"/>
            </w:pPr>
            <w:r>
              <w:t>3</w:t>
            </w:r>
          </w:p>
        </w:tc>
        <w:tc>
          <w:tcPr>
            <w:tcW w:w="8984" w:type="dxa"/>
          </w:tcPr>
          <w:p w14:paraId="36D45359" w14:textId="77777777" w:rsidR="00143AA7" w:rsidRPr="0030555F" w:rsidRDefault="00786258" w:rsidP="00FA5922">
            <w:pPr>
              <w:spacing w:after="225"/>
              <w:rPr>
                <w:rFonts w:ascii="Arial" w:hAnsi="Arial" w:cs="Arial"/>
                <w:color w:val="000000"/>
                <w:sz w:val="18"/>
                <w:szCs w:val="18"/>
              </w:rPr>
            </w:pPr>
            <w:hyperlink r:id="rId29" w:tgtFrame="_blank" w:history="1">
              <w:r w:rsidR="00143AA7" w:rsidRPr="0030555F">
                <w:rPr>
                  <w:rStyle w:val="Hyperlink"/>
                  <w:rFonts w:ascii="Arial" w:hAnsi="Arial" w:cs="Arial"/>
                  <w:sz w:val="18"/>
                  <w:szCs w:val="18"/>
                </w:rPr>
                <w:t>41 CFR § 60-3.15 - Documentation of impact and validity evidence. [PDF 112 KB]</w:t>
              </w:r>
            </w:hyperlink>
          </w:p>
          <w:p w14:paraId="0A8E578D" w14:textId="77777777" w:rsidR="00143AA7" w:rsidRPr="0030555F" w:rsidRDefault="00143AA7" w:rsidP="00FA5922">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41: Public Contracts and Property Management. Subjgrp: Documentation of Impact and Validity Evidence. Friday, July 1, 2016.</w:t>
            </w:r>
          </w:p>
          <w:p w14:paraId="7B979463" w14:textId="11C16403" w:rsidR="00143AA7" w:rsidRDefault="00143AA7" w:rsidP="00FA5922">
            <w:pPr>
              <w:spacing w:after="80"/>
            </w:pPr>
            <w:r w:rsidRPr="0030555F">
              <w:rPr>
                <w:rFonts w:ascii="Arial" w:hAnsi="Arial" w:cs="Arial"/>
                <w:color w:val="666666"/>
                <w:sz w:val="18"/>
                <w:szCs w:val="18"/>
              </w:rPr>
              <w:t>... 41 Public Contracts and Property Management 1 2016-07-01 2016-07-01 false Documentation of impact and validity evidence. Â§ 60-3.15 Section Â§ 60-3.15 Public Contracts and Property Management Other Provisions Relating to Public Contracts OFFICE OF FEDERAL CONTRACT COMPLIANCE PROGRAMS, EQUAL EMPLOYMENT OPPORTUNITY, DEPARTMENT OF LABOR 3-UNIFORM...</w:t>
            </w:r>
            <w:r w:rsidRPr="0030555F">
              <w:rPr>
                <w:rFonts w:ascii="Arial" w:hAnsi="Arial" w:cs="Arial"/>
                <w:color w:val="000000"/>
                <w:sz w:val="18"/>
                <w:szCs w:val="18"/>
              </w:rPr>
              <w:t> </w:t>
            </w:r>
            <w:hyperlink r:id="rId30" w:history="1">
              <w:r w:rsidRPr="0030555F">
                <w:rPr>
                  <w:rStyle w:val="Hyperlink"/>
                  <w:rFonts w:ascii="Arial" w:hAnsi="Arial" w:cs="Arial"/>
                  <w:sz w:val="18"/>
                  <w:szCs w:val="18"/>
                </w:rPr>
                <w:t>More Information</w:t>
              </w:r>
            </w:hyperlink>
          </w:p>
        </w:tc>
      </w:tr>
      <w:tr w:rsidR="00FA5922" w14:paraId="51070D4D" w14:textId="77777777" w:rsidTr="000D7358">
        <w:tc>
          <w:tcPr>
            <w:tcW w:w="461" w:type="dxa"/>
          </w:tcPr>
          <w:p w14:paraId="7CBC2587" w14:textId="77777777" w:rsidR="00FA5922" w:rsidRDefault="00FA5922" w:rsidP="00D640B0">
            <w:pPr>
              <w:pStyle w:val="Exhibitnumber"/>
            </w:pPr>
            <w:r>
              <w:t>4</w:t>
            </w:r>
          </w:p>
        </w:tc>
        <w:tc>
          <w:tcPr>
            <w:tcW w:w="8984" w:type="dxa"/>
          </w:tcPr>
          <w:p w14:paraId="58F89B76" w14:textId="77777777" w:rsidR="00FA5922" w:rsidRPr="0030555F" w:rsidRDefault="00786258" w:rsidP="000D7358">
            <w:pPr>
              <w:spacing w:after="225"/>
              <w:rPr>
                <w:rFonts w:ascii="Arial" w:hAnsi="Arial" w:cs="Arial"/>
                <w:color w:val="000000"/>
                <w:sz w:val="18"/>
                <w:szCs w:val="18"/>
              </w:rPr>
            </w:pPr>
            <w:hyperlink r:id="rId31" w:tgtFrame="_blank" w:history="1">
              <w:r w:rsidR="00FA5922" w:rsidRPr="0030555F">
                <w:rPr>
                  <w:rStyle w:val="Hyperlink"/>
                  <w:rFonts w:ascii="Arial" w:hAnsi="Arial" w:cs="Arial"/>
                  <w:sz w:val="18"/>
                  <w:szCs w:val="18"/>
                </w:rPr>
                <w:t>29 CFR § 1607.15 - Documentation of impact and validity evidence. [PDF 109 KB]</w:t>
              </w:r>
            </w:hyperlink>
          </w:p>
          <w:p w14:paraId="5470DB9A" w14:textId="77777777" w:rsidR="00FA5922" w:rsidRPr="0030555F" w:rsidRDefault="00FA5922" w:rsidP="000D7358">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9: Labor. Subjgrp: Documentation of Impact and Validity Evidence. Friday, July 1, 2016.</w:t>
            </w:r>
          </w:p>
          <w:p w14:paraId="08A585B4" w14:textId="77777777" w:rsidR="00FA5922" w:rsidRDefault="00FA5922" w:rsidP="000D7358">
            <w:pPr>
              <w:spacing w:after="80"/>
            </w:pPr>
            <w:r w:rsidRPr="0030555F">
              <w:rPr>
                <w:rFonts w:ascii="Arial" w:hAnsi="Arial" w:cs="Arial"/>
                <w:color w:val="666666"/>
                <w:sz w:val="18"/>
                <w:szCs w:val="18"/>
              </w:rPr>
              <w:t>... 29 Labor 4 2016-07-01 2016-07-01 false Documentation of impact and validity evidence. Â§ 1607.15 Section Â§ 1607.15 Labor Regulations Relating to Labor (Continued) EQUAL EMPLOYMENT OPPORTUNITY COMMISSION UNIFORM GUIDELINES ON EMPLOYEE SELECTION PROCEDURES (1978) Documentation of Impact and Validity Evidence § 1607.15 Documentation of impact and...</w:t>
            </w:r>
            <w:r w:rsidRPr="0030555F">
              <w:rPr>
                <w:rFonts w:ascii="Arial" w:hAnsi="Arial" w:cs="Arial"/>
                <w:color w:val="000000"/>
                <w:sz w:val="18"/>
                <w:szCs w:val="18"/>
              </w:rPr>
              <w:t> </w:t>
            </w:r>
            <w:hyperlink r:id="rId32"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FA5922" w14:paraId="3071DA42" w14:textId="77777777" w:rsidTr="000D7358">
        <w:tc>
          <w:tcPr>
            <w:tcW w:w="461" w:type="dxa"/>
          </w:tcPr>
          <w:p w14:paraId="169624AF" w14:textId="77777777" w:rsidR="00FA5922" w:rsidRDefault="00FA5922" w:rsidP="00D640B0">
            <w:pPr>
              <w:pStyle w:val="Exhibitnumber"/>
            </w:pPr>
            <w:r>
              <w:t>5</w:t>
            </w:r>
          </w:p>
        </w:tc>
        <w:tc>
          <w:tcPr>
            <w:tcW w:w="8984" w:type="dxa"/>
          </w:tcPr>
          <w:p w14:paraId="1909FBA8" w14:textId="77777777" w:rsidR="00FA5922" w:rsidRPr="0030555F" w:rsidRDefault="00786258" w:rsidP="000D7358">
            <w:pPr>
              <w:spacing w:after="225"/>
              <w:rPr>
                <w:rFonts w:ascii="Arial" w:hAnsi="Arial" w:cs="Arial"/>
                <w:color w:val="000000"/>
                <w:sz w:val="18"/>
                <w:szCs w:val="18"/>
              </w:rPr>
            </w:pPr>
            <w:hyperlink r:id="rId33" w:tgtFrame="_blank" w:history="1">
              <w:r w:rsidR="00FA5922" w:rsidRPr="0030555F">
                <w:rPr>
                  <w:rStyle w:val="Hyperlink"/>
                  <w:rFonts w:ascii="Arial" w:hAnsi="Arial" w:cs="Arial"/>
                  <w:sz w:val="18"/>
                  <w:szCs w:val="18"/>
                </w:rPr>
                <w:t>20 CFR § 220.13 - Establishment of permanent disability for work in regular railroad occupation. [PDF 90 KB]</w:t>
              </w:r>
            </w:hyperlink>
          </w:p>
          <w:p w14:paraId="2F082AB5" w14:textId="77777777" w:rsidR="00FA5922" w:rsidRPr="0030555F" w:rsidRDefault="00FA5922" w:rsidP="000D7358">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part C: Disability Under the Railroad Retirement Act for Work in an Employee's Regular Railroad Occupation. Saturday, April 1, 2017.</w:t>
            </w:r>
          </w:p>
          <w:p w14:paraId="675B30F3" w14:textId="77777777" w:rsidR="00FA5922" w:rsidRDefault="00FA5922" w:rsidP="000D7358">
            <w:pPr>
              <w:spacing w:after="80"/>
            </w:pPr>
            <w:r w:rsidRPr="0030555F">
              <w:rPr>
                <w:rFonts w:ascii="Arial" w:hAnsi="Arial" w:cs="Arial"/>
                <w:color w:val="666666"/>
                <w:sz w:val="18"/>
                <w:szCs w:val="18"/>
              </w:rPr>
              <w:t>... 20 Employees' Benefits 1 2017-04-01 2017-04-01 false Establishment of permanent disability for work in regular railroad occupation. Â§ 220.13 Section Â§ 220.13 Employees' Benefits RAILROAD RETIREMENT BOARD REGULATIONS UNDER THE RAILROAD RETIREMENT ACT DETERMINING DISABILITY Under the Railroad Retirement Act for Work in an Employee's...</w:t>
            </w:r>
            <w:r w:rsidRPr="0030555F">
              <w:rPr>
                <w:rFonts w:ascii="Arial" w:hAnsi="Arial" w:cs="Arial"/>
                <w:color w:val="000000"/>
                <w:sz w:val="18"/>
                <w:szCs w:val="18"/>
              </w:rPr>
              <w:t> </w:t>
            </w:r>
            <w:hyperlink r:id="rId34"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bl>
    <w:p w14:paraId="2FF1671E" w14:textId="77777777" w:rsidR="007A18FA" w:rsidRDefault="007A18FA" w:rsidP="007A18FA">
      <w:pPr>
        <w:jc w:val="right"/>
      </w:pPr>
      <w:r>
        <w:t>(continued)</w:t>
      </w:r>
    </w:p>
    <w:p w14:paraId="103DB6ED" w14:textId="041C3DC4" w:rsidR="007A18FA" w:rsidRDefault="007A18FA" w:rsidP="007A18FA">
      <w:pPr>
        <w:pStyle w:val="Exhibitcontinued"/>
      </w:pPr>
      <w:bookmarkStart w:id="81" w:name="_Toc491424220"/>
      <w:r w:rsidRPr="006D42CA">
        <w:t>Exhibit </w:t>
      </w:r>
      <w:r>
        <w:t>A-</w:t>
      </w:r>
      <w:r w:rsidRPr="006D42CA">
        <w:rPr>
          <w:noProof/>
        </w:rPr>
        <w:t>7</w:t>
      </w:r>
      <w:r w:rsidRPr="006D42CA">
        <w:t>.</w:t>
      </w:r>
      <w:r>
        <w:t xml:space="preserve"> </w:t>
      </w:r>
      <w:r w:rsidRPr="006D42CA">
        <w:t>O*NET Citations in Code of Federal Regulations</w:t>
      </w:r>
      <w:r>
        <w:t xml:space="preserve"> (continued)</w:t>
      </w:r>
      <w:bookmarkEnd w:id="81"/>
    </w:p>
    <w:tbl>
      <w:tblPr>
        <w:tblStyle w:val="TableGrid"/>
        <w:tblW w:w="9445" w:type="dxa"/>
        <w:tblLook w:val="04A0" w:firstRow="1" w:lastRow="0" w:firstColumn="1" w:lastColumn="0" w:noHBand="0" w:noVBand="1"/>
      </w:tblPr>
      <w:tblGrid>
        <w:gridCol w:w="461"/>
        <w:gridCol w:w="8984"/>
      </w:tblGrid>
      <w:tr w:rsidR="00143AA7" w14:paraId="5E44D3AB" w14:textId="77777777" w:rsidTr="00143AA7">
        <w:tc>
          <w:tcPr>
            <w:tcW w:w="461" w:type="dxa"/>
          </w:tcPr>
          <w:p w14:paraId="3D7F19D4" w14:textId="3C090949" w:rsidR="00143AA7" w:rsidRDefault="00143AA7" w:rsidP="00D640B0">
            <w:pPr>
              <w:pStyle w:val="Exhibitnumber"/>
            </w:pPr>
            <w:r>
              <w:t>6</w:t>
            </w:r>
          </w:p>
        </w:tc>
        <w:tc>
          <w:tcPr>
            <w:tcW w:w="8984" w:type="dxa"/>
          </w:tcPr>
          <w:p w14:paraId="4668A45C" w14:textId="77777777" w:rsidR="00143AA7" w:rsidRPr="0030555F" w:rsidRDefault="00786258" w:rsidP="00143AA7">
            <w:pPr>
              <w:spacing w:after="225"/>
              <w:rPr>
                <w:rFonts w:ascii="Arial" w:hAnsi="Arial" w:cs="Arial"/>
                <w:color w:val="000000"/>
                <w:sz w:val="18"/>
                <w:szCs w:val="18"/>
              </w:rPr>
            </w:pPr>
            <w:hyperlink r:id="rId35" w:tgtFrame="_blank" w:history="1">
              <w:r w:rsidR="00143AA7" w:rsidRPr="0030555F">
                <w:rPr>
                  <w:rStyle w:val="Hyperlink"/>
                  <w:rFonts w:ascii="Arial" w:hAnsi="Arial" w:cs="Arial"/>
                  <w:sz w:val="18"/>
                  <w:szCs w:val="18"/>
                </w:rPr>
                <w:t>20 CFR § 220.135 - Exertional and nonexertional limitations. [PDF 90 KB]</w:t>
              </w:r>
            </w:hyperlink>
          </w:p>
          <w:p w14:paraId="3776286D" w14:textId="77777777" w:rsidR="00143AA7" w:rsidRPr="0030555F" w:rsidRDefault="00143AA7" w:rsidP="00143AA7">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part K: Vocational Considerations. Saturday, April 1, 2017.</w:t>
            </w:r>
          </w:p>
          <w:p w14:paraId="500EAE62" w14:textId="4AF9B09E" w:rsidR="00143AA7" w:rsidRDefault="00143AA7" w:rsidP="00FA5922">
            <w:pPr>
              <w:spacing w:after="80"/>
            </w:pPr>
            <w:r w:rsidRPr="0030555F">
              <w:rPr>
                <w:rFonts w:ascii="Arial" w:hAnsi="Arial" w:cs="Arial"/>
                <w:color w:val="666666"/>
                <w:sz w:val="18"/>
                <w:szCs w:val="18"/>
              </w:rPr>
              <w:t>... 20 Employees' Benefits 1 2017-04-01 2017-04-01 false Exertional and nonexertional limitations. Â§ 220.135 Section Â§ 220.135 Employees' Benefits RAILROAD RETIREMENT BOARD REGULATIONS UNDER THE RAILROAD RETIREMENT ACT DETERMINING DISABILITY Vocational Considerations § 220.135 Exertional and nonexertional limitations. (a) General. The claimant's...</w:t>
            </w:r>
            <w:r w:rsidRPr="0030555F">
              <w:rPr>
                <w:rFonts w:ascii="Arial" w:hAnsi="Arial" w:cs="Arial"/>
                <w:color w:val="000000"/>
                <w:sz w:val="18"/>
                <w:szCs w:val="18"/>
              </w:rPr>
              <w:t> </w:t>
            </w:r>
            <w:hyperlink r:id="rId36"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143AA7" w14:paraId="021F5702" w14:textId="77777777" w:rsidTr="00143AA7">
        <w:tc>
          <w:tcPr>
            <w:tcW w:w="461" w:type="dxa"/>
          </w:tcPr>
          <w:p w14:paraId="35B43756" w14:textId="6E8A40EF" w:rsidR="00143AA7" w:rsidRDefault="00143AA7" w:rsidP="00D640B0">
            <w:pPr>
              <w:pStyle w:val="Exhibitnumber"/>
            </w:pPr>
            <w:r>
              <w:t>7</w:t>
            </w:r>
          </w:p>
        </w:tc>
        <w:tc>
          <w:tcPr>
            <w:tcW w:w="8984" w:type="dxa"/>
          </w:tcPr>
          <w:p w14:paraId="560937AB" w14:textId="77777777" w:rsidR="00143AA7" w:rsidRPr="0030555F" w:rsidRDefault="00786258" w:rsidP="00143AA7">
            <w:pPr>
              <w:spacing w:after="225"/>
              <w:rPr>
                <w:rFonts w:ascii="Arial" w:hAnsi="Arial" w:cs="Arial"/>
                <w:color w:val="000000"/>
                <w:sz w:val="18"/>
                <w:szCs w:val="18"/>
              </w:rPr>
            </w:pPr>
            <w:hyperlink r:id="rId37" w:tgtFrame="_blank" w:history="1">
              <w:r w:rsidR="00143AA7" w:rsidRPr="0030555F">
                <w:rPr>
                  <w:rStyle w:val="Hyperlink"/>
                  <w:rFonts w:ascii="Arial" w:hAnsi="Arial" w:cs="Arial"/>
                  <w:sz w:val="18"/>
                  <w:szCs w:val="18"/>
                </w:rPr>
                <w:t>20 CFR § 404.1569a - Exertional and nonexertional limitations. [PDF 90 KB]</w:t>
              </w:r>
            </w:hyperlink>
          </w:p>
          <w:p w14:paraId="3AA97BA1" w14:textId="77777777" w:rsidR="00143AA7" w:rsidRPr="0030555F" w:rsidRDefault="00143AA7" w:rsidP="00143AA7">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jgrp: Vocational Considerations. Friday, April 1, 2016.</w:t>
            </w:r>
          </w:p>
          <w:p w14:paraId="5DBBA114" w14:textId="12F8A788" w:rsidR="00143AA7" w:rsidRDefault="00143AA7" w:rsidP="00FA5922">
            <w:pPr>
              <w:spacing w:after="80"/>
            </w:pPr>
            <w:r w:rsidRPr="0030555F">
              <w:rPr>
                <w:rFonts w:ascii="Arial" w:hAnsi="Arial" w:cs="Arial"/>
                <w:color w:val="666666"/>
                <w:sz w:val="18"/>
                <w:szCs w:val="18"/>
              </w:rPr>
              <w:t>... 20 Employees' Benefits 2 2016-04-01 2016-04-01 false Exertional and nonexertional limitations. Â§ 404.1569a Section Â§ 404.1569a Employees' Benefits SOCIAL SECURITY ADMINISTRATION FEDERAL OLD-AGE, SURVIVORS AND DISABILITY INSURANCE (1950- ) Determining Disability and Blindness Vocational Considerations § 404.1569a Exertional and nonexertional...</w:t>
            </w:r>
            <w:r w:rsidRPr="0030555F">
              <w:rPr>
                <w:rFonts w:ascii="Arial" w:hAnsi="Arial" w:cs="Arial"/>
                <w:color w:val="000000"/>
                <w:sz w:val="18"/>
                <w:szCs w:val="18"/>
              </w:rPr>
              <w:t> </w:t>
            </w:r>
            <w:hyperlink r:id="rId38"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143AA7" w14:paraId="7990D10A" w14:textId="77777777" w:rsidTr="00143AA7">
        <w:tc>
          <w:tcPr>
            <w:tcW w:w="461" w:type="dxa"/>
          </w:tcPr>
          <w:p w14:paraId="2FE9ED43" w14:textId="76820D7B" w:rsidR="00143AA7" w:rsidRDefault="00143AA7" w:rsidP="00D640B0">
            <w:pPr>
              <w:pStyle w:val="Exhibitnumber"/>
            </w:pPr>
            <w:r>
              <w:t>8</w:t>
            </w:r>
          </w:p>
        </w:tc>
        <w:tc>
          <w:tcPr>
            <w:tcW w:w="8984" w:type="dxa"/>
          </w:tcPr>
          <w:p w14:paraId="43E70753" w14:textId="77777777" w:rsidR="00143AA7" w:rsidRPr="0030555F" w:rsidRDefault="00786258" w:rsidP="00143AA7">
            <w:pPr>
              <w:spacing w:after="225"/>
              <w:rPr>
                <w:rFonts w:ascii="Arial" w:hAnsi="Arial" w:cs="Arial"/>
                <w:color w:val="000000"/>
                <w:sz w:val="18"/>
                <w:szCs w:val="18"/>
              </w:rPr>
            </w:pPr>
            <w:hyperlink r:id="rId39" w:tgtFrame="_blank" w:history="1">
              <w:r w:rsidR="00143AA7" w:rsidRPr="0030555F">
                <w:rPr>
                  <w:rStyle w:val="Hyperlink"/>
                  <w:rFonts w:ascii="Arial" w:hAnsi="Arial" w:cs="Arial"/>
                  <w:sz w:val="18"/>
                  <w:szCs w:val="18"/>
                </w:rPr>
                <w:t>20 CFR § 416.969a - Exertional and nonexertional limitations. [PDF 90 KB]</w:t>
              </w:r>
            </w:hyperlink>
          </w:p>
          <w:p w14:paraId="1110C2DD" w14:textId="77777777" w:rsidR="00143AA7" w:rsidRPr="0030555F" w:rsidRDefault="00143AA7" w:rsidP="00143AA7">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jgrp: Vocational Considerations. Friday, April 1, 2016.</w:t>
            </w:r>
          </w:p>
          <w:p w14:paraId="3C3FE068" w14:textId="4B10453E" w:rsidR="00143AA7" w:rsidRDefault="00143AA7" w:rsidP="00FA5922">
            <w:pPr>
              <w:spacing w:after="80"/>
            </w:pPr>
            <w:r w:rsidRPr="0030555F">
              <w:rPr>
                <w:rFonts w:ascii="Arial" w:hAnsi="Arial" w:cs="Arial"/>
                <w:color w:val="666666"/>
                <w:sz w:val="18"/>
                <w:szCs w:val="18"/>
              </w:rPr>
              <w:t>... 20 Employees' Benefits 2 2016-04-01 2016-04-01 false Exertional and nonexertional limitations. Â§ 416.969a Section Â§ 416.969a Employees' Benefits SOCIAL SECURITY ADMINISTRATION SUPPLEMENTAL SECURITY INCOME FOR THE AGED, BLIND, AND DISABLED Determining Disability and Blindness Vocational Considerations § 416.969a Exertional and nonexertional...</w:t>
            </w:r>
            <w:r w:rsidRPr="0030555F">
              <w:rPr>
                <w:rFonts w:ascii="Arial" w:hAnsi="Arial" w:cs="Arial"/>
                <w:color w:val="000000"/>
                <w:sz w:val="18"/>
                <w:szCs w:val="18"/>
              </w:rPr>
              <w:t> </w:t>
            </w:r>
            <w:hyperlink r:id="rId40"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FA5922" w14:paraId="51135C4C" w14:textId="77777777" w:rsidTr="000D7358">
        <w:tc>
          <w:tcPr>
            <w:tcW w:w="461" w:type="dxa"/>
          </w:tcPr>
          <w:p w14:paraId="5F26EA3A" w14:textId="77777777" w:rsidR="00FA5922" w:rsidRDefault="00FA5922" w:rsidP="00D640B0">
            <w:pPr>
              <w:pStyle w:val="Exhibitnumber"/>
            </w:pPr>
            <w:r>
              <w:t>9</w:t>
            </w:r>
          </w:p>
        </w:tc>
        <w:tc>
          <w:tcPr>
            <w:tcW w:w="8984" w:type="dxa"/>
          </w:tcPr>
          <w:p w14:paraId="72F4AD93" w14:textId="77777777" w:rsidR="00FA5922" w:rsidRPr="0030555F" w:rsidRDefault="00786258" w:rsidP="000D7358">
            <w:pPr>
              <w:spacing w:after="225"/>
              <w:rPr>
                <w:rFonts w:ascii="Arial" w:hAnsi="Arial" w:cs="Arial"/>
                <w:color w:val="000000"/>
                <w:sz w:val="18"/>
                <w:szCs w:val="18"/>
              </w:rPr>
            </w:pPr>
            <w:hyperlink r:id="rId41" w:tgtFrame="_blank" w:history="1">
              <w:r w:rsidR="00FA5922" w:rsidRPr="0030555F">
                <w:rPr>
                  <w:rStyle w:val="Hyperlink"/>
                  <w:rFonts w:ascii="Arial" w:hAnsi="Arial" w:cs="Arial"/>
                  <w:sz w:val="18"/>
                  <w:szCs w:val="18"/>
                </w:rPr>
                <w:t>28 CFR § 50.14 - Guidelines on employee selection procedures. [PDF 172 KB]</w:t>
              </w:r>
            </w:hyperlink>
          </w:p>
          <w:p w14:paraId="2FB3DFEE" w14:textId="77777777" w:rsidR="00FA5922" w:rsidRPr="0030555F" w:rsidRDefault="00FA5922" w:rsidP="000D7358">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8: Judicial Administration. Part 50: STATEMENTS OF POLICY. Friday, July 1, 2016.</w:t>
            </w:r>
          </w:p>
          <w:p w14:paraId="22A28D4C" w14:textId="77777777" w:rsidR="00FA5922" w:rsidRDefault="00FA5922" w:rsidP="000D7358">
            <w:pPr>
              <w:spacing w:after="80"/>
            </w:pPr>
            <w:r w:rsidRPr="0030555F">
              <w:rPr>
                <w:rFonts w:ascii="Arial" w:hAnsi="Arial" w:cs="Arial"/>
                <w:color w:val="666666"/>
                <w:sz w:val="18"/>
                <w:szCs w:val="18"/>
              </w:rPr>
              <w:t>... 28 Judicial Administration 2 2016-07-01 2016-07-01 false Guidelines on employee selection procedures. Â§ 50.14 Section Â§ 50.14 Judicial Administration DEPARTMENT OF JUSTICE (CONTINUED) STATEMENTS OF POLICY § 50.14 Guidelines on employee selection procedures. The guidelines set forth below are intended as a statement of policy of the Department...</w:t>
            </w:r>
            <w:r w:rsidRPr="0030555F">
              <w:rPr>
                <w:rFonts w:ascii="Arial" w:hAnsi="Arial" w:cs="Arial"/>
                <w:color w:val="000000"/>
                <w:sz w:val="18"/>
                <w:szCs w:val="18"/>
              </w:rPr>
              <w:t> </w:t>
            </w:r>
            <w:hyperlink r:id="rId42" w:history="1">
              <w:r w:rsidRPr="0030555F">
                <w:rPr>
                  <w:rStyle w:val="Hyperlink"/>
                  <w:rFonts w:ascii="Arial" w:hAnsi="Arial" w:cs="Arial"/>
                  <w:sz w:val="18"/>
                  <w:szCs w:val="18"/>
                </w:rPr>
                <w:t>More Information</w:t>
              </w:r>
            </w:hyperlink>
          </w:p>
        </w:tc>
      </w:tr>
      <w:tr w:rsidR="00FA5922" w14:paraId="391DDB1F" w14:textId="77777777" w:rsidTr="000D7358">
        <w:tc>
          <w:tcPr>
            <w:tcW w:w="461" w:type="dxa"/>
          </w:tcPr>
          <w:p w14:paraId="6EC8B895" w14:textId="77777777" w:rsidR="00FA5922" w:rsidRDefault="00FA5922" w:rsidP="00D640B0">
            <w:pPr>
              <w:pStyle w:val="Exhibitnumber"/>
            </w:pPr>
            <w:r>
              <w:t>10</w:t>
            </w:r>
          </w:p>
        </w:tc>
        <w:tc>
          <w:tcPr>
            <w:tcW w:w="8984" w:type="dxa"/>
          </w:tcPr>
          <w:p w14:paraId="255E1854" w14:textId="77777777" w:rsidR="00FA5922" w:rsidRPr="0030555F" w:rsidRDefault="00786258" w:rsidP="000D7358">
            <w:pPr>
              <w:spacing w:after="225"/>
              <w:rPr>
                <w:rFonts w:ascii="Arial" w:hAnsi="Arial" w:cs="Arial"/>
                <w:color w:val="000000"/>
                <w:sz w:val="18"/>
                <w:szCs w:val="18"/>
              </w:rPr>
            </w:pPr>
            <w:hyperlink r:id="rId43" w:tgtFrame="_blank" w:history="1">
              <w:r w:rsidR="00FA5922" w:rsidRPr="0030555F">
                <w:rPr>
                  <w:rStyle w:val="Hyperlink"/>
                  <w:rFonts w:ascii="Arial" w:hAnsi="Arial" w:cs="Arial"/>
                  <w:sz w:val="18"/>
                  <w:szCs w:val="18"/>
                </w:rPr>
                <w:t>20 CFR § 416.969 - Listing of Medical-Vocational Guidelines in appendix 2 of subpart P of part 404 of this chapter. [PDF 87 KB]</w:t>
              </w:r>
            </w:hyperlink>
          </w:p>
          <w:p w14:paraId="25D80D15" w14:textId="77777777" w:rsidR="00FA5922" w:rsidRPr="0030555F" w:rsidRDefault="00FA5922" w:rsidP="000D7358">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jgrp: Vocational Considerations. Friday, April 1, 2016.</w:t>
            </w:r>
          </w:p>
          <w:p w14:paraId="6C7AABCD" w14:textId="77777777" w:rsidR="00FA5922" w:rsidRDefault="00FA5922" w:rsidP="000D7358">
            <w:pPr>
              <w:spacing w:after="80"/>
            </w:pPr>
            <w:r w:rsidRPr="0030555F">
              <w:rPr>
                <w:rFonts w:ascii="Arial" w:hAnsi="Arial" w:cs="Arial"/>
                <w:color w:val="666666"/>
                <w:sz w:val="18"/>
                <w:szCs w:val="18"/>
              </w:rPr>
              <w:t>... 20 Employees' Benefits 2 2016-04-01 2016-04-01 false Listing of Medical-Vocational Guidelines in appendix 2 of subpart P of part 404 of this chapter. Â§ 416.969 Section Â§ 416.969 Employees' Benefits SOCIAL SECURITY ADMINISTRATION SUPPLEMENTAL SECURITY INCOME FOR THE AGED, BLIND, AND DISABLED Determining Disability and Blindness Vocational...</w:t>
            </w:r>
            <w:r w:rsidRPr="0030555F">
              <w:rPr>
                <w:rFonts w:ascii="Arial" w:hAnsi="Arial" w:cs="Arial"/>
                <w:color w:val="000000"/>
                <w:sz w:val="18"/>
                <w:szCs w:val="18"/>
              </w:rPr>
              <w:t> </w:t>
            </w:r>
            <w:hyperlink r:id="rId44"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bl>
    <w:p w14:paraId="2DDA10BF" w14:textId="77777777" w:rsidR="007A18FA" w:rsidRDefault="007A18FA" w:rsidP="007A18FA">
      <w:pPr>
        <w:jc w:val="right"/>
      </w:pPr>
      <w:r>
        <w:t>(continued)</w:t>
      </w:r>
    </w:p>
    <w:p w14:paraId="1CF93834" w14:textId="51F4D0E2" w:rsidR="007A18FA" w:rsidRDefault="007A18FA" w:rsidP="007A18FA">
      <w:pPr>
        <w:pStyle w:val="Exhibitcontinued"/>
      </w:pPr>
      <w:r>
        <w:t>E</w:t>
      </w:r>
      <w:r w:rsidRPr="006D42CA">
        <w:t>xhibit </w:t>
      </w:r>
      <w:r>
        <w:t>A-</w:t>
      </w:r>
      <w:r w:rsidRPr="006D42CA">
        <w:rPr>
          <w:noProof/>
        </w:rPr>
        <w:t>7</w:t>
      </w:r>
      <w:r w:rsidRPr="006D42CA">
        <w:t>.</w:t>
      </w:r>
      <w:r>
        <w:t xml:space="preserve"> </w:t>
      </w:r>
      <w:r w:rsidRPr="006D42CA">
        <w:t>O*NET Citations in Code of Federal Regulations</w:t>
      </w:r>
      <w:r>
        <w:t xml:space="preserve"> (continued)</w:t>
      </w:r>
    </w:p>
    <w:tbl>
      <w:tblPr>
        <w:tblStyle w:val="TableGrid"/>
        <w:tblW w:w="9445" w:type="dxa"/>
        <w:tblLook w:val="04A0" w:firstRow="1" w:lastRow="0" w:firstColumn="1" w:lastColumn="0" w:noHBand="0" w:noVBand="1"/>
      </w:tblPr>
      <w:tblGrid>
        <w:gridCol w:w="461"/>
        <w:gridCol w:w="8984"/>
      </w:tblGrid>
      <w:tr w:rsidR="00143AA7" w14:paraId="2B8DEB05" w14:textId="77777777" w:rsidTr="00143AA7">
        <w:tc>
          <w:tcPr>
            <w:tcW w:w="461" w:type="dxa"/>
          </w:tcPr>
          <w:p w14:paraId="538CC925" w14:textId="16E816A4" w:rsidR="00143AA7" w:rsidRDefault="00143AA7" w:rsidP="00D640B0">
            <w:pPr>
              <w:pStyle w:val="Exhibitnumber"/>
            </w:pPr>
            <w:r>
              <w:t>11</w:t>
            </w:r>
          </w:p>
        </w:tc>
        <w:tc>
          <w:tcPr>
            <w:tcW w:w="8984" w:type="dxa"/>
          </w:tcPr>
          <w:p w14:paraId="7EA03E28" w14:textId="77777777" w:rsidR="00143AA7" w:rsidRPr="0030555F" w:rsidRDefault="00786258" w:rsidP="00143AA7">
            <w:pPr>
              <w:spacing w:after="225"/>
              <w:rPr>
                <w:rFonts w:ascii="Arial" w:hAnsi="Arial" w:cs="Arial"/>
                <w:color w:val="000000"/>
                <w:sz w:val="18"/>
                <w:szCs w:val="18"/>
              </w:rPr>
            </w:pPr>
            <w:hyperlink r:id="rId45" w:tgtFrame="_blank" w:history="1">
              <w:r w:rsidR="00143AA7" w:rsidRPr="0030555F">
                <w:rPr>
                  <w:rStyle w:val="Hyperlink"/>
                  <w:rFonts w:ascii="Arial" w:hAnsi="Arial" w:cs="Arial"/>
                  <w:sz w:val="18"/>
                  <w:szCs w:val="18"/>
                </w:rPr>
                <w:t>20 CFR § 404.1569 - Listing of Medical-Vocational Guidelines in appendix 2. [PDF 87 KB]</w:t>
              </w:r>
            </w:hyperlink>
          </w:p>
          <w:p w14:paraId="647D6F3A" w14:textId="77777777" w:rsidR="00143AA7" w:rsidRPr="0030555F" w:rsidRDefault="00143AA7" w:rsidP="00143AA7">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jgrp: Vocational Considerations. Friday, April 1, 2016.</w:t>
            </w:r>
          </w:p>
          <w:p w14:paraId="5B0D62A3" w14:textId="3B20F716" w:rsidR="00143AA7" w:rsidRDefault="00143AA7" w:rsidP="00FA5922">
            <w:pPr>
              <w:spacing w:after="80"/>
            </w:pPr>
            <w:r w:rsidRPr="0030555F">
              <w:rPr>
                <w:rFonts w:ascii="Arial" w:hAnsi="Arial" w:cs="Arial"/>
                <w:color w:val="666666"/>
                <w:sz w:val="18"/>
                <w:szCs w:val="18"/>
              </w:rPr>
              <w:t>... 20 Employees' Benefits 2 2016-04-01 2016-04-01 false Listing of Medical-Vocational Guidelines in appendix 2. Â§ 404.1569 Section Â§ 404.1569 Employees' Benefits SOCIAL SECURITY ADMINISTRATION FEDERAL OLD-AGE, SURVIVORS AND DISABILITY INSURANCE (1950- ) Determining Disability and Blindness Vocational Considerations § 404.1569 Listing of...</w:t>
            </w:r>
            <w:r w:rsidRPr="0030555F">
              <w:rPr>
                <w:rFonts w:ascii="Arial" w:hAnsi="Arial" w:cs="Arial"/>
                <w:color w:val="000000"/>
                <w:sz w:val="18"/>
                <w:szCs w:val="18"/>
              </w:rPr>
              <w:t> </w:t>
            </w:r>
            <w:hyperlink r:id="rId46"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143AA7" w14:paraId="799FBE16" w14:textId="77777777" w:rsidTr="00143AA7">
        <w:tc>
          <w:tcPr>
            <w:tcW w:w="461" w:type="dxa"/>
          </w:tcPr>
          <w:p w14:paraId="0A7045F9" w14:textId="6DACC706" w:rsidR="00143AA7" w:rsidRDefault="00143AA7" w:rsidP="00D640B0">
            <w:pPr>
              <w:pStyle w:val="Exhibitnumber"/>
            </w:pPr>
            <w:r>
              <w:t>12</w:t>
            </w:r>
          </w:p>
        </w:tc>
        <w:tc>
          <w:tcPr>
            <w:tcW w:w="8984" w:type="dxa"/>
          </w:tcPr>
          <w:p w14:paraId="4CF0728A" w14:textId="77777777" w:rsidR="00143AA7" w:rsidRPr="0030555F" w:rsidRDefault="00786258" w:rsidP="00143AA7">
            <w:pPr>
              <w:spacing w:after="225"/>
              <w:rPr>
                <w:rFonts w:ascii="Arial" w:hAnsi="Arial" w:cs="Arial"/>
                <w:color w:val="000000"/>
                <w:sz w:val="18"/>
                <w:szCs w:val="18"/>
              </w:rPr>
            </w:pPr>
            <w:hyperlink r:id="rId47" w:tgtFrame="_blank" w:history="1">
              <w:r w:rsidR="00143AA7" w:rsidRPr="0030555F">
                <w:rPr>
                  <w:rStyle w:val="Hyperlink"/>
                  <w:rFonts w:ascii="Arial" w:hAnsi="Arial" w:cs="Arial"/>
                  <w:sz w:val="18"/>
                  <w:szCs w:val="18"/>
                </w:rPr>
                <w:t>20 CFR Appendix 2 to Part 220 - Medical-Vocational Guidelines [PDF 113 KB]</w:t>
              </w:r>
            </w:hyperlink>
          </w:p>
          <w:p w14:paraId="3F66EEC0" w14:textId="77777777" w:rsidR="00143AA7" w:rsidRPr="0030555F" w:rsidRDefault="00143AA7" w:rsidP="00143AA7">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Part 220: DETERMINING DISABILITY. Saturday, April 1, 2017.</w:t>
            </w:r>
          </w:p>
          <w:p w14:paraId="103919CE" w14:textId="6AE214B0" w:rsidR="00143AA7" w:rsidRDefault="00143AA7" w:rsidP="00FA5922">
            <w:pPr>
              <w:spacing w:after="80"/>
            </w:pPr>
            <w:r w:rsidRPr="0030555F">
              <w:rPr>
                <w:rFonts w:ascii="Arial" w:hAnsi="Arial" w:cs="Arial"/>
                <w:color w:val="666666"/>
                <w:sz w:val="18"/>
                <w:szCs w:val="18"/>
              </w:rPr>
              <w:t>... 20 Employees' Benefits 1 2017-04-01 2017-04-01 false Medical-Vocational Guidelines 2 Appendix 2 to Part 220 Employees' Benefits RAILROAD RETIREMENT BOARD REGULATIONS UNDER THE RAILROAD RETIREMENT ACT DETERMINING DISABILITY Pt. 220, App. 2 Appendix 2 to Part 220—Medical-Vocational Guidelines Sec. 200.00</w:t>
            </w:r>
            <w:r w:rsidRPr="0030555F">
              <w:rPr>
                <w:rFonts w:ascii="Arial" w:hAnsi="Arial" w:cs="Arial"/>
                <w:color w:val="666666"/>
                <w:sz w:val="18"/>
                <w:szCs w:val="18"/>
              </w:rPr>
              <w:t> </w:t>
            </w:r>
            <w:r w:rsidRPr="0030555F">
              <w:rPr>
                <w:rFonts w:ascii="Arial" w:hAnsi="Arial" w:cs="Arial"/>
                <w:color w:val="666666"/>
                <w:sz w:val="18"/>
                <w:szCs w:val="18"/>
              </w:rPr>
              <w:t>Introduction. 201.00</w:t>
            </w:r>
            <w:r w:rsidRPr="0030555F">
              <w:rPr>
                <w:rFonts w:ascii="Arial" w:hAnsi="Arial" w:cs="Arial"/>
                <w:color w:val="666666"/>
                <w:sz w:val="18"/>
                <w:szCs w:val="18"/>
              </w:rPr>
              <w:t> </w:t>
            </w:r>
            <w:r w:rsidRPr="0030555F">
              <w:rPr>
                <w:rFonts w:ascii="Arial" w:hAnsi="Arial" w:cs="Arial"/>
                <w:color w:val="666666"/>
                <w:sz w:val="18"/>
                <w:szCs w:val="18"/>
              </w:rPr>
              <w:t>Maximum sustained work...</w:t>
            </w:r>
            <w:r w:rsidRPr="0030555F">
              <w:rPr>
                <w:rFonts w:ascii="Arial" w:hAnsi="Arial" w:cs="Arial"/>
                <w:color w:val="000000"/>
                <w:sz w:val="18"/>
                <w:szCs w:val="18"/>
              </w:rPr>
              <w:t> </w:t>
            </w:r>
            <w:hyperlink r:id="rId48"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143AA7" w14:paraId="66D7E9E1" w14:textId="77777777" w:rsidTr="00143AA7">
        <w:tc>
          <w:tcPr>
            <w:tcW w:w="461" w:type="dxa"/>
          </w:tcPr>
          <w:p w14:paraId="6196FCF2" w14:textId="14B7BE53" w:rsidR="00143AA7" w:rsidRDefault="00143AA7" w:rsidP="00D640B0">
            <w:pPr>
              <w:pStyle w:val="Exhibitnumber"/>
            </w:pPr>
            <w:r>
              <w:t>13</w:t>
            </w:r>
          </w:p>
        </w:tc>
        <w:tc>
          <w:tcPr>
            <w:tcW w:w="8984" w:type="dxa"/>
          </w:tcPr>
          <w:p w14:paraId="34C77B9E" w14:textId="77777777" w:rsidR="00143AA7" w:rsidRPr="0030555F" w:rsidRDefault="00786258" w:rsidP="00143AA7">
            <w:pPr>
              <w:spacing w:after="225"/>
              <w:rPr>
                <w:rFonts w:ascii="Arial" w:hAnsi="Arial" w:cs="Arial"/>
                <w:color w:val="000000"/>
                <w:sz w:val="18"/>
                <w:szCs w:val="18"/>
              </w:rPr>
            </w:pPr>
            <w:hyperlink r:id="rId49" w:tgtFrame="_blank" w:history="1">
              <w:r w:rsidR="00143AA7" w:rsidRPr="0030555F">
                <w:rPr>
                  <w:rStyle w:val="Hyperlink"/>
                  <w:rFonts w:ascii="Arial" w:hAnsi="Arial" w:cs="Arial"/>
                  <w:sz w:val="18"/>
                  <w:szCs w:val="18"/>
                </w:rPr>
                <w:t>20 CFR Appendix 2 to Subpart P of... - Medical-Vocational Guidelines [PDF 132 KB]</w:t>
              </w:r>
            </w:hyperlink>
          </w:p>
          <w:p w14:paraId="63DE3317" w14:textId="77777777" w:rsidR="00143AA7" w:rsidRPr="0030555F" w:rsidRDefault="00143AA7" w:rsidP="00143AA7">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part P: Determining Disability and Blindness. Friday, April 1, 2016.</w:t>
            </w:r>
          </w:p>
          <w:p w14:paraId="7872CAB8" w14:textId="5E5AD943" w:rsidR="00143AA7" w:rsidRDefault="00143AA7" w:rsidP="00FA5922">
            <w:pPr>
              <w:spacing w:after="80"/>
            </w:pPr>
            <w:r w:rsidRPr="0030555F">
              <w:rPr>
                <w:rFonts w:ascii="Arial" w:hAnsi="Arial" w:cs="Arial"/>
                <w:color w:val="666666"/>
                <w:sz w:val="18"/>
                <w:szCs w:val="18"/>
              </w:rPr>
              <w:t>... 20 Employees' Benefits 2 2016-04-01 2016-04-01 false Medical-Vocational Guidelines 2 Appendix 2 to Subpart P of Part 404 Employees' Benefits SOCIAL SECURITY ADMINISTRATION FEDERAL OLD-AGE, SURVIVORS AND DISABILITY INSURANCE (1950- ) Determining Disability and Blindness Pt. 404, Subpt. P, App. 2 Appendix 2 to Subpart P of Part 404...</w:t>
            </w:r>
            <w:r w:rsidRPr="0030555F">
              <w:rPr>
                <w:rFonts w:ascii="Arial" w:hAnsi="Arial" w:cs="Arial"/>
                <w:color w:val="000000"/>
                <w:sz w:val="18"/>
                <w:szCs w:val="18"/>
              </w:rPr>
              <w:t> </w:t>
            </w:r>
            <w:hyperlink r:id="rId50"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FA5922" w14:paraId="5BD06AF1" w14:textId="77777777" w:rsidTr="000D7358">
        <w:tc>
          <w:tcPr>
            <w:tcW w:w="461" w:type="dxa"/>
          </w:tcPr>
          <w:p w14:paraId="1729757E" w14:textId="77777777" w:rsidR="00FA5922" w:rsidRDefault="00FA5922" w:rsidP="00D640B0">
            <w:pPr>
              <w:pStyle w:val="Exhibitnumber"/>
            </w:pPr>
            <w:r>
              <w:t>14</w:t>
            </w:r>
          </w:p>
        </w:tc>
        <w:tc>
          <w:tcPr>
            <w:tcW w:w="8984" w:type="dxa"/>
          </w:tcPr>
          <w:p w14:paraId="2C8D33D9" w14:textId="77777777" w:rsidR="00FA5922" w:rsidRPr="0030555F" w:rsidRDefault="00786258" w:rsidP="000D7358">
            <w:pPr>
              <w:spacing w:after="225"/>
              <w:rPr>
                <w:rFonts w:ascii="Arial" w:hAnsi="Arial" w:cs="Arial"/>
                <w:color w:val="000000"/>
                <w:sz w:val="18"/>
                <w:szCs w:val="18"/>
              </w:rPr>
            </w:pPr>
            <w:hyperlink r:id="rId51" w:tgtFrame="_blank" w:history="1">
              <w:r w:rsidR="00FA5922" w:rsidRPr="0030555F">
                <w:rPr>
                  <w:rStyle w:val="Hyperlink"/>
                  <w:rFonts w:ascii="Arial" w:hAnsi="Arial" w:cs="Arial"/>
                  <w:sz w:val="18"/>
                  <w:szCs w:val="18"/>
                </w:rPr>
                <w:t>20 CFR § 220.134 - Medical-vocational guidelines in appendix 2 of this part. [PDF 87 KB]</w:t>
              </w:r>
            </w:hyperlink>
          </w:p>
          <w:p w14:paraId="400AD3D7" w14:textId="77777777" w:rsidR="00FA5922" w:rsidRPr="0030555F" w:rsidRDefault="00FA5922" w:rsidP="000D7358">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part K: Vocational Considerations. Saturday, April 1, 2017.</w:t>
            </w:r>
          </w:p>
          <w:p w14:paraId="7A6DA7EF" w14:textId="77777777" w:rsidR="00FA5922" w:rsidRDefault="00FA5922" w:rsidP="000D7358">
            <w:pPr>
              <w:spacing w:after="80"/>
            </w:pPr>
            <w:r w:rsidRPr="0030555F">
              <w:rPr>
                <w:rFonts w:ascii="Arial" w:hAnsi="Arial" w:cs="Arial"/>
                <w:color w:val="666666"/>
                <w:sz w:val="18"/>
                <w:szCs w:val="18"/>
              </w:rPr>
              <w:t>... 20 Employees' Benefits 1 2017-04-01 2017-04-01 false Medical-vocational guidelines in appendix 2 of this part. Â§ 220.134 Section Â§ 220.134 Employees' Benefits RAILROAD RETIREMENT BOARD REGULATIONS UNDER THE RAILROAD RETIREMENT ACT DETERMINING DISABILITY Vocational Considerations § 220.134 Medical-vocational guidelines in appendix 2 of this par...</w:t>
            </w:r>
            <w:r w:rsidRPr="0030555F">
              <w:rPr>
                <w:rFonts w:ascii="Arial" w:hAnsi="Arial" w:cs="Arial"/>
                <w:color w:val="000000"/>
                <w:sz w:val="18"/>
                <w:szCs w:val="18"/>
              </w:rPr>
              <w:t> </w:t>
            </w:r>
            <w:hyperlink r:id="rId52"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FA5922" w14:paraId="17C32C30" w14:textId="77777777" w:rsidTr="000D7358">
        <w:tc>
          <w:tcPr>
            <w:tcW w:w="461" w:type="dxa"/>
          </w:tcPr>
          <w:p w14:paraId="65A387C6" w14:textId="77777777" w:rsidR="00FA5922" w:rsidRDefault="00FA5922" w:rsidP="00D640B0">
            <w:pPr>
              <w:pStyle w:val="Exhibitnumber"/>
            </w:pPr>
            <w:r>
              <w:t>15</w:t>
            </w:r>
          </w:p>
        </w:tc>
        <w:tc>
          <w:tcPr>
            <w:tcW w:w="8984" w:type="dxa"/>
          </w:tcPr>
          <w:p w14:paraId="4D9CAA2B" w14:textId="77777777" w:rsidR="00FA5922" w:rsidRPr="0030555F" w:rsidRDefault="00786258" w:rsidP="000D7358">
            <w:pPr>
              <w:spacing w:after="225"/>
              <w:rPr>
                <w:rFonts w:ascii="Arial" w:hAnsi="Arial" w:cs="Arial"/>
                <w:color w:val="000000"/>
                <w:sz w:val="18"/>
                <w:szCs w:val="18"/>
              </w:rPr>
            </w:pPr>
            <w:hyperlink r:id="rId53" w:tgtFrame="_blank" w:history="1">
              <w:r w:rsidR="00FA5922" w:rsidRPr="0030555F">
                <w:rPr>
                  <w:rStyle w:val="Hyperlink"/>
                  <w:rFonts w:ascii="Arial" w:hAnsi="Arial" w:cs="Arial"/>
                  <w:sz w:val="18"/>
                  <w:szCs w:val="18"/>
                </w:rPr>
                <w:t>29 CFR § 553.30 - Occasional or sporadic employment-section 7(p)(2). [PDF 94 KB]</w:t>
              </w:r>
            </w:hyperlink>
          </w:p>
          <w:p w14:paraId="0E391B66" w14:textId="77777777" w:rsidR="00FA5922" w:rsidRPr="0030555F" w:rsidRDefault="00FA5922" w:rsidP="000D7358">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9: Labor. Subjgrp: Other Exemptions. Friday, July 1, 2016.</w:t>
            </w:r>
          </w:p>
          <w:p w14:paraId="3FDCE17C" w14:textId="77777777" w:rsidR="00FA5922" w:rsidRDefault="00FA5922" w:rsidP="000D7358">
            <w:pPr>
              <w:spacing w:after="80"/>
            </w:pPr>
            <w:r w:rsidRPr="0030555F">
              <w:rPr>
                <w:rFonts w:ascii="Arial" w:hAnsi="Arial" w:cs="Arial"/>
                <w:color w:val="666666"/>
                <w:sz w:val="18"/>
                <w:szCs w:val="18"/>
              </w:rPr>
              <w:t>... 29 Labor 3 2016-07-01 2016-07-01 false Occasional or sporadic employment-section 7(p)(2). Â§ 553.30 Section Â§ 553.30 Labor Regulations Relating to Labor (Continued) WAGE AND HOUR DIVISION, DEPARTMENT OF LABOR REGULATIONS APPLICATION OF THE FAIR LABOR STANDARDS ACT TO EMPLOYEES OF STATE AND LOCAL GOVERNMENTS General Other Exemptions § 553.30...</w:t>
            </w:r>
            <w:hyperlink r:id="rId54" w:history="1">
              <w:r w:rsidRPr="0030555F">
                <w:rPr>
                  <w:rStyle w:val="Hyperlink"/>
                  <w:rFonts w:ascii="Arial" w:hAnsi="Arial" w:cs="Arial"/>
                  <w:sz w:val="18"/>
                  <w:szCs w:val="18"/>
                </w:rPr>
                <w:t>More Information</w:t>
              </w:r>
            </w:hyperlink>
          </w:p>
        </w:tc>
      </w:tr>
    </w:tbl>
    <w:p w14:paraId="73607DAE" w14:textId="77777777" w:rsidR="00143AA7" w:rsidRDefault="00143AA7" w:rsidP="00143AA7">
      <w:pPr>
        <w:jc w:val="right"/>
      </w:pPr>
      <w:r>
        <w:t>(continued)</w:t>
      </w:r>
    </w:p>
    <w:p w14:paraId="5FEED342" w14:textId="58C1BBFC" w:rsidR="00143AA7" w:rsidRDefault="00143AA7" w:rsidP="00143AA7">
      <w:pPr>
        <w:pStyle w:val="Exhibitcontinued"/>
      </w:pPr>
      <w:r w:rsidRPr="006D42CA">
        <w:t>Exhibit </w:t>
      </w:r>
      <w:r>
        <w:t>A-</w:t>
      </w:r>
      <w:r w:rsidRPr="006D42CA">
        <w:rPr>
          <w:noProof/>
        </w:rPr>
        <w:t>7</w:t>
      </w:r>
      <w:r w:rsidRPr="006D42CA">
        <w:t>.</w:t>
      </w:r>
      <w:r>
        <w:t xml:space="preserve"> </w:t>
      </w:r>
      <w:r w:rsidRPr="006D42CA">
        <w:t>O*NET Citations in Code of Federal Regulations</w:t>
      </w:r>
      <w:r>
        <w:t xml:space="preserve"> (continued)</w:t>
      </w:r>
    </w:p>
    <w:tbl>
      <w:tblPr>
        <w:tblStyle w:val="TableGrid"/>
        <w:tblW w:w="9445" w:type="dxa"/>
        <w:tblLook w:val="04A0" w:firstRow="1" w:lastRow="0" w:firstColumn="1" w:lastColumn="0" w:noHBand="0" w:noVBand="1"/>
      </w:tblPr>
      <w:tblGrid>
        <w:gridCol w:w="461"/>
        <w:gridCol w:w="8984"/>
      </w:tblGrid>
      <w:tr w:rsidR="00143AA7" w14:paraId="2915AFFA" w14:textId="77777777" w:rsidTr="00143AA7">
        <w:tc>
          <w:tcPr>
            <w:tcW w:w="461" w:type="dxa"/>
          </w:tcPr>
          <w:p w14:paraId="51F400ED" w14:textId="5785B7F0" w:rsidR="00143AA7" w:rsidRDefault="00143AA7" w:rsidP="00D640B0">
            <w:pPr>
              <w:pStyle w:val="Exhibitnumber"/>
            </w:pPr>
            <w:r>
              <w:t>16</w:t>
            </w:r>
          </w:p>
        </w:tc>
        <w:tc>
          <w:tcPr>
            <w:tcW w:w="8984" w:type="dxa"/>
          </w:tcPr>
          <w:p w14:paraId="6AE92848" w14:textId="77777777" w:rsidR="00143AA7" w:rsidRPr="0030555F" w:rsidRDefault="00786258" w:rsidP="00143AA7">
            <w:pPr>
              <w:spacing w:after="225"/>
              <w:rPr>
                <w:rFonts w:ascii="Arial" w:hAnsi="Arial" w:cs="Arial"/>
                <w:color w:val="000000"/>
                <w:sz w:val="18"/>
                <w:szCs w:val="18"/>
              </w:rPr>
            </w:pPr>
            <w:hyperlink r:id="rId55" w:tgtFrame="_blank" w:history="1">
              <w:r w:rsidR="00143AA7" w:rsidRPr="0030555F">
                <w:rPr>
                  <w:rStyle w:val="Hyperlink"/>
                  <w:rFonts w:ascii="Arial" w:hAnsi="Arial" w:cs="Arial"/>
                  <w:sz w:val="18"/>
                  <w:szCs w:val="18"/>
                </w:rPr>
                <w:t>20 CFR § 220.132 - Physical exertion requirements. [PDF 90 KB]</w:t>
              </w:r>
            </w:hyperlink>
          </w:p>
          <w:p w14:paraId="0DBB46AC" w14:textId="77777777" w:rsidR="00143AA7" w:rsidRPr="0030555F" w:rsidRDefault="00143AA7" w:rsidP="00143AA7">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part K: Vocational Considerations. Saturday, April 1, 2017.</w:t>
            </w:r>
          </w:p>
          <w:p w14:paraId="18D47192" w14:textId="6492F957" w:rsidR="00143AA7" w:rsidRDefault="00143AA7" w:rsidP="00FA5922">
            <w:pPr>
              <w:spacing w:after="80"/>
            </w:pPr>
            <w:r w:rsidRPr="0030555F">
              <w:rPr>
                <w:rFonts w:ascii="Arial" w:hAnsi="Arial" w:cs="Arial"/>
                <w:color w:val="666666"/>
                <w:sz w:val="18"/>
                <w:szCs w:val="18"/>
              </w:rPr>
              <w:t>... 20 Employees' Benefits 1 2017-04-01 2017-04-01 false Physical exertion requirements. Â§ 220.132 Section Â§ 220.132 Employees' Benefits RAILROAD RETIREMENT BOARD REGULATIONS UNDER THE RAILROAD RETIREMENT ACT DETERMINING DISABILITY Vocational Considerations § 220.132 Physical exertion requirements. To determine the physical exertion requirements o...</w:t>
            </w:r>
            <w:r w:rsidRPr="0030555F">
              <w:rPr>
                <w:rFonts w:ascii="Arial" w:hAnsi="Arial" w:cs="Arial"/>
                <w:color w:val="000000"/>
                <w:sz w:val="18"/>
                <w:szCs w:val="18"/>
              </w:rPr>
              <w:t> </w:t>
            </w:r>
            <w:hyperlink r:id="rId56"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143AA7" w14:paraId="2E29D762" w14:textId="77777777" w:rsidTr="00143AA7">
        <w:tc>
          <w:tcPr>
            <w:tcW w:w="461" w:type="dxa"/>
          </w:tcPr>
          <w:p w14:paraId="14336B36" w14:textId="359345EB" w:rsidR="00143AA7" w:rsidRDefault="00143AA7" w:rsidP="00D640B0">
            <w:pPr>
              <w:pStyle w:val="Exhibitnumber"/>
            </w:pPr>
            <w:r>
              <w:t>17</w:t>
            </w:r>
          </w:p>
        </w:tc>
        <w:tc>
          <w:tcPr>
            <w:tcW w:w="8984" w:type="dxa"/>
          </w:tcPr>
          <w:p w14:paraId="23F66056" w14:textId="77777777" w:rsidR="00143AA7" w:rsidRPr="0030555F" w:rsidRDefault="00786258" w:rsidP="00143AA7">
            <w:pPr>
              <w:spacing w:after="225"/>
              <w:rPr>
                <w:rFonts w:ascii="Arial" w:hAnsi="Arial" w:cs="Arial"/>
                <w:color w:val="000000"/>
                <w:sz w:val="18"/>
                <w:szCs w:val="18"/>
              </w:rPr>
            </w:pPr>
            <w:hyperlink r:id="rId57" w:tgtFrame="_blank" w:history="1">
              <w:r w:rsidR="00143AA7" w:rsidRPr="0030555F">
                <w:rPr>
                  <w:rStyle w:val="Hyperlink"/>
                  <w:rFonts w:ascii="Arial" w:hAnsi="Arial" w:cs="Arial"/>
                  <w:sz w:val="18"/>
                  <w:szCs w:val="18"/>
                </w:rPr>
                <w:t>20 CFR § 404.1567 - Physical exertion requirements. [PDF 91 KB]</w:t>
              </w:r>
            </w:hyperlink>
          </w:p>
          <w:p w14:paraId="3DDA901E" w14:textId="77777777" w:rsidR="00143AA7" w:rsidRPr="0030555F" w:rsidRDefault="00143AA7" w:rsidP="00143AA7">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jgrp: Vocational Considerations. Friday, April 1, 2016.</w:t>
            </w:r>
          </w:p>
          <w:p w14:paraId="13A4A3BA" w14:textId="04D7B6AE" w:rsidR="00143AA7" w:rsidRDefault="00143AA7" w:rsidP="00FA5922">
            <w:pPr>
              <w:spacing w:after="80"/>
            </w:pPr>
            <w:r w:rsidRPr="0030555F">
              <w:rPr>
                <w:rFonts w:ascii="Arial" w:hAnsi="Arial" w:cs="Arial"/>
                <w:color w:val="666666"/>
                <w:sz w:val="18"/>
                <w:szCs w:val="18"/>
              </w:rPr>
              <w:t>... 20 Employees' Benefits 2 2016-04-01 2016-04-01 false Physical exertion requirements. Â§ 404.1567 Section Â§ 404.1567 Employees' Benefits SOCIAL SECURITY ADMINISTRATION FEDERAL OLD-AGE, SURVIVORS AND DISABILITY INSURANCE (1950- ) Determining Disability and Blindness Vocational Considerations § 404.1567 Physical exertion requirements. To determine...</w:t>
            </w:r>
            <w:r w:rsidRPr="0030555F">
              <w:rPr>
                <w:rFonts w:ascii="Arial" w:hAnsi="Arial" w:cs="Arial"/>
                <w:color w:val="000000"/>
                <w:sz w:val="18"/>
                <w:szCs w:val="18"/>
              </w:rPr>
              <w:t> </w:t>
            </w:r>
            <w:hyperlink r:id="rId58"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FA5922" w14:paraId="68CCDFD8" w14:textId="77777777" w:rsidTr="000D7358">
        <w:tc>
          <w:tcPr>
            <w:tcW w:w="461" w:type="dxa"/>
          </w:tcPr>
          <w:p w14:paraId="3A2DECB5" w14:textId="77777777" w:rsidR="00FA5922" w:rsidRDefault="00FA5922" w:rsidP="00D640B0">
            <w:pPr>
              <w:pStyle w:val="Exhibitnumber"/>
            </w:pPr>
            <w:r>
              <w:t>18</w:t>
            </w:r>
          </w:p>
        </w:tc>
        <w:tc>
          <w:tcPr>
            <w:tcW w:w="8984" w:type="dxa"/>
          </w:tcPr>
          <w:p w14:paraId="0EDEACD4" w14:textId="77777777" w:rsidR="00FA5922" w:rsidRPr="0030555F" w:rsidRDefault="00786258" w:rsidP="000D7358">
            <w:pPr>
              <w:spacing w:after="225"/>
              <w:rPr>
                <w:rFonts w:ascii="Arial" w:hAnsi="Arial" w:cs="Arial"/>
                <w:color w:val="000000"/>
                <w:sz w:val="18"/>
                <w:szCs w:val="18"/>
              </w:rPr>
            </w:pPr>
            <w:hyperlink r:id="rId59" w:tgtFrame="_blank" w:history="1">
              <w:r w:rsidR="00FA5922" w:rsidRPr="0030555F">
                <w:rPr>
                  <w:rStyle w:val="Hyperlink"/>
                  <w:rFonts w:ascii="Arial" w:hAnsi="Arial" w:cs="Arial"/>
                  <w:sz w:val="18"/>
                  <w:szCs w:val="18"/>
                </w:rPr>
                <w:t>20 CFR § 416.967 - Physical exertion requirements. [PDF 91 KB]</w:t>
              </w:r>
            </w:hyperlink>
          </w:p>
          <w:p w14:paraId="0F990906" w14:textId="77777777" w:rsidR="00FA5922" w:rsidRPr="0030555F" w:rsidRDefault="00FA5922" w:rsidP="000D7358">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jgrp: Vocational Considerations. Friday, April 1, 2016.</w:t>
            </w:r>
          </w:p>
          <w:p w14:paraId="7CFBF402" w14:textId="77777777" w:rsidR="00FA5922" w:rsidRDefault="00FA5922" w:rsidP="000D7358">
            <w:pPr>
              <w:spacing w:after="80"/>
            </w:pPr>
            <w:r w:rsidRPr="0030555F">
              <w:rPr>
                <w:rFonts w:ascii="Arial" w:hAnsi="Arial" w:cs="Arial"/>
                <w:color w:val="666666"/>
                <w:sz w:val="18"/>
                <w:szCs w:val="18"/>
              </w:rPr>
              <w:t>... 20 Employees' Benefits 2 2016-04-01 2016-04-01 false Physical exertion requirements. Â§ 416.967 Section Â§ 416.967 Employees' Benefits SOCIAL SECURITY ADMINISTRATION SUPPLEMENTAL SECURITY INCOME FOR THE AGED, BLIND, AND DISABLED Determining Disability and Blindness Vocational Considerations § 416.967 Physical exertion requirements. To determine...</w:t>
            </w:r>
            <w:r w:rsidRPr="0030555F">
              <w:rPr>
                <w:rFonts w:ascii="Arial" w:hAnsi="Arial" w:cs="Arial"/>
                <w:color w:val="000000"/>
                <w:sz w:val="18"/>
                <w:szCs w:val="18"/>
              </w:rPr>
              <w:t> </w:t>
            </w:r>
            <w:hyperlink r:id="rId60"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FA5922" w14:paraId="1F570A0B" w14:textId="77777777" w:rsidTr="000D7358">
        <w:tc>
          <w:tcPr>
            <w:tcW w:w="461" w:type="dxa"/>
          </w:tcPr>
          <w:p w14:paraId="16B449B2" w14:textId="77777777" w:rsidR="00FA5922" w:rsidRDefault="00FA5922" w:rsidP="00D640B0">
            <w:pPr>
              <w:pStyle w:val="Exhibitnumber"/>
            </w:pPr>
            <w:r>
              <w:t>19</w:t>
            </w:r>
          </w:p>
        </w:tc>
        <w:tc>
          <w:tcPr>
            <w:tcW w:w="8984" w:type="dxa"/>
          </w:tcPr>
          <w:p w14:paraId="1D7BFE8B" w14:textId="77777777" w:rsidR="00FA5922" w:rsidRPr="0030555F" w:rsidRDefault="00786258" w:rsidP="000D7358">
            <w:pPr>
              <w:spacing w:after="225"/>
              <w:rPr>
                <w:rFonts w:ascii="Arial" w:hAnsi="Arial" w:cs="Arial"/>
                <w:color w:val="000000"/>
                <w:sz w:val="18"/>
                <w:szCs w:val="18"/>
              </w:rPr>
            </w:pPr>
            <w:hyperlink r:id="rId61" w:tgtFrame="_blank" w:history="1">
              <w:r w:rsidR="00FA5922" w:rsidRPr="0030555F">
                <w:rPr>
                  <w:rStyle w:val="Hyperlink"/>
                  <w:rFonts w:ascii="Arial" w:hAnsi="Arial" w:cs="Arial"/>
                  <w:sz w:val="18"/>
                  <w:szCs w:val="18"/>
                </w:rPr>
                <w:t>20 CFR § 655.730 - What is the process for filing a labor condition application? [PDF 97 KB]</w:t>
              </w:r>
            </w:hyperlink>
          </w:p>
          <w:p w14:paraId="38E0DBE9" w14:textId="77777777" w:rsidR="00FA5922" w:rsidRPr="0030555F" w:rsidRDefault="00FA5922" w:rsidP="000D7358">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part H: Labor Condition Applications and Requirements for Employers Seeking To Employ Nonimmigrants on H-1b Visas in Specialty Occupations and as Fashion Models, and Requirements for Employers Seeking To Employ Nonimmigrants on H-1b1 and E-3 Visas in Specialty Occupations. Friday, April 1, 2016.</w:t>
            </w:r>
          </w:p>
          <w:p w14:paraId="25614314" w14:textId="77777777" w:rsidR="00FA5922" w:rsidRDefault="00FA5922" w:rsidP="000D7358">
            <w:pPr>
              <w:spacing w:after="80"/>
            </w:pPr>
            <w:r w:rsidRPr="0030555F">
              <w:rPr>
                <w:rFonts w:ascii="Arial" w:hAnsi="Arial" w:cs="Arial"/>
                <w:color w:val="666666"/>
                <w:sz w:val="18"/>
                <w:szCs w:val="18"/>
              </w:rPr>
              <w:t>... 20 Employees' Benefits 3 2016-04-01 2016-04-01 false What is the process for filing a labor condition application? Â§ 655.730 Section Â§ 655.730 Employees' Benefits EMPLOYMENT AND TRAINING ADMINISTRATION, DEPARTMENT OF LABOR TEMPORARY EMPLOYMENT OF FOREIGN WORKERS IN THE UNITED STATES Labor Condition Applications and Requirements for Employers...</w:t>
            </w:r>
            <w:r w:rsidRPr="0030555F">
              <w:rPr>
                <w:rFonts w:ascii="Arial" w:hAnsi="Arial" w:cs="Arial"/>
                <w:color w:val="000000"/>
                <w:sz w:val="18"/>
                <w:szCs w:val="18"/>
              </w:rPr>
              <w:t> </w:t>
            </w:r>
            <w:hyperlink r:id="rId62"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FA5922" w14:paraId="1E9974F0" w14:textId="77777777" w:rsidTr="000D7358">
        <w:tc>
          <w:tcPr>
            <w:tcW w:w="461" w:type="dxa"/>
          </w:tcPr>
          <w:p w14:paraId="7165D9AF" w14:textId="77777777" w:rsidR="00FA5922" w:rsidRDefault="00FA5922" w:rsidP="00D640B0">
            <w:pPr>
              <w:pStyle w:val="Exhibitnumber"/>
            </w:pPr>
            <w:r>
              <w:t>20</w:t>
            </w:r>
          </w:p>
        </w:tc>
        <w:tc>
          <w:tcPr>
            <w:tcW w:w="8984" w:type="dxa"/>
          </w:tcPr>
          <w:p w14:paraId="6B5D118C" w14:textId="77777777" w:rsidR="00FA5922" w:rsidRPr="0030555F" w:rsidRDefault="00786258" w:rsidP="000D7358">
            <w:pPr>
              <w:spacing w:after="225"/>
              <w:rPr>
                <w:rFonts w:ascii="Arial" w:hAnsi="Arial" w:cs="Arial"/>
                <w:color w:val="000000"/>
                <w:sz w:val="18"/>
                <w:szCs w:val="18"/>
              </w:rPr>
            </w:pPr>
            <w:hyperlink r:id="rId63" w:tgtFrame="_blank" w:history="1">
              <w:r w:rsidR="00FA5922" w:rsidRPr="0030555F">
                <w:rPr>
                  <w:rStyle w:val="Hyperlink"/>
                  <w:rFonts w:ascii="Arial" w:hAnsi="Arial" w:cs="Arial"/>
                  <w:sz w:val="18"/>
                  <w:szCs w:val="18"/>
                </w:rPr>
                <w:t>20 CFR § 404.1560 - When we will consider your vocational background. [PDF 91 KB]</w:t>
              </w:r>
            </w:hyperlink>
          </w:p>
          <w:p w14:paraId="6C77152D" w14:textId="77777777" w:rsidR="00FA5922" w:rsidRPr="0030555F" w:rsidRDefault="00FA5922" w:rsidP="000D7358">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jgrp: Vocational Considerations. Friday, April 1, 2016.</w:t>
            </w:r>
          </w:p>
          <w:p w14:paraId="2F746027" w14:textId="77777777" w:rsidR="00FA5922" w:rsidRDefault="00FA5922" w:rsidP="000D7358">
            <w:pPr>
              <w:spacing w:after="80"/>
            </w:pPr>
            <w:r w:rsidRPr="0030555F">
              <w:rPr>
                <w:rFonts w:ascii="Arial" w:hAnsi="Arial" w:cs="Arial"/>
                <w:color w:val="666666"/>
                <w:sz w:val="18"/>
                <w:szCs w:val="18"/>
              </w:rPr>
              <w:t>... 20 Employees' Benefits 2 2016-04-01 2016-04-01 false When we will consider your vocational background. Â§ 404.1560 Section Â§ 404.1560 Employees' Benefits SOCIAL SECURITY ADMINISTRATION FEDERAL OLD-AGE, SURVIVORS AND DISABILITY INSURANCE (1950- ) Determining Disability and Blindness Vocational Considerations § 404.1560 When we will consider your...</w:t>
            </w:r>
            <w:r w:rsidRPr="0030555F">
              <w:rPr>
                <w:rFonts w:ascii="Arial" w:hAnsi="Arial" w:cs="Arial"/>
                <w:color w:val="000000"/>
                <w:sz w:val="18"/>
                <w:szCs w:val="18"/>
              </w:rPr>
              <w:t> </w:t>
            </w:r>
            <w:hyperlink r:id="rId64"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bl>
    <w:p w14:paraId="069994CD" w14:textId="77777777" w:rsidR="00143AA7" w:rsidRDefault="00143AA7" w:rsidP="00143AA7">
      <w:pPr>
        <w:jc w:val="right"/>
      </w:pPr>
      <w:r>
        <w:t>(continued)</w:t>
      </w:r>
    </w:p>
    <w:p w14:paraId="4CEE39D7" w14:textId="77777777" w:rsidR="00143AA7" w:rsidRDefault="00143AA7" w:rsidP="00143AA7">
      <w:pPr>
        <w:spacing w:after="0" w:line="240" w:lineRule="auto"/>
        <w:rPr>
          <w:rFonts w:ascii="Arial" w:eastAsia="Times New Roman" w:hAnsi="Arial" w:cs="Arial"/>
          <w:b/>
          <w:szCs w:val="20"/>
        </w:rPr>
      </w:pPr>
      <w:r>
        <w:br w:type="page"/>
      </w:r>
    </w:p>
    <w:p w14:paraId="64045925" w14:textId="155B9262" w:rsidR="00143AA7" w:rsidRDefault="00143AA7" w:rsidP="00143AA7">
      <w:pPr>
        <w:pStyle w:val="Exhibitcontinued"/>
      </w:pPr>
      <w:r w:rsidRPr="006D42CA">
        <w:t>Exhibit </w:t>
      </w:r>
      <w:r>
        <w:t>A-</w:t>
      </w:r>
      <w:r w:rsidRPr="006D42CA">
        <w:rPr>
          <w:noProof/>
        </w:rPr>
        <w:t>7</w:t>
      </w:r>
      <w:r w:rsidRPr="006D42CA">
        <w:t>.</w:t>
      </w:r>
      <w:r>
        <w:t xml:space="preserve"> </w:t>
      </w:r>
      <w:r w:rsidRPr="006D42CA">
        <w:t>O*NET Citations in Code of Federal Regulations</w:t>
      </w:r>
      <w:r>
        <w:t xml:space="preserve"> (continued)</w:t>
      </w:r>
    </w:p>
    <w:tbl>
      <w:tblPr>
        <w:tblStyle w:val="TableGrid"/>
        <w:tblW w:w="9445" w:type="dxa"/>
        <w:tblLook w:val="04A0" w:firstRow="1" w:lastRow="0" w:firstColumn="1" w:lastColumn="0" w:noHBand="0" w:noVBand="1"/>
      </w:tblPr>
      <w:tblGrid>
        <w:gridCol w:w="461"/>
        <w:gridCol w:w="8984"/>
      </w:tblGrid>
      <w:tr w:rsidR="00143AA7" w14:paraId="5B4FB4EC" w14:textId="77777777" w:rsidTr="00143AA7">
        <w:tc>
          <w:tcPr>
            <w:tcW w:w="461" w:type="dxa"/>
          </w:tcPr>
          <w:p w14:paraId="6ABB1998" w14:textId="1FCC7A3E" w:rsidR="00143AA7" w:rsidRDefault="00143AA7" w:rsidP="00D640B0">
            <w:pPr>
              <w:pStyle w:val="Exhibitnumber"/>
            </w:pPr>
            <w:r>
              <w:t>21</w:t>
            </w:r>
          </w:p>
        </w:tc>
        <w:tc>
          <w:tcPr>
            <w:tcW w:w="8984" w:type="dxa"/>
          </w:tcPr>
          <w:p w14:paraId="623E67A8" w14:textId="77777777" w:rsidR="00143AA7" w:rsidRPr="0030555F" w:rsidRDefault="00786258" w:rsidP="00143AA7">
            <w:pPr>
              <w:spacing w:after="225"/>
              <w:rPr>
                <w:rFonts w:ascii="Arial" w:hAnsi="Arial" w:cs="Arial"/>
                <w:color w:val="000000"/>
                <w:sz w:val="18"/>
                <w:szCs w:val="18"/>
              </w:rPr>
            </w:pPr>
            <w:hyperlink r:id="rId65" w:tgtFrame="_blank" w:history="1">
              <w:r w:rsidR="00143AA7" w:rsidRPr="0030555F">
                <w:rPr>
                  <w:rStyle w:val="Hyperlink"/>
                  <w:rFonts w:ascii="Arial" w:hAnsi="Arial" w:cs="Arial"/>
                  <w:sz w:val="18"/>
                  <w:szCs w:val="18"/>
                </w:rPr>
                <w:t>20 CFR § 416.960 - When we will consider your vocational background. [PDF 90 KB]</w:t>
              </w:r>
            </w:hyperlink>
          </w:p>
          <w:p w14:paraId="0F1B78B1" w14:textId="77777777" w:rsidR="00143AA7" w:rsidRPr="0030555F" w:rsidRDefault="00143AA7" w:rsidP="00143AA7">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jgrp: Vocational Considerations. Friday, April 1, 2016.</w:t>
            </w:r>
          </w:p>
          <w:p w14:paraId="26D1D7C7" w14:textId="2BF1DDEB" w:rsidR="00143AA7" w:rsidRDefault="00143AA7" w:rsidP="00FA5922">
            <w:pPr>
              <w:spacing w:after="80"/>
            </w:pPr>
            <w:r w:rsidRPr="0030555F">
              <w:rPr>
                <w:rFonts w:ascii="Arial" w:hAnsi="Arial" w:cs="Arial"/>
                <w:color w:val="666666"/>
                <w:sz w:val="18"/>
                <w:szCs w:val="18"/>
              </w:rPr>
              <w:t>... 20 Employees' Benefits 2 2016-04-01 2016-04-01 false When we will consider your vocational background. Â§ 416.960 Section Â§ 416.960 Employees' Benefits SOCIAL SECURITY ADMINISTRATION SUPPLEMENTAL SECURITY INCOME FOR THE AGED, BLIND, AND DISABLED Determining Disability and Blindness Vocational Considerations § 416.960 When we will consider your...</w:t>
            </w:r>
            <w:r w:rsidRPr="0030555F">
              <w:rPr>
                <w:rFonts w:ascii="Arial" w:hAnsi="Arial" w:cs="Arial"/>
                <w:color w:val="000000"/>
                <w:sz w:val="18"/>
                <w:szCs w:val="18"/>
              </w:rPr>
              <w:t> </w:t>
            </w:r>
            <w:hyperlink r:id="rId66"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143AA7" w14:paraId="64EB781A" w14:textId="77777777" w:rsidTr="00143AA7">
        <w:tc>
          <w:tcPr>
            <w:tcW w:w="461" w:type="dxa"/>
          </w:tcPr>
          <w:p w14:paraId="4D02D5F8" w14:textId="1860045F" w:rsidR="00143AA7" w:rsidRDefault="00143AA7" w:rsidP="00D640B0">
            <w:pPr>
              <w:pStyle w:val="Exhibitnumber"/>
            </w:pPr>
            <w:r>
              <w:t>22</w:t>
            </w:r>
          </w:p>
        </w:tc>
        <w:tc>
          <w:tcPr>
            <w:tcW w:w="8984" w:type="dxa"/>
          </w:tcPr>
          <w:p w14:paraId="231A75F2" w14:textId="77777777" w:rsidR="00143AA7" w:rsidRPr="0030555F" w:rsidRDefault="00786258" w:rsidP="00143AA7">
            <w:pPr>
              <w:spacing w:after="225"/>
              <w:rPr>
                <w:rFonts w:ascii="Arial" w:hAnsi="Arial" w:cs="Arial"/>
                <w:color w:val="000000"/>
                <w:sz w:val="18"/>
                <w:szCs w:val="18"/>
              </w:rPr>
            </w:pPr>
            <w:hyperlink r:id="rId67" w:tgtFrame="_blank" w:history="1">
              <w:r w:rsidR="00143AA7" w:rsidRPr="0030555F">
                <w:rPr>
                  <w:rStyle w:val="Hyperlink"/>
                  <w:rFonts w:ascii="Arial" w:hAnsi="Arial" w:cs="Arial"/>
                  <w:sz w:val="18"/>
                  <w:szCs w:val="18"/>
                </w:rPr>
                <w:t>20 CFR § 220.131 - Work which exists in the national economy. [PDF 90 KB]</w:t>
              </w:r>
            </w:hyperlink>
          </w:p>
          <w:p w14:paraId="492B8055" w14:textId="77777777" w:rsidR="00143AA7" w:rsidRPr="0030555F" w:rsidRDefault="00143AA7" w:rsidP="00143AA7">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part K: Vocational Considerations. Saturday, April 1, 2017.</w:t>
            </w:r>
          </w:p>
          <w:p w14:paraId="00D7768C" w14:textId="509BBFCD" w:rsidR="00143AA7" w:rsidRDefault="00143AA7" w:rsidP="00FA5922">
            <w:pPr>
              <w:spacing w:after="80"/>
            </w:pPr>
            <w:r w:rsidRPr="0030555F">
              <w:rPr>
                <w:rFonts w:ascii="Arial" w:hAnsi="Arial" w:cs="Arial"/>
                <w:color w:val="666666"/>
                <w:sz w:val="18"/>
                <w:szCs w:val="18"/>
              </w:rPr>
              <w:t>... 20 Employees' Benefits 1 2017-04-01 2017-04-01 false Work which exists in the national economy. Â§ 220.131 Section Â§ 220.131 Employees' Benefits RAILROAD RETIREMENT BOARD REGULATIONS UNDER THE RAILROAD RETIREMENT ACT DETERMINING DISABILITY Vocational Considerations § 220.131 Work which exists in the national economy. (a) General. The Board...</w:t>
            </w:r>
            <w:r w:rsidRPr="0030555F">
              <w:rPr>
                <w:rFonts w:ascii="Arial" w:hAnsi="Arial" w:cs="Arial"/>
                <w:color w:val="000000"/>
                <w:sz w:val="18"/>
                <w:szCs w:val="18"/>
              </w:rPr>
              <w:t> </w:t>
            </w:r>
            <w:hyperlink r:id="rId68"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143AA7" w14:paraId="3CCBFD95" w14:textId="77777777" w:rsidTr="00143AA7">
        <w:tc>
          <w:tcPr>
            <w:tcW w:w="461" w:type="dxa"/>
          </w:tcPr>
          <w:p w14:paraId="4159A89E" w14:textId="35D5EBEA" w:rsidR="00143AA7" w:rsidRDefault="00143AA7" w:rsidP="00D640B0">
            <w:pPr>
              <w:pStyle w:val="Exhibitnumber"/>
            </w:pPr>
            <w:r>
              <w:t>23</w:t>
            </w:r>
          </w:p>
        </w:tc>
        <w:tc>
          <w:tcPr>
            <w:tcW w:w="8984" w:type="dxa"/>
          </w:tcPr>
          <w:p w14:paraId="6DDB4BFD" w14:textId="77777777" w:rsidR="00143AA7" w:rsidRPr="0030555F" w:rsidRDefault="00786258" w:rsidP="00143AA7">
            <w:pPr>
              <w:spacing w:after="225"/>
              <w:rPr>
                <w:rFonts w:ascii="Arial" w:hAnsi="Arial" w:cs="Arial"/>
                <w:color w:val="000000"/>
                <w:sz w:val="18"/>
                <w:szCs w:val="18"/>
              </w:rPr>
            </w:pPr>
            <w:hyperlink r:id="rId69" w:tgtFrame="_blank" w:history="1">
              <w:r w:rsidR="00143AA7" w:rsidRPr="0030555F">
                <w:rPr>
                  <w:rStyle w:val="Hyperlink"/>
                  <w:rFonts w:ascii="Arial" w:hAnsi="Arial" w:cs="Arial"/>
                  <w:sz w:val="18"/>
                  <w:szCs w:val="18"/>
                </w:rPr>
                <w:t>20 CFR § 404.1566 - Work which exists in the national economy. [PDF 91 KB]</w:t>
              </w:r>
            </w:hyperlink>
          </w:p>
          <w:p w14:paraId="10FF0C6B" w14:textId="77777777" w:rsidR="00143AA7" w:rsidRPr="0030555F" w:rsidRDefault="00143AA7" w:rsidP="00143AA7">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jgrp: Vocational Considerations. Friday, April 1, 2016.</w:t>
            </w:r>
          </w:p>
          <w:p w14:paraId="27A695C2" w14:textId="238C20BE" w:rsidR="00143AA7" w:rsidRDefault="00143AA7" w:rsidP="00FA5922">
            <w:pPr>
              <w:spacing w:after="80"/>
            </w:pPr>
            <w:r w:rsidRPr="0030555F">
              <w:rPr>
                <w:rFonts w:ascii="Arial" w:hAnsi="Arial" w:cs="Arial"/>
                <w:color w:val="666666"/>
                <w:sz w:val="18"/>
                <w:szCs w:val="18"/>
              </w:rPr>
              <w:t>... 20 Employees' Benefits 2 2016-04-01 2016-04-01 false Work which exists in the national economy. Â§ 404.1566 Section Â§ 404.1566 Employees' Benefits SOCIAL SECURITY ADMINISTRATION FEDERAL OLD-AGE, SURVIVORS AND DISABILITY INSURANCE (1950- ) Determining Disability and Blindness Vocational Considerations § 404.1566 Work which exists in the national...</w:t>
            </w:r>
            <w:r w:rsidRPr="0030555F">
              <w:rPr>
                <w:rFonts w:ascii="Arial" w:hAnsi="Arial" w:cs="Arial"/>
                <w:color w:val="000000"/>
                <w:sz w:val="18"/>
                <w:szCs w:val="18"/>
              </w:rPr>
              <w:t> </w:t>
            </w:r>
            <w:hyperlink r:id="rId70"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r w:rsidRPr="0030555F">
              <w:rPr>
                <w:rFonts w:ascii="Arial" w:hAnsi="Arial" w:cs="Arial"/>
                <w:color w:val="000000"/>
                <w:sz w:val="18"/>
                <w:szCs w:val="18"/>
              </w:rPr>
              <w:br/>
            </w:r>
            <w:r>
              <w:rPr>
                <w:rFonts w:ascii="Arial" w:hAnsi="Arial" w:cs="Arial"/>
                <w:color w:val="000000"/>
                <w:sz w:val="18"/>
                <w:szCs w:val="18"/>
              </w:rPr>
              <w:t xml:space="preserve"> </w:t>
            </w:r>
            <w:r w:rsidRPr="0030555F">
              <w:rPr>
                <w:rFonts w:ascii="Arial" w:hAnsi="Arial" w:cs="Arial"/>
                <w:color w:val="000000"/>
                <w:sz w:val="18"/>
                <w:szCs w:val="18"/>
              </w:rPr>
              <w:t>Historical editions have been hidden from results. </w:t>
            </w:r>
            <w:hyperlink r:id="rId71" w:history="1">
              <w:r w:rsidRPr="0030555F">
                <w:rPr>
                  <w:rStyle w:val="Hyperlink"/>
                  <w:rFonts w:ascii="Arial" w:hAnsi="Arial" w:cs="Arial"/>
                  <w:sz w:val="18"/>
                  <w:szCs w:val="18"/>
                </w:rPr>
                <w:t>Show all editions.</w:t>
              </w:r>
            </w:hyperlink>
          </w:p>
        </w:tc>
      </w:tr>
      <w:tr w:rsidR="00143AA7" w14:paraId="3418D320" w14:textId="77777777" w:rsidTr="00143AA7">
        <w:tc>
          <w:tcPr>
            <w:tcW w:w="461" w:type="dxa"/>
          </w:tcPr>
          <w:p w14:paraId="69C04C07" w14:textId="63FDE418" w:rsidR="00143AA7" w:rsidRDefault="00143AA7" w:rsidP="00D640B0">
            <w:pPr>
              <w:pStyle w:val="Exhibitnumber"/>
            </w:pPr>
            <w:r>
              <w:t>24</w:t>
            </w:r>
          </w:p>
        </w:tc>
        <w:tc>
          <w:tcPr>
            <w:tcW w:w="8984" w:type="dxa"/>
          </w:tcPr>
          <w:p w14:paraId="7A2F61D7" w14:textId="77777777" w:rsidR="00143AA7" w:rsidRPr="0030555F" w:rsidRDefault="00786258" w:rsidP="00143AA7">
            <w:pPr>
              <w:spacing w:after="225"/>
              <w:rPr>
                <w:rFonts w:ascii="Arial" w:hAnsi="Arial" w:cs="Arial"/>
                <w:color w:val="000000"/>
                <w:sz w:val="18"/>
                <w:szCs w:val="18"/>
              </w:rPr>
            </w:pPr>
            <w:hyperlink r:id="rId72" w:tgtFrame="_blank" w:history="1">
              <w:r w:rsidR="00143AA7" w:rsidRPr="0030555F">
                <w:rPr>
                  <w:rStyle w:val="Hyperlink"/>
                  <w:rFonts w:ascii="Arial" w:hAnsi="Arial" w:cs="Arial"/>
                  <w:sz w:val="18"/>
                  <w:szCs w:val="18"/>
                </w:rPr>
                <w:t>20 CFR § 416.966 - Work which exists in the national economy. [PDF 87 KB]</w:t>
              </w:r>
            </w:hyperlink>
          </w:p>
          <w:p w14:paraId="06C9789C" w14:textId="77777777" w:rsidR="00143AA7" w:rsidRPr="0030555F" w:rsidRDefault="00143AA7" w:rsidP="00143AA7">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0: Employees' Benefits. Subjgrp: Vocational Considerations. Friday, April 1, 2016.</w:t>
            </w:r>
          </w:p>
          <w:p w14:paraId="1131871B" w14:textId="7A24A3C1" w:rsidR="00143AA7" w:rsidRDefault="00143AA7" w:rsidP="00FA5922">
            <w:pPr>
              <w:spacing w:after="80"/>
            </w:pPr>
            <w:r w:rsidRPr="0030555F">
              <w:rPr>
                <w:rFonts w:ascii="Arial" w:hAnsi="Arial" w:cs="Arial"/>
                <w:color w:val="666666"/>
                <w:sz w:val="18"/>
                <w:szCs w:val="18"/>
              </w:rPr>
              <w:t>... 20 Employees' Benefits 2 2016-04-01 2016-04-01 false Work which exists in the national economy. Â§ 416.966 Section Â§ 416.966 Employees' Benefits SOCIAL SECURITY ADMINISTRATION SUPPLEMENTAL SECURITY INCOME FOR THE AGED, BLIND, AND DISABLED Determining Disability and Blindness Vocational Considerations § 416.966 Work which exists in the national...</w:t>
            </w:r>
            <w:r w:rsidRPr="0030555F">
              <w:rPr>
                <w:rFonts w:ascii="Arial" w:hAnsi="Arial" w:cs="Arial"/>
                <w:color w:val="000000"/>
                <w:sz w:val="18"/>
                <w:szCs w:val="18"/>
              </w:rPr>
              <w:t> </w:t>
            </w:r>
            <w:hyperlink r:id="rId73"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r w:rsidR="00143AA7" w14:paraId="01327E87" w14:textId="77777777" w:rsidTr="00143AA7">
        <w:tc>
          <w:tcPr>
            <w:tcW w:w="461" w:type="dxa"/>
          </w:tcPr>
          <w:p w14:paraId="4796679F" w14:textId="75DB18B9" w:rsidR="00143AA7" w:rsidRDefault="00143AA7" w:rsidP="00D640B0">
            <w:pPr>
              <w:pStyle w:val="Exhibitnumber"/>
            </w:pPr>
            <w:r>
              <w:t>25</w:t>
            </w:r>
          </w:p>
        </w:tc>
        <w:tc>
          <w:tcPr>
            <w:tcW w:w="8984" w:type="dxa"/>
          </w:tcPr>
          <w:p w14:paraId="52B89F9C" w14:textId="77777777" w:rsidR="00143AA7" w:rsidRPr="0030555F" w:rsidRDefault="00786258" w:rsidP="00143AA7">
            <w:pPr>
              <w:spacing w:after="225"/>
              <w:rPr>
                <w:rFonts w:ascii="Arial" w:hAnsi="Arial" w:cs="Arial"/>
                <w:color w:val="000000"/>
                <w:sz w:val="18"/>
                <w:szCs w:val="18"/>
              </w:rPr>
            </w:pPr>
            <w:hyperlink r:id="rId74" w:tgtFrame="_blank" w:history="1">
              <w:r w:rsidR="00143AA7" w:rsidRPr="0030555F">
                <w:rPr>
                  <w:rStyle w:val="Hyperlink"/>
                  <w:rFonts w:ascii="Arial" w:hAnsi="Arial" w:cs="Arial"/>
                  <w:sz w:val="18"/>
                  <w:szCs w:val="18"/>
                </w:rPr>
                <w:t>29 CFR § 553.103 - “Same type of services” defined. [PDF 90 KB]</w:t>
              </w:r>
            </w:hyperlink>
          </w:p>
          <w:p w14:paraId="0FD00083" w14:textId="77777777" w:rsidR="00143AA7" w:rsidRPr="0030555F" w:rsidRDefault="00143AA7" w:rsidP="00143AA7">
            <w:pPr>
              <w:spacing w:after="225"/>
              <w:rPr>
                <w:rFonts w:ascii="Arial" w:hAnsi="Arial" w:cs="Arial"/>
                <w:color w:val="000000"/>
                <w:sz w:val="18"/>
                <w:szCs w:val="18"/>
              </w:rPr>
            </w:pPr>
            <w:r w:rsidRPr="0030555F">
              <w:rPr>
                <w:rFonts w:ascii="Arial" w:hAnsi="Arial" w:cs="Arial"/>
                <w:color w:val="336600"/>
                <w:sz w:val="18"/>
                <w:szCs w:val="18"/>
              </w:rPr>
              <w:t>Code of Federal Regulations (annual edition). Title 29: Labor. Subpart B: Volunteers. Friday, July 1, 2016.</w:t>
            </w:r>
          </w:p>
          <w:p w14:paraId="70121813" w14:textId="39B05717" w:rsidR="00143AA7" w:rsidRDefault="00143AA7" w:rsidP="00FA5922">
            <w:pPr>
              <w:spacing w:after="80"/>
            </w:pPr>
            <w:r w:rsidRPr="0030555F">
              <w:rPr>
                <w:rFonts w:ascii="Arial" w:hAnsi="Arial" w:cs="Arial"/>
                <w:color w:val="666666"/>
                <w:sz w:val="18"/>
                <w:szCs w:val="18"/>
              </w:rPr>
              <w:t>... 29 Labor 3 2016-07-01 2016-07-01 false âSame type of servicesâ defined. Â§ 553.103 Section Â§ 553.103 Labor Regulations Relating to Labor (Continued) WAGE AND HOUR DIVISION, DEPARTMENT OF LABOR REGULATIONS APPLICATION OF THE FAIR LABOR STANDARDS ACT TO EMPLOYEES OF STATE AND LOCAL GOVERNMENTS Volunteers § 553.103 “Same type of services” defined....</w:t>
            </w:r>
            <w:hyperlink r:id="rId75" w:history="1">
              <w:r w:rsidRPr="0030555F">
                <w:rPr>
                  <w:rStyle w:val="Hyperlink"/>
                  <w:rFonts w:ascii="Arial" w:hAnsi="Arial" w:cs="Arial"/>
                  <w:sz w:val="18"/>
                  <w:szCs w:val="18"/>
                </w:rPr>
                <w:t>More Information</w:t>
              </w:r>
            </w:hyperlink>
            <w:r w:rsidRPr="0030555F">
              <w:rPr>
                <w:rFonts w:ascii="Arial" w:hAnsi="Arial" w:cs="Arial"/>
                <w:color w:val="000000"/>
                <w:sz w:val="18"/>
                <w:szCs w:val="18"/>
              </w:rPr>
              <w:t> </w:t>
            </w:r>
          </w:p>
        </w:tc>
      </w:tr>
    </w:tbl>
    <w:p w14:paraId="7C4EC581" w14:textId="2897F7BE" w:rsidR="007A18FA" w:rsidRDefault="007B2345" w:rsidP="00FA5922">
      <w:pPr>
        <w:pStyle w:val="Exhibitsource1"/>
      </w:pPr>
      <w:r>
        <w:t xml:space="preserve">Note: </w:t>
      </w:r>
      <w:r w:rsidRPr="00D862C0">
        <w:t>The search for O*</w:t>
      </w:r>
      <w:smartTag w:uri="urn:schemas-microsoft-com:office:smarttags" w:element="stockticker">
        <w:r w:rsidRPr="00D862C0">
          <w:t>NET</w:t>
        </w:r>
      </w:smartTag>
      <w:r w:rsidRPr="00D862C0">
        <w:t xml:space="preserve"> and the DOT in the most recent editions of the C.F.R. was performed on </w:t>
      </w:r>
      <w:r>
        <w:t>August 4, 2017</w:t>
      </w:r>
      <w:r w:rsidRPr="00D862C0">
        <w:t xml:space="preserve">, using the U.S. Government Printing Office’s Federal Digital System at </w:t>
      </w:r>
      <w:hyperlink r:id="rId76" w:tooltip="http://www.gpo.gov/fdsys/search/home.action" w:history="1">
        <w:r w:rsidRPr="00D862C0">
          <w:rPr>
            <w:color w:val="0000FF"/>
            <w:u w:val="single"/>
          </w:rPr>
          <w:t>www.gpo.gov/fdsys/search/home.action</w:t>
        </w:r>
      </w:hyperlink>
      <w:hyperlink r:id="rId77" w:tooltip="http://www.gpo.gov/fdsys/search/home.action" w:history="1"/>
      <w:r w:rsidRPr="00D862C0">
        <w:t xml:space="preserve">. </w:t>
      </w:r>
      <w:r>
        <w:t xml:space="preserve">Two </w:t>
      </w:r>
      <w:r w:rsidRPr="00D862C0">
        <w:t>O*</w:t>
      </w:r>
      <w:smartTag w:uri="urn:schemas-microsoft-com:office:smarttags" w:element="stockticker">
        <w:r w:rsidRPr="00D862C0">
          <w:t>NET</w:t>
        </w:r>
      </w:smartTag>
      <w:r w:rsidRPr="00D862C0">
        <w:t xml:space="preserve"> citations (the first </w:t>
      </w:r>
      <w:r>
        <w:t>two</w:t>
      </w:r>
      <w:r w:rsidR="00B75B80">
        <w:t xml:space="preserve"> </w:t>
      </w:r>
      <w:r w:rsidRPr="00D862C0">
        <w:t xml:space="preserve">rows of the table) were identified in the C.F.R., along with </w:t>
      </w:r>
      <w:r>
        <w:t>23</w:t>
      </w:r>
      <w:r w:rsidR="00B75B80">
        <w:t xml:space="preserve"> </w:t>
      </w:r>
      <w:r w:rsidRPr="00D862C0">
        <w:t>DOT citations (the remaining rows).</w:t>
      </w:r>
      <w:r w:rsidR="007A18FA">
        <w:br w:type="page"/>
      </w:r>
    </w:p>
    <w:p w14:paraId="1848E9BB" w14:textId="79BF9FA0" w:rsidR="007B2345" w:rsidRDefault="00E6557B" w:rsidP="00343EB4">
      <w:pPr>
        <w:pStyle w:val="Heading2"/>
      </w:pPr>
      <w:bookmarkStart w:id="82" w:name="_Toc495392714"/>
      <w:bookmarkStart w:id="83" w:name="_Toc495392715"/>
      <w:bookmarkStart w:id="84" w:name="_Toc495392716"/>
      <w:bookmarkStart w:id="85" w:name="_Toc495392717"/>
      <w:bookmarkStart w:id="86" w:name="_Toc495392718"/>
      <w:bookmarkStart w:id="87" w:name="_Toc420416635"/>
      <w:bookmarkStart w:id="88" w:name="_Toc420417208"/>
      <w:bookmarkStart w:id="89" w:name="_Toc420417502"/>
      <w:bookmarkStart w:id="90" w:name="_Toc420483852"/>
      <w:bookmarkStart w:id="91" w:name="_Toc420416636"/>
      <w:bookmarkStart w:id="92" w:name="_Toc420417209"/>
      <w:bookmarkStart w:id="93" w:name="_Toc420417503"/>
      <w:bookmarkStart w:id="94" w:name="_Toc420483853"/>
      <w:bookmarkStart w:id="95" w:name="_Toc524347085"/>
      <w:bookmarkStart w:id="96" w:name="_Toc112218061"/>
      <w:bookmarkEnd w:id="82"/>
      <w:bookmarkEnd w:id="83"/>
      <w:bookmarkEnd w:id="84"/>
      <w:bookmarkEnd w:id="85"/>
      <w:bookmarkEnd w:id="86"/>
      <w:bookmarkEnd w:id="87"/>
      <w:bookmarkEnd w:id="88"/>
      <w:bookmarkEnd w:id="89"/>
      <w:bookmarkEnd w:id="90"/>
      <w:bookmarkEnd w:id="91"/>
      <w:bookmarkEnd w:id="92"/>
      <w:bookmarkEnd w:id="93"/>
      <w:bookmarkEnd w:id="94"/>
      <w:r w:rsidRPr="00B10FD7">
        <w:t>Indicate how, by whom, and for what purpose the information is to be used. Except for a new collection, indicate the actual use the agency has made of the information received from the current collection.</w:t>
      </w:r>
      <w:bookmarkEnd w:id="95"/>
    </w:p>
    <w:p w14:paraId="403B683A" w14:textId="1D96AC30" w:rsidR="007B2345" w:rsidRPr="00D862C0" w:rsidRDefault="007B2345" w:rsidP="00F77957">
      <w:pPr>
        <w:pStyle w:val="BodyText"/>
      </w:pPr>
      <w:r w:rsidRPr="00D862C0">
        <w:t>The O*NET Program provides essential tools and services for numerous critical federal and state workforce investment functions. These tools also serve job seekers, businesses, and educational institutions across the country. The common language used in O*NET occupational and skill descriptions facilitates communication among the various user groups. This facilitation contributes to our nation’s talent development and promotes U.S. competitiveness in the global 21st-century economy.</w:t>
      </w:r>
    </w:p>
    <w:p w14:paraId="421A42E0" w14:textId="02EA14D1" w:rsidR="007B2345" w:rsidRDefault="007B2345" w:rsidP="00F77957">
      <w:pPr>
        <w:pStyle w:val="BodyText"/>
      </w:pPr>
      <w:r w:rsidRPr="00D862C0">
        <w:t>Users of the O*NET database can access and use the information in various ways. The data are available to the public free of charge through the O*NET OnLine</w:t>
      </w:r>
      <w:r>
        <w:t xml:space="preserve">, My Next Move, and My Next Move for Veterans Web sites; through the O*NET Web Services </w:t>
      </w:r>
      <w:r w:rsidRPr="005A3B4D">
        <w:t xml:space="preserve">application programming interface </w:t>
      </w:r>
      <w:r>
        <w:t>(</w:t>
      </w:r>
      <w:r w:rsidRPr="00424401">
        <w:t>API</w:t>
      </w:r>
      <w:r>
        <w:t>); or</w:t>
      </w:r>
      <w:r w:rsidRPr="00D862C0">
        <w:t xml:space="preserve"> </w:t>
      </w:r>
      <w:r>
        <w:t>by downloading the</w:t>
      </w:r>
      <w:r w:rsidRPr="00D862C0">
        <w:t xml:space="preserve"> databas</w:t>
      </w:r>
      <w:r>
        <w:t xml:space="preserve">e, which is done by developers </w:t>
      </w:r>
      <w:r w:rsidRPr="00D862C0">
        <w:t>who provide applications targeted to specific communities or audiences. The O*NET database is now the foundation for many programs serving the American workforce, providing information to build transferable skills</w:t>
      </w:r>
      <w:r>
        <w:t>,</w:t>
      </w:r>
      <w:r w:rsidRPr="00D862C0">
        <w:t xml:space="preserve"> skills gap analyses, </w:t>
      </w:r>
      <w:r>
        <w:t xml:space="preserve">and </w:t>
      </w:r>
      <w:r w:rsidRPr="00D862C0">
        <w:t>competency profiles and to facilitate cross-functional team building. These examples are just a few of the ways the O*NET Program supports activities critical to maintaining a mobile workforce responsive to changing regional and national economic needs.</w:t>
      </w:r>
    </w:p>
    <w:p w14:paraId="048461FF" w14:textId="30BDE013" w:rsidR="007B2345" w:rsidRPr="00D862C0" w:rsidRDefault="007B2345" w:rsidP="00912266">
      <w:pPr>
        <w:pStyle w:val="Heading3"/>
        <w:rPr>
          <w:lang w:val="en-US"/>
        </w:rPr>
      </w:pPr>
      <w:bookmarkStart w:id="97" w:name="_Toc192295831"/>
      <w:bookmarkStart w:id="98" w:name="_Toc207179144"/>
      <w:bookmarkStart w:id="99" w:name="_Toc316544590"/>
      <w:bookmarkStart w:id="100" w:name="_Toc393206259"/>
      <w:bookmarkStart w:id="101" w:name="_Toc524347086"/>
      <w:r w:rsidRPr="00D862C0">
        <w:rPr>
          <w:lang w:val="en-US"/>
        </w:rPr>
        <w:t>The</w:t>
      </w:r>
      <w:r>
        <w:rPr>
          <w:lang w:val="en-US"/>
        </w:rPr>
        <w:t xml:space="preserve"> </w:t>
      </w:r>
      <w:r w:rsidRPr="00D862C0">
        <w:rPr>
          <w:lang w:val="en-US"/>
        </w:rPr>
        <w:t>O*</w:t>
      </w:r>
      <w:r w:rsidRPr="00912266">
        <w:t>NET</w:t>
      </w:r>
      <w:r w:rsidRPr="00D862C0">
        <w:rPr>
          <w:lang w:val="en-US"/>
        </w:rPr>
        <w:t xml:space="preserve"> Database, O*NET OnLine, My Next Move, O*NET Career Tools, O*NET </w:t>
      </w:r>
      <w:r w:rsidRPr="00912266">
        <w:t>Training</w:t>
      </w:r>
      <w:r w:rsidRPr="00D862C0">
        <w:rPr>
          <w:lang w:val="en-US"/>
        </w:rPr>
        <w:t xml:space="preserve"> Academy, </w:t>
      </w:r>
      <w:bookmarkEnd w:id="97"/>
      <w:bookmarkEnd w:id="98"/>
      <w:r w:rsidRPr="00D862C0">
        <w:rPr>
          <w:lang w:val="en-US"/>
        </w:rPr>
        <w:t>and O*NET Code Connector</w:t>
      </w:r>
      <w:bookmarkEnd w:id="99"/>
      <w:bookmarkEnd w:id="100"/>
      <w:bookmarkEnd w:id="101"/>
    </w:p>
    <w:p w14:paraId="65B02636" w14:textId="77777777" w:rsidR="007B2345" w:rsidRPr="00D862C0" w:rsidRDefault="007B2345" w:rsidP="00661513">
      <w:pPr>
        <w:pStyle w:val="Heading4"/>
      </w:pPr>
      <w:r w:rsidRPr="00D862C0">
        <w:t>The O*NET Database</w:t>
      </w:r>
    </w:p>
    <w:p w14:paraId="31B6D6C3" w14:textId="7F1F42CE" w:rsidR="007B2345" w:rsidRDefault="007B2345" w:rsidP="00F77957">
      <w:pPr>
        <w:pStyle w:val="BodyText"/>
      </w:pPr>
      <w:r w:rsidRPr="00963822">
        <w:t xml:space="preserve">With the </w:t>
      </w:r>
      <w:r>
        <w:t xml:space="preserve">August 2017 </w:t>
      </w:r>
      <w:r w:rsidRPr="00963822">
        <w:t>version of the database,</w:t>
      </w:r>
      <w:r>
        <w:t xml:space="preserve"> </w:t>
      </w:r>
      <w:r w:rsidRPr="00CA4746">
        <w:rPr>
          <w:bCs/>
        </w:rPr>
        <w:t>9</w:t>
      </w:r>
      <w:r w:rsidRPr="007C42C6">
        <w:rPr>
          <w:bCs/>
        </w:rPr>
        <w:t>66</w:t>
      </w:r>
      <w:r>
        <w:rPr>
          <w:bCs/>
        </w:rPr>
        <w:t xml:space="preserve"> </w:t>
      </w:r>
      <w:r w:rsidRPr="00963822">
        <w:rPr>
          <w:bCs/>
        </w:rPr>
        <w:t>occupations</w:t>
      </w:r>
      <w:r w:rsidRPr="00963822">
        <w:t xml:space="preserve"> have been comprehensively updated through the O*NET Data Collection Program</w:t>
      </w:r>
      <w:r>
        <w:t xml:space="preserve">; </w:t>
      </w:r>
      <w:r w:rsidR="00DB44C8">
        <w:t>723</w:t>
      </w:r>
      <w:r w:rsidRPr="00963822">
        <w:t xml:space="preserve"> </w:t>
      </w:r>
      <w:r w:rsidRPr="00600EC6">
        <w:t>of these occupations have</w:t>
      </w:r>
      <w:r>
        <w:t xml:space="preserve"> had</w:t>
      </w:r>
      <w:r w:rsidRPr="00600EC6">
        <w:t xml:space="preserve"> more than one update.</w:t>
      </w:r>
      <w:r w:rsidRPr="00963822">
        <w:t xml:space="preserve"> The O*NET database currently provides</w:t>
      </w:r>
    </w:p>
    <w:p w14:paraId="4E59B4F4" w14:textId="77777777" w:rsidR="007B2345" w:rsidRPr="00661513" w:rsidRDefault="007B2345" w:rsidP="007B2345">
      <w:pPr>
        <w:pStyle w:val="Bullet"/>
      </w:pPr>
      <w:r w:rsidRPr="00661513">
        <w:t xml:space="preserve">detailed occupational and skill information for more than </w:t>
      </w:r>
      <w:r w:rsidRPr="00CA4746">
        <w:t>9</w:t>
      </w:r>
      <w:r w:rsidRPr="007C42C6">
        <w:t>66</w:t>
      </w:r>
      <w:r w:rsidRPr="00661513">
        <w:t xml:space="preserve"> occupations;</w:t>
      </w:r>
    </w:p>
    <w:p w14:paraId="627FE4BB" w14:textId="77777777" w:rsidR="007B2345" w:rsidRPr="00661513" w:rsidRDefault="007B2345" w:rsidP="007B2345">
      <w:pPr>
        <w:pStyle w:val="Bullet"/>
      </w:pPr>
      <w:r w:rsidRPr="00661513">
        <w:t>information on standardized descriptors of skills, abilities, interests, knowledge, work values, education, training, work context, and work styles; and</w:t>
      </w:r>
    </w:p>
    <w:p w14:paraId="5F76CFF2" w14:textId="77777777" w:rsidR="007B2345" w:rsidRDefault="007B2345" w:rsidP="007B2345">
      <w:pPr>
        <w:pStyle w:val="Bullet-last"/>
      </w:pPr>
      <w:r>
        <w:t>o</w:t>
      </w:r>
      <w:r w:rsidRPr="00EE20F0">
        <w:t>ccupational coding based on the 2010 SOC.</w:t>
      </w:r>
    </w:p>
    <w:p w14:paraId="6C1453F9" w14:textId="7160CD73" w:rsidR="007B2345" w:rsidRDefault="007B2345" w:rsidP="00F77957">
      <w:pPr>
        <w:pStyle w:val="BodyTextLM"/>
      </w:pPr>
      <w:r w:rsidRPr="00C0658E">
        <w:t>Since September 2007</w:t>
      </w:r>
      <w:r>
        <w:t>,</w:t>
      </w:r>
      <w:r w:rsidRPr="00C0658E">
        <w:t xml:space="preserve"> </w:t>
      </w:r>
      <w:r>
        <w:t>the database has</w:t>
      </w:r>
      <w:r w:rsidRPr="00C0658E">
        <w:t xml:space="preserve"> been update</w:t>
      </w:r>
      <w:r>
        <w:t>d 10 times</w:t>
      </w:r>
      <w:r w:rsidRPr="00C0658E">
        <w:t xml:space="preserve"> </w:t>
      </w:r>
      <w:r>
        <w:t>(</w:t>
      </w:r>
      <w:r w:rsidRPr="002C31A1">
        <w:t>Exhibit</w:t>
      </w:r>
      <w:r w:rsidRPr="00D862C0">
        <w:t> </w:t>
      </w:r>
      <w:r w:rsidR="00312F84">
        <w:t>A-</w:t>
      </w:r>
      <w:r>
        <w:rPr>
          <w:noProof/>
        </w:rPr>
        <w:t>8)</w:t>
      </w:r>
      <w:r w:rsidRPr="00D862C0">
        <w:t>.</w:t>
      </w:r>
    </w:p>
    <w:p w14:paraId="62E66839" w14:textId="3B24EDBB" w:rsidR="007B2345" w:rsidRPr="00D862C0" w:rsidRDefault="007B2345" w:rsidP="00661513">
      <w:pPr>
        <w:pStyle w:val="Exhibit"/>
      </w:pPr>
      <w:bookmarkStart w:id="102" w:name="_Ref316301959"/>
      <w:bookmarkStart w:id="103" w:name="_Toc192295890"/>
      <w:bookmarkStart w:id="104" w:name="_Toc207443313"/>
      <w:bookmarkStart w:id="105" w:name="_Toc316544648"/>
      <w:bookmarkStart w:id="106" w:name="_Toc491424222"/>
      <w:bookmarkStart w:id="107" w:name="_Toc491425319"/>
      <w:bookmarkStart w:id="108" w:name="_Toc524351015"/>
      <w:r w:rsidRPr="00D862C0">
        <w:t>Exhibit </w:t>
      </w:r>
      <w:bookmarkEnd w:id="102"/>
      <w:r w:rsidR="00312F84">
        <w:t>A-</w:t>
      </w:r>
      <w:r>
        <w:rPr>
          <w:noProof/>
        </w:rPr>
        <w:t>8</w:t>
      </w:r>
      <w:r w:rsidRPr="00D862C0">
        <w:t>.</w:t>
      </w:r>
      <w:r w:rsidR="00FE7547">
        <w:t xml:space="preserve"> </w:t>
      </w:r>
      <w:r w:rsidRPr="00D862C0">
        <w:t>Database Updates</w:t>
      </w:r>
      <w:bookmarkEnd w:id="103"/>
      <w:bookmarkEnd w:id="104"/>
      <w:bookmarkEnd w:id="105"/>
      <w:bookmarkEnd w:id="106"/>
      <w:bookmarkEnd w:id="107"/>
      <w:bookmarkEnd w:id="108"/>
    </w:p>
    <w:tbl>
      <w:tblPr>
        <w:tblW w:w="9360" w:type="dxa"/>
        <w:tblBorders>
          <w:top w:val="single" w:sz="12" w:space="0" w:color="auto"/>
          <w:bottom w:val="single" w:sz="12" w:space="0" w:color="auto"/>
        </w:tblBorders>
        <w:tblLook w:val="01E0" w:firstRow="1" w:lastRow="1" w:firstColumn="1" w:lastColumn="1" w:noHBand="0" w:noVBand="0"/>
      </w:tblPr>
      <w:tblGrid>
        <w:gridCol w:w="4759"/>
        <w:gridCol w:w="4601"/>
      </w:tblGrid>
      <w:tr w:rsidR="007B2345" w:rsidRPr="00D862C0" w14:paraId="25527A06" w14:textId="77777777" w:rsidTr="00DC5416">
        <w:trPr>
          <w:cantSplit/>
          <w:trHeight w:val="20"/>
        </w:trPr>
        <w:tc>
          <w:tcPr>
            <w:tcW w:w="2542" w:type="pct"/>
            <w:tcBorders>
              <w:top w:val="single" w:sz="12" w:space="0" w:color="auto"/>
              <w:left w:val="nil"/>
              <w:bottom w:val="single" w:sz="6" w:space="0" w:color="auto"/>
              <w:right w:val="nil"/>
              <w:tl2br w:val="nil"/>
              <w:tr2bl w:val="nil"/>
            </w:tcBorders>
            <w:shd w:val="pct20" w:color="auto" w:fill="auto"/>
          </w:tcPr>
          <w:p w14:paraId="3C393AC8" w14:textId="77777777" w:rsidR="007B2345" w:rsidRPr="00D862C0" w:rsidRDefault="007B2345" w:rsidP="00384BAE">
            <w:pPr>
              <w:pStyle w:val="TableHeaders"/>
            </w:pPr>
            <w:r w:rsidRPr="00D862C0">
              <w:t>Update</w:t>
            </w:r>
          </w:p>
        </w:tc>
        <w:tc>
          <w:tcPr>
            <w:tcW w:w="2458" w:type="pct"/>
            <w:tcBorders>
              <w:top w:val="single" w:sz="12" w:space="0" w:color="auto"/>
              <w:left w:val="nil"/>
              <w:bottom w:val="single" w:sz="6" w:space="0" w:color="auto"/>
              <w:right w:val="nil"/>
              <w:tl2br w:val="nil"/>
              <w:tr2bl w:val="nil"/>
            </w:tcBorders>
            <w:shd w:val="pct20" w:color="auto" w:fill="auto"/>
          </w:tcPr>
          <w:p w14:paraId="7A90EFF5" w14:textId="77777777" w:rsidR="007B2345" w:rsidRPr="00D862C0" w:rsidRDefault="007B2345" w:rsidP="00384BAE">
            <w:pPr>
              <w:pStyle w:val="TableHeaders"/>
            </w:pPr>
            <w:r w:rsidRPr="00D862C0">
              <w:t>Number of Occupations Updated</w:t>
            </w:r>
          </w:p>
        </w:tc>
      </w:tr>
      <w:tr w:rsidR="007B2345" w:rsidRPr="00D862C0" w14:paraId="185514BB" w14:textId="77777777" w:rsidTr="00384BAE">
        <w:trPr>
          <w:cantSplit/>
          <w:trHeight w:val="20"/>
        </w:trPr>
        <w:tc>
          <w:tcPr>
            <w:tcW w:w="2542" w:type="pct"/>
          </w:tcPr>
          <w:p w14:paraId="682000EF" w14:textId="77777777" w:rsidR="007B2345" w:rsidRPr="00D862C0" w:rsidRDefault="007B2345" w:rsidP="00384BAE">
            <w:pPr>
              <w:pStyle w:val="Tabletext"/>
            </w:pPr>
            <w:r w:rsidRPr="00D862C0">
              <w:t>June 2008</w:t>
            </w:r>
          </w:p>
        </w:tc>
        <w:tc>
          <w:tcPr>
            <w:tcW w:w="2458" w:type="pct"/>
          </w:tcPr>
          <w:p w14:paraId="2ED0B8FA" w14:textId="77777777" w:rsidR="007B2345" w:rsidRPr="00D862C0" w:rsidRDefault="007B2345" w:rsidP="00384BAE">
            <w:pPr>
              <w:pStyle w:val="Tabletext"/>
              <w:jc w:val="center"/>
            </w:pPr>
            <w:r w:rsidRPr="00D862C0">
              <w:t>108</w:t>
            </w:r>
          </w:p>
        </w:tc>
      </w:tr>
      <w:tr w:rsidR="007B2345" w:rsidRPr="00D862C0" w14:paraId="599AB8F7" w14:textId="77777777" w:rsidTr="00384BAE">
        <w:trPr>
          <w:cantSplit/>
          <w:trHeight w:val="20"/>
        </w:trPr>
        <w:tc>
          <w:tcPr>
            <w:tcW w:w="2542" w:type="pct"/>
          </w:tcPr>
          <w:p w14:paraId="13090F78" w14:textId="77777777" w:rsidR="007B2345" w:rsidRPr="00D862C0" w:rsidRDefault="007B2345" w:rsidP="00384BAE">
            <w:pPr>
              <w:pStyle w:val="Tabletext"/>
            </w:pPr>
            <w:r w:rsidRPr="00D862C0">
              <w:t>June 2009</w:t>
            </w:r>
          </w:p>
        </w:tc>
        <w:tc>
          <w:tcPr>
            <w:tcW w:w="2458" w:type="pct"/>
          </w:tcPr>
          <w:p w14:paraId="5DA337A6" w14:textId="77777777" w:rsidR="007B2345" w:rsidRPr="00D862C0" w:rsidRDefault="007B2345" w:rsidP="00384BAE">
            <w:pPr>
              <w:pStyle w:val="Tabletext"/>
              <w:jc w:val="center"/>
            </w:pPr>
            <w:r w:rsidRPr="00D862C0">
              <w:t>117</w:t>
            </w:r>
          </w:p>
        </w:tc>
      </w:tr>
      <w:tr w:rsidR="007B2345" w:rsidRPr="00D862C0" w14:paraId="256AA7AA" w14:textId="77777777" w:rsidTr="00384BAE">
        <w:trPr>
          <w:cantSplit/>
          <w:trHeight w:val="20"/>
        </w:trPr>
        <w:tc>
          <w:tcPr>
            <w:tcW w:w="2542" w:type="pct"/>
          </w:tcPr>
          <w:p w14:paraId="1FB6B785" w14:textId="77777777" w:rsidR="007B2345" w:rsidRPr="00D862C0" w:rsidRDefault="007B2345" w:rsidP="00384BAE">
            <w:pPr>
              <w:pStyle w:val="Tabletext"/>
            </w:pPr>
            <w:r w:rsidRPr="00D862C0">
              <w:t>June 2010</w:t>
            </w:r>
          </w:p>
        </w:tc>
        <w:tc>
          <w:tcPr>
            <w:tcW w:w="2458" w:type="pct"/>
          </w:tcPr>
          <w:p w14:paraId="3FAB3059" w14:textId="77777777" w:rsidR="007B2345" w:rsidRPr="00D862C0" w:rsidRDefault="007B2345" w:rsidP="00384BAE">
            <w:pPr>
              <w:pStyle w:val="Tabletext"/>
              <w:jc w:val="center"/>
            </w:pPr>
            <w:r w:rsidRPr="00D862C0">
              <w:t>120</w:t>
            </w:r>
          </w:p>
        </w:tc>
      </w:tr>
      <w:tr w:rsidR="007B2345" w:rsidRPr="00D862C0" w14:paraId="3C7810BD" w14:textId="77777777" w:rsidTr="00384BAE">
        <w:trPr>
          <w:cantSplit/>
          <w:trHeight w:val="20"/>
        </w:trPr>
        <w:tc>
          <w:tcPr>
            <w:tcW w:w="2542" w:type="pct"/>
          </w:tcPr>
          <w:p w14:paraId="07AEFCBA" w14:textId="77777777" w:rsidR="007B2345" w:rsidRPr="00D862C0" w:rsidRDefault="007B2345" w:rsidP="00384BAE">
            <w:pPr>
              <w:pStyle w:val="Tabletext"/>
            </w:pPr>
            <w:r w:rsidRPr="00D862C0">
              <w:t>July 2011</w:t>
            </w:r>
          </w:p>
        </w:tc>
        <w:tc>
          <w:tcPr>
            <w:tcW w:w="2458" w:type="pct"/>
          </w:tcPr>
          <w:p w14:paraId="5F22287C" w14:textId="77777777" w:rsidR="007B2345" w:rsidRPr="00D862C0" w:rsidRDefault="007B2345" w:rsidP="00384BAE">
            <w:pPr>
              <w:pStyle w:val="Tabletext"/>
              <w:jc w:val="center"/>
            </w:pPr>
            <w:r w:rsidRPr="00D862C0">
              <w:t>107</w:t>
            </w:r>
          </w:p>
        </w:tc>
      </w:tr>
      <w:tr w:rsidR="007B2345" w:rsidRPr="00D862C0" w14:paraId="50577BFD" w14:textId="77777777" w:rsidTr="00384BAE">
        <w:trPr>
          <w:cantSplit/>
          <w:trHeight w:val="20"/>
        </w:trPr>
        <w:tc>
          <w:tcPr>
            <w:tcW w:w="2542" w:type="pct"/>
          </w:tcPr>
          <w:p w14:paraId="6526E784" w14:textId="77777777" w:rsidR="007B2345" w:rsidRPr="00D862C0" w:rsidRDefault="007B2345" w:rsidP="00384BAE">
            <w:pPr>
              <w:pStyle w:val="Tabletext"/>
            </w:pPr>
            <w:r>
              <w:t>July 2012</w:t>
            </w:r>
          </w:p>
        </w:tc>
        <w:tc>
          <w:tcPr>
            <w:tcW w:w="2458" w:type="pct"/>
          </w:tcPr>
          <w:p w14:paraId="208CB063" w14:textId="77777777" w:rsidR="007B2345" w:rsidRPr="00D862C0" w:rsidRDefault="007B2345" w:rsidP="00384BAE">
            <w:pPr>
              <w:pStyle w:val="Tabletext"/>
              <w:jc w:val="center"/>
            </w:pPr>
            <w:r>
              <w:t>108</w:t>
            </w:r>
          </w:p>
        </w:tc>
      </w:tr>
      <w:tr w:rsidR="007B2345" w:rsidRPr="00D862C0" w14:paraId="130889B4" w14:textId="77777777" w:rsidTr="00384BAE">
        <w:trPr>
          <w:cantSplit/>
          <w:trHeight w:val="20"/>
        </w:trPr>
        <w:tc>
          <w:tcPr>
            <w:tcW w:w="2542" w:type="pct"/>
          </w:tcPr>
          <w:p w14:paraId="473C7153" w14:textId="77777777" w:rsidR="007B2345" w:rsidRDefault="007B2345" w:rsidP="00384BAE">
            <w:pPr>
              <w:pStyle w:val="Tabletext"/>
            </w:pPr>
            <w:r>
              <w:t>July 2013</w:t>
            </w:r>
          </w:p>
        </w:tc>
        <w:tc>
          <w:tcPr>
            <w:tcW w:w="2458" w:type="pct"/>
          </w:tcPr>
          <w:p w14:paraId="74D463E0" w14:textId="77777777" w:rsidR="007B2345" w:rsidRDefault="007B2345" w:rsidP="00384BAE">
            <w:pPr>
              <w:pStyle w:val="Tabletext"/>
              <w:jc w:val="center"/>
            </w:pPr>
            <w:r>
              <w:t>105</w:t>
            </w:r>
          </w:p>
        </w:tc>
      </w:tr>
      <w:tr w:rsidR="007B2345" w:rsidRPr="00D862C0" w14:paraId="700D0D50" w14:textId="77777777" w:rsidTr="00384BAE">
        <w:trPr>
          <w:cantSplit/>
          <w:trHeight w:val="20"/>
        </w:trPr>
        <w:tc>
          <w:tcPr>
            <w:tcW w:w="2542" w:type="pct"/>
          </w:tcPr>
          <w:p w14:paraId="499785A6" w14:textId="77777777" w:rsidR="007B2345" w:rsidRPr="00D862C0" w:rsidRDefault="007B2345" w:rsidP="00384BAE">
            <w:pPr>
              <w:pStyle w:val="Tabletext"/>
            </w:pPr>
            <w:r>
              <w:t>July 2014</w:t>
            </w:r>
          </w:p>
        </w:tc>
        <w:tc>
          <w:tcPr>
            <w:tcW w:w="2458" w:type="pct"/>
          </w:tcPr>
          <w:p w14:paraId="54EF012D" w14:textId="77777777" w:rsidR="007B2345" w:rsidRPr="00D862C0" w:rsidRDefault="007B2345" w:rsidP="00384BAE">
            <w:pPr>
              <w:pStyle w:val="Tabletext"/>
              <w:jc w:val="center"/>
            </w:pPr>
            <w:r>
              <w:t>126</w:t>
            </w:r>
          </w:p>
        </w:tc>
      </w:tr>
      <w:tr w:rsidR="007B2345" w:rsidRPr="00D862C0" w14:paraId="228866D5" w14:textId="77777777" w:rsidTr="00384BAE">
        <w:trPr>
          <w:cantSplit/>
          <w:trHeight w:val="20"/>
        </w:trPr>
        <w:tc>
          <w:tcPr>
            <w:tcW w:w="2542" w:type="pct"/>
          </w:tcPr>
          <w:p w14:paraId="3FC49A77" w14:textId="77777777" w:rsidR="007B2345" w:rsidRDefault="007B2345" w:rsidP="00384BAE">
            <w:pPr>
              <w:pStyle w:val="Tabletext"/>
            </w:pPr>
            <w:r>
              <w:t>August 2015</w:t>
            </w:r>
          </w:p>
        </w:tc>
        <w:tc>
          <w:tcPr>
            <w:tcW w:w="2458" w:type="pct"/>
          </w:tcPr>
          <w:p w14:paraId="7466B05A" w14:textId="77777777" w:rsidR="007B2345" w:rsidRDefault="007B2345" w:rsidP="00384BAE">
            <w:pPr>
              <w:pStyle w:val="Tabletext"/>
              <w:jc w:val="center"/>
            </w:pPr>
            <w:r>
              <w:t>102</w:t>
            </w:r>
          </w:p>
        </w:tc>
      </w:tr>
      <w:tr w:rsidR="007B2345" w:rsidRPr="00D862C0" w14:paraId="72E47F72" w14:textId="77777777" w:rsidTr="00384BAE">
        <w:trPr>
          <w:cantSplit/>
          <w:trHeight w:val="20"/>
        </w:trPr>
        <w:tc>
          <w:tcPr>
            <w:tcW w:w="2542" w:type="pct"/>
          </w:tcPr>
          <w:p w14:paraId="65DDAFDA" w14:textId="77777777" w:rsidR="007B2345" w:rsidRDefault="007B2345" w:rsidP="00384BAE">
            <w:pPr>
              <w:pStyle w:val="Tabletext"/>
            </w:pPr>
            <w:r>
              <w:t>August 2016</w:t>
            </w:r>
          </w:p>
        </w:tc>
        <w:tc>
          <w:tcPr>
            <w:tcW w:w="2458" w:type="pct"/>
          </w:tcPr>
          <w:p w14:paraId="04B01A10" w14:textId="77777777" w:rsidR="007B2345" w:rsidRDefault="007B2345" w:rsidP="00384BAE">
            <w:pPr>
              <w:pStyle w:val="Tabletext"/>
              <w:jc w:val="center"/>
            </w:pPr>
            <w:r>
              <w:t>116</w:t>
            </w:r>
          </w:p>
        </w:tc>
      </w:tr>
      <w:tr w:rsidR="007B2345" w:rsidRPr="00D862C0" w14:paraId="5E5A4402" w14:textId="77777777" w:rsidTr="00384BAE">
        <w:trPr>
          <w:cantSplit/>
          <w:trHeight w:val="20"/>
        </w:trPr>
        <w:tc>
          <w:tcPr>
            <w:tcW w:w="2542" w:type="pct"/>
          </w:tcPr>
          <w:p w14:paraId="42FA3BFD" w14:textId="77777777" w:rsidR="007B2345" w:rsidRDefault="007B2345" w:rsidP="00384BAE">
            <w:pPr>
              <w:pStyle w:val="Tabletext"/>
            </w:pPr>
            <w:r>
              <w:t>August 2017</w:t>
            </w:r>
          </w:p>
        </w:tc>
        <w:tc>
          <w:tcPr>
            <w:tcW w:w="2458" w:type="pct"/>
          </w:tcPr>
          <w:p w14:paraId="14DC3141" w14:textId="77777777" w:rsidR="007B2345" w:rsidRDefault="007B2345" w:rsidP="00384BAE">
            <w:pPr>
              <w:pStyle w:val="Tabletext"/>
              <w:jc w:val="center"/>
            </w:pPr>
            <w:r>
              <w:t>100</w:t>
            </w:r>
          </w:p>
        </w:tc>
      </w:tr>
    </w:tbl>
    <w:p w14:paraId="6BA94BFC" w14:textId="77777777" w:rsidR="006726BE" w:rsidRDefault="006726BE" w:rsidP="007B2345">
      <w:pPr>
        <w:pStyle w:val="Exhibitsource"/>
        <w:ind w:firstLine="533"/>
        <w:rPr>
          <w:strike/>
        </w:rPr>
      </w:pPr>
    </w:p>
    <w:p w14:paraId="5869F54B" w14:textId="4E48CDE2" w:rsidR="007B2345" w:rsidRPr="00CE05A8" w:rsidRDefault="007B2345" w:rsidP="006726BE">
      <w:pPr>
        <w:pStyle w:val="Exhibitsource"/>
        <w:spacing w:before="0" w:after="160" w:line="300" w:lineRule="auto"/>
        <w:ind w:firstLine="360"/>
        <w:rPr>
          <w:rFonts w:ascii="Times New Roman" w:hAnsi="Times New Roman"/>
          <w:sz w:val="24"/>
          <w:szCs w:val="22"/>
        </w:rPr>
      </w:pPr>
      <w:r w:rsidRPr="00CE05A8">
        <w:rPr>
          <w:rFonts w:ascii="Times New Roman" w:hAnsi="Times New Roman"/>
          <w:sz w:val="24"/>
          <w:szCs w:val="22"/>
        </w:rPr>
        <w:t xml:space="preserve">The O*NET database has been enhanced with new occupational information that provides more coverage of the occupations and will enable users to more effectively use the database. These enhancements include </w:t>
      </w:r>
      <w:r>
        <w:rPr>
          <w:rFonts w:ascii="Times New Roman" w:hAnsi="Times New Roman"/>
          <w:sz w:val="24"/>
          <w:szCs w:val="22"/>
        </w:rPr>
        <w:t>(</w:t>
      </w:r>
      <w:r w:rsidRPr="00CE05A8">
        <w:rPr>
          <w:rFonts w:ascii="Times New Roman" w:hAnsi="Times New Roman"/>
          <w:sz w:val="24"/>
          <w:szCs w:val="22"/>
        </w:rPr>
        <w:t xml:space="preserve">1) more comprehensive detailed work activity information; </w:t>
      </w:r>
      <w:r>
        <w:rPr>
          <w:rFonts w:ascii="Times New Roman" w:hAnsi="Times New Roman"/>
          <w:sz w:val="24"/>
          <w:szCs w:val="22"/>
        </w:rPr>
        <w:t>(</w:t>
      </w:r>
      <w:r w:rsidRPr="00CE05A8">
        <w:rPr>
          <w:rFonts w:ascii="Times New Roman" w:hAnsi="Times New Roman"/>
          <w:sz w:val="24"/>
          <w:szCs w:val="22"/>
        </w:rPr>
        <w:t>2)</w:t>
      </w:r>
      <w:r w:rsidR="006726BE">
        <w:rPr>
          <w:rFonts w:ascii="Times New Roman" w:hAnsi="Times New Roman"/>
          <w:sz w:val="24"/>
          <w:szCs w:val="22"/>
        </w:rPr>
        <w:t> </w:t>
      </w:r>
      <w:r w:rsidRPr="00CE05A8">
        <w:rPr>
          <w:rFonts w:ascii="Times New Roman" w:hAnsi="Times New Roman"/>
          <w:sz w:val="24"/>
          <w:szCs w:val="22"/>
        </w:rPr>
        <w:t>updated military</w:t>
      </w:r>
      <w:r>
        <w:rPr>
          <w:rFonts w:ascii="Times New Roman" w:hAnsi="Times New Roman"/>
          <w:sz w:val="24"/>
          <w:szCs w:val="22"/>
        </w:rPr>
        <w:t>-</w:t>
      </w:r>
      <w:r w:rsidRPr="00CE05A8">
        <w:rPr>
          <w:rFonts w:ascii="Times New Roman" w:hAnsi="Times New Roman"/>
          <w:sz w:val="24"/>
          <w:szCs w:val="22"/>
        </w:rPr>
        <w:t>to</w:t>
      </w:r>
      <w:r>
        <w:rPr>
          <w:rFonts w:ascii="Times New Roman" w:hAnsi="Times New Roman"/>
          <w:sz w:val="24"/>
          <w:szCs w:val="22"/>
        </w:rPr>
        <w:t>-</w:t>
      </w:r>
      <w:r w:rsidRPr="00CE05A8">
        <w:rPr>
          <w:rFonts w:ascii="Times New Roman" w:hAnsi="Times New Roman"/>
          <w:sz w:val="24"/>
          <w:szCs w:val="22"/>
        </w:rPr>
        <w:t xml:space="preserve">civilian occupational crosswalks; </w:t>
      </w:r>
      <w:r>
        <w:rPr>
          <w:rFonts w:ascii="Times New Roman" w:hAnsi="Times New Roman"/>
          <w:sz w:val="24"/>
          <w:szCs w:val="22"/>
        </w:rPr>
        <w:t>(</w:t>
      </w:r>
      <w:r w:rsidRPr="00CE05A8">
        <w:rPr>
          <w:rFonts w:ascii="Times New Roman" w:hAnsi="Times New Roman"/>
          <w:sz w:val="24"/>
          <w:szCs w:val="22"/>
        </w:rPr>
        <w:t>3) the identification of technologies employers most frequently include in job postings (e.g.</w:t>
      </w:r>
      <w:r>
        <w:rPr>
          <w:rFonts w:ascii="Times New Roman" w:hAnsi="Times New Roman"/>
          <w:sz w:val="24"/>
          <w:szCs w:val="22"/>
        </w:rPr>
        <w:t>,</w:t>
      </w:r>
      <w:r w:rsidRPr="00CE05A8">
        <w:rPr>
          <w:rFonts w:ascii="Times New Roman" w:hAnsi="Times New Roman"/>
          <w:sz w:val="24"/>
          <w:szCs w:val="22"/>
        </w:rPr>
        <w:t xml:space="preserve"> hot technologies); and </w:t>
      </w:r>
      <w:r>
        <w:rPr>
          <w:rFonts w:ascii="Times New Roman" w:hAnsi="Times New Roman"/>
          <w:sz w:val="24"/>
          <w:szCs w:val="22"/>
        </w:rPr>
        <w:t>(</w:t>
      </w:r>
      <w:r w:rsidRPr="00CE05A8">
        <w:rPr>
          <w:rFonts w:ascii="Times New Roman" w:hAnsi="Times New Roman"/>
          <w:sz w:val="24"/>
          <w:szCs w:val="22"/>
        </w:rPr>
        <w:t>4)</w:t>
      </w:r>
      <w:r w:rsidR="00B75B80">
        <w:rPr>
          <w:rFonts w:ascii="Times New Roman" w:hAnsi="Times New Roman"/>
          <w:sz w:val="24"/>
          <w:szCs w:val="22"/>
        </w:rPr>
        <w:t xml:space="preserve"> </w:t>
      </w:r>
      <w:r w:rsidRPr="00CE05A8">
        <w:rPr>
          <w:rFonts w:ascii="Times New Roman" w:hAnsi="Times New Roman"/>
          <w:sz w:val="24"/>
          <w:szCs w:val="22"/>
        </w:rPr>
        <w:t xml:space="preserve">the development of new alternate titles that enable users to more easily find occupations of interest in O*NET </w:t>
      </w:r>
      <w:r w:rsidR="008421A2" w:rsidRPr="00CE05A8">
        <w:rPr>
          <w:rFonts w:ascii="Times New Roman" w:hAnsi="Times New Roman"/>
          <w:sz w:val="24"/>
          <w:szCs w:val="22"/>
        </w:rPr>
        <w:t xml:space="preserve">Web </w:t>
      </w:r>
      <w:r w:rsidRPr="00CE05A8">
        <w:rPr>
          <w:rFonts w:ascii="Times New Roman" w:hAnsi="Times New Roman"/>
          <w:sz w:val="24"/>
          <w:szCs w:val="22"/>
        </w:rPr>
        <w:t>applications</w:t>
      </w:r>
      <w:r>
        <w:rPr>
          <w:rFonts w:ascii="Times New Roman" w:hAnsi="Times New Roman"/>
          <w:sz w:val="24"/>
          <w:szCs w:val="22"/>
        </w:rPr>
        <w:t>.</w:t>
      </w:r>
      <w:r w:rsidR="00B75B80">
        <w:rPr>
          <w:rFonts w:ascii="Times New Roman" w:hAnsi="Times New Roman"/>
          <w:sz w:val="24"/>
          <w:szCs w:val="22"/>
        </w:rPr>
        <w:t xml:space="preserve"> </w:t>
      </w:r>
    </w:p>
    <w:p w14:paraId="73F42A11" w14:textId="77777777" w:rsidR="007B2345" w:rsidRPr="00D862C0" w:rsidRDefault="007B2345" w:rsidP="00384BAE">
      <w:pPr>
        <w:pStyle w:val="Heading4"/>
      </w:pPr>
      <w:r w:rsidRPr="00D862C0">
        <w:t>O*NET OnLine</w:t>
      </w:r>
    </w:p>
    <w:p w14:paraId="78FEB69F" w14:textId="5A0F2DDE" w:rsidR="007B2345" w:rsidRDefault="007B2345" w:rsidP="00F77957">
      <w:pPr>
        <w:pStyle w:val="BodyText"/>
      </w:pPr>
      <w:r w:rsidRPr="00D862C0">
        <w:rPr>
          <w:bCs/>
        </w:rPr>
        <w:t>The O*NET database is provided free of charge to the public through O*NET OnLine</w:t>
      </w:r>
      <w:r w:rsidRPr="00D862C0">
        <w:t xml:space="preserve">, a Web-based application at </w:t>
      </w:r>
      <w:hyperlink r:id="rId78" w:history="1">
        <w:r w:rsidR="00DB44C8" w:rsidRPr="00DB44C8">
          <w:rPr>
            <w:rStyle w:val="Hyperlink"/>
            <w:szCs w:val="24"/>
          </w:rPr>
          <w:t>https</w:t>
        </w:r>
        <w:r w:rsidR="00DB44C8" w:rsidRPr="006A3D77">
          <w:rPr>
            <w:rStyle w:val="Hyperlink"/>
            <w:szCs w:val="24"/>
          </w:rPr>
          <w:t>://www.onetonline.org/</w:t>
        </w:r>
      </w:hyperlink>
      <w:r w:rsidRPr="00D862C0">
        <w:t>. O*NET OnLine offers users multiple ways to search for O*NET occupations and related data. O*NET OnLine includes</w:t>
      </w:r>
    </w:p>
    <w:p w14:paraId="5EB0FA0E" w14:textId="77777777" w:rsidR="007B2345" w:rsidRPr="00D862C0" w:rsidRDefault="007B2345" w:rsidP="007B2345">
      <w:pPr>
        <w:pStyle w:val="Bullet"/>
      </w:pPr>
      <w:r w:rsidRPr="00D862C0">
        <w:t>regularly updated occupational information;</w:t>
      </w:r>
    </w:p>
    <w:p w14:paraId="4675D483" w14:textId="77777777" w:rsidR="007B2345" w:rsidRPr="00D862C0" w:rsidRDefault="007B2345" w:rsidP="007B2345">
      <w:pPr>
        <w:pStyle w:val="Bullet"/>
      </w:pPr>
      <w:r w:rsidRPr="00D862C0">
        <w:t>tiered search algorithms that maximize successful results of searches by keyword (title), occupational code, or partial code;</w:t>
      </w:r>
    </w:p>
    <w:p w14:paraId="31666EDF" w14:textId="77777777" w:rsidR="007B2345" w:rsidRPr="00D862C0" w:rsidRDefault="007B2345" w:rsidP="007B2345">
      <w:pPr>
        <w:pStyle w:val="Bullet"/>
      </w:pPr>
      <w:r w:rsidRPr="00D862C0">
        <w:t xml:space="preserve">O*NET equivalents of </w:t>
      </w:r>
      <w:r>
        <w:t xml:space="preserve">occupations listed in </w:t>
      </w:r>
      <w:r w:rsidRPr="00D862C0">
        <w:t>other occupational systems, such as the Military Occupational Classification or the Classification of Instructional Programs;</w:t>
      </w:r>
    </w:p>
    <w:p w14:paraId="41B82D37" w14:textId="77777777" w:rsidR="007B2345" w:rsidRPr="00D862C0" w:rsidRDefault="007B2345" w:rsidP="007B2345">
      <w:pPr>
        <w:pStyle w:val="Bullet"/>
      </w:pPr>
      <w:r w:rsidRPr="00D862C0">
        <w:t xml:space="preserve">the ability to browse by O*NET </w:t>
      </w:r>
      <w:r>
        <w:t>d</w:t>
      </w:r>
      <w:r w:rsidRPr="00D862C0">
        <w:t>escriptor</w:t>
      </w:r>
      <w:r>
        <w:t xml:space="preserve"> or variable</w:t>
      </w:r>
      <w:r w:rsidRPr="00D862C0">
        <w:t xml:space="preserve"> (this search enables users to make cross-occupational comparisons by viewing an occupation’s rank order on a selected knowledge, skill, abili</w:t>
      </w:r>
      <w:r>
        <w:t>ty, work activity, interest, work value, tool or technology, or task</w:t>
      </w:r>
      <w:r w:rsidRPr="00D862C0">
        <w:t>);</w:t>
      </w:r>
    </w:p>
    <w:p w14:paraId="51AB6667" w14:textId="121F9FFF" w:rsidR="007B2345" w:rsidRPr="00D862C0" w:rsidRDefault="007B2345" w:rsidP="007B2345">
      <w:pPr>
        <w:pStyle w:val="Bullet"/>
      </w:pPr>
      <w:r w:rsidRPr="00D862C0">
        <w:t xml:space="preserve">the ability to browse groups of similar occupations, including </w:t>
      </w:r>
      <w:r w:rsidR="00722CB4">
        <w:t>B</w:t>
      </w:r>
      <w:r w:rsidRPr="00D862C0">
        <w:t xml:space="preserve">right </w:t>
      </w:r>
      <w:r w:rsidR="00B41098">
        <w:t>O</w:t>
      </w:r>
      <w:r w:rsidRPr="00D862C0">
        <w:t>utlook</w:t>
      </w:r>
      <w:r w:rsidRPr="00D862C0">
        <w:rPr>
          <w:rStyle w:val="FootnoteReference"/>
        </w:rPr>
        <w:footnoteReference w:id="16"/>
      </w:r>
      <w:r w:rsidRPr="00D862C0">
        <w:t xml:space="preserve">; career clusters; </w:t>
      </w:r>
      <w:r w:rsidR="00B41098">
        <w:t>G</w:t>
      </w:r>
      <w:r w:rsidRPr="00D862C0">
        <w:t>reen economy sectors; industry</w:t>
      </w:r>
      <w:r>
        <w:t xml:space="preserve"> type</w:t>
      </w:r>
      <w:r w:rsidRPr="00D862C0">
        <w:t>; or science, technology, engineering, and mathematics (</w:t>
      </w:r>
      <w:r w:rsidRPr="00424401">
        <w:t>STEM</w:t>
      </w:r>
      <w:r w:rsidRPr="00D862C0">
        <w:t>) disciplines;</w:t>
      </w:r>
    </w:p>
    <w:p w14:paraId="37846BF0" w14:textId="77777777" w:rsidR="007B2345" w:rsidRPr="00D862C0" w:rsidRDefault="007B2345" w:rsidP="007B2345">
      <w:pPr>
        <w:pStyle w:val="Bullet"/>
      </w:pPr>
      <w:r w:rsidRPr="00D862C0">
        <w:t>a sample of reported job titles for each occupational report, providing the user with a broader understanding of the O*NET-SOC;</w:t>
      </w:r>
    </w:p>
    <w:p w14:paraId="6E2DACF4" w14:textId="77777777" w:rsidR="007B2345" w:rsidRPr="00D862C0" w:rsidRDefault="007B2345" w:rsidP="007B2345">
      <w:pPr>
        <w:pStyle w:val="Bullet"/>
      </w:pPr>
      <w:r w:rsidRPr="00D862C0">
        <w:t>report display options (</w:t>
      </w:r>
      <w:r>
        <w:t>in addition to</w:t>
      </w:r>
      <w:r w:rsidRPr="00D862C0">
        <w:t xml:space="preserve"> the default Summary Report, users can choose to view a comprehensive Details Report or </w:t>
      </w:r>
      <w:r>
        <w:t>bui</w:t>
      </w:r>
      <w:r w:rsidRPr="00D862C0">
        <w:t>ld a Custom Report);</w:t>
      </w:r>
    </w:p>
    <w:p w14:paraId="6950F384" w14:textId="6249BC52" w:rsidR="007B2345" w:rsidRPr="00342643" w:rsidRDefault="007B2345" w:rsidP="007B2345">
      <w:pPr>
        <w:pStyle w:val="Bullet"/>
      </w:pPr>
      <w:r>
        <w:t>wage</w:t>
      </w:r>
      <w:r w:rsidRPr="00D862C0">
        <w:t xml:space="preserve"> and employment trends information (derived from BLS data) and links to </w:t>
      </w:r>
      <w:r w:rsidR="008421A2">
        <w:t>Web site</w:t>
      </w:r>
      <w:r>
        <w:t>s</w:t>
      </w:r>
      <w:r w:rsidRPr="00D862C0">
        <w:t xml:space="preserve"> of professional associations, giving </w:t>
      </w:r>
      <w:r>
        <w:t>users</w:t>
      </w:r>
      <w:r w:rsidRPr="00D862C0">
        <w:t xml:space="preserve"> access to additional information on related specialties, industries, and education and training resources</w:t>
      </w:r>
      <w:r w:rsidRPr="00342643">
        <w:t>;</w:t>
      </w:r>
      <w:r>
        <w:t xml:space="preserve"> and</w:t>
      </w:r>
    </w:p>
    <w:p w14:paraId="619AF7ED" w14:textId="11F4D973" w:rsidR="007B2345" w:rsidRDefault="007B2345" w:rsidP="007B2345">
      <w:pPr>
        <w:pStyle w:val="Bullet-last"/>
      </w:pPr>
      <w:r>
        <w:t>occupation-specific links to training, certification, licensing and apprenticeship information</w:t>
      </w:r>
      <w:r w:rsidR="006A3D77">
        <w:t>, and job openings.</w:t>
      </w:r>
    </w:p>
    <w:p w14:paraId="11262B4C" w14:textId="77777777" w:rsidR="007B2345" w:rsidRPr="00D862C0" w:rsidRDefault="007B2345" w:rsidP="009E6E69">
      <w:pPr>
        <w:pStyle w:val="Heading4"/>
      </w:pPr>
      <w:r w:rsidRPr="00D862C0">
        <w:t>My Next Move</w:t>
      </w:r>
    </w:p>
    <w:p w14:paraId="0057C12E" w14:textId="6A0E6F6F" w:rsidR="007B2345" w:rsidRPr="00D862C0" w:rsidRDefault="007B2345" w:rsidP="00F77957">
      <w:pPr>
        <w:pStyle w:val="BodyText"/>
      </w:pPr>
      <w:r w:rsidRPr="00D862C0">
        <w:t>My Next Move (</w:t>
      </w:r>
      <w:hyperlink r:id="rId79" w:history="1">
        <w:r w:rsidR="001E4DAF" w:rsidRPr="001E4DAF">
          <w:rPr>
            <w:rStyle w:val="Hyperlink"/>
          </w:rPr>
          <w:t>https://www.mynextmove.org/</w:t>
        </w:r>
      </w:hyperlink>
      <w:r w:rsidRPr="00D862C0">
        <w:t xml:space="preserve">) is a new, easy-to-use, easy-to-read Web-based interactive tool for new job seekers, students, and other career explorers to learn more about their career options. Users can explore more than </w:t>
      </w:r>
      <w:r w:rsidRPr="00365532">
        <w:t>900</w:t>
      </w:r>
      <w:r w:rsidRPr="00D862C0">
        <w:t xml:space="preserve"> different careers and see important information about them, including skills, tasks, salaries, and employment outlook. </w:t>
      </w:r>
      <w:r>
        <w:t>They</w:t>
      </w:r>
      <w:r w:rsidRPr="00D862C0">
        <w:t xml:space="preserve"> can also look at related apprenticeships</w:t>
      </w:r>
      <w:r w:rsidR="00EA79BD">
        <w:t>, credentials,</w:t>
      </w:r>
      <w:r w:rsidRPr="00D862C0">
        <w:t xml:space="preserve"> and training</w:t>
      </w:r>
      <w:r w:rsidR="002C076A">
        <w:t>,</w:t>
      </w:r>
      <w:r w:rsidRPr="00D862C0">
        <w:t xml:space="preserve"> </w:t>
      </w:r>
      <w:r w:rsidR="00AF1AA0">
        <w:t>as well as</w:t>
      </w:r>
      <w:r w:rsidR="00AF1AA0" w:rsidRPr="00D862C0">
        <w:t xml:space="preserve"> </w:t>
      </w:r>
      <w:r w:rsidRPr="00D862C0">
        <w:t xml:space="preserve">search actual job openings. </w:t>
      </w:r>
      <w:r>
        <w:t>They</w:t>
      </w:r>
      <w:r w:rsidRPr="00D862C0">
        <w:t xml:space="preserve"> can find careers by searching keywords</w:t>
      </w:r>
      <w:r>
        <w:t>,</w:t>
      </w:r>
      <w:r w:rsidRPr="00D862C0">
        <w:t xml:space="preserve"> by browsing industries</w:t>
      </w:r>
      <w:r>
        <w:t>,</w:t>
      </w:r>
      <w:r w:rsidRPr="00D862C0">
        <w:t xml:space="preserve"> or by using the O*NET Interest Profiler</w:t>
      </w:r>
      <w:r>
        <w:t xml:space="preserve"> (see below)</w:t>
      </w:r>
      <w:r w:rsidRPr="00D862C0">
        <w:t>.</w:t>
      </w:r>
      <w:r>
        <w:t xml:space="preserve"> Additionally, users can browse occupations by </w:t>
      </w:r>
      <w:r w:rsidR="00B41098">
        <w:t>B</w:t>
      </w:r>
      <w:r>
        <w:t xml:space="preserve">right </w:t>
      </w:r>
      <w:r w:rsidR="00B41098">
        <w:t>O</w:t>
      </w:r>
      <w:r>
        <w:t>utlook, apprenticeship availability, and amount of job preparation required.</w:t>
      </w:r>
    </w:p>
    <w:p w14:paraId="419AA886" w14:textId="77777777" w:rsidR="007B2345" w:rsidRPr="00F77957" w:rsidRDefault="007B2345" w:rsidP="00F77957">
      <w:pPr>
        <w:pStyle w:val="BodyText"/>
      </w:pPr>
      <w:r w:rsidRPr="00F77957">
        <w:t xml:space="preserve">Career reports in My Next Move feature the most important knowledge, skills, and abilities needed to perform the work, explained in language that is easy to understand. Outlook and education sections let users find salary information, job postings, and training opportunities. The visual design enables users to identify a career’s key points or </w:t>
      </w:r>
      <w:r>
        <w:t xml:space="preserve">to </w:t>
      </w:r>
      <w:r w:rsidRPr="00F77957">
        <w:t>explore a career in depth.</w:t>
      </w:r>
    </w:p>
    <w:p w14:paraId="653FF9F7" w14:textId="47379F2C" w:rsidR="007B2345" w:rsidRPr="00F77957" w:rsidRDefault="007B2345" w:rsidP="00F77957">
      <w:pPr>
        <w:pStyle w:val="BodyText"/>
      </w:pPr>
      <w:r w:rsidRPr="00F77957">
        <w:t xml:space="preserve">Visitors interested in specific careers can start exploring quickly with an intuitive keyword search; more than 900 career options are only a few keystrokes away. Users looking for a broader range of opportunities can explore more than a dozen different industries; each features a range of careers to choose from, including those with a </w:t>
      </w:r>
      <w:r w:rsidR="00B41098">
        <w:t>B</w:t>
      </w:r>
      <w:r w:rsidRPr="00F77957">
        <w:t xml:space="preserve">right </w:t>
      </w:r>
      <w:r w:rsidR="00B41098">
        <w:t>O</w:t>
      </w:r>
      <w:r w:rsidRPr="00F77957">
        <w:t>utlook for job opportunities.</w:t>
      </w:r>
    </w:p>
    <w:p w14:paraId="6265666C" w14:textId="1A19312B" w:rsidR="007B2345" w:rsidRPr="00F77957" w:rsidRDefault="007B2345" w:rsidP="00F77957">
      <w:pPr>
        <w:pStyle w:val="BodyText"/>
      </w:pPr>
      <w:r>
        <w:t>Also at the site is a W</w:t>
      </w:r>
      <w:r w:rsidRPr="00F77957">
        <w:t>eb-based version of the popular O*NET Interest Profiler, a tool designed to assess an individu</w:t>
      </w:r>
      <w:r>
        <w:t>al’s vocational interests. The W</w:t>
      </w:r>
      <w:r w:rsidRPr="00F77957">
        <w:t xml:space="preserve">eb-based version of the </w:t>
      </w:r>
      <w:r w:rsidR="00446FE5">
        <w:t>Interest Profiler</w:t>
      </w:r>
      <w:r w:rsidR="00446FE5" w:rsidRPr="00F77957">
        <w:t xml:space="preserve"> </w:t>
      </w:r>
      <w:r w:rsidRPr="00F77957">
        <w:t>features 60 items that</w:t>
      </w:r>
      <w:r w:rsidR="00446FE5">
        <w:t xml:space="preserve"> are scored and</w:t>
      </w:r>
      <w:r w:rsidRPr="00F77957">
        <w:t xml:space="preserve">, along with information about the user’s education and work experience, guide users to careers they may enjoy. More information about the O*NET Interest Profiler–Short Form can be found at </w:t>
      </w:r>
      <w:hyperlink r:id="rId80" w:history="1">
        <w:r w:rsidR="00DB44C8" w:rsidRPr="00DB44C8">
          <w:rPr>
            <w:rStyle w:val="Hyperlink"/>
          </w:rPr>
          <w:t>http</w:t>
        </w:r>
        <w:r w:rsidR="00DB44C8" w:rsidRPr="006A3D77">
          <w:rPr>
            <w:rStyle w:val="Hyperlink"/>
          </w:rPr>
          <w:t>s://www.onetcenter.org/IPS</w:t>
        </w:r>
        <w:r w:rsidR="00DB44C8" w:rsidRPr="00710625">
          <w:rPr>
            <w:rStyle w:val="Hyperlink"/>
          </w:rPr>
          <w:t>F.html</w:t>
        </w:r>
      </w:hyperlink>
      <w:r w:rsidRPr="00F77957">
        <w:t>.</w:t>
      </w:r>
    </w:p>
    <w:p w14:paraId="67173A70" w14:textId="77777777" w:rsidR="007B2345" w:rsidRDefault="007B2345" w:rsidP="009E6E69">
      <w:pPr>
        <w:pStyle w:val="Heading4"/>
      </w:pPr>
      <w:r w:rsidRPr="00365B41">
        <w:t>My Next Move</w:t>
      </w:r>
      <w:r>
        <w:t xml:space="preserve"> for Veterans</w:t>
      </w:r>
    </w:p>
    <w:p w14:paraId="0129C889" w14:textId="5E83C5B3" w:rsidR="007B2345" w:rsidRDefault="007B2345" w:rsidP="00F77957">
      <w:pPr>
        <w:pStyle w:val="BodyText"/>
      </w:pPr>
      <w:r w:rsidRPr="00600EC6">
        <w:t>My Next Move for Veterans</w:t>
      </w:r>
      <w:r>
        <w:t xml:space="preserve"> (</w:t>
      </w:r>
      <w:hyperlink r:id="rId81" w:history="1">
        <w:r w:rsidR="00A27130">
          <w:rPr>
            <w:rStyle w:val="Hyperlink"/>
          </w:rPr>
          <w:t>https://www.mynextmove.org/vets/</w:t>
        </w:r>
      </w:hyperlink>
      <w:r>
        <w:t xml:space="preserve">) </w:t>
      </w:r>
      <w:r w:rsidRPr="00365B41">
        <w:t xml:space="preserve">is a </w:t>
      </w:r>
      <w:r>
        <w:t>W</w:t>
      </w:r>
      <w:r w:rsidRPr="00365B41">
        <w:t>eb-based interactive tool for U.S. veterans to learn more about their career options.</w:t>
      </w:r>
      <w:r w:rsidR="00497CBA">
        <w:t xml:space="preserve"> This tool has all the functionali</w:t>
      </w:r>
      <w:r w:rsidR="00AF1AA0">
        <w:t>t</w:t>
      </w:r>
      <w:r w:rsidR="00497CBA">
        <w:t>y of My Next Move as described above</w:t>
      </w:r>
      <w:r w:rsidRPr="009E5250">
        <w:t>.</w:t>
      </w:r>
    </w:p>
    <w:p w14:paraId="3AFEEE2F" w14:textId="4C13655B" w:rsidR="007B2345" w:rsidRDefault="007B2345" w:rsidP="00F77957">
      <w:pPr>
        <w:pStyle w:val="BodyText"/>
      </w:pPr>
      <w:r>
        <w:t xml:space="preserve">Unique to the My Next Move site for veterans is a feature that allows veterans to search civilian occupations related to their military training. Veterans indicate their branch of service and either the military code or title of their training. They then receive a list of civilian occupations that best match their military training. Where available, the results returned will </w:t>
      </w:r>
      <w:r w:rsidR="006F54C1">
        <w:t xml:space="preserve">also </w:t>
      </w:r>
      <w:r>
        <w:t>indicate how closely their military duties match the civilian occupations, along with the minimum military rank and length of military service associated with the civilian occupation.</w:t>
      </w:r>
    </w:p>
    <w:p w14:paraId="610466AD" w14:textId="77777777" w:rsidR="007B2345" w:rsidRPr="009E5250" w:rsidRDefault="007B2345" w:rsidP="009E6E69">
      <w:pPr>
        <w:pStyle w:val="Heading4"/>
      </w:pPr>
      <w:r w:rsidRPr="009E5250">
        <w:t>Mi Próximo Paso</w:t>
      </w:r>
    </w:p>
    <w:p w14:paraId="00E3EBD8" w14:textId="1E20EF34" w:rsidR="007B2345" w:rsidRDefault="007B2345" w:rsidP="00F77957">
      <w:pPr>
        <w:pStyle w:val="BodyText"/>
      </w:pPr>
      <w:r w:rsidRPr="00600EC6">
        <w:rPr>
          <w:bCs/>
        </w:rPr>
        <w:t>Mi Próximo Paso</w:t>
      </w:r>
      <w:r>
        <w:rPr>
          <w:b/>
          <w:bCs/>
          <w:i/>
        </w:rPr>
        <w:t xml:space="preserve"> </w:t>
      </w:r>
      <w:r w:rsidRPr="00365B41">
        <w:t>(</w:t>
      </w:r>
      <w:hyperlink r:id="rId82" w:history="1">
        <w:r w:rsidR="00DB44C8" w:rsidRPr="00DB44C8">
          <w:rPr>
            <w:rStyle w:val="Hyperlink"/>
          </w:rPr>
          <w:t>https://www.miproximopaso.org/</w:t>
        </w:r>
      </w:hyperlink>
      <w:r w:rsidRPr="00365B41">
        <w:t>)</w:t>
      </w:r>
      <w:r>
        <w:t xml:space="preserve"> </w:t>
      </w:r>
      <w:r w:rsidRPr="009E5250">
        <w:t xml:space="preserve">is a </w:t>
      </w:r>
      <w:r>
        <w:t>W</w:t>
      </w:r>
      <w:r w:rsidRPr="009E5250">
        <w:t>eb-based interactive tool for Spanish</w:t>
      </w:r>
      <w:r>
        <w:t>-</w:t>
      </w:r>
      <w:r w:rsidRPr="009E5250">
        <w:t>speaking job seekers, students, and other career explorers to learn more about their career options. Mi Próximo Paso includes all the features of the English-langua</w:t>
      </w:r>
      <w:r>
        <w:t>ge site, My Next Move.</w:t>
      </w:r>
    </w:p>
    <w:p w14:paraId="42DB6DA6" w14:textId="77777777" w:rsidR="007B2345" w:rsidRPr="00D862C0" w:rsidRDefault="007B2345" w:rsidP="009E6E69">
      <w:pPr>
        <w:pStyle w:val="Heading4"/>
      </w:pPr>
      <w:r w:rsidRPr="00D862C0">
        <w:t>O*NET Career Exploration Tools</w:t>
      </w:r>
    </w:p>
    <w:p w14:paraId="770A4B46" w14:textId="5029B6B4" w:rsidR="007B2345" w:rsidRDefault="007B2345" w:rsidP="00F77957">
      <w:pPr>
        <w:pStyle w:val="BodyText"/>
      </w:pPr>
      <w:r w:rsidRPr="00D862C0">
        <w:t xml:space="preserve">The Career Exploration Tools are based on a “whole person” concept and are designed for career counseling, career planning, and career exploration. They include the Ability Profiler, the Interest Profiler, and the Work Importance Locator. They also include electronic versions of the Interest and Work Importance assessments—the Computerized Interest Profiler and the Work Importance Profiler. These electronic versions can be downloaded onto a computer system and used at no cost by schools, </w:t>
      </w:r>
      <w:r>
        <w:t xml:space="preserve">American Job </w:t>
      </w:r>
      <w:r w:rsidRPr="00D862C0">
        <w:t xml:space="preserve">Centers, and others. </w:t>
      </w:r>
      <w:r w:rsidR="00710625">
        <w:t xml:space="preserve">Within </w:t>
      </w:r>
      <w:r w:rsidRPr="00D862C0">
        <w:t xml:space="preserve">the My Next Move </w:t>
      </w:r>
      <w:r>
        <w:t>Web</w:t>
      </w:r>
      <w:r w:rsidR="00E360A4">
        <w:t xml:space="preserve"> </w:t>
      </w:r>
      <w:r w:rsidRPr="00D862C0">
        <w:t>site, users ca</w:t>
      </w:r>
      <w:r>
        <w:t>n choose to complete a 60-item W</w:t>
      </w:r>
      <w:r w:rsidRPr="00D862C0">
        <w:t xml:space="preserve">eb-based version </w:t>
      </w:r>
      <w:r>
        <w:t>of the Interest Profiler</w:t>
      </w:r>
      <w:r w:rsidR="00710625">
        <w:t>.</w:t>
      </w:r>
      <w:r w:rsidR="00710625" w:rsidRPr="00710625">
        <w:t xml:space="preserve"> </w:t>
      </w:r>
      <w:r w:rsidR="00710625">
        <w:t>Recently, a “mini” mobile-friendly version of the Interest Profiler was created and released for developers to leverage</w:t>
      </w:r>
      <w:r w:rsidR="00446FE5">
        <w:t xml:space="preserve"> (</w:t>
      </w:r>
      <w:hyperlink r:id="rId83" w:history="1">
        <w:r w:rsidR="00446FE5" w:rsidRPr="00446FE5">
          <w:rPr>
            <w:rStyle w:val="Hyperlink"/>
          </w:rPr>
          <w:t>https://www.onetcenter.org/reports/Mini-IP.html</w:t>
        </w:r>
      </w:hyperlink>
      <w:r w:rsidR="00446FE5">
        <w:t>)</w:t>
      </w:r>
      <w:r w:rsidR="00B114EF">
        <w:t xml:space="preserve">. </w:t>
      </w:r>
      <w:r>
        <w:t xml:space="preserve">Individuals </w:t>
      </w:r>
      <w:r w:rsidRPr="00D862C0">
        <w:t xml:space="preserve">exploring careers may use the Ability Profiler to discover what they do well, the Interest Profiler to identify the types of work they may like to perform, and the Work Importance Locator to determine which occupations will likely be satisfying according to their values and needs. The tools enable users to discover important information about themselves and use the information to explore the world of work. Workers may use these tools as aids in exploring career options, in considering career transitions, and in preparing for career change. The assessments also are designed for use by students exploring </w:t>
      </w:r>
      <w:r>
        <w:t>a</w:t>
      </w:r>
      <w:r w:rsidRPr="00D862C0">
        <w:t xml:space="preserve"> school-to-work transition.</w:t>
      </w:r>
    </w:p>
    <w:p w14:paraId="60F6BD28" w14:textId="77777777" w:rsidR="007B2345" w:rsidRPr="00D862C0" w:rsidRDefault="007B2345" w:rsidP="009E6E69">
      <w:pPr>
        <w:pStyle w:val="Heading4"/>
      </w:pPr>
      <w:r w:rsidRPr="00D862C0">
        <w:t>O*NET Academy</w:t>
      </w:r>
    </w:p>
    <w:p w14:paraId="74C383C4" w14:textId="30710ECA" w:rsidR="007B2345" w:rsidRDefault="007B2345" w:rsidP="00F77957">
      <w:pPr>
        <w:pStyle w:val="BodyText"/>
      </w:pPr>
      <w:r w:rsidRPr="00D862C0">
        <w:t xml:space="preserve">Training support for the O*NET system can be found on the Web at </w:t>
      </w:r>
      <w:hyperlink r:id="rId84" w:history="1">
        <w:r w:rsidR="00DB44C8" w:rsidRPr="00DB44C8">
          <w:rPr>
            <w:rStyle w:val="Hyperlink"/>
          </w:rPr>
          <w:t>http://www.onetacademy.org</w:t>
        </w:r>
      </w:hyperlink>
      <w:r w:rsidRPr="00D862C0">
        <w:t xml:space="preserve">. The O*NET Training Academy provides various user communities (workforce development professionals, employers, </w:t>
      </w:r>
      <w:r>
        <w:t>educators</w:t>
      </w:r>
      <w:r w:rsidRPr="00D862C0">
        <w:t xml:space="preserve">, students, </w:t>
      </w:r>
      <w:r>
        <w:t>workforce boards</w:t>
      </w:r>
      <w:r w:rsidRPr="00D862C0">
        <w:t xml:space="preserve">, job seekers, etc.) with access to O*NET support materials tailored to their needs. Through podcasts and O*NET user spotlights, customers can gain new insights into user needs and real-world applications of O*NET data. Through the O*NET Academy, O*NET users gain electronic access to recorded </w:t>
      </w:r>
      <w:r>
        <w:t>w</w:t>
      </w:r>
      <w:r w:rsidRPr="00D862C0">
        <w:t xml:space="preserve">ebinars, self-paced training courses, and best-practices tutorials on using the O*NET system and applying it on the job. The Academy site also provides access to an array of O*NET tools (e.g., O*NET OnLine, O*NET </w:t>
      </w:r>
      <w:r>
        <w:t>q</w:t>
      </w:r>
      <w:r w:rsidRPr="00D862C0">
        <w:t>uestionnaires).</w:t>
      </w:r>
    </w:p>
    <w:p w14:paraId="0BA2E70C" w14:textId="77777777" w:rsidR="007B2345" w:rsidRPr="00D862C0" w:rsidRDefault="007B2345" w:rsidP="009E6E69">
      <w:pPr>
        <w:pStyle w:val="Heading4"/>
      </w:pPr>
      <w:r w:rsidRPr="00D862C0">
        <w:t>O*NET Code Connector</w:t>
      </w:r>
    </w:p>
    <w:p w14:paraId="0386801E" w14:textId="0D445DCF" w:rsidR="007B2345" w:rsidRDefault="007B2345" w:rsidP="00F77957">
      <w:pPr>
        <w:pStyle w:val="BodyText"/>
      </w:pPr>
      <w:r w:rsidRPr="00D862C0">
        <w:t>The Code Connector (</w:t>
      </w:r>
      <w:hyperlink r:id="rId85" w:history="1">
        <w:r w:rsidR="00DB44C8" w:rsidRPr="00DB44C8">
          <w:rPr>
            <w:rStyle w:val="Hyperlink"/>
          </w:rPr>
          <w:t>https://www.onetcodeconnector.org/</w:t>
        </w:r>
      </w:hyperlink>
      <w:r w:rsidRPr="00D862C0">
        <w:t xml:space="preserve">) was developed to assist workforce professionals needing to code jobs. </w:t>
      </w:r>
      <w:r>
        <w:t xml:space="preserve">American Job </w:t>
      </w:r>
      <w:r w:rsidRPr="00D862C0">
        <w:t xml:space="preserve">Centers, other government workforce agencies, and college career services offices are the most prevalent users of the Code Connector. The Code Connector uses the </w:t>
      </w:r>
      <w:hyperlink r:id="rId86" w:history="1">
        <w:r w:rsidRPr="00D862C0">
          <w:t>O*NET database</w:t>
        </w:r>
      </w:hyperlink>
      <w:r w:rsidRPr="00D862C0">
        <w:t xml:space="preserve"> to help users determine the correct occupational code for their job orders. To access an occupation, the user may type in a keyword or select an occupational group from the home page. On subsequent pages the user is able to refine the search to select a specific occupation. The final report contains information to help determine whether the selected occupational code is the best match for the particular job order. This information includes the O*NET-SOC description, Tasks, Related Occupations, Occupation Family, and Detailed Work Activities.</w:t>
      </w:r>
    </w:p>
    <w:p w14:paraId="59EDC0AF" w14:textId="25E203E9" w:rsidR="007B2345" w:rsidRPr="00CE05A8" w:rsidRDefault="007B2345" w:rsidP="00912266">
      <w:pPr>
        <w:pStyle w:val="Heading3"/>
      </w:pPr>
      <w:bookmarkStart w:id="109" w:name="_Toc524347087"/>
      <w:bookmarkStart w:id="110" w:name="_Toc192295832"/>
      <w:bookmarkStart w:id="111" w:name="_Toc207179145"/>
      <w:bookmarkStart w:id="112" w:name="_Toc316544591"/>
      <w:bookmarkStart w:id="113" w:name="_Toc393206260"/>
      <w:r w:rsidRPr="00CE05A8">
        <w:t xml:space="preserve">O*NET </w:t>
      </w:r>
      <w:r w:rsidRPr="00912266">
        <w:t>Web</w:t>
      </w:r>
      <w:r w:rsidRPr="00CE05A8">
        <w:t xml:space="preserve"> Services</w:t>
      </w:r>
      <w:bookmarkEnd w:id="109"/>
    </w:p>
    <w:p w14:paraId="1105E5D9" w14:textId="538009EC" w:rsidR="007B2345" w:rsidRPr="007517FA" w:rsidRDefault="007B2345" w:rsidP="007B2345">
      <w:pPr>
        <w:rPr>
          <w:rFonts w:ascii="Times New Roman" w:hAnsi="Times New Roman"/>
          <w:sz w:val="24"/>
          <w:szCs w:val="24"/>
        </w:rPr>
      </w:pPr>
      <w:r w:rsidRPr="007517FA">
        <w:rPr>
          <w:rFonts w:ascii="Times New Roman" w:hAnsi="Times New Roman"/>
          <w:sz w:val="24"/>
          <w:szCs w:val="24"/>
        </w:rPr>
        <w:t xml:space="preserve">O*NET </w:t>
      </w:r>
      <w:r>
        <w:rPr>
          <w:rFonts w:ascii="Times New Roman" w:hAnsi="Times New Roman"/>
          <w:sz w:val="24"/>
          <w:szCs w:val="24"/>
        </w:rPr>
        <w:t>W</w:t>
      </w:r>
      <w:r w:rsidRPr="007517FA">
        <w:rPr>
          <w:rFonts w:ascii="Times New Roman" w:hAnsi="Times New Roman"/>
          <w:sz w:val="24"/>
          <w:szCs w:val="24"/>
        </w:rPr>
        <w:t xml:space="preserve">eb </w:t>
      </w:r>
      <w:r>
        <w:rPr>
          <w:rFonts w:ascii="Times New Roman" w:hAnsi="Times New Roman"/>
          <w:sz w:val="24"/>
          <w:szCs w:val="24"/>
        </w:rPr>
        <w:t>S</w:t>
      </w:r>
      <w:r w:rsidRPr="007517FA">
        <w:rPr>
          <w:rFonts w:ascii="Times New Roman" w:hAnsi="Times New Roman"/>
          <w:sz w:val="24"/>
          <w:szCs w:val="24"/>
        </w:rPr>
        <w:t>ervices w</w:t>
      </w:r>
      <w:r>
        <w:rPr>
          <w:rFonts w:ascii="Times New Roman" w:hAnsi="Times New Roman"/>
          <w:sz w:val="24"/>
          <w:szCs w:val="24"/>
        </w:rPr>
        <w:t>as</w:t>
      </w:r>
      <w:r w:rsidRPr="007517FA">
        <w:rPr>
          <w:rFonts w:ascii="Times New Roman" w:hAnsi="Times New Roman"/>
          <w:sz w:val="24"/>
          <w:szCs w:val="24"/>
        </w:rPr>
        <w:t xml:space="preserve"> introduced to O*NET customers in January 2014. As of 2017, there are </w:t>
      </w:r>
      <w:r w:rsidR="00A27130">
        <w:rPr>
          <w:rFonts w:ascii="Times New Roman" w:hAnsi="Times New Roman"/>
          <w:sz w:val="24"/>
          <w:szCs w:val="24"/>
        </w:rPr>
        <w:t>more than</w:t>
      </w:r>
      <w:r w:rsidRPr="007517FA">
        <w:rPr>
          <w:rFonts w:ascii="Times New Roman" w:hAnsi="Times New Roman"/>
          <w:sz w:val="24"/>
          <w:szCs w:val="24"/>
        </w:rPr>
        <w:t xml:space="preserve"> 1</w:t>
      </w:r>
      <w:r>
        <w:rPr>
          <w:rFonts w:ascii="Times New Roman" w:hAnsi="Times New Roman"/>
          <w:sz w:val="24"/>
          <w:szCs w:val="24"/>
        </w:rPr>
        <w:t>,</w:t>
      </w:r>
      <w:r w:rsidRPr="007517FA">
        <w:rPr>
          <w:rFonts w:ascii="Times New Roman" w:hAnsi="Times New Roman"/>
          <w:sz w:val="24"/>
          <w:szCs w:val="24"/>
        </w:rPr>
        <w:t xml:space="preserve">000 user accounts </w:t>
      </w:r>
      <w:r>
        <w:rPr>
          <w:rFonts w:ascii="Times New Roman" w:hAnsi="Times New Roman"/>
          <w:sz w:val="24"/>
          <w:szCs w:val="24"/>
        </w:rPr>
        <w:t>and</w:t>
      </w:r>
      <w:r w:rsidRPr="007517FA">
        <w:rPr>
          <w:rFonts w:ascii="Times New Roman" w:hAnsi="Times New Roman"/>
          <w:sz w:val="24"/>
          <w:szCs w:val="24"/>
        </w:rPr>
        <w:t xml:space="preserve"> </w:t>
      </w:r>
      <w:r>
        <w:rPr>
          <w:rFonts w:ascii="Times New Roman" w:hAnsi="Times New Roman"/>
          <w:sz w:val="24"/>
          <w:szCs w:val="24"/>
        </w:rPr>
        <w:t xml:space="preserve">more than </w:t>
      </w:r>
      <w:r w:rsidRPr="007517FA">
        <w:rPr>
          <w:rFonts w:ascii="Times New Roman" w:hAnsi="Times New Roman"/>
          <w:sz w:val="24"/>
          <w:szCs w:val="24"/>
        </w:rPr>
        <w:t xml:space="preserve">4.3 million user requests </w:t>
      </w:r>
      <w:r>
        <w:rPr>
          <w:rFonts w:ascii="Times New Roman" w:hAnsi="Times New Roman"/>
          <w:sz w:val="24"/>
          <w:szCs w:val="24"/>
        </w:rPr>
        <w:t xml:space="preserve">per month. </w:t>
      </w:r>
      <w:r w:rsidRPr="007517FA">
        <w:rPr>
          <w:rFonts w:ascii="Times New Roman" w:hAnsi="Times New Roman"/>
          <w:sz w:val="24"/>
          <w:szCs w:val="24"/>
        </w:rPr>
        <w:t>O*NET Web Services (</w:t>
      </w:r>
      <w:hyperlink r:id="rId87" w:history="1">
        <w:r w:rsidRPr="00970829">
          <w:rPr>
            <w:rStyle w:val="Hyperlink"/>
            <w:szCs w:val="24"/>
          </w:rPr>
          <w:t>http</w:t>
        </w:r>
        <w:r w:rsidR="00DB44C8" w:rsidRPr="00970829">
          <w:rPr>
            <w:rStyle w:val="Hyperlink"/>
            <w:szCs w:val="24"/>
          </w:rPr>
          <w:t>s</w:t>
        </w:r>
        <w:r w:rsidRPr="00970829">
          <w:rPr>
            <w:rStyle w:val="Hyperlink"/>
            <w:szCs w:val="24"/>
          </w:rPr>
          <w:t>://www.onetcenter.org/dev_web.html</w:t>
        </w:r>
      </w:hyperlink>
      <w:r w:rsidRPr="007517FA">
        <w:rPr>
          <w:rFonts w:ascii="Times New Roman" w:hAnsi="Times New Roman"/>
          <w:sz w:val="24"/>
          <w:szCs w:val="24"/>
        </w:rPr>
        <w:t>) is an API</w:t>
      </w:r>
      <w:r w:rsidR="00446FE5" w:rsidRPr="00446FE5">
        <w:rPr>
          <w:rFonts w:ascii="Times New Roman" w:hAnsi="Times New Roman"/>
          <w:sz w:val="24"/>
          <w:szCs w:val="24"/>
        </w:rPr>
        <w:t xml:space="preserve"> that provides a set of subroutine definitions, protocols, and tools</w:t>
      </w:r>
      <w:r w:rsidRPr="007517FA">
        <w:rPr>
          <w:rFonts w:ascii="Times New Roman" w:hAnsi="Times New Roman"/>
          <w:sz w:val="24"/>
          <w:szCs w:val="24"/>
        </w:rPr>
        <w:t xml:space="preserve"> that </w:t>
      </w:r>
      <w:r w:rsidR="00446FE5">
        <w:rPr>
          <w:rFonts w:ascii="Times New Roman" w:hAnsi="Times New Roman"/>
          <w:sz w:val="24"/>
          <w:szCs w:val="24"/>
        </w:rPr>
        <w:t xml:space="preserve">help </w:t>
      </w:r>
      <w:r w:rsidRPr="007517FA">
        <w:rPr>
          <w:rFonts w:ascii="Times New Roman" w:hAnsi="Times New Roman"/>
          <w:sz w:val="24"/>
          <w:szCs w:val="24"/>
        </w:rPr>
        <w:t>developers display O*NET information in their applications.</w:t>
      </w:r>
      <w:r w:rsidR="00B75B80">
        <w:rPr>
          <w:rFonts w:ascii="Times New Roman" w:hAnsi="Times New Roman"/>
          <w:sz w:val="24"/>
          <w:szCs w:val="24"/>
        </w:rPr>
        <w:t xml:space="preserve"> </w:t>
      </w:r>
      <w:r w:rsidRPr="007517FA">
        <w:rPr>
          <w:rFonts w:ascii="Times New Roman" w:hAnsi="Times New Roman"/>
          <w:sz w:val="24"/>
          <w:szCs w:val="24"/>
        </w:rPr>
        <w:t xml:space="preserve">An intuitive screen interface and comprehensive contextual information help make the application easy to use without training and support. For developers, published APIs are available to connect vendor systems to key features of O*NET Web </w:t>
      </w:r>
      <w:r>
        <w:rPr>
          <w:rFonts w:ascii="Times New Roman" w:hAnsi="Times New Roman"/>
          <w:sz w:val="24"/>
          <w:szCs w:val="24"/>
        </w:rPr>
        <w:t>a</w:t>
      </w:r>
      <w:r w:rsidRPr="007517FA">
        <w:rPr>
          <w:rFonts w:ascii="Times New Roman" w:hAnsi="Times New Roman"/>
          <w:sz w:val="24"/>
          <w:szCs w:val="24"/>
        </w:rPr>
        <w:t xml:space="preserve">pplications. Through O*NET Web Services, developers can integrate O*NET tools </w:t>
      </w:r>
      <w:r>
        <w:rPr>
          <w:rFonts w:ascii="Times New Roman" w:hAnsi="Times New Roman"/>
          <w:sz w:val="24"/>
          <w:szCs w:val="24"/>
        </w:rPr>
        <w:t xml:space="preserve">such as the following </w:t>
      </w:r>
      <w:r w:rsidRPr="007517FA">
        <w:rPr>
          <w:rFonts w:ascii="Times New Roman" w:hAnsi="Times New Roman"/>
          <w:sz w:val="24"/>
          <w:szCs w:val="24"/>
        </w:rPr>
        <w:t xml:space="preserve">into their own </w:t>
      </w:r>
      <w:r>
        <w:rPr>
          <w:rFonts w:ascii="Times New Roman" w:hAnsi="Times New Roman"/>
          <w:sz w:val="24"/>
          <w:szCs w:val="24"/>
        </w:rPr>
        <w:t>W</w:t>
      </w:r>
      <w:r w:rsidRPr="007517FA">
        <w:rPr>
          <w:rFonts w:ascii="Times New Roman" w:hAnsi="Times New Roman"/>
          <w:sz w:val="24"/>
          <w:szCs w:val="24"/>
        </w:rPr>
        <w:t>eb</w:t>
      </w:r>
      <w:r w:rsidR="00E360A4">
        <w:rPr>
          <w:rFonts w:ascii="Times New Roman" w:hAnsi="Times New Roman"/>
          <w:sz w:val="24"/>
          <w:szCs w:val="24"/>
        </w:rPr>
        <w:t xml:space="preserve"> </w:t>
      </w:r>
      <w:r w:rsidRPr="007517FA">
        <w:rPr>
          <w:rFonts w:ascii="Times New Roman" w:hAnsi="Times New Roman"/>
          <w:sz w:val="24"/>
          <w:szCs w:val="24"/>
        </w:rPr>
        <w:t>site</w:t>
      </w:r>
      <w:r>
        <w:rPr>
          <w:rFonts w:ascii="Times New Roman" w:hAnsi="Times New Roman"/>
          <w:sz w:val="24"/>
          <w:szCs w:val="24"/>
        </w:rPr>
        <w:t>s</w:t>
      </w:r>
      <w:r w:rsidRPr="007517FA">
        <w:rPr>
          <w:rFonts w:ascii="Times New Roman" w:hAnsi="Times New Roman"/>
          <w:sz w:val="24"/>
          <w:szCs w:val="24"/>
        </w:rPr>
        <w:t xml:space="preserve"> or </w:t>
      </w:r>
      <w:r>
        <w:rPr>
          <w:rFonts w:ascii="Times New Roman" w:hAnsi="Times New Roman"/>
          <w:sz w:val="24"/>
          <w:szCs w:val="24"/>
        </w:rPr>
        <w:t>W</w:t>
      </w:r>
      <w:r w:rsidRPr="007517FA">
        <w:rPr>
          <w:rFonts w:ascii="Times New Roman" w:hAnsi="Times New Roman"/>
          <w:sz w:val="24"/>
          <w:szCs w:val="24"/>
        </w:rPr>
        <w:t>eb-enabled application</w:t>
      </w:r>
      <w:r>
        <w:rPr>
          <w:rFonts w:ascii="Times New Roman" w:hAnsi="Times New Roman"/>
          <w:sz w:val="24"/>
          <w:szCs w:val="24"/>
        </w:rPr>
        <w:t>s</w:t>
      </w:r>
      <w:r w:rsidRPr="007517FA">
        <w:rPr>
          <w:rFonts w:ascii="Times New Roman" w:hAnsi="Times New Roman"/>
          <w:sz w:val="24"/>
          <w:szCs w:val="24"/>
        </w:rPr>
        <w:t xml:space="preserve">: </w:t>
      </w:r>
    </w:p>
    <w:p w14:paraId="2A4F7B5E" w14:textId="26F12729" w:rsidR="007B2345" w:rsidRPr="009607D2" w:rsidRDefault="007B2345" w:rsidP="007B2345">
      <w:pPr>
        <w:pStyle w:val="Bullet"/>
      </w:pPr>
      <w:r w:rsidRPr="00C70F10">
        <w:t xml:space="preserve">Keyword Search—both the My Next Move search and the OnLine occupation search are available for use in career sites. The REST </w:t>
      </w:r>
      <w:r w:rsidRPr="00D11707">
        <w:t xml:space="preserve">Web </w:t>
      </w:r>
      <w:r>
        <w:t>S</w:t>
      </w:r>
      <w:r w:rsidRPr="00D11707">
        <w:t xml:space="preserve">ervices API returns occupations matching a word, phrase, title, or full or partial O*NET-SOC code. The results include the code </w:t>
      </w:r>
      <w:r w:rsidRPr="009607D2">
        <w:t>and title of each matching occupation.</w:t>
      </w:r>
    </w:p>
    <w:p w14:paraId="463C8E34" w14:textId="57BB9C8F" w:rsidR="007B2345" w:rsidRPr="00C70F10" w:rsidRDefault="007B2345" w:rsidP="007B2345">
      <w:pPr>
        <w:pStyle w:val="Bullet"/>
        <w:rPr>
          <w:szCs w:val="24"/>
        </w:rPr>
      </w:pPr>
      <w:r w:rsidRPr="009C69B9">
        <w:t>My Next Move Career Reports—concise, easy-to-read overviews</w:t>
      </w:r>
      <w:r w:rsidRPr="00C474D3">
        <w:t xml:space="preserve"> for over</w:t>
      </w:r>
      <w:r w:rsidRPr="00CE05A8">
        <w:t xml:space="preserve"> 900 occupations. APIs also provide </w:t>
      </w:r>
      <w:r w:rsidR="00B114EF">
        <w:t>B</w:t>
      </w:r>
      <w:r w:rsidRPr="00CE05A8">
        <w:t xml:space="preserve">right </w:t>
      </w:r>
      <w:r w:rsidR="008232CB">
        <w:t>O</w:t>
      </w:r>
      <w:r w:rsidRPr="00CE05A8">
        <w:t xml:space="preserve">utlook and </w:t>
      </w:r>
      <w:r w:rsidR="00B114EF">
        <w:t>G</w:t>
      </w:r>
      <w:r w:rsidRPr="00CE05A8">
        <w:t>reen information</w:t>
      </w:r>
      <w:r w:rsidRPr="00C70F10">
        <w:t>, job outlook, and more</w:t>
      </w:r>
      <w:r w:rsidRPr="00C70F10">
        <w:rPr>
          <w:szCs w:val="24"/>
        </w:rPr>
        <w:t>.</w:t>
      </w:r>
    </w:p>
    <w:p w14:paraId="1C283E8E" w14:textId="77777777" w:rsidR="007B2345" w:rsidRDefault="007B2345" w:rsidP="007A18FA">
      <w:pPr>
        <w:pStyle w:val="Bullet"/>
      </w:pPr>
      <w:r w:rsidRPr="00CE05A8">
        <w:t>Summary and Details Occupation Reports—detailed information from O*NET OnLine for more than 900 occupations. User applications can include an occupation’s most important or all tasks, knowledge, skills, abilities, tools and technology, and more.</w:t>
      </w:r>
    </w:p>
    <w:p w14:paraId="4EF48302" w14:textId="77777777" w:rsidR="007B2345" w:rsidRPr="007B0476" w:rsidRDefault="007B2345" w:rsidP="007B2345">
      <w:pPr>
        <w:pStyle w:val="Bullet"/>
      </w:pPr>
      <w:r w:rsidRPr="00675A39">
        <w:t>Militar</w:t>
      </w:r>
      <w:r w:rsidRPr="005C7E6E">
        <w:t>y Search—the military transition search used in My Next Move for Veterans</w:t>
      </w:r>
      <w:r w:rsidRPr="009607D2">
        <w:t xml:space="preserve"> is also available through the Web Services API. The search returns relevant O*NET-SOC occupations based on full or partial codes and titles from the Army, Navy, Air Force, Mar</w:t>
      </w:r>
      <w:r w:rsidRPr="007B0476">
        <w:t xml:space="preserve">ine Corps, and Coast Guard classification systems. </w:t>
      </w:r>
    </w:p>
    <w:p w14:paraId="1552D120" w14:textId="5A178AB6" w:rsidR="007B2345" w:rsidRPr="00CE05A8" w:rsidRDefault="007B2345" w:rsidP="007B2345">
      <w:pPr>
        <w:pStyle w:val="Bullet"/>
      </w:pPr>
      <w:r w:rsidRPr="009C69B9">
        <w:t xml:space="preserve">Spanish Keyword Search—the Spanish-language keyword search used in </w:t>
      </w:r>
      <w:r w:rsidRPr="00C474D3">
        <w:t>Mi Próximo Paso is part of the Web S</w:t>
      </w:r>
      <w:r w:rsidRPr="00CE05A8">
        <w:t xml:space="preserve">ervices API. Occupation titles are returned, in Spanish, matching a Spanish word or phrase. A wide </w:t>
      </w:r>
      <w:r>
        <w:t>assortment</w:t>
      </w:r>
      <w:r w:rsidRPr="00CE05A8">
        <w:t xml:space="preserve"> of features from Mi Próximo Paso</w:t>
      </w:r>
      <w:r w:rsidRPr="00C06EC3">
        <w:t>, including detailed career reports and Interest Profiler questions and scoring</w:t>
      </w:r>
      <w:r>
        <w:t>,</w:t>
      </w:r>
      <w:r w:rsidRPr="00CE05A8">
        <w:t xml:space="preserve"> is also available. </w:t>
      </w:r>
    </w:p>
    <w:p w14:paraId="252D7398" w14:textId="2F209A1B" w:rsidR="007B2345" w:rsidRPr="00CE05A8" w:rsidRDefault="007B2345" w:rsidP="007B2345">
      <w:pPr>
        <w:pStyle w:val="Bullet"/>
      </w:pPr>
      <w:r w:rsidRPr="00CE05A8">
        <w:t>Interest Profiler—this assessment tool can be included in customer career tool sites using the IFrame Widget. After a simple block of HTML code</w:t>
      </w:r>
      <w:r>
        <w:t xml:space="preserve"> is added</w:t>
      </w:r>
      <w:r w:rsidRPr="00CE05A8">
        <w:t>, users can take the O*NET Interest Profiler without leaving their career resources</w:t>
      </w:r>
      <w:r>
        <w:t xml:space="preserve"> Web site</w:t>
      </w:r>
      <w:r w:rsidRPr="00CE05A8">
        <w:t xml:space="preserve">. For tighter integration, a REST Web Services API is offered. It provides scoring services and career results from the range of O*NET-SOC occupations. This tool is provided in both English and Spanish. </w:t>
      </w:r>
    </w:p>
    <w:p w14:paraId="5BB8662F" w14:textId="2663E0A2" w:rsidR="007B2345" w:rsidRPr="009E6E69" w:rsidRDefault="007B2345" w:rsidP="007B2345">
      <w:pPr>
        <w:pStyle w:val="BodyText"/>
      </w:pPr>
      <w:r>
        <w:t xml:space="preserve">Organizations using Web </w:t>
      </w:r>
      <w:r w:rsidR="001A4C84">
        <w:t xml:space="preserve">Services </w:t>
      </w:r>
      <w:r>
        <w:t xml:space="preserve">include federal, state, and </w:t>
      </w:r>
      <w:r w:rsidR="00AF0997">
        <w:t xml:space="preserve">local </w:t>
      </w:r>
      <w:r>
        <w:t>government agencies; military services; educational institutions; assessment and career information delivery systems; public workforce investment systems; private organizations and corporations; and international users.</w:t>
      </w:r>
      <w:r w:rsidR="00B75B80">
        <w:t xml:space="preserve"> </w:t>
      </w:r>
      <w:r w:rsidR="00007E58">
        <w:t xml:space="preserve">O*NET </w:t>
      </w:r>
      <w:r>
        <w:t>Web</w:t>
      </w:r>
      <w:r w:rsidR="008232CB">
        <w:t xml:space="preserve"> </w:t>
      </w:r>
      <w:r w:rsidR="00007E58">
        <w:t>S</w:t>
      </w:r>
      <w:r>
        <w:t xml:space="preserve">ervices significantly reduce the cost and effort for developers to update their applications with O*NET products and tools. With Web </w:t>
      </w:r>
      <w:r w:rsidR="001A4C84">
        <w:t>Services</w:t>
      </w:r>
      <w:r>
        <w:t xml:space="preserve">, O*NET data updates are seamlessly incorporated; thus, no new programing is required by developers. Additionally, as new features are added to O*NET </w:t>
      </w:r>
      <w:r w:rsidR="008421A2">
        <w:t>Web</w:t>
      </w:r>
      <w:r>
        <w:t xml:space="preserve"> applications, new Web </w:t>
      </w:r>
      <w:r w:rsidR="001A4C84">
        <w:t xml:space="preserve">Services </w:t>
      </w:r>
      <w:r>
        <w:t>are designed so developers can have immediate access to them and update their applications in an efficient and timely manner.</w:t>
      </w:r>
    </w:p>
    <w:p w14:paraId="4C34FC5B" w14:textId="2AA6CA77" w:rsidR="007B2345" w:rsidRPr="00D862C0" w:rsidRDefault="007B2345" w:rsidP="00912266">
      <w:pPr>
        <w:pStyle w:val="Heading3"/>
        <w:rPr>
          <w:lang w:val="en-US"/>
        </w:rPr>
      </w:pPr>
      <w:bookmarkStart w:id="114" w:name="_Toc524347088"/>
      <w:r>
        <w:rPr>
          <w:lang w:val="en-US"/>
        </w:rPr>
        <w:t xml:space="preserve">O*NET </w:t>
      </w:r>
      <w:r w:rsidRPr="00912266">
        <w:t>Web</w:t>
      </w:r>
      <w:r w:rsidR="00E360A4">
        <w:t xml:space="preserve"> </w:t>
      </w:r>
      <w:r w:rsidR="00E360A4" w:rsidRPr="00912266">
        <w:t>Site</w:t>
      </w:r>
      <w:r w:rsidR="00E360A4" w:rsidRPr="00D862C0">
        <w:rPr>
          <w:lang w:val="en-US"/>
        </w:rPr>
        <w:t xml:space="preserve"> </w:t>
      </w:r>
      <w:r w:rsidRPr="00D862C0">
        <w:rPr>
          <w:lang w:val="en-US"/>
        </w:rPr>
        <w:t>Statistics</w:t>
      </w:r>
      <w:bookmarkEnd w:id="110"/>
      <w:bookmarkEnd w:id="111"/>
      <w:bookmarkEnd w:id="112"/>
      <w:bookmarkEnd w:id="113"/>
      <w:bookmarkEnd w:id="114"/>
    </w:p>
    <w:p w14:paraId="27C1FC63" w14:textId="720991A0" w:rsidR="007B2345" w:rsidRPr="00AF1AA0" w:rsidRDefault="007B2345" w:rsidP="007B2345">
      <w:pPr>
        <w:pStyle w:val="BodyText"/>
      </w:pPr>
      <w:r w:rsidRPr="002C31A1">
        <w:t xml:space="preserve">Use of O*NET products has increased dramatically over the past few years. O*NET OnLine currently averages </w:t>
      </w:r>
      <w:r>
        <w:t>more than</w:t>
      </w:r>
      <w:r w:rsidRPr="002C31A1">
        <w:t xml:space="preserve"> </w:t>
      </w:r>
      <w:r w:rsidRPr="004A6285">
        <w:t>3</w:t>
      </w:r>
      <w:r w:rsidRPr="002C31A1">
        <w:t>.</w:t>
      </w:r>
      <w:r w:rsidRPr="004A6285">
        <w:t>4</w:t>
      </w:r>
      <w:r w:rsidRPr="002C31A1">
        <w:t xml:space="preserve"> million visits per month, </w:t>
      </w:r>
      <w:r>
        <w:t>3 times as many as</w:t>
      </w:r>
      <w:r w:rsidRPr="004A6285">
        <w:t xml:space="preserve"> the reported average</w:t>
      </w:r>
      <w:r w:rsidRPr="002C31A1">
        <w:t xml:space="preserve"> 3 years ago. The O*NET Resource Center (</w:t>
      </w:r>
      <w:hyperlink r:id="rId88" w:history="1">
        <w:r w:rsidR="00A610D0" w:rsidRPr="00970829">
          <w:rPr>
            <w:rStyle w:val="Hyperlink"/>
          </w:rPr>
          <w:t>https://www.onetcenter.org</w:t>
        </w:r>
      </w:hyperlink>
      <w:r w:rsidRPr="002C31A1">
        <w:t xml:space="preserve">) averages </w:t>
      </w:r>
      <w:r>
        <w:t>2,750,000</w:t>
      </w:r>
      <w:r w:rsidRPr="002C31A1">
        <w:t xml:space="preserve"> visits per month—</w:t>
      </w:r>
      <w:r>
        <w:t>nearly 4 times</w:t>
      </w:r>
      <w:r w:rsidRPr="002C31A1">
        <w:t xml:space="preserve"> the number of visitors from 3 years ago. The</w:t>
      </w:r>
      <w:r>
        <w:t xml:space="preserve"> more</w:t>
      </w:r>
      <w:r w:rsidRPr="002C31A1">
        <w:t xml:space="preserve"> recently </w:t>
      </w:r>
      <w:r>
        <w:t xml:space="preserve">developed </w:t>
      </w:r>
      <w:r w:rsidRPr="002C31A1">
        <w:t xml:space="preserve">My Next Move sites average over </w:t>
      </w:r>
      <w:r w:rsidRPr="00A64C8A">
        <w:t xml:space="preserve">1,000,000 </w:t>
      </w:r>
      <w:r w:rsidRPr="002C31A1">
        <w:t>visits per month. In addition, use of career information systems</w:t>
      </w:r>
      <w:r>
        <w:t xml:space="preserve">, </w:t>
      </w:r>
      <w:r w:rsidR="008421A2">
        <w:t>Web site</w:t>
      </w:r>
      <w:r w:rsidRPr="002C31A1">
        <w:t xml:space="preserve"> linkages, user certifications, and O*NET product downloads is widespread</w:t>
      </w:r>
      <w:r>
        <w:t>; b</w:t>
      </w:r>
      <w:r w:rsidRPr="002C31A1">
        <w:t>y design, the primary dissemination strategy of the</w:t>
      </w:r>
      <w:r w:rsidRPr="00D862C0">
        <w:t xml:space="preserve"> O*NET Program is for the private sector to build O*NET-based products that are tailored to specific audiences or user needs.</w:t>
      </w:r>
    </w:p>
    <w:p w14:paraId="57FC26D3" w14:textId="77777777" w:rsidR="007B2345" w:rsidRPr="00D862C0" w:rsidRDefault="007B2345" w:rsidP="009E6E69">
      <w:pPr>
        <w:pStyle w:val="Heading4"/>
      </w:pPr>
      <w:r w:rsidRPr="00D862C0">
        <w:t>Career Information Systems</w:t>
      </w:r>
    </w:p>
    <w:p w14:paraId="7F6A43B7" w14:textId="505C67E6" w:rsidR="007B2345" w:rsidRDefault="007B2345" w:rsidP="00F77957">
      <w:pPr>
        <w:pStyle w:val="BodyText"/>
      </w:pPr>
      <w:r w:rsidRPr="00FD2C7F">
        <w:t xml:space="preserve">Private and governmental online </w:t>
      </w:r>
      <w:r w:rsidR="00446FE5" w:rsidRPr="00446FE5">
        <w:t>career information systems</w:t>
      </w:r>
      <w:r w:rsidR="00446FE5" w:rsidRPr="00446FE5" w:rsidDel="00446FE5">
        <w:t xml:space="preserve"> </w:t>
      </w:r>
      <w:r w:rsidRPr="00FD2C7F">
        <w:t>using O*NET data and career tools reach millions of customers annually. For example, XAP Corporation (</w:t>
      </w:r>
      <w:hyperlink r:id="rId89" w:history="1">
        <w:r w:rsidRPr="004D3468">
          <w:rPr>
            <w:rStyle w:val="Hyperlink"/>
          </w:rPr>
          <w:t>http://www.xap.com/</w:t>
        </w:r>
      </w:hyperlink>
      <w:r w:rsidRPr="00FD2C7F">
        <w:t>), an industry leader in developing and providing students and adults with tools to explore careers and explore post-secondary education options, embeds O*NET data into its products. XAP</w:t>
      </w:r>
      <w:r>
        <w:t>’</w:t>
      </w:r>
      <w:r w:rsidRPr="00FD2C7F">
        <w:t>s tools are available in over 8,000 middle and high schools in North America.</w:t>
      </w:r>
      <w:r>
        <w:t xml:space="preserve"> XAP also uses O*NET products and tools in its Virtual Career Network (</w:t>
      </w:r>
      <w:hyperlink r:id="rId90" w:history="1">
        <w:r w:rsidRPr="00E7201F">
          <w:rPr>
            <w:rStyle w:val="Hyperlink"/>
          </w:rPr>
          <w:t>https://vcn.org/index.php</w:t>
        </w:r>
      </w:hyperlink>
      <w:r w:rsidRPr="00963BCB">
        <w:rPr>
          <w:rStyle w:val="Hyperlink"/>
          <w:color w:val="auto"/>
        </w:rPr>
        <w:t>),</w:t>
      </w:r>
      <w:r w:rsidRPr="00963BCB">
        <w:t xml:space="preserve"> </w:t>
      </w:r>
      <w:r>
        <w:t xml:space="preserve">a DOL-sponsored </w:t>
      </w:r>
      <w:r w:rsidR="008421A2">
        <w:t>Web site</w:t>
      </w:r>
      <w:r>
        <w:t xml:space="preserve"> aimed at linking workers to in-demand careers. This </w:t>
      </w:r>
      <w:r w:rsidR="008421A2">
        <w:t>Web site</w:t>
      </w:r>
      <w:r>
        <w:t xml:space="preserve"> is available to the public and is used in American Job Centers across the country.</w:t>
      </w:r>
      <w:r w:rsidRPr="00FD2C7F">
        <w:t xml:space="preserve"> IntoCareers (</w:t>
      </w:r>
      <w:hyperlink r:id="rId91" w:history="1">
        <w:r w:rsidRPr="004D3468">
          <w:rPr>
            <w:rStyle w:val="Hyperlink"/>
          </w:rPr>
          <w:t>http://intocareers.org</w:t>
        </w:r>
      </w:hyperlink>
      <w:r w:rsidRPr="00FD2C7F">
        <w:t xml:space="preserve">), another </w:t>
      </w:r>
      <w:r w:rsidR="00446FE5" w:rsidRPr="00446FE5">
        <w:t>career information systems</w:t>
      </w:r>
      <w:r w:rsidR="00446FE5" w:rsidRPr="00446FE5" w:rsidDel="00446FE5">
        <w:t xml:space="preserve"> </w:t>
      </w:r>
      <w:r w:rsidRPr="00FD2C7F">
        <w:t xml:space="preserve">provider, includes O*NET occupational data that provide O*NET-driven career exploration. IntoCareers powers more than 35% of the nation's state-sponsored </w:t>
      </w:r>
      <w:r w:rsidR="00446FE5" w:rsidRPr="00446FE5">
        <w:t>career information systems</w:t>
      </w:r>
      <w:r w:rsidRPr="00FD2C7F">
        <w:t xml:space="preserve">. Nationally, </w:t>
      </w:r>
      <w:r w:rsidR="00446FE5" w:rsidRPr="00446FE5">
        <w:t>career information systems</w:t>
      </w:r>
      <w:r w:rsidR="00446FE5" w:rsidRPr="00446FE5" w:rsidDel="00446FE5">
        <w:t xml:space="preserve"> </w:t>
      </w:r>
      <w:r w:rsidRPr="00FD2C7F">
        <w:t>programs are accessed at mo</w:t>
      </w:r>
      <w:r>
        <w:t>re than 87,000 sites by more than 37 </w:t>
      </w:r>
      <w:r w:rsidRPr="00FD2C7F">
        <w:t xml:space="preserve">million users a year, according to a 2009 survey done by the National Career Development Association. </w:t>
      </w:r>
      <w:r w:rsidRPr="00D862C0">
        <w:t>The O*NET Program is designed to be accessible to multiple users</w:t>
      </w:r>
      <w:r>
        <w:t xml:space="preserve">. </w:t>
      </w:r>
      <w:r w:rsidRPr="00D862C0">
        <w:t>The O*NET Program encourages these and other service providers and product developers to create applications that deliver O*NET information to the public.</w:t>
      </w:r>
    </w:p>
    <w:p w14:paraId="2AB4C63B" w14:textId="77777777" w:rsidR="007B2345" w:rsidRPr="00D862C0" w:rsidRDefault="007B2345" w:rsidP="009E6E69">
      <w:pPr>
        <w:pStyle w:val="Heading4"/>
      </w:pPr>
      <w:r w:rsidRPr="00D862C0">
        <w:t>Internet Linkages</w:t>
      </w:r>
    </w:p>
    <w:p w14:paraId="74259DEC" w14:textId="34D0C707" w:rsidR="007B2345" w:rsidRPr="00D862C0" w:rsidRDefault="007B2345" w:rsidP="00F77957">
      <w:pPr>
        <w:pStyle w:val="BodyText"/>
      </w:pPr>
      <w:r w:rsidRPr="00D862C0">
        <w:t xml:space="preserve">According to an exploratory search conducted in </w:t>
      </w:r>
      <w:r>
        <w:t>April 2017,</w:t>
      </w:r>
    </w:p>
    <w:p w14:paraId="6228546D" w14:textId="77777777" w:rsidR="007B2345" w:rsidRPr="009E6E69" w:rsidRDefault="007B2345" w:rsidP="007B2345">
      <w:pPr>
        <w:pStyle w:val="Bullet"/>
      </w:pPr>
      <w:r>
        <w:t>more than 19</w:t>
      </w:r>
      <w:r w:rsidRPr="009E6E69">
        <w:t>,100 sites link to O*NET OnLine,</w:t>
      </w:r>
    </w:p>
    <w:p w14:paraId="403BD6CE" w14:textId="77777777" w:rsidR="007B2345" w:rsidRPr="009E6E69" w:rsidRDefault="007B2345" w:rsidP="007B2345">
      <w:pPr>
        <w:pStyle w:val="Bullet"/>
      </w:pPr>
      <w:r>
        <w:t>more than 8</w:t>
      </w:r>
      <w:r w:rsidRPr="009E6E69">
        <w:t>00 sites link to the O*NET Code Connector,</w:t>
      </w:r>
    </w:p>
    <w:p w14:paraId="52AC6451" w14:textId="77777777" w:rsidR="007B2345" w:rsidRPr="009E6E69" w:rsidRDefault="007B2345" w:rsidP="007B2345">
      <w:pPr>
        <w:pStyle w:val="Bullet"/>
      </w:pPr>
      <w:r>
        <w:t>more than 5,000</w:t>
      </w:r>
      <w:r w:rsidRPr="009E6E69">
        <w:t xml:space="preserve"> sites link to the O*NET Resource Center,</w:t>
      </w:r>
    </w:p>
    <w:p w14:paraId="3A915C34" w14:textId="77777777" w:rsidR="007B2345" w:rsidRPr="009E6E69" w:rsidRDefault="007B2345" w:rsidP="007B2345">
      <w:pPr>
        <w:pStyle w:val="Bullet"/>
      </w:pPr>
      <w:r>
        <w:t>more than 4,9</w:t>
      </w:r>
      <w:r w:rsidRPr="009E6E69">
        <w:t>00 sites link to My Next Move,</w:t>
      </w:r>
    </w:p>
    <w:p w14:paraId="758B1C7E" w14:textId="77777777" w:rsidR="007B2345" w:rsidRPr="009E6E69" w:rsidRDefault="007B2345" w:rsidP="007B2345">
      <w:pPr>
        <w:pStyle w:val="Bullet"/>
      </w:pPr>
      <w:r w:rsidRPr="009E6E69">
        <w:t xml:space="preserve">more than </w:t>
      </w:r>
      <w:r>
        <w:t xml:space="preserve">1,200 </w:t>
      </w:r>
      <w:r w:rsidRPr="009E6E69">
        <w:t>sites link to My Next Move for Veterans, and</w:t>
      </w:r>
    </w:p>
    <w:p w14:paraId="74D0F34C" w14:textId="77777777" w:rsidR="007B2345" w:rsidRDefault="007B2345" w:rsidP="007B2345">
      <w:pPr>
        <w:pStyle w:val="Bullet-last"/>
      </w:pPr>
      <w:r>
        <w:t xml:space="preserve">more than 700 sites link to Mi </w:t>
      </w:r>
      <w:r w:rsidRPr="00FB2E58">
        <w:t>Pr</w:t>
      </w:r>
      <w:r>
        <w:t>ó</w:t>
      </w:r>
      <w:r w:rsidRPr="00FB2E58">
        <w:t>ximo</w:t>
      </w:r>
      <w:r>
        <w:t xml:space="preserve"> Paso.</w:t>
      </w:r>
    </w:p>
    <w:p w14:paraId="0F12AF9C" w14:textId="48701B94" w:rsidR="007B2345" w:rsidRDefault="007B2345" w:rsidP="007B2345">
      <w:pPr>
        <w:pStyle w:val="Bullet-last"/>
        <w:numPr>
          <w:ilvl w:val="0"/>
          <w:numId w:val="0"/>
        </w:numPr>
        <w:ind w:firstLine="720"/>
      </w:pPr>
      <w:r>
        <w:t>The number of linkages has increased almost 30% since 2014. M</w:t>
      </w:r>
      <w:r w:rsidRPr="00D862C0">
        <w:t>any different types of organizations</w:t>
      </w:r>
      <w:r>
        <w:t xml:space="preserve"> and professionals</w:t>
      </w:r>
      <w:r w:rsidRPr="00D862C0">
        <w:t xml:space="preserve"> </w:t>
      </w:r>
      <w:r>
        <w:t xml:space="preserve">are linked to the O*NET </w:t>
      </w:r>
      <w:r w:rsidR="008421A2">
        <w:t>Web site</w:t>
      </w:r>
      <w:r w:rsidRPr="00D862C0">
        <w:t>s, including</w:t>
      </w:r>
    </w:p>
    <w:p w14:paraId="5AE7B708" w14:textId="77777777" w:rsidR="007B2345" w:rsidRPr="009E6E69" w:rsidRDefault="007B2345" w:rsidP="007B2345">
      <w:pPr>
        <w:pStyle w:val="Bullet"/>
      </w:pPr>
      <w:r w:rsidRPr="009E6E69">
        <w:t>libraries and career centers based in higher education;</w:t>
      </w:r>
    </w:p>
    <w:p w14:paraId="06659310" w14:textId="77777777" w:rsidR="007B2345" w:rsidRPr="009E6E69" w:rsidRDefault="007B2345" w:rsidP="007B2345">
      <w:pPr>
        <w:pStyle w:val="Bullet"/>
      </w:pPr>
      <w:r w:rsidRPr="009E6E69">
        <w:t>higher education institutions’ schools of business, labor and industrial relations, psychology, education, and counseling;</w:t>
      </w:r>
    </w:p>
    <w:p w14:paraId="01C78889" w14:textId="77777777" w:rsidR="007B2345" w:rsidRPr="009E6E69" w:rsidRDefault="007B2345" w:rsidP="007B2345">
      <w:pPr>
        <w:pStyle w:val="Bullet"/>
      </w:pPr>
      <w:r w:rsidRPr="009E6E69">
        <w:t>federal, state, and local government agencies;</w:t>
      </w:r>
    </w:p>
    <w:p w14:paraId="5ECD9A54" w14:textId="77777777" w:rsidR="007B2345" w:rsidRPr="009E6E69" w:rsidRDefault="007B2345" w:rsidP="007B2345">
      <w:pPr>
        <w:pStyle w:val="Bullet"/>
      </w:pPr>
      <w:r w:rsidRPr="009E6E69">
        <w:t>public libraries (especially those offering career and job search assistance programs);</w:t>
      </w:r>
    </w:p>
    <w:p w14:paraId="10A668F4" w14:textId="77777777" w:rsidR="007B2345" w:rsidRPr="009E6E69" w:rsidRDefault="007B2345" w:rsidP="007B2345">
      <w:pPr>
        <w:pStyle w:val="Bullet"/>
      </w:pPr>
      <w:r w:rsidRPr="009E6E69">
        <w:t>career counselors, coaches, and recruiters (mostly private-sector vendors);</w:t>
      </w:r>
    </w:p>
    <w:p w14:paraId="5B151A5A" w14:textId="77777777" w:rsidR="007B2345" w:rsidRPr="009E6E69" w:rsidRDefault="007B2345" w:rsidP="007B2345">
      <w:pPr>
        <w:pStyle w:val="Bullet"/>
      </w:pPr>
      <w:r w:rsidRPr="009E6E69">
        <w:t>providers of career exploration or job search assistance (both private and public sectors);</w:t>
      </w:r>
    </w:p>
    <w:p w14:paraId="53A0D3FF" w14:textId="77777777" w:rsidR="007B2345" w:rsidRPr="009E6E69" w:rsidRDefault="007B2345" w:rsidP="007B2345">
      <w:pPr>
        <w:pStyle w:val="Bullet"/>
      </w:pPr>
      <w:r w:rsidRPr="009E6E69">
        <w:t>public school systems, educational associations, and secondary schools (often recommending the O*NET database as a resource for faculty, parents, and high school juniors and seniors);</w:t>
      </w:r>
    </w:p>
    <w:p w14:paraId="5BF1CDA7" w14:textId="77777777" w:rsidR="007B2345" w:rsidRPr="009E6E69" w:rsidRDefault="007B2345" w:rsidP="007B2345">
      <w:pPr>
        <w:pStyle w:val="Bullet"/>
      </w:pPr>
      <w:r w:rsidRPr="009E6E69">
        <w:t>human resources management organizations;</w:t>
      </w:r>
    </w:p>
    <w:p w14:paraId="666B6EB6" w14:textId="77777777" w:rsidR="007B2345" w:rsidRPr="009E6E69" w:rsidRDefault="007B2345" w:rsidP="007B2345">
      <w:pPr>
        <w:pStyle w:val="Bullet"/>
      </w:pPr>
      <w:r w:rsidRPr="009E6E69">
        <w:t>law firms specializing in immigration law;</w:t>
      </w:r>
    </w:p>
    <w:p w14:paraId="42831D4D" w14:textId="77777777" w:rsidR="007B2345" w:rsidRPr="009E6E69" w:rsidRDefault="007B2345" w:rsidP="007B2345">
      <w:pPr>
        <w:pStyle w:val="Bullet"/>
      </w:pPr>
      <w:r w:rsidRPr="009E6E69">
        <w:t>vocational rehabilitation or occupational medicine and health centers; and</w:t>
      </w:r>
    </w:p>
    <w:p w14:paraId="3B07DD01" w14:textId="77777777" w:rsidR="007B2345" w:rsidRDefault="007B2345" w:rsidP="007B2345">
      <w:pPr>
        <w:pStyle w:val="Bullet-last"/>
      </w:pPr>
      <w:r w:rsidRPr="00D862C0">
        <w:t xml:space="preserve">international sites in Turkey, Canada, the United Kingdom, </w:t>
      </w:r>
      <w:r>
        <w:t xml:space="preserve">Australia, New Zealand, </w:t>
      </w:r>
      <w:r w:rsidRPr="00D862C0">
        <w:t>Holland, Japan, Bangladesh, and elsewhere.</w:t>
      </w:r>
    </w:p>
    <w:p w14:paraId="37B63486" w14:textId="77777777" w:rsidR="007B2345" w:rsidRPr="00D862C0" w:rsidRDefault="007B2345" w:rsidP="009E6E69">
      <w:pPr>
        <w:pStyle w:val="Heading4"/>
      </w:pPr>
      <w:r w:rsidRPr="00D862C0">
        <w:t>User Certifications</w:t>
      </w:r>
    </w:p>
    <w:p w14:paraId="6409C541" w14:textId="74501126" w:rsidR="007B2345" w:rsidRDefault="007B2345" w:rsidP="00F77957">
      <w:pPr>
        <w:pStyle w:val="BodyText"/>
      </w:pPr>
      <w:r w:rsidRPr="00D862C0">
        <w:t xml:space="preserve">When individuals or organizations download the O*NET database or intend to use all, </w:t>
      </w:r>
      <w:r>
        <w:t>some</w:t>
      </w:r>
      <w:r w:rsidRPr="00D862C0">
        <w:t xml:space="preserve">, or </w:t>
      </w:r>
      <w:r>
        <w:t>even</w:t>
      </w:r>
      <w:r w:rsidRPr="00D862C0">
        <w:t xml:space="preserve"> part of one of the O*NET Career Exploration Tools to develop value-added products, they are asked to voluntarily register their use by completing a certification form. As of </w:t>
      </w:r>
      <w:r>
        <w:t>March </w:t>
      </w:r>
      <w:r w:rsidRPr="000D03F2">
        <w:t>31, 201</w:t>
      </w:r>
      <w:r>
        <w:t>7</w:t>
      </w:r>
      <w:r w:rsidRPr="00D862C0">
        <w:t xml:space="preserve">, the certification database holds </w:t>
      </w:r>
      <w:r>
        <w:t xml:space="preserve">4,663 </w:t>
      </w:r>
      <w:r w:rsidRPr="00D862C0">
        <w:t>entries. Because registration is voluntary, this number likely reflects only a portion of those actually using O*NET products for their own applications. An overview of those user groups that have submitted certification forms for their use of O*NET products appears as Exhibit </w:t>
      </w:r>
      <w:r w:rsidR="00312F84">
        <w:t>A-</w:t>
      </w:r>
      <w:r>
        <w:rPr>
          <w:noProof/>
        </w:rPr>
        <w:t>9</w:t>
      </w:r>
      <w:r w:rsidRPr="00D862C0">
        <w:t>.</w:t>
      </w:r>
    </w:p>
    <w:p w14:paraId="65E140E0" w14:textId="00F529FB" w:rsidR="007B2345" w:rsidRPr="00D862C0" w:rsidRDefault="007B2345" w:rsidP="009E6E69">
      <w:pPr>
        <w:pStyle w:val="Exhibit"/>
      </w:pPr>
      <w:bookmarkStart w:id="115" w:name="_Ref291067388"/>
      <w:bookmarkStart w:id="116" w:name="_Ref316302720"/>
      <w:bookmarkStart w:id="117" w:name="_Toc192295891"/>
      <w:bookmarkStart w:id="118" w:name="_Toc207443314"/>
      <w:bookmarkStart w:id="119" w:name="_Toc316544649"/>
      <w:bookmarkStart w:id="120" w:name="_Toc491424223"/>
      <w:bookmarkStart w:id="121" w:name="_Toc491425320"/>
      <w:bookmarkStart w:id="122" w:name="_Toc524351016"/>
      <w:r w:rsidRPr="00D862C0">
        <w:t>Exhibit</w:t>
      </w:r>
      <w:bookmarkEnd w:id="115"/>
      <w:r w:rsidRPr="00D862C0">
        <w:t> </w:t>
      </w:r>
      <w:bookmarkEnd w:id="116"/>
      <w:r w:rsidR="00312F84">
        <w:t>A-</w:t>
      </w:r>
      <w:r>
        <w:rPr>
          <w:noProof/>
        </w:rPr>
        <w:t>9</w:t>
      </w:r>
      <w:r w:rsidRPr="00D862C0">
        <w:t>.</w:t>
      </w:r>
      <w:r w:rsidR="00FE7547">
        <w:t xml:space="preserve"> </w:t>
      </w:r>
      <w:r w:rsidRPr="00D862C0">
        <w:t>Main Organization Types Submitting O*NET Certifications</w:t>
      </w:r>
      <w:bookmarkEnd w:id="117"/>
      <w:bookmarkEnd w:id="118"/>
      <w:bookmarkEnd w:id="119"/>
      <w:bookmarkEnd w:id="120"/>
      <w:bookmarkEnd w:id="121"/>
      <w:bookmarkEnd w:id="122"/>
    </w:p>
    <w:tbl>
      <w:tblPr>
        <w:tblW w:w="9504" w:type="dxa"/>
        <w:tblBorders>
          <w:top w:val="single" w:sz="12" w:space="0" w:color="auto"/>
          <w:bottom w:val="single" w:sz="12" w:space="0" w:color="auto"/>
        </w:tblBorders>
        <w:tblLayout w:type="fixed"/>
        <w:tblLook w:val="01E0" w:firstRow="1" w:lastRow="1" w:firstColumn="1" w:lastColumn="1" w:noHBand="0" w:noVBand="0"/>
      </w:tblPr>
      <w:tblGrid>
        <w:gridCol w:w="5868"/>
        <w:gridCol w:w="3636"/>
      </w:tblGrid>
      <w:tr w:rsidR="007B2345" w:rsidRPr="000208F4" w14:paraId="35F7C7F8" w14:textId="77777777" w:rsidTr="004A6285">
        <w:tc>
          <w:tcPr>
            <w:tcW w:w="5868" w:type="dxa"/>
            <w:tcBorders>
              <w:top w:val="single" w:sz="12" w:space="0" w:color="auto"/>
              <w:left w:val="nil"/>
              <w:bottom w:val="single" w:sz="6" w:space="0" w:color="auto"/>
              <w:right w:val="nil"/>
              <w:tl2br w:val="nil"/>
              <w:tr2bl w:val="nil"/>
            </w:tcBorders>
            <w:shd w:val="pct20" w:color="auto" w:fill="auto"/>
            <w:noWrap/>
          </w:tcPr>
          <w:p w14:paraId="0D82D1A8" w14:textId="77777777" w:rsidR="007B2345" w:rsidRPr="000208F4" w:rsidRDefault="007B2345" w:rsidP="000208F4">
            <w:pPr>
              <w:pStyle w:val="TableHeaders"/>
            </w:pPr>
            <w:r w:rsidRPr="000208F4">
              <w:t>Organization Type</w:t>
            </w:r>
          </w:p>
        </w:tc>
        <w:tc>
          <w:tcPr>
            <w:tcW w:w="3636" w:type="dxa"/>
            <w:tcBorders>
              <w:top w:val="single" w:sz="12" w:space="0" w:color="auto"/>
              <w:left w:val="nil"/>
              <w:bottom w:val="single" w:sz="6" w:space="0" w:color="auto"/>
              <w:right w:val="nil"/>
              <w:tl2br w:val="nil"/>
              <w:tr2bl w:val="nil"/>
            </w:tcBorders>
            <w:shd w:val="pct20" w:color="auto" w:fill="auto"/>
            <w:noWrap/>
          </w:tcPr>
          <w:p w14:paraId="6EB1CC4E" w14:textId="77777777" w:rsidR="007B2345" w:rsidRPr="000208F4" w:rsidRDefault="007B2345" w:rsidP="000208F4">
            <w:pPr>
              <w:pStyle w:val="TableHeaders"/>
            </w:pPr>
            <w:r w:rsidRPr="000208F4">
              <w:t>Percentage of Registrations</w:t>
            </w:r>
          </w:p>
        </w:tc>
      </w:tr>
      <w:tr w:rsidR="007B2345" w:rsidRPr="00D862C0" w14:paraId="1CEBC1DC" w14:textId="77777777" w:rsidTr="004A6285">
        <w:tc>
          <w:tcPr>
            <w:tcW w:w="5868" w:type="dxa"/>
          </w:tcPr>
          <w:p w14:paraId="7DBF43D7" w14:textId="77777777" w:rsidR="007B2345" w:rsidRPr="000208F4" w:rsidRDefault="007B2345" w:rsidP="000208F4">
            <w:pPr>
              <w:pStyle w:val="Tabletext"/>
            </w:pPr>
            <w:r w:rsidRPr="000208F4">
              <w:t>Education services</w:t>
            </w:r>
          </w:p>
        </w:tc>
        <w:tc>
          <w:tcPr>
            <w:tcW w:w="3636" w:type="dxa"/>
            <w:noWrap/>
          </w:tcPr>
          <w:p w14:paraId="2D9A8BA3" w14:textId="77777777" w:rsidR="007B2345" w:rsidRPr="000208F4" w:rsidRDefault="007B2345" w:rsidP="000208F4">
            <w:pPr>
              <w:pStyle w:val="Tabletext"/>
              <w:tabs>
                <w:tab w:val="decimal" w:pos="1827"/>
              </w:tabs>
            </w:pPr>
            <w:r w:rsidRPr="000208F4">
              <w:t>23</w:t>
            </w:r>
          </w:p>
        </w:tc>
      </w:tr>
      <w:tr w:rsidR="007B2345" w:rsidRPr="00D862C0" w14:paraId="465B7E85" w14:textId="77777777" w:rsidTr="004A6285">
        <w:tc>
          <w:tcPr>
            <w:tcW w:w="5868" w:type="dxa"/>
          </w:tcPr>
          <w:p w14:paraId="1B78E001" w14:textId="77777777" w:rsidR="007B2345" w:rsidRPr="000208F4" w:rsidRDefault="007B2345" w:rsidP="000208F4">
            <w:pPr>
              <w:pStyle w:val="Tabletext"/>
            </w:pPr>
            <w:r w:rsidRPr="000208F4">
              <w:t>Government/public administration</w:t>
            </w:r>
          </w:p>
        </w:tc>
        <w:tc>
          <w:tcPr>
            <w:tcW w:w="3636" w:type="dxa"/>
            <w:noWrap/>
          </w:tcPr>
          <w:p w14:paraId="073639FE" w14:textId="77777777" w:rsidR="007B2345" w:rsidRPr="000208F4" w:rsidRDefault="007B2345" w:rsidP="000208F4">
            <w:pPr>
              <w:pStyle w:val="Tabletext"/>
              <w:tabs>
                <w:tab w:val="decimal" w:pos="1827"/>
              </w:tabs>
            </w:pPr>
            <w:r w:rsidRPr="000208F4">
              <w:t>10</w:t>
            </w:r>
          </w:p>
        </w:tc>
      </w:tr>
      <w:tr w:rsidR="007B2345" w:rsidRPr="00D862C0" w14:paraId="3080B6F7" w14:textId="77777777" w:rsidTr="004A6285">
        <w:tc>
          <w:tcPr>
            <w:tcW w:w="5868" w:type="dxa"/>
          </w:tcPr>
          <w:p w14:paraId="3F118577" w14:textId="77777777" w:rsidR="007B2345" w:rsidRPr="000208F4" w:rsidRDefault="007B2345" w:rsidP="000208F4">
            <w:pPr>
              <w:pStyle w:val="Tabletext"/>
            </w:pPr>
            <w:r w:rsidRPr="000208F4">
              <w:t>Computer systems design; programming services</w:t>
            </w:r>
          </w:p>
        </w:tc>
        <w:tc>
          <w:tcPr>
            <w:tcW w:w="3636" w:type="dxa"/>
            <w:noWrap/>
          </w:tcPr>
          <w:p w14:paraId="1E39F535" w14:textId="77777777" w:rsidR="007B2345" w:rsidRPr="000208F4" w:rsidRDefault="007B2345" w:rsidP="000208F4">
            <w:pPr>
              <w:pStyle w:val="Tabletext"/>
              <w:tabs>
                <w:tab w:val="decimal" w:pos="1827"/>
              </w:tabs>
            </w:pPr>
            <w:r w:rsidRPr="000208F4">
              <w:t>9</w:t>
            </w:r>
          </w:p>
        </w:tc>
      </w:tr>
      <w:tr w:rsidR="007B2345" w:rsidRPr="00D862C0" w14:paraId="1DDB9EE4" w14:textId="77777777" w:rsidTr="004A6285">
        <w:tc>
          <w:tcPr>
            <w:tcW w:w="5868" w:type="dxa"/>
          </w:tcPr>
          <w:p w14:paraId="54F7EADC" w14:textId="77777777" w:rsidR="007B2345" w:rsidRPr="000208F4" w:rsidRDefault="007B2345" w:rsidP="000208F4">
            <w:pPr>
              <w:pStyle w:val="Tabletext"/>
            </w:pPr>
            <w:r w:rsidRPr="000208F4">
              <w:t>Employment services</w:t>
            </w:r>
          </w:p>
        </w:tc>
        <w:tc>
          <w:tcPr>
            <w:tcW w:w="3636" w:type="dxa"/>
            <w:noWrap/>
          </w:tcPr>
          <w:p w14:paraId="45F9DE8D" w14:textId="77777777" w:rsidR="007B2345" w:rsidRPr="000208F4" w:rsidRDefault="007B2345" w:rsidP="000208F4">
            <w:pPr>
              <w:pStyle w:val="Tabletext"/>
              <w:tabs>
                <w:tab w:val="decimal" w:pos="1827"/>
              </w:tabs>
            </w:pPr>
            <w:r w:rsidRPr="000208F4">
              <w:t>8</w:t>
            </w:r>
          </w:p>
        </w:tc>
      </w:tr>
      <w:tr w:rsidR="007B2345" w:rsidRPr="00D862C0" w14:paraId="21D6CB09" w14:textId="77777777" w:rsidTr="004A6285">
        <w:tc>
          <w:tcPr>
            <w:tcW w:w="5868" w:type="dxa"/>
          </w:tcPr>
          <w:p w14:paraId="0D6B583D" w14:textId="77777777" w:rsidR="007B2345" w:rsidRPr="000208F4" w:rsidRDefault="007B2345" w:rsidP="000208F4">
            <w:pPr>
              <w:pStyle w:val="Tabletext"/>
            </w:pPr>
            <w:r w:rsidRPr="000208F4">
              <w:t>Human resources and executive search consulting</w:t>
            </w:r>
          </w:p>
        </w:tc>
        <w:tc>
          <w:tcPr>
            <w:tcW w:w="3636" w:type="dxa"/>
            <w:noWrap/>
          </w:tcPr>
          <w:p w14:paraId="6A24D39B" w14:textId="77777777" w:rsidR="007B2345" w:rsidRPr="000208F4" w:rsidRDefault="007B2345" w:rsidP="000208F4">
            <w:pPr>
              <w:pStyle w:val="Tabletext"/>
              <w:tabs>
                <w:tab w:val="decimal" w:pos="1827"/>
              </w:tabs>
            </w:pPr>
            <w:r w:rsidRPr="000208F4">
              <w:t>4</w:t>
            </w:r>
          </w:p>
        </w:tc>
      </w:tr>
      <w:tr w:rsidR="007B2345" w:rsidRPr="00D862C0" w14:paraId="0518FE55" w14:textId="77777777" w:rsidTr="004A6285">
        <w:tc>
          <w:tcPr>
            <w:tcW w:w="5868" w:type="dxa"/>
          </w:tcPr>
          <w:p w14:paraId="4837D70F" w14:textId="77777777" w:rsidR="007B2345" w:rsidRPr="000208F4" w:rsidRDefault="007B2345" w:rsidP="000208F4">
            <w:pPr>
              <w:pStyle w:val="Tabletext"/>
            </w:pPr>
            <w:r w:rsidRPr="000208F4">
              <w:t>Internet publishing</w:t>
            </w:r>
          </w:p>
        </w:tc>
        <w:tc>
          <w:tcPr>
            <w:tcW w:w="3636" w:type="dxa"/>
            <w:noWrap/>
          </w:tcPr>
          <w:p w14:paraId="21423C88" w14:textId="77777777" w:rsidR="007B2345" w:rsidRPr="000208F4" w:rsidRDefault="007B2345" w:rsidP="000208F4">
            <w:pPr>
              <w:pStyle w:val="Tabletext"/>
              <w:tabs>
                <w:tab w:val="decimal" w:pos="1827"/>
              </w:tabs>
            </w:pPr>
            <w:r w:rsidRPr="000208F4">
              <w:t>4</w:t>
            </w:r>
          </w:p>
        </w:tc>
      </w:tr>
      <w:tr w:rsidR="007B2345" w:rsidRPr="00D862C0" w14:paraId="61C74FB3" w14:textId="77777777" w:rsidTr="004A6285">
        <w:tc>
          <w:tcPr>
            <w:tcW w:w="5868" w:type="dxa"/>
          </w:tcPr>
          <w:p w14:paraId="2AE1BCF3" w14:textId="77777777" w:rsidR="007B2345" w:rsidRPr="000208F4" w:rsidRDefault="007B2345" w:rsidP="000208F4">
            <w:pPr>
              <w:pStyle w:val="Tabletext"/>
            </w:pPr>
            <w:r w:rsidRPr="000208F4">
              <w:t>Vocational rehabilitation services</w:t>
            </w:r>
          </w:p>
        </w:tc>
        <w:tc>
          <w:tcPr>
            <w:tcW w:w="3636" w:type="dxa"/>
            <w:noWrap/>
          </w:tcPr>
          <w:p w14:paraId="311A875A" w14:textId="77777777" w:rsidR="007B2345" w:rsidRPr="000208F4" w:rsidRDefault="007B2345" w:rsidP="000208F4">
            <w:pPr>
              <w:pStyle w:val="Tabletext"/>
              <w:tabs>
                <w:tab w:val="decimal" w:pos="1827"/>
              </w:tabs>
            </w:pPr>
            <w:r w:rsidRPr="000208F4">
              <w:t>4</w:t>
            </w:r>
          </w:p>
        </w:tc>
      </w:tr>
      <w:tr w:rsidR="007B2345" w:rsidRPr="00D862C0" w14:paraId="423D9B05" w14:textId="77777777" w:rsidTr="004A6285">
        <w:tc>
          <w:tcPr>
            <w:tcW w:w="5868" w:type="dxa"/>
          </w:tcPr>
          <w:p w14:paraId="36497539" w14:textId="77777777" w:rsidR="007B2345" w:rsidRPr="000208F4" w:rsidRDefault="007B2345" w:rsidP="000208F4">
            <w:pPr>
              <w:pStyle w:val="Tabletext"/>
            </w:pPr>
            <w:r w:rsidRPr="000208F4">
              <w:t>Health care</w:t>
            </w:r>
          </w:p>
        </w:tc>
        <w:tc>
          <w:tcPr>
            <w:tcW w:w="3636" w:type="dxa"/>
            <w:noWrap/>
          </w:tcPr>
          <w:p w14:paraId="3B22D477" w14:textId="77777777" w:rsidR="007B2345" w:rsidRPr="000208F4" w:rsidRDefault="007B2345" w:rsidP="000208F4">
            <w:pPr>
              <w:pStyle w:val="Tabletext"/>
              <w:tabs>
                <w:tab w:val="decimal" w:pos="1827"/>
              </w:tabs>
            </w:pPr>
            <w:r w:rsidRPr="000208F4">
              <w:t>3</w:t>
            </w:r>
          </w:p>
        </w:tc>
      </w:tr>
      <w:tr w:rsidR="007B2345" w:rsidRPr="00D862C0" w14:paraId="226D39DE" w14:textId="77777777" w:rsidTr="004A6285">
        <w:tc>
          <w:tcPr>
            <w:tcW w:w="5868" w:type="dxa"/>
          </w:tcPr>
          <w:p w14:paraId="5070D4B9" w14:textId="77777777" w:rsidR="007B2345" w:rsidRPr="000208F4" w:rsidRDefault="007B2345" w:rsidP="000208F4">
            <w:pPr>
              <w:pStyle w:val="Tabletext"/>
            </w:pPr>
            <w:r w:rsidRPr="000208F4">
              <w:t>Software publishers</w:t>
            </w:r>
          </w:p>
        </w:tc>
        <w:tc>
          <w:tcPr>
            <w:tcW w:w="3636" w:type="dxa"/>
            <w:noWrap/>
          </w:tcPr>
          <w:p w14:paraId="139DA91B" w14:textId="77777777" w:rsidR="007B2345" w:rsidRPr="000208F4" w:rsidRDefault="007B2345" w:rsidP="000208F4">
            <w:pPr>
              <w:pStyle w:val="Tabletext"/>
              <w:tabs>
                <w:tab w:val="decimal" w:pos="1827"/>
              </w:tabs>
            </w:pPr>
            <w:r w:rsidRPr="000208F4">
              <w:t>3</w:t>
            </w:r>
          </w:p>
        </w:tc>
      </w:tr>
      <w:tr w:rsidR="007B2345" w:rsidRPr="00D862C0" w14:paraId="50AD336C" w14:textId="77777777" w:rsidTr="004A6285">
        <w:tc>
          <w:tcPr>
            <w:tcW w:w="5868" w:type="dxa"/>
          </w:tcPr>
          <w:p w14:paraId="5351B0F2" w14:textId="77777777" w:rsidR="007B2345" w:rsidRPr="000208F4" w:rsidRDefault="007B2345" w:rsidP="000208F4">
            <w:pPr>
              <w:pStyle w:val="Tabletext"/>
            </w:pPr>
            <w:r w:rsidRPr="000208F4">
              <w:t>Individual and family services</w:t>
            </w:r>
          </w:p>
        </w:tc>
        <w:tc>
          <w:tcPr>
            <w:tcW w:w="3636" w:type="dxa"/>
            <w:noWrap/>
          </w:tcPr>
          <w:p w14:paraId="7FFE0FB3" w14:textId="77777777" w:rsidR="007B2345" w:rsidRPr="000208F4" w:rsidRDefault="007B2345" w:rsidP="000208F4">
            <w:pPr>
              <w:pStyle w:val="Tabletext"/>
              <w:tabs>
                <w:tab w:val="decimal" w:pos="1827"/>
              </w:tabs>
            </w:pPr>
            <w:r w:rsidRPr="000208F4">
              <w:t>2</w:t>
            </w:r>
          </w:p>
        </w:tc>
      </w:tr>
      <w:tr w:rsidR="007B2345" w:rsidRPr="00D862C0" w14:paraId="333C0FDC" w14:textId="77777777" w:rsidTr="004A6285">
        <w:tc>
          <w:tcPr>
            <w:tcW w:w="5868" w:type="dxa"/>
          </w:tcPr>
          <w:p w14:paraId="1F9A9792" w14:textId="77777777" w:rsidR="007B2345" w:rsidRPr="000208F4" w:rsidRDefault="007B2345" w:rsidP="000208F4">
            <w:pPr>
              <w:pStyle w:val="Tabletext"/>
            </w:pPr>
            <w:r w:rsidRPr="000208F4">
              <w:t>Research and development, social services</w:t>
            </w:r>
            <w:r>
              <w:t>,</w:t>
            </w:r>
            <w:r w:rsidRPr="000208F4">
              <w:t xml:space="preserve"> and the humanities</w:t>
            </w:r>
          </w:p>
        </w:tc>
        <w:tc>
          <w:tcPr>
            <w:tcW w:w="3636" w:type="dxa"/>
            <w:noWrap/>
          </w:tcPr>
          <w:p w14:paraId="08B56DA5" w14:textId="77777777" w:rsidR="007B2345" w:rsidRPr="000208F4" w:rsidRDefault="007B2345" w:rsidP="000208F4">
            <w:pPr>
              <w:pStyle w:val="Tabletext"/>
              <w:tabs>
                <w:tab w:val="decimal" w:pos="1827"/>
              </w:tabs>
            </w:pPr>
            <w:r w:rsidRPr="000208F4">
              <w:t>2</w:t>
            </w:r>
          </w:p>
        </w:tc>
      </w:tr>
      <w:tr w:rsidR="007B2345" w:rsidRPr="00D862C0" w14:paraId="291D6D3E" w14:textId="77777777" w:rsidTr="004A6285">
        <w:tc>
          <w:tcPr>
            <w:tcW w:w="5868" w:type="dxa"/>
          </w:tcPr>
          <w:p w14:paraId="22393840" w14:textId="77777777" w:rsidR="007B2345" w:rsidRPr="000208F4" w:rsidDel="00455407" w:rsidRDefault="007B2345" w:rsidP="000208F4">
            <w:pPr>
              <w:pStyle w:val="Tabletext"/>
            </w:pPr>
            <w:r w:rsidRPr="000208F4">
              <w:t>Legal services</w:t>
            </w:r>
          </w:p>
        </w:tc>
        <w:tc>
          <w:tcPr>
            <w:tcW w:w="3636" w:type="dxa"/>
            <w:noWrap/>
          </w:tcPr>
          <w:p w14:paraId="082FB41D" w14:textId="77777777" w:rsidR="007B2345" w:rsidRPr="000208F4" w:rsidDel="00455407" w:rsidRDefault="007B2345" w:rsidP="000208F4">
            <w:pPr>
              <w:pStyle w:val="Tabletext"/>
              <w:tabs>
                <w:tab w:val="decimal" w:pos="1827"/>
              </w:tabs>
            </w:pPr>
            <w:r w:rsidRPr="000208F4">
              <w:t>1</w:t>
            </w:r>
          </w:p>
        </w:tc>
      </w:tr>
      <w:tr w:rsidR="007B2345" w:rsidRPr="00D862C0" w14:paraId="1FB42C29" w14:textId="77777777" w:rsidTr="004A6285">
        <w:tc>
          <w:tcPr>
            <w:tcW w:w="5868" w:type="dxa"/>
          </w:tcPr>
          <w:p w14:paraId="68F4998B" w14:textId="77777777" w:rsidR="007B2345" w:rsidRPr="000208F4" w:rsidRDefault="007B2345" w:rsidP="000208F4">
            <w:pPr>
              <w:pStyle w:val="Tabletext"/>
            </w:pPr>
            <w:r w:rsidRPr="000208F4">
              <w:t>Military</w:t>
            </w:r>
          </w:p>
        </w:tc>
        <w:tc>
          <w:tcPr>
            <w:tcW w:w="3636" w:type="dxa"/>
            <w:noWrap/>
          </w:tcPr>
          <w:p w14:paraId="0AB36847" w14:textId="77777777" w:rsidR="007B2345" w:rsidRPr="000208F4" w:rsidRDefault="007B2345" w:rsidP="000208F4">
            <w:pPr>
              <w:pStyle w:val="Tabletext"/>
              <w:tabs>
                <w:tab w:val="decimal" w:pos="1827"/>
              </w:tabs>
            </w:pPr>
            <w:r w:rsidRPr="000208F4">
              <w:t>1</w:t>
            </w:r>
          </w:p>
        </w:tc>
      </w:tr>
      <w:tr w:rsidR="007B2345" w:rsidRPr="00D862C0" w14:paraId="6644A2D2" w14:textId="77777777" w:rsidTr="004A6285">
        <w:tc>
          <w:tcPr>
            <w:tcW w:w="5868" w:type="dxa"/>
          </w:tcPr>
          <w:p w14:paraId="5E0ED57E" w14:textId="77777777" w:rsidR="007B2345" w:rsidRPr="000208F4" w:rsidRDefault="007B2345" w:rsidP="000208F4">
            <w:pPr>
              <w:pStyle w:val="Tabletext"/>
            </w:pPr>
            <w:r w:rsidRPr="000208F4">
              <w:t>Temporary health services</w:t>
            </w:r>
          </w:p>
        </w:tc>
        <w:tc>
          <w:tcPr>
            <w:tcW w:w="3636" w:type="dxa"/>
            <w:noWrap/>
          </w:tcPr>
          <w:p w14:paraId="7A21303E" w14:textId="77777777" w:rsidR="007B2345" w:rsidRPr="000208F4" w:rsidRDefault="007B2345" w:rsidP="000208F4">
            <w:pPr>
              <w:pStyle w:val="Tabletext"/>
              <w:tabs>
                <w:tab w:val="decimal" w:pos="1827"/>
              </w:tabs>
            </w:pPr>
            <w:r w:rsidRPr="000208F4">
              <w:t>1</w:t>
            </w:r>
          </w:p>
        </w:tc>
      </w:tr>
      <w:tr w:rsidR="007B2345" w:rsidRPr="00D862C0" w14:paraId="0A9C40B4" w14:textId="77777777" w:rsidTr="004A6285">
        <w:tc>
          <w:tcPr>
            <w:tcW w:w="5868" w:type="dxa"/>
          </w:tcPr>
          <w:p w14:paraId="72274C7F" w14:textId="77777777" w:rsidR="007B2345" w:rsidRPr="000208F4" w:rsidRDefault="007B2345" w:rsidP="000208F4">
            <w:pPr>
              <w:pStyle w:val="Tabletext"/>
            </w:pPr>
            <w:r w:rsidRPr="000208F4">
              <w:t>Other</w:t>
            </w:r>
          </w:p>
        </w:tc>
        <w:tc>
          <w:tcPr>
            <w:tcW w:w="3636" w:type="dxa"/>
            <w:noWrap/>
          </w:tcPr>
          <w:p w14:paraId="68AE87CA" w14:textId="77777777" w:rsidR="007B2345" w:rsidRPr="000208F4" w:rsidRDefault="007B2345" w:rsidP="000208F4">
            <w:pPr>
              <w:pStyle w:val="Tabletext"/>
              <w:tabs>
                <w:tab w:val="decimal" w:pos="1827"/>
              </w:tabs>
            </w:pPr>
            <w:r w:rsidRPr="000208F4">
              <w:t>25</w:t>
            </w:r>
          </w:p>
        </w:tc>
      </w:tr>
      <w:tr w:rsidR="007B2345" w:rsidRPr="000208F4" w14:paraId="629F938B" w14:textId="77777777" w:rsidTr="004A6285">
        <w:tc>
          <w:tcPr>
            <w:tcW w:w="5868" w:type="dxa"/>
          </w:tcPr>
          <w:p w14:paraId="276AF795" w14:textId="77777777" w:rsidR="007B2345" w:rsidRPr="000208F4" w:rsidRDefault="007B2345" w:rsidP="000208F4">
            <w:pPr>
              <w:pStyle w:val="Tabletext"/>
              <w:rPr>
                <w:b/>
                <w:bCs/>
              </w:rPr>
            </w:pPr>
            <w:r w:rsidRPr="000208F4">
              <w:rPr>
                <w:b/>
                <w:bCs/>
              </w:rPr>
              <w:t>Total</w:t>
            </w:r>
          </w:p>
        </w:tc>
        <w:tc>
          <w:tcPr>
            <w:tcW w:w="3636" w:type="dxa"/>
            <w:noWrap/>
          </w:tcPr>
          <w:p w14:paraId="4DA8DFD3" w14:textId="77777777" w:rsidR="007B2345" w:rsidRPr="000208F4" w:rsidRDefault="007B2345" w:rsidP="000208F4">
            <w:pPr>
              <w:pStyle w:val="Tabletext"/>
              <w:tabs>
                <w:tab w:val="decimal" w:pos="1827"/>
              </w:tabs>
              <w:rPr>
                <w:b/>
                <w:bCs/>
              </w:rPr>
            </w:pPr>
            <w:r w:rsidRPr="000208F4">
              <w:rPr>
                <w:b/>
                <w:bCs/>
              </w:rPr>
              <w:t>100</w:t>
            </w:r>
          </w:p>
        </w:tc>
      </w:tr>
    </w:tbl>
    <w:p w14:paraId="62854FB4" w14:textId="77777777" w:rsidR="007B2345" w:rsidRPr="00D862C0" w:rsidRDefault="007B2345" w:rsidP="000208F4">
      <w:pPr>
        <w:pStyle w:val="Heading4"/>
      </w:pPr>
      <w:bookmarkStart w:id="123" w:name="_Ref316302726"/>
      <w:bookmarkStart w:id="124" w:name="_Toc192295892"/>
      <w:bookmarkStart w:id="125" w:name="_Toc207443315"/>
      <w:r w:rsidRPr="00D862C0">
        <w:t>O*NET Product Downloads</w:t>
      </w:r>
    </w:p>
    <w:p w14:paraId="2F4FA627" w14:textId="730CA354" w:rsidR="007B2345" w:rsidRDefault="007B2345" w:rsidP="00F77957">
      <w:pPr>
        <w:pStyle w:val="BodyText"/>
      </w:pPr>
      <w:r w:rsidRPr="00D862C0">
        <w:t xml:space="preserve">From January 2002 </w:t>
      </w:r>
      <w:r>
        <w:t>through</w:t>
      </w:r>
      <w:r w:rsidRPr="00D862C0">
        <w:t xml:space="preserve"> </w:t>
      </w:r>
      <w:r w:rsidRPr="004A6285">
        <w:t xml:space="preserve">March </w:t>
      </w:r>
      <w:r w:rsidRPr="000D03F2">
        <w:t>201</w:t>
      </w:r>
      <w:r>
        <w:t>7</w:t>
      </w:r>
      <w:r w:rsidRPr="00D862C0">
        <w:t xml:space="preserve">, downloads of O*NET products totaled </w:t>
      </w:r>
      <w:r>
        <w:t>1,494,229</w:t>
      </w:r>
      <w:r w:rsidRPr="00D862C0">
        <w:t xml:space="preserve"> (Exhibit </w:t>
      </w:r>
      <w:r w:rsidR="00312F84">
        <w:t>A-</w:t>
      </w:r>
      <w:r>
        <w:rPr>
          <w:noProof/>
        </w:rPr>
        <w:t>10</w:t>
      </w:r>
      <w:r w:rsidRPr="00D862C0">
        <w:t>).</w:t>
      </w:r>
      <w:r>
        <w:t xml:space="preserve"> </w:t>
      </w:r>
      <w:r w:rsidRPr="00D862C0">
        <w:t>The use of O*NET products and tools continues to increase. The O*NET Program, through continuous improvement efforts based on user needs and advancing technology, works to efficiently develop products that meet customer demands in both the public and private sectors.</w:t>
      </w:r>
    </w:p>
    <w:p w14:paraId="1DA5E004" w14:textId="521B2AD6" w:rsidR="007B2345" w:rsidRPr="00A255A3" w:rsidRDefault="007B2345" w:rsidP="000208F4">
      <w:pPr>
        <w:pStyle w:val="Exhibit"/>
      </w:pPr>
      <w:bookmarkStart w:id="126" w:name="_Ref316303732"/>
      <w:bookmarkStart w:id="127" w:name="_Toc316544650"/>
      <w:bookmarkStart w:id="128" w:name="_Toc491424224"/>
      <w:bookmarkStart w:id="129" w:name="_Toc491425321"/>
      <w:bookmarkStart w:id="130" w:name="_Toc524351017"/>
      <w:r w:rsidRPr="00A255A3">
        <w:t>Exhibit </w:t>
      </w:r>
      <w:bookmarkEnd w:id="126"/>
      <w:r w:rsidR="00312F84">
        <w:t>A-</w:t>
      </w:r>
      <w:r w:rsidRPr="00A255A3">
        <w:rPr>
          <w:noProof/>
        </w:rPr>
        <w:t>10</w:t>
      </w:r>
      <w:r w:rsidRPr="00A255A3">
        <w:t>.</w:t>
      </w:r>
      <w:r w:rsidRPr="00A255A3">
        <w:tab/>
        <w:t>O*NET Product Downloads</w:t>
      </w:r>
      <w:bookmarkEnd w:id="127"/>
      <w:bookmarkEnd w:id="128"/>
      <w:bookmarkEnd w:id="129"/>
      <w:bookmarkEnd w:id="130"/>
    </w:p>
    <w:tbl>
      <w:tblPr>
        <w:tblStyle w:val="TableGrid"/>
        <w:tblW w:w="4954" w:type="pct"/>
        <w:tblLayout w:type="fixed"/>
        <w:tblCellMar>
          <w:left w:w="115" w:type="dxa"/>
          <w:right w:w="115" w:type="dxa"/>
        </w:tblCellMar>
        <w:tblLook w:val="04A0" w:firstRow="1" w:lastRow="0" w:firstColumn="1" w:lastColumn="0" w:noHBand="0" w:noVBand="1"/>
      </w:tblPr>
      <w:tblGrid>
        <w:gridCol w:w="6730"/>
        <w:gridCol w:w="1439"/>
        <w:gridCol w:w="1325"/>
        <w:gridCol w:w="8"/>
      </w:tblGrid>
      <w:tr w:rsidR="007B2345" w:rsidRPr="000208F4" w14:paraId="33C90535" w14:textId="77777777" w:rsidTr="007562BA">
        <w:trPr>
          <w:gridAfter w:val="1"/>
          <w:wAfter w:w="4" w:type="pct"/>
        </w:trPr>
        <w:tc>
          <w:tcPr>
            <w:tcW w:w="3541" w:type="pct"/>
            <w:tcBorders>
              <w:top w:val="single" w:sz="12" w:space="0" w:color="auto"/>
              <w:left w:val="nil"/>
              <w:right w:val="nil"/>
            </w:tcBorders>
            <w:shd w:val="clear" w:color="auto" w:fill="D9D9D9" w:themeFill="background1" w:themeFillShade="D9"/>
            <w:vAlign w:val="center"/>
          </w:tcPr>
          <w:p w14:paraId="7F8FB59E" w14:textId="77777777" w:rsidR="007B2345" w:rsidRPr="000208F4" w:rsidRDefault="007B2345" w:rsidP="000208F4">
            <w:pPr>
              <w:pStyle w:val="TableHeaders"/>
              <w:spacing w:before="20" w:after="20"/>
            </w:pPr>
            <w:r w:rsidRPr="000208F4">
              <w:t>Product</w:t>
            </w:r>
          </w:p>
        </w:tc>
        <w:tc>
          <w:tcPr>
            <w:tcW w:w="1454" w:type="pct"/>
            <w:gridSpan w:val="2"/>
            <w:tcBorders>
              <w:top w:val="single" w:sz="12" w:space="0" w:color="auto"/>
              <w:left w:val="nil"/>
              <w:right w:val="nil"/>
            </w:tcBorders>
            <w:shd w:val="clear" w:color="auto" w:fill="D9D9D9" w:themeFill="background1" w:themeFillShade="D9"/>
            <w:vAlign w:val="center"/>
          </w:tcPr>
          <w:p w14:paraId="47376922" w14:textId="77777777" w:rsidR="007B2345" w:rsidRPr="000208F4" w:rsidRDefault="007B2345" w:rsidP="000208F4">
            <w:pPr>
              <w:pStyle w:val="TableHeaders"/>
              <w:spacing w:before="20" w:after="20"/>
            </w:pPr>
            <w:r w:rsidRPr="000208F4">
              <w:t>Number of Downloads</w:t>
            </w:r>
          </w:p>
        </w:tc>
      </w:tr>
      <w:tr w:rsidR="007B2345" w14:paraId="2FAB0C25" w14:textId="77777777" w:rsidTr="00816A6F">
        <w:tc>
          <w:tcPr>
            <w:tcW w:w="3541" w:type="pct"/>
            <w:tcBorders>
              <w:left w:val="nil"/>
              <w:bottom w:val="nil"/>
              <w:right w:val="nil"/>
            </w:tcBorders>
            <w:vAlign w:val="center"/>
          </w:tcPr>
          <w:p w14:paraId="41D9A383" w14:textId="77777777" w:rsidR="007B2345" w:rsidRPr="008741D5" w:rsidRDefault="007B2345" w:rsidP="000208F4">
            <w:pPr>
              <w:spacing w:before="20" w:after="20" w:line="240" w:lineRule="auto"/>
              <w:rPr>
                <w:rFonts w:ascii="Arial" w:hAnsi="Arial" w:cs="Arial"/>
                <w:b/>
                <w:sz w:val="18"/>
                <w:szCs w:val="18"/>
              </w:rPr>
            </w:pPr>
            <w:r w:rsidRPr="008741D5">
              <w:rPr>
                <w:rFonts w:ascii="Arial" w:hAnsi="Arial" w:cs="Arial"/>
                <w:b/>
                <w:sz w:val="18"/>
                <w:szCs w:val="18"/>
              </w:rPr>
              <w:t>Database</w:t>
            </w:r>
          </w:p>
        </w:tc>
        <w:tc>
          <w:tcPr>
            <w:tcW w:w="757" w:type="pct"/>
            <w:tcBorders>
              <w:left w:val="nil"/>
              <w:bottom w:val="nil"/>
              <w:right w:val="nil"/>
            </w:tcBorders>
            <w:vAlign w:val="center"/>
          </w:tcPr>
          <w:p w14:paraId="5562A996" w14:textId="77777777" w:rsidR="007B2345" w:rsidRDefault="007B2345" w:rsidP="000208F4">
            <w:pPr>
              <w:tabs>
                <w:tab w:val="decimal" w:pos="966"/>
              </w:tabs>
              <w:spacing w:before="20" w:after="20" w:line="240" w:lineRule="auto"/>
            </w:pPr>
          </w:p>
        </w:tc>
        <w:tc>
          <w:tcPr>
            <w:tcW w:w="701" w:type="pct"/>
            <w:gridSpan w:val="2"/>
            <w:tcBorders>
              <w:left w:val="nil"/>
              <w:bottom w:val="nil"/>
              <w:right w:val="nil"/>
            </w:tcBorders>
            <w:vAlign w:val="center"/>
          </w:tcPr>
          <w:p w14:paraId="4510C6E5" w14:textId="77777777" w:rsidR="007B2345" w:rsidRPr="00E7005E" w:rsidRDefault="007B2345">
            <w:pPr>
              <w:tabs>
                <w:tab w:val="decimal" w:pos="898"/>
              </w:tabs>
              <w:spacing w:before="20" w:after="20" w:line="240" w:lineRule="auto"/>
              <w:rPr>
                <w:rFonts w:ascii="Arial" w:hAnsi="Arial" w:cs="Arial"/>
                <w:sz w:val="18"/>
                <w:szCs w:val="18"/>
              </w:rPr>
            </w:pPr>
            <w:r>
              <w:rPr>
                <w:rFonts w:ascii="Arial" w:hAnsi="Arial" w:cs="Arial"/>
                <w:b/>
                <w:sz w:val="18"/>
                <w:szCs w:val="18"/>
              </w:rPr>
              <w:t>174,373</w:t>
            </w:r>
          </w:p>
        </w:tc>
      </w:tr>
      <w:tr w:rsidR="007B2345" w14:paraId="530542C3" w14:textId="77777777" w:rsidTr="00816A6F">
        <w:tc>
          <w:tcPr>
            <w:tcW w:w="3541" w:type="pct"/>
            <w:tcBorders>
              <w:top w:val="nil"/>
              <w:left w:val="nil"/>
              <w:bottom w:val="nil"/>
              <w:right w:val="nil"/>
            </w:tcBorders>
            <w:vAlign w:val="center"/>
          </w:tcPr>
          <w:p w14:paraId="4FFDAFD2" w14:textId="77777777" w:rsidR="007B2345" w:rsidRPr="008741D5" w:rsidRDefault="007B2345" w:rsidP="000208F4">
            <w:pPr>
              <w:spacing w:before="20" w:after="20" w:line="240" w:lineRule="auto"/>
              <w:rPr>
                <w:rFonts w:ascii="Arial" w:hAnsi="Arial" w:cs="Arial"/>
                <w:b/>
                <w:sz w:val="18"/>
                <w:szCs w:val="18"/>
              </w:rPr>
            </w:pPr>
            <w:r w:rsidRPr="008741D5">
              <w:rPr>
                <w:rFonts w:ascii="Arial" w:hAnsi="Arial" w:cs="Arial"/>
                <w:b/>
                <w:sz w:val="18"/>
                <w:szCs w:val="18"/>
              </w:rPr>
              <w:t>Career Exploration Tools</w:t>
            </w:r>
          </w:p>
        </w:tc>
        <w:tc>
          <w:tcPr>
            <w:tcW w:w="757" w:type="pct"/>
            <w:tcBorders>
              <w:top w:val="nil"/>
              <w:left w:val="nil"/>
              <w:bottom w:val="nil"/>
              <w:right w:val="nil"/>
            </w:tcBorders>
            <w:vAlign w:val="center"/>
          </w:tcPr>
          <w:p w14:paraId="524EF6F6" w14:textId="77777777" w:rsidR="007B2345" w:rsidRDefault="007B2345" w:rsidP="000208F4">
            <w:pPr>
              <w:tabs>
                <w:tab w:val="decimal" w:pos="966"/>
              </w:tabs>
              <w:spacing w:before="20" w:after="20" w:line="240" w:lineRule="auto"/>
            </w:pPr>
          </w:p>
        </w:tc>
        <w:tc>
          <w:tcPr>
            <w:tcW w:w="701" w:type="pct"/>
            <w:gridSpan w:val="2"/>
            <w:tcBorders>
              <w:top w:val="nil"/>
              <w:left w:val="nil"/>
              <w:bottom w:val="nil"/>
              <w:right w:val="nil"/>
            </w:tcBorders>
            <w:vAlign w:val="center"/>
          </w:tcPr>
          <w:p w14:paraId="3A6515E2" w14:textId="77777777" w:rsidR="007B2345" w:rsidRPr="00E7005E" w:rsidRDefault="007B2345" w:rsidP="000208F4">
            <w:pPr>
              <w:tabs>
                <w:tab w:val="decimal" w:pos="898"/>
              </w:tabs>
              <w:spacing w:before="20" w:after="20" w:line="240" w:lineRule="auto"/>
              <w:rPr>
                <w:rFonts w:ascii="Arial" w:hAnsi="Arial" w:cs="Arial"/>
                <w:sz w:val="18"/>
                <w:szCs w:val="18"/>
              </w:rPr>
            </w:pPr>
          </w:p>
        </w:tc>
      </w:tr>
      <w:tr w:rsidR="007B2345" w14:paraId="1321DD3B" w14:textId="77777777" w:rsidTr="00816A6F">
        <w:tc>
          <w:tcPr>
            <w:tcW w:w="3541" w:type="pct"/>
            <w:tcBorders>
              <w:top w:val="nil"/>
              <w:left w:val="nil"/>
              <w:bottom w:val="nil"/>
              <w:right w:val="nil"/>
            </w:tcBorders>
            <w:vAlign w:val="center"/>
          </w:tcPr>
          <w:p w14:paraId="0BDF0D82" w14:textId="77777777" w:rsidR="007B2345" w:rsidRPr="008741D5" w:rsidRDefault="007B2345" w:rsidP="000208F4">
            <w:pPr>
              <w:pStyle w:val="aind"/>
              <w:keepNext w:val="0"/>
              <w:spacing w:before="20" w:after="20"/>
            </w:pPr>
            <w:r w:rsidRPr="008741D5">
              <w:t>Ability Profiler</w:t>
            </w:r>
          </w:p>
        </w:tc>
        <w:tc>
          <w:tcPr>
            <w:tcW w:w="757" w:type="pct"/>
            <w:tcBorders>
              <w:top w:val="nil"/>
              <w:left w:val="nil"/>
              <w:bottom w:val="nil"/>
              <w:right w:val="nil"/>
            </w:tcBorders>
            <w:vAlign w:val="center"/>
          </w:tcPr>
          <w:p w14:paraId="0715DF77" w14:textId="77777777" w:rsidR="007B2345" w:rsidRPr="008741D5" w:rsidRDefault="007B2345" w:rsidP="000208F4">
            <w:pPr>
              <w:tabs>
                <w:tab w:val="decimal" w:pos="966"/>
              </w:tabs>
              <w:spacing w:before="20" w:after="20" w:line="240" w:lineRule="auto"/>
              <w:rPr>
                <w:rFonts w:ascii="Arial" w:hAnsi="Arial" w:cs="Arial"/>
                <w:sz w:val="18"/>
                <w:szCs w:val="18"/>
              </w:rPr>
            </w:pPr>
            <w:r>
              <w:rPr>
                <w:rFonts w:ascii="Arial" w:hAnsi="Arial" w:cs="Arial"/>
                <w:sz w:val="18"/>
                <w:szCs w:val="18"/>
              </w:rPr>
              <w:t>270,429</w:t>
            </w:r>
          </w:p>
        </w:tc>
        <w:tc>
          <w:tcPr>
            <w:tcW w:w="701" w:type="pct"/>
            <w:gridSpan w:val="2"/>
            <w:tcBorders>
              <w:top w:val="nil"/>
              <w:left w:val="nil"/>
              <w:bottom w:val="nil"/>
              <w:right w:val="nil"/>
            </w:tcBorders>
            <w:vAlign w:val="center"/>
          </w:tcPr>
          <w:p w14:paraId="6D2A8449" w14:textId="77777777" w:rsidR="007B2345" w:rsidRPr="00E7005E" w:rsidRDefault="007B2345" w:rsidP="000208F4">
            <w:pPr>
              <w:tabs>
                <w:tab w:val="decimal" w:pos="898"/>
              </w:tabs>
              <w:spacing w:before="20" w:after="20" w:line="240" w:lineRule="auto"/>
              <w:rPr>
                <w:rFonts w:ascii="Arial" w:hAnsi="Arial" w:cs="Arial"/>
                <w:sz w:val="18"/>
                <w:szCs w:val="18"/>
              </w:rPr>
            </w:pPr>
          </w:p>
        </w:tc>
      </w:tr>
      <w:tr w:rsidR="007B2345" w14:paraId="1A1EA80A" w14:textId="77777777" w:rsidTr="00816A6F">
        <w:tc>
          <w:tcPr>
            <w:tcW w:w="3541" w:type="pct"/>
            <w:tcBorders>
              <w:top w:val="nil"/>
              <w:left w:val="nil"/>
              <w:bottom w:val="nil"/>
              <w:right w:val="nil"/>
            </w:tcBorders>
            <w:vAlign w:val="center"/>
          </w:tcPr>
          <w:p w14:paraId="1530EBE4" w14:textId="77777777" w:rsidR="007B2345" w:rsidRPr="008741D5" w:rsidRDefault="007B2345" w:rsidP="000208F4">
            <w:pPr>
              <w:pStyle w:val="aind"/>
              <w:keepNext w:val="0"/>
              <w:spacing w:before="20" w:after="20"/>
            </w:pPr>
            <w:r w:rsidRPr="008741D5">
              <w:t>Interest Profiler</w:t>
            </w:r>
          </w:p>
        </w:tc>
        <w:tc>
          <w:tcPr>
            <w:tcW w:w="757" w:type="pct"/>
            <w:tcBorders>
              <w:top w:val="nil"/>
              <w:left w:val="nil"/>
              <w:bottom w:val="nil"/>
              <w:right w:val="nil"/>
            </w:tcBorders>
            <w:vAlign w:val="center"/>
          </w:tcPr>
          <w:p w14:paraId="10D639EF" w14:textId="77777777" w:rsidR="007B2345" w:rsidRPr="008741D5" w:rsidRDefault="007B2345" w:rsidP="000208F4">
            <w:pPr>
              <w:tabs>
                <w:tab w:val="decimal" w:pos="966"/>
              </w:tabs>
              <w:spacing w:before="20" w:after="20" w:line="240" w:lineRule="auto"/>
              <w:rPr>
                <w:rFonts w:ascii="Arial" w:hAnsi="Arial" w:cs="Arial"/>
                <w:sz w:val="18"/>
                <w:szCs w:val="18"/>
              </w:rPr>
            </w:pPr>
            <w:r>
              <w:rPr>
                <w:rFonts w:ascii="Arial" w:hAnsi="Arial" w:cs="Arial"/>
                <w:sz w:val="18"/>
                <w:szCs w:val="18"/>
              </w:rPr>
              <w:t>403,373</w:t>
            </w:r>
          </w:p>
        </w:tc>
        <w:tc>
          <w:tcPr>
            <w:tcW w:w="701" w:type="pct"/>
            <w:gridSpan w:val="2"/>
            <w:tcBorders>
              <w:top w:val="nil"/>
              <w:left w:val="nil"/>
              <w:bottom w:val="nil"/>
              <w:right w:val="nil"/>
            </w:tcBorders>
            <w:vAlign w:val="center"/>
          </w:tcPr>
          <w:p w14:paraId="057950D5" w14:textId="77777777" w:rsidR="007B2345" w:rsidRPr="00E7005E" w:rsidRDefault="007B2345" w:rsidP="000208F4">
            <w:pPr>
              <w:tabs>
                <w:tab w:val="decimal" w:pos="898"/>
              </w:tabs>
              <w:spacing w:before="20" w:after="20" w:line="240" w:lineRule="auto"/>
              <w:rPr>
                <w:rFonts w:ascii="Arial" w:hAnsi="Arial" w:cs="Arial"/>
                <w:sz w:val="18"/>
                <w:szCs w:val="18"/>
              </w:rPr>
            </w:pPr>
          </w:p>
        </w:tc>
      </w:tr>
      <w:tr w:rsidR="007B2345" w14:paraId="416E9DEA" w14:textId="77777777" w:rsidTr="00816A6F">
        <w:tc>
          <w:tcPr>
            <w:tcW w:w="3541" w:type="pct"/>
            <w:tcBorders>
              <w:top w:val="nil"/>
              <w:left w:val="nil"/>
              <w:bottom w:val="nil"/>
              <w:right w:val="nil"/>
            </w:tcBorders>
            <w:vAlign w:val="center"/>
          </w:tcPr>
          <w:p w14:paraId="25214500" w14:textId="77777777" w:rsidR="007B2345" w:rsidRPr="008741D5" w:rsidRDefault="007B2345" w:rsidP="000208F4">
            <w:pPr>
              <w:pStyle w:val="aind"/>
              <w:keepNext w:val="0"/>
              <w:spacing w:before="20" w:after="20"/>
            </w:pPr>
            <w:r w:rsidRPr="008741D5">
              <w:t>Work Importance Locator</w:t>
            </w:r>
          </w:p>
        </w:tc>
        <w:tc>
          <w:tcPr>
            <w:tcW w:w="757" w:type="pct"/>
            <w:tcBorders>
              <w:top w:val="nil"/>
              <w:left w:val="nil"/>
              <w:bottom w:val="nil"/>
              <w:right w:val="nil"/>
            </w:tcBorders>
            <w:vAlign w:val="center"/>
          </w:tcPr>
          <w:p w14:paraId="0860E1C7" w14:textId="77777777" w:rsidR="007B2345" w:rsidRPr="008741D5" w:rsidRDefault="007B2345" w:rsidP="000208F4">
            <w:pPr>
              <w:tabs>
                <w:tab w:val="decimal" w:pos="966"/>
              </w:tabs>
              <w:spacing w:before="20" w:after="20" w:line="240" w:lineRule="auto"/>
              <w:rPr>
                <w:rFonts w:ascii="Arial" w:hAnsi="Arial" w:cs="Arial"/>
                <w:sz w:val="18"/>
                <w:szCs w:val="18"/>
              </w:rPr>
            </w:pPr>
            <w:r>
              <w:rPr>
                <w:rFonts w:ascii="Arial" w:hAnsi="Arial" w:cs="Arial"/>
                <w:sz w:val="18"/>
                <w:szCs w:val="18"/>
              </w:rPr>
              <w:t>181,251</w:t>
            </w:r>
          </w:p>
        </w:tc>
        <w:tc>
          <w:tcPr>
            <w:tcW w:w="701" w:type="pct"/>
            <w:gridSpan w:val="2"/>
            <w:tcBorders>
              <w:top w:val="nil"/>
              <w:left w:val="nil"/>
              <w:bottom w:val="nil"/>
              <w:right w:val="nil"/>
            </w:tcBorders>
            <w:vAlign w:val="center"/>
          </w:tcPr>
          <w:p w14:paraId="07C23B6E" w14:textId="77777777" w:rsidR="007B2345" w:rsidRPr="00E7005E" w:rsidRDefault="007B2345" w:rsidP="000208F4">
            <w:pPr>
              <w:tabs>
                <w:tab w:val="decimal" w:pos="898"/>
              </w:tabs>
              <w:spacing w:before="20" w:after="20" w:line="240" w:lineRule="auto"/>
              <w:rPr>
                <w:rFonts w:ascii="Arial" w:hAnsi="Arial" w:cs="Arial"/>
                <w:sz w:val="18"/>
                <w:szCs w:val="18"/>
              </w:rPr>
            </w:pPr>
          </w:p>
        </w:tc>
      </w:tr>
      <w:tr w:rsidR="007B2345" w14:paraId="64FCD48D" w14:textId="77777777" w:rsidTr="00816A6F">
        <w:tc>
          <w:tcPr>
            <w:tcW w:w="3541" w:type="pct"/>
            <w:tcBorders>
              <w:top w:val="nil"/>
              <w:left w:val="nil"/>
              <w:bottom w:val="nil"/>
              <w:right w:val="nil"/>
            </w:tcBorders>
            <w:vAlign w:val="center"/>
          </w:tcPr>
          <w:p w14:paraId="4BACE144" w14:textId="77777777" w:rsidR="007B2345" w:rsidRPr="008741D5" w:rsidRDefault="007B2345" w:rsidP="000208F4">
            <w:pPr>
              <w:pStyle w:val="aind"/>
              <w:keepNext w:val="0"/>
              <w:spacing w:before="20" w:after="20"/>
            </w:pPr>
            <w:r w:rsidRPr="008741D5">
              <w:t>Computerized Interest Profiler, Work Importance Profiler software</w:t>
            </w:r>
          </w:p>
        </w:tc>
        <w:tc>
          <w:tcPr>
            <w:tcW w:w="757" w:type="pct"/>
            <w:tcBorders>
              <w:top w:val="nil"/>
              <w:left w:val="nil"/>
              <w:bottom w:val="nil"/>
              <w:right w:val="nil"/>
            </w:tcBorders>
            <w:vAlign w:val="center"/>
          </w:tcPr>
          <w:p w14:paraId="424ABD94" w14:textId="77777777" w:rsidR="007B2345" w:rsidRPr="008741D5" w:rsidRDefault="007B2345">
            <w:pPr>
              <w:tabs>
                <w:tab w:val="decimal" w:pos="966"/>
              </w:tabs>
              <w:spacing w:before="20" w:after="20" w:line="240" w:lineRule="auto"/>
              <w:rPr>
                <w:rFonts w:ascii="Arial" w:hAnsi="Arial" w:cs="Arial"/>
                <w:sz w:val="18"/>
                <w:szCs w:val="18"/>
              </w:rPr>
            </w:pPr>
            <w:r w:rsidRPr="008741D5">
              <w:rPr>
                <w:rFonts w:ascii="Arial" w:hAnsi="Arial" w:cs="Arial"/>
                <w:sz w:val="18"/>
                <w:szCs w:val="18"/>
              </w:rPr>
              <w:t>2</w:t>
            </w:r>
            <w:r>
              <w:rPr>
                <w:rFonts w:ascii="Arial" w:hAnsi="Arial" w:cs="Arial"/>
                <w:sz w:val="18"/>
                <w:szCs w:val="18"/>
              </w:rPr>
              <w:t>43</w:t>
            </w:r>
            <w:r w:rsidRPr="008741D5">
              <w:rPr>
                <w:rFonts w:ascii="Arial" w:hAnsi="Arial" w:cs="Arial"/>
                <w:sz w:val="18"/>
                <w:szCs w:val="18"/>
              </w:rPr>
              <w:t>,</w:t>
            </w:r>
            <w:r>
              <w:rPr>
                <w:rFonts w:ascii="Arial" w:hAnsi="Arial" w:cs="Arial"/>
                <w:sz w:val="18"/>
                <w:szCs w:val="18"/>
              </w:rPr>
              <w:t>103</w:t>
            </w:r>
          </w:p>
        </w:tc>
        <w:tc>
          <w:tcPr>
            <w:tcW w:w="701" w:type="pct"/>
            <w:gridSpan w:val="2"/>
            <w:tcBorders>
              <w:top w:val="nil"/>
              <w:left w:val="nil"/>
              <w:bottom w:val="nil"/>
              <w:right w:val="nil"/>
            </w:tcBorders>
            <w:vAlign w:val="center"/>
          </w:tcPr>
          <w:p w14:paraId="4857A25E" w14:textId="77777777" w:rsidR="007B2345" w:rsidRPr="00E7005E" w:rsidRDefault="007B2345" w:rsidP="000208F4">
            <w:pPr>
              <w:tabs>
                <w:tab w:val="decimal" w:pos="898"/>
              </w:tabs>
              <w:spacing w:before="20" w:after="20" w:line="240" w:lineRule="auto"/>
              <w:rPr>
                <w:rFonts w:ascii="Arial" w:hAnsi="Arial" w:cs="Arial"/>
                <w:sz w:val="18"/>
                <w:szCs w:val="18"/>
              </w:rPr>
            </w:pPr>
          </w:p>
        </w:tc>
      </w:tr>
      <w:tr w:rsidR="007B2345" w14:paraId="64B0A046" w14:textId="77777777" w:rsidTr="00816A6F">
        <w:tc>
          <w:tcPr>
            <w:tcW w:w="3541" w:type="pct"/>
            <w:tcBorders>
              <w:top w:val="nil"/>
              <w:left w:val="nil"/>
              <w:bottom w:val="nil"/>
              <w:right w:val="nil"/>
            </w:tcBorders>
            <w:vAlign w:val="center"/>
          </w:tcPr>
          <w:p w14:paraId="52730E59" w14:textId="77777777" w:rsidR="007B2345" w:rsidRPr="008741D5" w:rsidRDefault="007B2345" w:rsidP="000208F4">
            <w:pPr>
              <w:spacing w:before="20" w:after="20" w:line="240" w:lineRule="auto"/>
              <w:rPr>
                <w:rFonts w:ascii="Arial" w:hAnsi="Arial" w:cs="Arial"/>
                <w:b/>
                <w:sz w:val="18"/>
                <w:szCs w:val="18"/>
              </w:rPr>
            </w:pPr>
            <w:r w:rsidRPr="008741D5">
              <w:rPr>
                <w:rFonts w:ascii="Arial" w:hAnsi="Arial" w:cs="Arial"/>
                <w:b/>
                <w:sz w:val="18"/>
                <w:szCs w:val="18"/>
              </w:rPr>
              <w:t>Total Career Exploration Tools</w:t>
            </w:r>
          </w:p>
        </w:tc>
        <w:tc>
          <w:tcPr>
            <w:tcW w:w="757" w:type="pct"/>
            <w:tcBorders>
              <w:top w:val="nil"/>
              <w:left w:val="nil"/>
              <w:bottom w:val="nil"/>
              <w:right w:val="nil"/>
            </w:tcBorders>
            <w:vAlign w:val="center"/>
          </w:tcPr>
          <w:p w14:paraId="22FA401B" w14:textId="77777777" w:rsidR="007B2345" w:rsidRDefault="007B2345" w:rsidP="000208F4">
            <w:pPr>
              <w:tabs>
                <w:tab w:val="decimal" w:pos="966"/>
              </w:tabs>
              <w:spacing w:before="20" w:after="20" w:line="240" w:lineRule="auto"/>
            </w:pPr>
          </w:p>
        </w:tc>
        <w:tc>
          <w:tcPr>
            <w:tcW w:w="701" w:type="pct"/>
            <w:gridSpan w:val="2"/>
            <w:tcBorders>
              <w:top w:val="nil"/>
              <w:left w:val="nil"/>
              <w:bottom w:val="nil"/>
              <w:right w:val="nil"/>
            </w:tcBorders>
            <w:vAlign w:val="center"/>
          </w:tcPr>
          <w:p w14:paraId="757A0221" w14:textId="77777777" w:rsidR="007B2345" w:rsidRPr="00E7005E" w:rsidRDefault="007B2345">
            <w:pPr>
              <w:tabs>
                <w:tab w:val="decimal" w:pos="898"/>
              </w:tabs>
              <w:spacing w:before="20" w:after="20" w:line="240" w:lineRule="auto"/>
              <w:rPr>
                <w:rFonts w:ascii="Arial" w:hAnsi="Arial" w:cs="Arial"/>
                <w:sz w:val="18"/>
                <w:szCs w:val="18"/>
              </w:rPr>
            </w:pPr>
            <w:r>
              <w:rPr>
                <w:rFonts w:ascii="Arial" w:eastAsia="Calibri" w:hAnsi="Arial" w:cs="Arial"/>
                <w:b/>
                <w:sz w:val="18"/>
                <w:szCs w:val="18"/>
              </w:rPr>
              <w:t>1,098,156</w:t>
            </w:r>
          </w:p>
        </w:tc>
      </w:tr>
      <w:tr w:rsidR="007B2345" w14:paraId="0292D609" w14:textId="77777777" w:rsidTr="00816A6F">
        <w:tc>
          <w:tcPr>
            <w:tcW w:w="3541" w:type="pct"/>
            <w:tcBorders>
              <w:top w:val="nil"/>
              <w:left w:val="nil"/>
              <w:bottom w:val="nil"/>
              <w:right w:val="nil"/>
            </w:tcBorders>
            <w:vAlign w:val="center"/>
          </w:tcPr>
          <w:p w14:paraId="67019A09" w14:textId="77777777" w:rsidR="007B2345" w:rsidRPr="008741D5" w:rsidRDefault="007B2345" w:rsidP="000208F4">
            <w:pPr>
              <w:spacing w:before="20" w:after="20" w:line="240" w:lineRule="auto"/>
              <w:rPr>
                <w:rFonts w:ascii="Arial" w:hAnsi="Arial" w:cs="Arial"/>
                <w:b/>
                <w:sz w:val="18"/>
                <w:szCs w:val="18"/>
              </w:rPr>
            </w:pPr>
            <w:r w:rsidRPr="008741D5">
              <w:rPr>
                <w:rFonts w:ascii="Arial" w:hAnsi="Arial" w:cs="Arial"/>
                <w:b/>
                <w:sz w:val="18"/>
                <w:szCs w:val="18"/>
              </w:rPr>
              <w:t xml:space="preserve">Other </w:t>
            </w:r>
            <w:r w:rsidRPr="008741D5">
              <w:rPr>
                <w:rFonts w:ascii="Arial" w:hAnsi="Arial" w:cs="Arial"/>
                <w:sz w:val="18"/>
                <w:szCs w:val="18"/>
              </w:rPr>
              <w:t>(e.g., Toolkit for Business)</w:t>
            </w:r>
          </w:p>
        </w:tc>
        <w:tc>
          <w:tcPr>
            <w:tcW w:w="757" w:type="pct"/>
            <w:tcBorders>
              <w:top w:val="nil"/>
              <w:left w:val="nil"/>
              <w:bottom w:val="nil"/>
              <w:right w:val="nil"/>
            </w:tcBorders>
            <w:vAlign w:val="center"/>
          </w:tcPr>
          <w:p w14:paraId="437F27BB" w14:textId="77777777" w:rsidR="007B2345" w:rsidRDefault="007B2345" w:rsidP="000208F4">
            <w:pPr>
              <w:tabs>
                <w:tab w:val="decimal" w:pos="966"/>
              </w:tabs>
              <w:spacing w:before="20" w:after="20" w:line="240" w:lineRule="auto"/>
            </w:pPr>
          </w:p>
        </w:tc>
        <w:tc>
          <w:tcPr>
            <w:tcW w:w="701" w:type="pct"/>
            <w:gridSpan w:val="2"/>
            <w:tcBorders>
              <w:top w:val="nil"/>
              <w:left w:val="nil"/>
              <w:bottom w:val="nil"/>
              <w:right w:val="nil"/>
            </w:tcBorders>
            <w:vAlign w:val="center"/>
          </w:tcPr>
          <w:p w14:paraId="00241052" w14:textId="77777777" w:rsidR="007B2345" w:rsidRPr="00787DB2" w:rsidRDefault="007B2345" w:rsidP="000208F4">
            <w:pPr>
              <w:tabs>
                <w:tab w:val="decimal" w:pos="898"/>
              </w:tabs>
              <w:spacing w:before="20" w:after="20" w:line="240" w:lineRule="auto"/>
              <w:rPr>
                <w:rFonts w:ascii="Arial" w:hAnsi="Arial" w:cs="Arial"/>
                <w:b/>
                <w:sz w:val="18"/>
                <w:szCs w:val="18"/>
              </w:rPr>
            </w:pPr>
            <w:r w:rsidRPr="00787DB2">
              <w:rPr>
                <w:rFonts w:ascii="Arial" w:hAnsi="Arial" w:cs="Arial"/>
                <w:b/>
                <w:sz w:val="18"/>
                <w:szCs w:val="18"/>
              </w:rPr>
              <w:t>221,700</w:t>
            </w:r>
          </w:p>
        </w:tc>
      </w:tr>
      <w:tr w:rsidR="007B2345" w14:paraId="2059BEE9" w14:textId="77777777" w:rsidTr="00816A6F">
        <w:tc>
          <w:tcPr>
            <w:tcW w:w="3541" w:type="pct"/>
            <w:tcBorders>
              <w:top w:val="nil"/>
              <w:left w:val="nil"/>
              <w:bottom w:val="single" w:sz="12" w:space="0" w:color="auto"/>
              <w:right w:val="nil"/>
            </w:tcBorders>
            <w:vAlign w:val="center"/>
          </w:tcPr>
          <w:p w14:paraId="5629CC3F" w14:textId="77777777" w:rsidR="007B2345" w:rsidRPr="008741D5" w:rsidRDefault="007B2345" w:rsidP="000208F4">
            <w:pPr>
              <w:spacing w:before="20" w:after="20" w:line="240" w:lineRule="auto"/>
              <w:rPr>
                <w:rFonts w:ascii="Arial" w:hAnsi="Arial" w:cs="Arial"/>
                <w:b/>
                <w:sz w:val="18"/>
                <w:szCs w:val="18"/>
              </w:rPr>
            </w:pPr>
            <w:r w:rsidRPr="008741D5">
              <w:rPr>
                <w:rFonts w:ascii="Arial" w:hAnsi="Arial" w:cs="Arial"/>
                <w:b/>
                <w:sz w:val="18"/>
                <w:szCs w:val="18"/>
              </w:rPr>
              <w:t>Total O*NET Products</w:t>
            </w:r>
          </w:p>
        </w:tc>
        <w:tc>
          <w:tcPr>
            <w:tcW w:w="757" w:type="pct"/>
            <w:tcBorders>
              <w:top w:val="nil"/>
              <w:left w:val="nil"/>
              <w:bottom w:val="single" w:sz="12" w:space="0" w:color="auto"/>
              <w:right w:val="nil"/>
            </w:tcBorders>
            <w:vAlign w:val="center"/>
          </w:tcPr>
          <w:p w14:paraId="1C8D5ED9" w14:textId="77777777" w:rsidR="007B2345" w:rsidRDefault="007B2345" w:rsidP="000208F4">
            <w:pPr>
              <w:tabs>
                <w:tab w:val="decimal" w:pos="966"/>
              </w:tabs>
              <w:spacing w:before="20" w:after="20" w:line="240" w:lineRule="auto"/>
            </w:pPr>
          </w:p>
        </w:tc>
        <w:tc>
          <w:tcPr>
            <w:tcW w:w="701" w:type="pct"/>
            <w:gridSpan w:val="2"/>
            <w:tcBorders>
              <w:top w:val="nil"/>
              <w:left w:val="nil"/>
              <w:bottom w:val="single" w:sz="12" w:space="0" w:color="auto"/>
              <w:right w:val="nil"/>
            </w:tcBorders>
            <w:vAlign w:val="center"/>
          </w:tcPr>
          <w:p w14:paraId="767C79CE" w14:textId="77777777" w:rsidR="007B2345" w:rsidRPr="00E7005E" w:rsidRDefault="007B2345">
            <w:pPr>
              <w:tabs>
                <w:tab w:val="decimal" w:pos="898"/>
              </w:tabs>
              <w:spacing w:before="20" w:after="20" w:line="240" w:lineRule="auto"/>
              <w:rPr>
                <w:rFonts w:ascii="Arial" w:hAnsi="Arial" w:cs="Arial"/>
                <w:sz w:val="18"/>
                <w:szCs w:val="18"/>
              </w:rPr>
            </w:pPr>
            <w:r w:rsidRPr="00AC2B4F">
              <w:rPr>
                <w:rFonts w:ascii="Arial" w:eastAsia="Calibri" w:hAnsi="Arial" w:cs="Arial"/>
                <w:b/>
                <w:sz w:val="18"/>
                <w:szCs w:val="18"/>
              </w:rPr>
              <w:t>1,</w:t>
            </w:r>
            <w:r>
              <w:rPr>
                <w:rFonts w:ascii="Arial" w:eastAsia="Calibri" w:hAnsi="Arial" w:cs="Arial"/>
                <w:b/>
                <w:sz w:val="18"/>
                <w:szCs w:val="18"/>
              </w:rPr>
              <w:t>494,229</w:t>
            </w:r>
          </w:p>
        </w:tc>
      </w:tr>
    </w:tbl>
    <w:p w14:paraId="2DFDB9DA" w14:textId="77777777" w:rsidR="007B2345" w:rsidRDefault="007B2345" w:rsidP="000208F4">
      <w:pPr>
        <w:pStyle w:val="Exhibitsource1"/>
      </w:pPr>
      <w:bookmarkStart w:id="131" w:name="_Toc183937223"/>
      <w:bookmarkStart w:id="132" w:name="_Toc190847541"/>
      <w:bookmarkStart w:id="133" w:name="_1271596793"/>
      <w:bookmarkStart w:id="134" w:name="_Toc192295833"/>
      <w:bookmarkStart w:id="135" w:name="_Toc207179146"/>
      <w:bookmarkStart w:id="136" w:name="_Toc316544592"/>
      <w:bookmarkStart w:id="137" w:name="_Toc393206261"/>
      <w:bookmarkEnd w:id="96"/>
      <w:bookmarkEnd w:id="123"/>
      <w:bookmarkEnd w:id="124"/>
      <w:bookmarkEnd w:id="125"/>
      <w:bookmarkEnd w:id="131"/>
      <w:bookmarkEnd w:id="132"/>
      <w:bookmarkEnd w:id="133"/>
    </w:p>
    <w:p w14:paraId="79CFA56D" w14:textId="4CC9E34B" w:rsidR="007B2345" w:rsidRPr="000208F4" w:rsidRDefault="007B2345" w:rsidP="00912266">
      <w:pPr>
        <w:pStyle w:val="Heading3"/>
        <w:rPr>
          <w:lang w:val="en-US"/>
        </w:rPr>
      </w:pPr>
      <w:bookmarkStart w:id="138" w:name="_Toc524347089"/>
      <w:r w:rsidRPr="000208F4">
        <w:rPr>
          <w:lang w:val="en-US"/>
        </w:rPr>
        <w:t xml:space="preserve">Examples of O*NET Data </w:t>
      </w:r>
      <w:r w:rsidRPr="00912266">
        <w:t>and</w:t>
      </w:r>
      <w:r w:rsidRPr="000208F4">
        <w:rPr>
          <w:lang w:val="en-US"/>
        </w:rPr>
        <w:t xml:space="preserve"> Products in Use</w:t>
      </w:r>
      <w:bookmarkEnd w:id="134"/>
      <w:bookmarkEnd w:id="135"/>
      <w:bookmarkEnd w:id="136"/>
      <w:bookmarkEnd w:id="137"/>
      <w:bookmarkEnd w:id="138"/>
    </w:p>
    <w:p w14:paraId="2E0A4082" w14:textId="54BC61A0" w:rsidR="007B2345" w:rsidRDefault="007B2345" w:rsidP="00F77957">
      <w:pPr>
        <w:pStyle w:val="BodyText"/>
      </w:pPr>
      <w:r w:rsidRPr="00D862C0">
        <w:t xml:space="preserve">The O*NET Program provides comprehensive, up-to-date occupational information used directly by the public </w:t>
      </w:r>
      <w:r>
        <w:t xml:space="preserve">through access to the O*NET </w:t>
      </w:r>
      <w:r w:rsidR="008421A2">
        <w:t>Web site</w:t>
      </w:r>
      <w:r w:rsidRPr="00D862C0">
        <w:t>s, as well as indirectly through value-added products delivered by both governmental and private developers. O*NET-based products benefit the public</w:t>
      </w:r>
      <w:r w:rsidRPr="00D862C0" w:rsidDel="00E041A4">
        <w:t xml:space="preserve"> </w:t>
      </w:r>
      <w:r>
        <w:t>through product and service development by</w:t>
      </w:r>
    </w:p>
    <w:p w14:paraId="5A598315" w14:textId="77777777" w:rsidR="007B2345" w:rsidRPr="005908DC" w:rsidRDefault="007B2345" w:rsidP="007B2345">
      <w:pPr>
        <w:pStyle w:val="Bullet"/>
      </w:pPr>
      <w:r w:rsidRPr="005908DC">
        <w:t>federal and state gove</w:t>
      </w:r>
      <w:r>
        <w:t>rnment agencies,</w:t>
      </w:r>
    </w:p>
    <w:p w14:paraId="37069DE3" w14:textId="77777777" w:rsidR="007B2345" w:rsidRPr="005908DC" w:rsidRDefault="007B2345" w:rsidP="007B2345">
      <w:pPr>
        <w:pStyle w:val="Bullet"/>
      </w:pPr>
      <w:r w:rsidRPr="005908DC">
        <w:t xml:space="preserve">public workforce investment systems and </w:t>
      </w:r>
      <w:r>
        <w:t>workforce boards,</w:t>
      </w:r>
    </w:p>
    <w:p w14:paraId="13E3DE77" w14:textId="3F8A07D8" w:rsidR="007B2345" w:rsidRPr="005908DC" w:rsidRDefault="007B2345" w:rsidP="007B2345">
      <w:pPr>
        <w:pStyle w:val="Bullet"/>
      </w:pPr>
      <w:r w:rsidRPr="005908DC">
        <w:t>assessment and</w:t>
      </w:r>
      <w:r w:rsidR="00CF51F1">
        <w:t xml:space="preserve"> </w:t>
      </w:r>
      <w:r w:rsidR="00446FE5" w:rsidRPr="00446FE5">
        <w:t>career information systems</w:t>
      </w:r>
    </w:p>
    <w:p w14:paraId="27DA3C45" w14:textId="77777777" w:rsidR="007B2345" w:rsidRPr="005908DC" w:rsidRDefault="007B2345" w:rsidP="007B2345">
      <w:pPr>
        <w:pStyle w:val="Bullet"/>
      </w:pPr>
      <w:r w:rsidRPr="005908DC">
        <w:t>educat</w:t>
      </w:r>
      <w:r>
        <w:t>ional and research institutions,</w:t>
      </w:r>
    </w:p>
    <w:p w14:paraId="7A46F004" w14:textId="77777777" w:rsidR="007B2345" w:rsidRPr="005908DC" w:rsidRDefault="007B2345" w:rsidP="007B2345">
      <w:pPr>
        <w:pStyle w:val="Bullet"/>
      </w:pPr>
      <w:r>
        <w:t>U.S. armed forces,</w:t>
      </w:r>
    </w:p>
    <w:p w14:paraId="0E72B833" w14:textId="77777777" w:rsidR="007B2345" w:rsidRPr="005908DC" w:rsidRDefault="007B2345" w:rsidP="007B2345">
      <w:pPr>
        <w:pStyle w:val="Bullet"/>
      </w:pPr>
      <w:r w:rsidRPr="005908DC">
        <w:t>private companies and commercial product developer</w:t>
      </w:r>
      <w:r>
        <w:t>s, and</w:t>
      </w:r>
    </w:p>
    <w:p w14:paraId="621141FC" w14:textId="77777777" w:rsidR="007B2345" w:rsidRDefault="007B2345" w:rsidP="007B2345">
      <w:pPr>
        <w:pStyle w:val="Bullet-last"/>
      </w:pPr>
      <w:r>
        <w:t>international</w:t>
      </w:r>
      <w:r w:rsidRPr="00D862C0">
        <w:t xml:space="preserve"> users</w:t>
      </w:r>
      <w:r>
        <w:t>.</w:t>
      </w:r>
    </w:p>
    <w:p w14:paraId="4B1D48FF" w14:textId="20FB5697" w:rsidR="007B2345" w:rsidRDefault="007B2345" w:rsidP="00F77957">
      <w:pPr>
        <w:pStyle w:val="BodyTextLM"/>
      </w:pPr>
      <w:r w:rsidRPr="00D862C0">
        <w:t xml:space="preserve">The following </w:t>
      </w:r>
      <w:r>
        <w:t xml:space="preserve">recent </w:t>
      </w:r>
      <w:r w:rsidRPr="00D862C0">
        <w:t xml:space="preserve">examples </w:t>
      </w:r>
      <w:r>
        <w:t xml:space="preserve">of O*NET uses </w:t>
      </w:r>
      <w:r w:rsidRPr="00D862C0">
        <w:t xml:space="preserve">are taken from the publication </w:t>
      </w:r>
      <w:r w:rsidRPr="00D862C0">
        <w:rPr>
          <w:i/>
        </w:rPr>
        <w:t>O*NET Products at Work</w:t>
      </w:r>
      <w:r w:rsidRPr="00D862C0">
        <w:t xml:space="preserve"> (</w:t>
      </w:r>
      <w:hyperlink r:id="rId92" w:history="1">
        <w:r w:rsidR="009F2C17" w:rsidRPr="009F2C17">
          <w:rPr>
            <w:rStyle w:val="Hyperlink"/>
          </w:rPr>
          <w:t>https://www.onetcenter.org/paw.html</w:t>
        </w:r>
      </w:hyperlink>
      <w:r>
        <w:t>).</w:t>
      </w:r>
    </w:p>
    <w:p w14:paraId="3D86406B" w14:textId="77777777" w:rsidR="007B2345" w:rsidRPr="00D862C0" w:rsidRDefault="007B2345" w:rsidP="005908DC">
      <w:pPr>
        <w:pStyle w:val="Heading4"/>
      </w:pPr>
      <w:r w:rsidRPr="00D862C0">
        <w:t>Federal and State Government Agencies</w:t>
      </w:r>
    </w:p>
    <w:p w14:paraId="62622448" w14:textId="75F87F98" w:rsidR="007B2345" w:rsidRDefault="007B2345" w:rsidP="007B2345">
      <w:pPr>
        <w:ind w:firstLine="720"/>
        <w:rPr>
          <w:rFonts w:ascii="Times New Roman" w:hAnsi="Times New Roman" w:cs="Arial"/>
          <w:sz w:val="24"/>
        </w:rPr>
      </w:pPr>
      <w:r w:rsidRPr="00413703">
        <w:rPr>
          <w:rFonts w:ascii="Times New Roman" w:hAnsi="Times New Roman"/>
          <w:sz w:val="24"/>
          <w:szCs w:val="24"/>
        </w:rPr>
        <w:t>Federal and state agencies are using O*NET products to ac</w:t>
      </w:r>
      <w:r>
        <w:rPr>
          <w:rFonts w:ascii="Times New Roman" w:hAnsi="Times New Roman"/>
          <w:sz w:val="24"/>
          <w:szCs w:val="24"/>
        </w:rPr>
        <w:t xml:space="preserve">hieve their goals of service to </w:t>
      </w:r>
      <w:r w:rsidRPr="00413703">
        <w:rPr>
          <w:rFonts w:ascii="Times New Roman" w:hAnsi="Times New Roman"/>
          <w:sz w:val="24"/>
          <w:szCs w:val="24"/>
        </w:rPr>
        <w:t>employers and the public. Business development specialists, human resources personnel, and others rely on the common language of O*NET products to build connections required for a strong workforce. Provided below</w:t>
      </w:r>
      <w:r>
        <w:rPr>
          <w:rFonts w:ascii="Times New Roman" w:hAnsi="Times New Roman"/>
          <w:sz w:val="24"/>
          <w:szCs w:val="24"/>
        </w:rPr>
        <w:t xml:space="preserve"> and in Exhibit </w:t>
      </w:r>
      <w:r w:rsidR="00312F84">
        <w:rPr>
          <w:rFonts w:ascii="Times New Roman" w:hAnsi="Times New Roman"/>
          <w:sz w:val="24"/>
          <w:szCs w:val="24"/>
        </w:rPr>
        <w:t>A-</w:t>
      </w:r>
      <w:r>
        <w:rPr>
          <w:rFonts w:ascii="Times New Roman" w:hAnsi="Times New Roman"/>
          <w:sz w:val="24"/>
          <w:szCs w:val="24"/>
        </w:rPr>
        <w:t>11</w:t>
      </w:r>
      <w:r w:rsidRPr="00413703">
        <w:rPr>
          <w:rFonts w:ascii="Times New Roman" w:hAnsi="Times New Roman"/>
          <w:sz w:val="24"/>
          <w:szCs w:val="24"/>
        </w:rPr>
        <w:t xml:space="preserve"> are</w:t>
      </w:r>
      <w:r>
        <w:rPr>
          <w:rFonts w:ascii="Times New Roman" w:hAnsi="Times New Roman"/>
          <w:sz w:val="24"/>
          <w:szCs w:val="24"/>
        </w:rPr>
        <w:t xml:space="preserve"> examples of how O*NET products are being used by </w:t>
      </w:r>
      <w:r w:rsidRPr="00413703">
        <w:rPr>
          <w:rFonts w:ascii="Times New Roman" w:hAnsi="Times New Roman"/>
          <w:sz w:val="24"/>
          <w:szCs w:val="24"/>
        </w:rPr>
        <w:t>federal and state agencies</w:t>
      </w:r>
      <w:r>
        <w:t>.</w:t>
      </w:r>
      <w:r w:rsidR="00B75B80">
        <w:rPr>
          <w:rFonts w:ascii="Times New Roman" w:hAnsi="Times New Roman" w:cs="Arial"/>
          <w:sz w:val="24"/>
        </w:rPr>
        <w:t xml:space="preserve"> </w:t>
      </w:r>
    </w:p>
    <w:p w14:paraId="6A16CF12" w14:textId="2337B5CC" w:rsidR="007B2345" w:rsidRPr="00770561" w:rsidRDefault="007B2345" w:rsidP="007B2345">
      <w:pPr>
        <w:ind w:firstLine="720"/>
        <w:rPr>
          <w:rFonts w:ascii="Times New Roman" w:hAnsi="Times New Roman" w:cs="Arial"/>
          <w:sz w:val="24"/>
        </w:rPr>
      </w:pPr>
      <w:r w:rsidRPr="00770561">
        <w:rPr>
          <w:rFonts w:ascii="Times New Roman" w:hAnsi="Times New Roman" w:cs="Arial"/>
          <w:sz w:val="24"/>
        </w:rPr>
        <w:t>The United States Department of Labor (DOL) integrates O*NET data in its online tools to assist individuals and businesses toward a variety of career and workforce development objectives</w:t>
      </w:r>
      <w:r>
        <w:rPr>
          <w:rFonts w:ascii="Times New Roman" w:hAnsi="Times New Roman" w:cs="Arial"/>
          <w:sz w:val="24"/>
        </w:rPr>
        <w:t>:</w:t>
      </w:r>
      <w:r w:rsidRPr="00770561">
        <w:rPr>
          <w:rFonts w:ascii="Times New Roman" w:hAnsi="Times New Roman" w:cs="Arial"/>
          <w:sz w:val="24"/>
        </w:rPr>
        <w:t xml:space="preserve"> </w:t>
      </w:r>
    </w:p>
    <w:p w14:paraId="0812DB7B" w14:textId="1FCC1697" w:rsidR="007B2345" w:rsidRPr="00675A39" w:rsidRDefault="007B2345" w:rsidP="00F545A6">
      <w:pPr>
        <w:pStyle w:val="Bullet"/>
      </w:pPr>
      <w:r w:rsidRPr="00C70F10">
        <w:t>CareerOneStop (</w:t>
      </w:r>
      <w:hyperlink r:id="rId93" w:history="1">
        <w:r w:rsidRPr="00572F5E">
          <w:rPr>
            <w:rStyle w:val="Hyperlink"/>
          </w:rPr>
          <w:t>http://www.careeronestop.org</w:t>
        </w:r>
      </w:hyperlink>
      <w:r w:rsidRPr="00C70F10">
        <w:t xml:space="preserve">) is an online resource for assistance in career exploration </w:t>
      </w:r>
      <w:r w:rsidRPr="00D11707">
        <w:t xml:space="preserve">and preparation; job searches; talent acquisition, development, and retention; and disaster recovery assistance </w:t>
      </w:r>
      <w:r w:rsidRPr="00F545A6">
        <w:t>relating</w:t>
      </w:r>
      <w:r w:rsidRPr="00D11707">
        <w:t xml:space="preserve"> to employment. Its career exploration interface uses the O*NET occupational taxonomy, data, and assessment tools to match users’ interests, skills, experience, and work values to jobs. </w:t>
      </w:r>
    </w:p>
    <w:p w14:paraId="567AAD69" w14:textId="78F3CD47" w:rsidR="007B2345" w:rsidRPr="009607D2" w:rsidRDefault="007B2345" w:rsidP="00903D61">
      <w:pPr>
        <w:pStyle w:val="Bullet2"/>
      </w:pPr>
      <w:r>
        <w:t>CareerOneStop Toolkit</w:t>
      </w:r>
      <w:r w:rsidRPr="005C7E6E">
        <w:t xml:space="preserve"> (</w:t>
      </w:r>
      <w:r w:rsidRPr="00290E07">
        <w:rPr>
          <w:rStyle w:val="Hyperlink"/>
        </w:rPr>
        <w:t>https://www.careeronestop.org/Toolkit/toolkit.aspx</w:t>
      </w:r>
      <w:r w:rsidRPr="00C70F10">
        <w:t>)</w:t>
      </w:r>
      <w:r>
        <w:t>,</w:t>
      </w:r>
      <w:r w:rsidRPr="00C70F10">
        <w:t xml:space="preserve"> incorporates O*NET </w:t>
      </w:r>
      <w:r w:rsidRPr="00D11707">
        <w:t xml:space="preserve">knowledge, skills, </w:t>
      </w:r>
      <w:r w:rsidRPr="00675A39">
        <w:t xml:space="preserve">abilities, and </w:t>
      </w:r>
      <w:r w:rsidRPr="005C7E6E">
        <w:t>t</w:t>
      </w:r>
      <w:r w:rsidRPr="009607D2">
        <w:t>ask data in the occupation profiles presented in its enhanced job search tool.</w:t>
      </w:r>
    </w:p>
    <w:p w14:paraId="3B5B8A09" w14:textId="77777777" w:rsidR="007B2345" w:rsidRPr="00D11707" w:rsidRDefault="007B2345" w:rsidP="00903D61">
      <w:pPr>
        <w:pStyle w:val="Bullet2"/>
      </w:pPr>
      <w:r w:rsidRPr="007B0476">
        <w:t>Job Description Write</w:t>
      </w:r>
      <w:r w:rsidRPr="009C69B9">
        <w:t xml:space="preserve">r </w:t>
      </w:r>
      <w:r>
        <w:t>(</w:t>
      </w:r>
      <w:hyperlink r:id="rId94" w:history="1">
        <w:r w:rsidRPr="00572F5E">
          <w:rPr>
            <w:rStyle w:val="Hyperlink"/>
          </w:rPr>
          <w:t>http://www.careeronestop.org/businesscenter/jdw/gettingstarted.aspx</w:t>
        </w:r>
      </w:hyperlink>
      <w:r w:rsidRPr="00C70F10">
        <w:t>)</w:t>
      </w:r>
      <w:r>
        <w:t xml:space="preserve"> </w:t>
      </w:r>
      <w:r w:rsidRPr="00C70F10">
        <w:t xml:space="preserve">supplies eight categories of occupation-specific O*NET data, which the user may customize in building a functional job description. </w:t>
      </w:r>
    </w:p>
    <w:p w14:paraId="41CB3C88" w14:textId="77777777" w:rsidR="007B2345" w:rsidRPr="007B0476" w:rsidRDefault="007B2345" w:rsidP="00903D61">
      <w:pPr>
        <w:pStyle w:val="Bullet2"/>
      </w:pPr>
      <w:r w:rsidRPr="00D11707">
        <w:t>Competency Model Clearinghouse (</w:t>
      </w:r>
      <w:hyperlink r:id="rId95" w:history="1">
        <w:r w:rsidRPr="00572F5E">
          <w:rPr>
            <w:rStyle w:val="Hyperlink"/>
          </w:rPr>
          <w:t>http://www.careeronestop.org/competencymodel/</w:t>
        </w:r>
      </w:hyperlink>
      <w:r w:rsidRPr="00C70F10">
        <w:t>)</w:t>
      </w:r>
      <w:r w:rsidRPr="00D11707">
        <w:t xml:space="preserve"> provides two interactive online tools: Build a Competency Model and Build a Career </w:t>
      </w:r>
      <w:r w:rsidRPr="00675A39">
        <w:t>Ladder/Lattice. Both incorporate O*NET occupations’ titles, tasks, vocational preparation levels</w:t>
      </w:r>
      <w:r w:rsidRPr="009607D2">
        <w:t>, and Job Zones at the models’ highest levels of specificity.</w:t>
      </w:r>
    </w:p>
    <w:p w14:paraId="2CDE0F44" w14:textId="77777777" w:rsidR="007B2345" w:rsidRDefault="007B2345" w:rsidP="007B2345">
      <w:pPr>
        <w:spacing w:before="200"/>
        <w:ind w:firstLine="720"/>
        <w:rPr>
          <w:shd w:val="clear" w:color="auto" w:fill="FFFFFF"/>
        </w:rPr>
      </w:pPr>
      <w:r w:rsidRPr="00CE05A8">
        <w:rPr>
          <w:rFonts w:ascii="Times New Roman" w:hAnsi="Times New Roman"/>
          <w:sz w:val="24"/>
          <w:szCs w:val="24"/>
        </w:rPr>
        <w:t>The U. S. Department of Commerce</w:t>
      </w:r>
      <w:r>
        <w:rPr>
          <w:rFonts w:ascii="Times New Roman" w:hAnsi="Times New Roman"/>
          <w:sz w:val="24"/>
          <w:szCs w:val="24"/>
        </w:rPr>
        <w:t>,</w:t>
      </w:r>
      <w:r w:rsidRPr="00CE05A8">
        <w:rPr>
          <w:rFonts w:ascii="Times New Roman" w:hAnsi="Times New Roman"/>
          <w:sz w:val="24"/>
          <w:szCs w:val="24"/>
        </w:rPr>
        <w:t xml:space="preserve"> Economics and Statistics Administration</w:t>
      </w:r>
      <w:r>
        <w:rPr>
          <w:rFonts w:ascii="Times New Roman" w:hAnsi="Times New Roman"/>
          <w:sz w:val="24"/>
          <w:szCs w:val="24"/>
        </w:rPr>
        <w:t>,</w:t>
      </w:r>
      <w:r w:rsidRPr="00CE05A8">
        <w:rPr>
          <w:rFonts w:ascii="Times New Roman" w:hAnsi="Times New Roman"/>
          <w:sz w:val="24"/>
          <w:szCs w:val="24"/>
        </w:rPr>
        <w:t xml:space="preserve"> used data from the O*NET</w:t>
      </w:r>
      <w:r w:rsidRPr="00CE05A8">
        <w:rPr>
          <w:rFonts w:ascii="Times New Roman" w:hAnsi="Times New Roman"/>
          <w:sz w:val="24"/>
          <w:szCs w:val="24"/>
          <w:shd w:val="clear" w:color="auto" w:fill="FFFFFF"/>
        </w:rPr>
        <w:t xml:space="preserve"> database for a report on the growing importance of data in the economy. The report identifies occupations where data analysis and processing are central to the work performed, and </w:t>
      </w:r>
      <w:r>
        <w:rPr>
          <w:rFonts w:ascii="Times New Roman" w:hAnsi="Times New Roman"/>
          <w:sz w:val="24"/>
          <w:szCs w:val="24"/>
          <w:shd w:val="clear" w:color="auto" w:fill="FFFFFF"/>
        </w:rPr>
        <w:t xml:space="preserve">it </w:t>
      </w:r>
      <w:r w:rsidRPr="00CE05A8">
        <w:rPr>
          <w:rFonts w:ascii="Times New Roman" w:hAnsi="Times New Roman"/>
          <w:sz w:val="24"/>
          <w:szCs w:val="24"/>
          <w:shd w:val="clear" w:color="auto" w:fill="FFFFFF"/>
        </w:rPr>
        <w:t>measures the size of employment and earnings in these occupations, as well as in the industries that have the highest concentration of these data occupations</w:t>
      </w:r>
      <w:r w:rsidRPr="00CE05A8">
        <w:rPr>
          <w:rFonts w:ascii="Times New Roman" w:hAnsi="Times New Roman"/>
          <w:sz w:val="24"/>
          <w:szCs w:val="24"/>
        </w:rPr>
        <w:t xml:space="preserve"> </w:t>
      </w:r>
      <w:r>
        <w:t>(</w:t>
      </w:r>
      <w:hyperlink r:id="rId96" w:history="1">
        <w:r w:rsidRPr="00D956F7">
          <w:rPr>
            <w:rStyle w:val="Hyperlink"/>
            <w:shd w:val="clear" w:color="auto" w:fill="FFFFFF"/>
          </w:rPr>
          <w:t>http://www.esa.doc.gov/reports/importance-data-occupations-us-economy</w:t>
        </w:r>
      </w:hyperlink>
      <w:r>
        <w:rPr>
          <w:shd w:val="clear" w:color="auto" w:fill="FFFFFF"/>
        </w:rPr>
        <w:t>).</w:t>
      </w:r>
    </w:p>
    <w:p w14:paraId="5DFC5FB8" w14:textId="0509A197" w:rsidR="007B2345" w:rsidRDefault="007B2345" w:rsidP="007B2345">
      <w:pPr>
        <w:pStyle w:val="BodyText"/>
        <w:rPr>
          <w:rFonts w:eastAsia="Times New Roman" w:cs="Times New Roman"/>
          <w:szCs w:val="24"/>
        </w:rPr>
      </w:pPr>
      <w:r>
        <w:rPr>
          <w:rFonts w:cs="Times New Roman"/>
        </w:rPr>
        <w:t xml:space="preserve"> </w:t>
      </w:r>
      <w:r w:rsidRPr="00D046A7">
        <w:rPr>
          <w:rFonts w:cs="Times New Roman"/>
          <w:szCs w:val="24"/>
        </w:rPr>
        <w:t>T</w:t>
      </w:r>
      <w:r w:rsidRPr="00D046A7">
        <w:rPr>
          <w:rFonts w:eastAsia="Times New Roman" w:cs="Times New Roman"/>
          <w:szCs w:val="24"/>
        </w:rPr>
        <w:t>he California CareerZone (</w:t>
      </w:r>
      <w:hyperlink r:id="rId97" w:history="1">
        <w:r w:rsidRPr="0081049C">
          <w:rPr>
            <w:rStyle w:val="Hyperlink"/>
            <w:rFonts w:eastAsia="Times New Roman" w:cs="Times New Roman"/>
            <w:szCs w:val="24"/>
          </w:rPr>
          <w:t>www.cacareerzone.org</w:t>
        </w:r>
      </w:hyperlink>
      <w:r w:rsidRPr="00D046A7">
        <w:rPr>
          <w:rFonts w:eastAsia="Times New Roman" w:cs="Times New Roman"/>
          <w:szCs w:val="24"/>
        </w:rPr>
        <w:t xml:space="preserve">) includes O*NET assessment tools and the O*NET occupational taxonomy to assist students contemplating college or </w:t>
      </w:r>
      <w:r>
        <w:rPr>
          <w:rFonts w:eastAsia="Times New Roman" w:cs="Times New Roman"/>
          <w:szCs w:val="24"/>
        </w:rPr>
        <w:t xml:space="preserve">a </w:t>
      </w:r>
      <w:r w:rsidRPr="00D046A7">
        <w:rPr>
          <w:rFonts w:eastAsia="Times New Roman" w:cs="Times New Roman"/>
          <w:szCs w:val="24"/>
        </w:rPr>
        <w:t xml:space="preserve">career. Users assess their interests, skills, and work values with the O*NET Interest Profiler, Skills Search, and Work Importance Profiler. They explore and compare occupations by browsing O*NET Job Families and selecting occupations to compare on Job Zone and primary </w:t>
      </w:r>
      <w:r>
        <w:rPr>
          <w:rFonts w:eastAsia="Times New Roman" w:cs="Times New Roman"/>
          <w:szCs w:val="24"/>
        </w:rPr>
        <w:t>i</w:t>
      </w:r>
      <w:r w:rsidRPr="00D046A7">
        <w:rPr>
          <w:rFonts w:eastAsia="Times New Roman" w:cs="Times New Roman"/>
          <w:szCs w:val="24"/>
        </w:rPr>
        <w:t xml:space="preserve">nterest area, as well as on salary, projected growth, and possible college majors. The California CareerZone, part of the California Career Resource Network, is linked from the sites of </w:t>
      </w:r>
      <w:r>
        <w:rPr>
          <w:rFonts w:eastAsia="Times New Roman" w:cs="Times New Roman"/>
          <w:szCs w:val="24"/>
        </w:rPr>
        <w:t>American Job Centers</w:t>
      </w:r>
      <w:r w:rsidRPr="00D046A7">
        <w:rPr>
          <w:rFonts w:eastAsia="Times New Roman" w:cs="Times New Roman"/>
          <w:szCs w:val="24"/>
        </w:rPr>
        <w:t xml:space="preserve"> throughout the state</w:t>
      </w:r>
      <w:r>
        <w:rPr>
          <w:rFonts w:eastAsia="Times New Roman" w:cs="Times New Roman"/>
          <w:szCs w:val="24"/>
        </w:rPr>
        <w:t>.</w:t>
      </w:r>
    </w:p>
    <w:p w14:paraId="35F102A4" w14:textId="574BEDA6" w:rsidR="007B2345" w:rsidRDefault="007B2345" w:rsidP="007B2345">
      <w:pPr>
        <w:pStyle w:val="BodyText"/>
      </w:pPr>
      <w:r>
        <w:t xml:space="preserve">Discover Arkansas, the state’s </w:t>
      </w:r>
      <w:r w:rsidRPr="00036F85">
        <w:t>LMI</w:t>
      </w:r>
      <w:r>
        <w:t xml:space="preserve"> delivery system, uses O*NET data in its skills-matching program to match job seekers to occupations in the state’s growth industries. The system provides O*NET skills, work activities, tasks, work values, and interests within occupational profiles linked to targeted jobs in the state’s 10 local workforce investment areas. Within each area, a job seeker begins by selecting an industry and education career cluster, an occupational group or “pathway,” and then a specific occupation. The occupation page furnishes the top O*NET skills, tasks, work activities, work values, and interests, as well as alternate job titles and the Job Zone-based level of preparation associated with the occupation. With the aid of O*NET data, the Discover Arkansas system enables job seekers to match their education levels to employers in their chosen geographic areas and industries and to determine the worker and job characteristics associated with jobs offered by those employers (</w:t>
      </w:r>
      <w:hyperlink r:id="rId98" w:history="1">
        <w:r w:rsidRPr="002173EC">
          <w:rPr>
            <w:rStyle w:val="Hyperlink"/>
          </w:rPr>
          <w:t>http://discoverarkansas.net/</w:t>
        </w:r>
      </w:hyperlink>
      <w:r>
        <w:t xml:space="preserve">). </w:t>
      </w:r>
    </w:p>
    <w:p w14:paraId="349F832A" w14:textId="436301D7" w:rsidR="00903D61" w:rsidRPr="00A43A6E" w:rsidRDefault="00903D61" w:rsidP="00903D61">
      <w:pPr>
        <w:pStyle w:val="Exhibit"/>
      </w:pPr>
      <w:bookmarkStart w:id="139" w:name="_Toc491424225"/>
      <w:bookmarkStart w:id="140" w:name="_Toc491425322"/>
      <w:bookmarkStart w:id="141" w:name="_Toc524351018"/>
      <w:r w:rsidRPr="00A43A6E">
        <w:t xml:space="preserve">Exhibit </w:t>
      </w:r>
      <w:r w:rsidR="00312F84">
        <w:t>A-</w:t>
      </w:r>
      <w:r w:rsidRPr="00A43A6E">
        <w:t>11</w:t>
      </w:r>
      <w:r>
        <w:t>.</w:t>
      </w:r>
      <w:r w:rsidR="00EB7D81">
        <w:tab/>
      </w:r>
      <w:r w:rsidRPr="00A43A6E">
        <w:t>Federal and State Government Users</w:t>
      </w:r>
      <w:bookmarkEnd w:id="139"/>
      <w:bookmarkEnd w:id="140"/>
      <w:bookmarkEnd w:id="141"/>
    </w:p>
    <w:tbl>
      <w:tblPr>
        <w:tblStyle w:val="TableGrid"/>
        <w:tblW w:w="0" w:type="auto"/>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3414"/>
        <w:gridCol w:w="5936"/>
      </w:tblGrid>
      <w:tr w:rsidR="00903D61" w:rsidRPr="00903D61" w14:paraId="138CBADF" w14:textId="77777777" w:rsidTr="00C16F76">
        <w:tc>
          <w:tcPr>
            <w:tcW w:w="3414" w:type="dxa"/>
            <w:shd w:val="clear" w:color="auto" w:fill="D9D9D9" w:themeFill="background1" w:themeFillShade="D9"/>
          </w:tcPr>
          <w:p w14:paraId="6677AAB6" w14:textId="77777777" w:rsidR="00903D61" w:rsidRPr="00903D61" w:rsidRDefault="00903D61" w:rsidP="00903D61">
            <w:pPr>
              <w:pStyle w:val="Exhibitheaders"/>
              <w:rPr>
                <w:szCs w:val="18"/>
              </w:rPr>
            </w:pPr>
            <w:r w:rsidRPr="00903D61">
              <w:rPr>
                <w:szCs w:val="18"/>
              </w:rPr>
              <w:t>Organization</w:t>
            </w:r>
          </w:p>
        </w:tc>
        <w:tc>
          <w:tcPr>
            <w:tcW w:w="5936" w:type="dxa"/>
            <w:shd w:val="clear" w:color="auto" w:fill="D9D9D9" w:themeFill="background1" w:themeFillShade="D9"/>
          </w:tcPr>
          <w:p w14:paraId="17DCFAC3" w14:textId="77777777" w:rsidR="00903D61" w:rsidRPr="00903D61" w:rsidRDefault="00903D61" w:rsidP="00903D61">
            <w:pPr>
              <w:pStyle w:val="Exhibitheaders"/>
              <w:rPr>
                <w:szCs w:val="18"/>
              </w:rPr>
            </w:pPr>
            <w:r w:rsidRPr="00903D61">
              <w:rPr>
                <w:szCs w:val="18"/>
              </w:rPr>
              <w:t>Description and URL</w:t>
            </w:r>
          </w:p>
        </w:tc>
      </w:tr>
      <w:tr w:rsidR="00903D61" w:rsidRPr="00903D61" w14:paraId="3DA8D1DB" w14:textId="77777777" w:rsidTr="00903D61">
        <w:tc>
          <w:tcPr>
            <w:tcW w:w="3414" w:type="dxa"/>
            <w:noWrap/>
            <w:hideMark/>
          </w:tcPr>
          <w:p w14:paraId="18E9C10D" w14:textId="77777777" w:rsidR="00903D61" w:rsidRPr="00903D61" w:rsidRDefault="00903D61" w:rsidP="00903D61">
            <w:pPr>
              <w:pStyle w:val="Exhibittext"/>
            </w:pPr>
            <w:r w:rsidRPr="00903D61">
              <w:t>Social Security Administration</w:t>
            </w:r>
          </w:p>
        </w:tc>
        <w:tc>
          <w:tcPr>
            <w:tcW w:w="5936" w:type="dxa"/>
            <w:hideMark/>
          </w:tcPr>
          <w:p w14:paraId="5A9FC080" w14:textId="5D88DB38" w:rsidR="00903D61" w:rsidRPr="00903D61" w:rsidRDefault="00903D61" w:rsidP="00903D61">
            <w:pPr>
              <w:pStyle w:val="Exhibittext"/>
            </w:pPr>
            <w:r w:rsidRPr="00903D61">
              <w:t xml:space="preserve">Uses O*NET information (e.g., cognitive descriptors, tasks, lay titles, technology skills, tools) to develop disability determination procedures: </w:t>
            </w:r>
            <w:hyperlink r:id="rId99" w:history="1">
              <w:r w:rsidRPr="00903D61">
                <w:rPr>
                  <w:rStyle w:val="Hyperlink"/>
                  <w:rFonts w:ascii="Arial" w:hAnsi="Arial"/>
                  <w:sz w:val="18"/>
                </w:rPr>
                <w:t>https://www.ssa.gov/disability/step4and5.htm#&amp;a0=2</w:t>
              </w:r>
            </w:hyperlink>
          </w:p>
        </w:tc>
      </w:tr>
      <w:tr w:rsidR="00903D61" w:rsidRPr="00903D61" w14:paraId="3D8DE70D" w14:textId="77777777" w:rsidTr="00903D61">
        <w:tc>
          <w:tcPr>
            <w:tcW w:w="3414" w:type="dxa"/>
            <w:noWrap/>
            <w:hideMark/>
          </w:tcPr>
          <w:p w14:paraId="108792DB" w14:textId="77777777" w:rsidR="00903D61" w:rsidRPr="00903D61" w:rsidRDefault="00903D61" w:rsidP="00903D61">
            <w:pPr>
              <w:pStyle w:val="Exhibittext"/>
            </w:pPr>
            <w:r w:rsidRPr="00903D61">
              <w:t>Connecticut Department of Labor</w:t>
            </w:r>
          </w:p>
        </w:tc>
        <w:tc>
          <w:tcPr>
            <w:tcW w:w="5936" w:type="dxa"/>
            <w:hideMark/>
          </w:tcPr>
          <w:p w14:paraId="3C199C4C" w14:textId="77777777" w:rsidR="00903D61" w:rsidRPr="00903D61" w:rsidRDefault="00903D61" w:rsidP="00903D61">
            <w:pPr>
              <w:pStyle w:val="Exhibittext"/>
            </w:pPr>
            <w:r w:rsidRPr="00903D61">
              <w:t xml:space="preserve">Used O*NET information to investigate skills requirements of current and future jobs in the state: </w:t>
            </w:r>
            <w:hyperlink r:id="rId100" w:history="1">
              <w:r w:rsidRPr="00903D61">
                <w:rPr>
                  <w:rStyle w:val="Hyperlink"/>
                  <w:rFonts w:ascii="Arial" w:hAnsi="Arial"/>
                  <w:sz w:val="18"/>
                </w:rPr>
                <w:t>https://www.doleta.gov/programs/ONET/ct.cfm</w:t>
              </w:r>
            </w:hyperlink>
          </w:p>
        </w:tc>
      </w:tr>
      <w:tr w:rsidR="00903D61" w:rsidRPr="00903D61" w14:paraId="4C939C5B" w14:textId="77777777" w:rsidTr="00903D61">
        <w:tc>
          <w:tcPr>
            <w:tcW w:w="3414" w:type="dxa"/>
            <w:noWrap/>
            <w:hideMark/>
          </w:tcPr>
          <w:p w14:paraId="07E5B697" w14:textId="77777777" w:rsidR="00903D61" w:rsidRPr="00903D61" w:rsidRDefault="00903D61" w:rsidP="00903D61">
            <w:pPr>
              <w:pStyle w:val="Exhibittext"/>
            </w:pPr>
            <w:r w:rsidRPr="00903D61">
              <w:t>Oklahoma Career Connection Center</w:t>
            </w:r>
          </w:p>
        </w:tc>
        <w:tc>
          <w:tcPr>
            <w:tcW w:w="5936" w:type="dxa"/>
            <w:hideMark/>
          </w:tcPr>
          <w:p w14:paraId="129A82AB" w14:textId="77777777" w:rsidR="00903D61" w:rsidRPr="00903D61" w:rsidRDefault="00903D61" w:rsidP="00903D61">
            <w:pPr>
              <w:pStyle w:val="Exhibittext"/>
            </w:pPr>
            <w:r w:rsidRPr="00903D61">
              <w:t xml:space="preserve">O*NET Job titles and skills were used in a survey to determine employer workforce requirements: </w:t>
            </w:r>
            <w:hyperlink r:id="rId101" w:history="1">
              <w:r w:rsidRPr="00903D61">
                <w:rPr>
                  <w:rStyle w:val="Hyperlink"/>
                  <w:rFonts w:ascii="Arial" w:hAnsi="Arial"/>
                  <w:sz w:val="18"/>
                </w:rPr>
                <w:t>https://www.doleta.gov/programs/ONET/okla.cfm</w:t>
              </w:r>
            </w:hyperlink>
          </w:p>
        </w:tc>
      </w:tr>
      <w:tr w:rsidR="00903D61" w:rsidRPr="00903D61" w14:paraId="06833F8A" w14:textId="77777777" w:rsidTr="00903D61">
        <w:tc>
          <w:tcPr>
            <w:tcW w:w="3414" w:type="dxa"/>
            <w:noWrap/>
            <w:hideMark/>
          </w:tcPr>
          <w:p w14:paraId="55E23EC7" w14:textId="77777777" w:rsidR="00903D61" w:rsidRPr="00903D61" w:rsidRDefault="00903D61" w:rsidP="00903D61">
            <w:pPr>
              <w:pStyle w:val="Exhibittext"/>
            </w:pPr>
            <w:r w:rsidRPr="00903D61">
              <w:t>West Virginia Rehabilitation Center</w:t>
            </w:r>
          </w:p>
        </w:tc>
        <w:tc>
          <w:tcPr>
            <w:tcW w:w="5936" w:type="dxa"/>
            <w:hideMark/>
          </w:tcPr>
          <w:p w14:paraId="638F2B76" w14:textId="662DC425" w:rsidR="00903D61" w:rsidRPr="00903D61" w:rsidRDefault="00903D61" w:rsidP="00903D61">
            <w:pPr>
              <w:pStyle w:val="Exhibittext"/>
            </w:pPr>
            <w:r w:rsidRPr="00903D61">
              <w:t xml:space="preserve">Individuals with disabilities use O*NET assessment tools and </w:t>
            </w:r>
            <w:r w:rsidR="008421A2">
              <w:t>Web site</w:t>
            </w:r>
            <w:r w:rsidRPr="00903D61">
              <w:t xml:space="preserve">s to explore new employment opportunities: </w:t>
            </w:r>
            <w:hyperlink r:id="rId102" w:history="1">
              <w:r w:rsidRPr="00903D61">
                <w:rPr>
                  <w:rStyle w:val="Hyperlink"/>
                  <w:rFonts w:ascii="Arial" w:hAnsi="Arial"/>
                  <w:sz w:val="18"/>
                </w:rPr>
                <w:t>https://www.doleta.gov/programs/ONET/WVRehabCenter.cfm</w:t>
              </w:r>
            </w:hyperlink>
          </w:p>
        </w:tc>
      </w:tr>
      <w:tr w:rsidR="00903D61" w:rsidRPr="00903D61" w14:paraId="3CBD0AB1" w14:textId="77777777" w:rsidTr="00903D61">
        <w:tc>
          <w:tcPr>
            <w:tcW w:w="3414" w:type="dxa"/>
            <w:noWrap/>
            <w:hideMark/>
          </w:tcPr>
          <w:p w14:paraId="7429334C" w14:textId="77777777" w:rsidR="00903D61" w:rsidRPr="00903D61" w:rsidRDefault="00903D61" w:rsidP="00903D61">
            <w:pPr>
              <w:pStyle w:val="Exhibittext"/>
            </w:pPr>
            <w:r w:rsidRPr="00903D61">
              <w:t>Maine Department of Labor</w:t>
            </w:r>
          </w:p>
        </w:tc>
        <w:tc>
          <w:tcPr>
            <w:tcW w:w="5936" w:type="dxa"/>
            <w:hideMark/>
          </w:tcPr>
          <w:p w14:paraId="6BA1E437" w14:textId="77777777" w:rsidR="00903D61" w:rsidRPr="00903D61" w:rsidRDefault="00903D61" w:rsidP="00903D61">
            <w:pPr>
              <w:pStyle w:val="Exhibittext"/>
            </w:pPr>
            <w:r w:rsidRPr="00903D61">
              <w:t xml:space="preserve">Used O*NET to attract new business to the state by matching skills requirements of the prospective jobs, as defined by O*NET data, to the skills of current workers in the state: </w:t>
            </w:r>
            <w:hyperlink r:id="rId103" w:history="1">
              <w:r w:rsidRPr="00903D61">
                <w:rPr>
                  <w:rStyle w:val="Hyperlink"/>
                  <w:rFonts w:ascii="Arial" w:hAnsi="Arial"/>
                  <w:sz w:val="18"/>
                </w:rPr>
                <w:t>https://www.1maine.gov/labor/</w:t>
              </w:r>
            </w:hyperlink>
          </w:p>
        </w:tc>
      </w:tr>
      <w:tr w:rsidR="00903D61" w:rsidRPr="00903D61" w14:paraId="11476423" w14:textId="77777777" w:rsidTr="00903D61">
        <w:tc>
          <w:tcPr>
            <w:tcW w:w="3414" w:type="dxa"/>
            <w:noWrap/>
            <w:hideMark/>
          </w:tcPr>
          <w:p w14:paraId="3B4FF3C1" w14:textId="77777777" w:rsidR="00903D61" w:rsidRPr="00903D61" w:rsidRDefault="00903D61" w:rsidP="00903D61">
            <w:pPr>
              <w:pStyle w:val="Exhibittext"/>
            </w:pPr>
            <w:r w:rsidRPr="00903D61">
              <w:t>U.S. Department of Labor</w:t>
            </w:r>
          </w:p>
        </w:tc>
        <w:tc>
          <w:tcPr>
            <w:tcW w:w="5936" w:type="dxa"/>
            <w:hideMark/>
          </w:tcPr>
          <w:p w14:paraId="05470996" w14:textId="664EEA7A" w:rsidR="00903D61" w:rsidRPr="00903D61" w:rsidRDefault="00903D61" w:rsidP="00903D61">
            <w:pPr>
              <w:pStyle w:val="Exhibittext"/>
            </w:pPr>
            <w:r w:rsidRPr="00903D61">
              <w:t>ETA’s Projections Managing Partnership uses O*NET data to help develop state and local occupational employment projections. O*NET data are also used to identify skill requirements and possible skills gaps:</w:t>
            </w:r>
            <w:r w:rsidRPr="00903D61">
              <w:rPr>
                <w:color w:val="FF0000"/>
              </w:rPr>
              <w:t xml:space="preserve"> </w:t>
            </w:r>
            <w:hyperlink r:id="rId104" w:history="1">
              <w:r w:rsidRPr="00903D61">
                <w:rPr>
                  <w:rStyle w:val="Hyperlink"/>
                  <w:rFonts w:ascii="Arial" w:hAnsi="Arial"/>
                  <w:sz w:val="18"/>
                </w:rPr>
                <w:t>http://creconline.org/projects/state-lmi-improvement-through-projections-training-modernization/</w:t>
              </w:r>
            </w:hyperlink>
            <w:r w:rsidRPr="00903D61">
              <w:rPr>
                <w:rStyle w:val="Hyperlink"/>
                <w:rFonts w:ascii="Arial" w:hAnsi="Arial"/>
                <w:sz w:val="18"/>
              </w:rPr>
              <w:t>.</w:t>
            </w:r>
          </w:p>
        </w:tc>
      </w:tr>
    </w:tbl>
    <w:p w14:paraId="16E8D9F7" w14:textId="77777777" w:rsidR="00903D61" w:rsidRPr="00903D61" w:rsidRDefault="00903D61" w:rsidP="00903D61">
      <w:pPr>
        <w:pStyle w:val="Exhibitsource"/>
      </w:pPr>
    </w:p>
    <w:p w14:paraId="79FF1D86" w14:textId="77777777" w:rsidR="007B2345" w:rsidRPr="00CE05A8" w:rsidRDefault="007B2345" w:rsidP="007B2345">
      <w:pPr>
        <w:pStyle w:val="Heading4"/>
        <w:rPr>
          <w:b w:val="0"/>
        </w:rPr>
      </w:pPr>
      <w:r w:rsidRPr="00790235">
        <w:t>Public Workforce Investment Systems and Workforce Investment Boards</w:t>
      </w:r>
    </w:p>
    <w:p w14:paraId="4B1C969D" w14:textId="31A31EEE" w:rsidR="007B2345" w:rsidRDefault="007B2345" w:rsidP="004A345E">
      <w:pPr>
        <w:pStyle w:val="BodyText"/>
      </w:pPr>
      <w:r w:rsidRPr="00D862C0">
        <w:t xml:space="preserve">State workforce investment systems have always been among the primary users of O*NET products. Serving employers and the public through state-sponsored online </w:t>
      </w:r>
      <w:r w:rsidR="00446FE5" w:rsidRPr="00446FE5">
        <w:t>career information systems</w:t>
      </w:r>
      <w:r w:rsidRPr="00D862C0">
        <w:t xml:space="preserve"> and </w:t>
      </w:r>
      <w:r>
        <w:t>American Job C</w:t>
      </w:r>
      <w:r w:rsidRPr="00D862C0">
        <w:t xml:space="preserve">enters, O*NET products are responding to the demand for information about high-growth </w:t>
      </w:r>
      <w:r>
        <w:t xml:space="preserve">demand </w:t>
      </w:r>
      <w:r w:rsidRPr="00D862C0">
        <w:t>industr</w:t>
      </w:r>
      <w:r>
        <w:t>y</w:t>
      </w:r>
      <w:r w:rsidRPr="00D862C0">
        <w:t xml:space="preserve"> </w:t>
      </w:r>
      <w:r>
        <w:t xml:space="preserve">sectors and occupations, </w:t>
      </w:r>
      <w:r w:rsidRPr="00D862C0">
        <w:t xml:space="preserve">and </w:t>
      </w:r>
      <w:r>
        <w:t xml:space="preserve">they are </w:t>
      </w:r>
      <w:r w:rsidRPr="00D862C0">
        <w:t>helping to build the connections needed for a strong workforce.</w:t>
      </w:r>
      <w:r>
        <w:t xml:space="preserve"> Below and in Exhibit </w:t>
      </w:r>
      <w:r w:rsidR="00312F84">
        <w:t>A-</w:t>
      </w:r>
      <w:r>
        <w:t>12 are some specific examples of workforce investment systems using O*NET products.</w:t>
      </w:r>
    </w:p>
    <w:p w14:paraId="22CAE578" w14:textId="3C171534" w:rsidR="007B2345" w:rsidRPr="00B70EF7" w:rsidRDefault="007B2345" w:rsidP="004A345E">
      <w:pPr>
        <w:pStyle w:val="BodyText"/>
        <w:rPr>
          <w:rFonts w:cs="Times New Roman"/>
          <w:szCs w:val="24"/>
        </w:rPr>
      </w:pPr>
      <w:r w:rsidRPr="00B70EF7">
        <w:rPr>
          <w:rFonts w:cs="Times New Roman"/>
          <w:szCs w:val="24"/>
          <w:shd w:val="clear" w:color="auto" w:fill="FFFFFF"/>
        </w:rPr>
        <w:t xml:space="preserve">Charlotte Works conducts a workshop for job seekers titled “Using O*NET and mySkills myFuture in your Re-employment Campaign.” The workshop helps job seekers use O*NET Online for resume development and career planning. Participants also use O*NET Career Exploration Tools to help them focus their job searches, and they use the </w:t>
      </w:r>
      <w:r w:rsidR="008421A2">
        <w:rPr>
          <w:rFonts w:cs="Times New Roman"/>
          <w:szCs w:val="24"/>
          <w:shd w:val="clear" w:color="auto" w:fill="FFFFFF"/>
        </w:rPr>
        <w:t>Web site</w:t>
      </w:r>
      <w:r w:rsidRPr="00B70EF7">
        <w:rPr>
          <w:rFonts w:cs="Times New Roman"/>
          <w:szCs w:val="24"/>
          <w:shd w:val="clear" w:color="auto" w:fill="FFFFFF"/>
        </w:rPr>
        <w:t xml:space="preserve"> to</w:t>
      </w:r>
      <w:r>
        <w:rPr>
          <w:rFonts w:cs="Times New Roman"/>
          <w:szCs w:val="24"/>
          <w:shd w:val="clear" w:color="auto" w:fill="FFFFFF"/>
        </w:rPr>
        <w:t xml:space="preserve"> identify transferable skills. </w:t>
      </w:r>
      <w:r w:rsidR="002D2137">
        <w:rPr>
          <w:rFonts w:cs="Times New Roman"/>
          <w:szCs w:val="24"/>
          <w:shd w:val="clear" w:color="auto" w:fill="FFFFFF"/>
        </w:rPr>
        <w:t>CareerOneStop’s</w:t>
      </w:r>
      <w:r w:rsidRPr="00B70EF7">
        <w:rPr>
          <w:rFonts w:cs="Times New Roman"/>
          <w:szCs w:val="24"/>
          <w:shd w:val="clear" w:color="auto" w:fill="FFFFFF"/>
        </w:rPr>
        <w:t xml:space="preserve"> partner </w:t>
      </w:r>
      <w:r w:rsidR="008421A2">
        <w:rPr>
          <w:rFonts w:cs="Times New Roman"/>
          <w:szCs w:val="24"/>
          <w:shd w:val="clear" w:color="auto" w:fill="FFFFFF"/>
        </w:rPr>
        <w:t>Web site</w:t>
      </w:r>
      <w:r w:rsidRPr="00B70EF7">
        <w:rPr>
          <w:rFonts w:cs="Times New Roman"/>
          <w:szCs w:val="24"/>
          <w:shd w:val="clear" w:color="auto" w:fill="FFFFFF"/>
        </w:rPr>
        <w:t>, mySkills myFuture, is used to help job seekers find employment opportunities</w:t>
      </w:r>
      <w:r>
        <w:rPr>
          <w:rFonts w:cs="Times New Roman"/>
          <w:szCs w:val="24"/>
          <w:shd w:val="clear" w:color="auto" w:fill="FFFFFF"/>
        </w:rPr>
        <w:t xml:space="preserve"> </w:t>
      </w:r>
      <w:r w:rsidRPr="00B70EF7">
        <w:rPr>
          <w:rFonts w:cs="Times New Roman"/>
          <w:szCs w:val="24"/>
          <w:shd w:val="clear" w:color="auto" w:fill="FFFFFF"/>
        </w:rPr>
        <w:t>(</w:t>
      </w:r>
      <w:hyperlink r:id="rId105" w:history="1">
        <w:r w:rsidRPr="00572F5E">
          <w:rPr>
            <w:rStyle w:val="Hyperlink"/>
          </w:rPr>
          <w:t>http://www.charlotteworks.com/</w:t>
        </w:r>
      </w:hyperlink>
      <w:r w:rsidRPr="00B70EF7">
        <w:rPr>
          <w:rFonts w:cs="Times New Roman"/>
          <w:szCs w:val="24"/>
        </w:rPr>
        <w:t>).</w:t>
      </w:r>
    </w:p>
    <w:p w14:paraId="5CD1FDAA" w14:textId="414F74CD" w:rsidR="007B2345" w:rsidRDefault="007B2345" w:rsidP="007B2345">
      <w:pPr>
        <w:ind w:firstLine="720"/>
        <w:rPr>
          <w:rStyle w:val="BodyTextChar"/>
        </w:rPr>
      </w:pPr>
      <w:r w:rsidRPr="00B70EF7">
        <w:rPr>
          <w:rFonts w:ascii="Times New Roman" w:eastAsia="Times New Roman" w:hAnsi="Times New Roman"/>
          <w:sz w:val="24"/>
          <w:szCs w:val="24"/>
        </w:rPr>
        <w:t xml:space="preserve">The Pennsylvania Department of Labor and Industry has used O*NET skills data to create the Job Skills Currency Calculator. The calculator finds the estimated monetary value of a job skill in given occupations. Skills are categorized into four useful groups that can aid in training and </w:t>
      </w:r>
      <w:r>
        <w:rPr>
          <w:rFonts w:ascii="Times New Roman" w:eastAsia="Times New Roman" w:hAnsi="Times New Roman"/>
          <w:sz w:val="24"/>
          <w:szCs w:val="24"/>
        </w:rPr>
        <w:t xml:space="preserve">in </w:t>
      </w:r>
      <w:r w:rsidRPr="00B70EF7">
        <w:rPr>
          <w:rFonts w:ascii="Times New Roman" w:eastAsia="Times New Roman" w:hAnsi="Times New Roman"/>
          <w:sz w:val="24"/>
          <w:szCs w:val="24"/>
        </w:rPr>
        <w:t>career planning and transitions: Knowledge Areas, General Work Activities, Detailed Work Activities, and Tools &amp; Technologies</w:t>
      </w:r>
      <w:r w:rsidRPr="00B70EF7">
        <w:t xml:space="preserve"> (</w:t>
      </w:r>
      <w:hyperlink r:id="rId106" w:history="1">
        <w:r w:rsidR="00C16F76" w:rsidRPr="009856A4">
          <w:rPr>
            <w:rStyle w:val="Hyperlink"/>
          </w:rPr>
          <w:t>http://www.workstats.dli.pa.gov/Products/JobSkills/Pages/default.aspx</w:t>
        </w:r>
      </w:hyperlink>
      <w:r w:rsidRPr="00B70EF7">
        <w:rPr>
          <w:rFonts w:ascii="Times New Roman" w:eastAsia="Times New Roman" w:hAnsi="Times New Roman"/>
          <w:sz w:val="24"/>
          <w:szCs w:val="24"/>
        </w:rPr>
        <w:t>).</w:t>
      </w:r>
      <w:r w:rsidR="00B75B80">
        <w:rPr>
          <w:rFonts w:ascii="Times New Roman" w:eastAsia="Times New Roman" w:hAnsi="Times New Roman"/>
          <w:sz w:val="24"/>
          <w:szCs w:val="24"/>
        </w:rPr>
        <w:t xml:space="preserve"> </w:t>
      </w:r>
    </w:p>
    <w:p w14:paraId="2B71F904" w14:textId="1DA65CFB" w:rsidR="00903D61" w:rsidRPr="00A43A6E" w:rsidRDefault="00903D61" w:rsidP="00312F84">
      <w:pPr>
        <w:pStyle w:val="Exhibit"/>
      </w:pPr>
      <w:bookmarkStart w:id="142" w:name="_Toc491424226"/>
      <w:bookmarkStart w:id="143" w:name="_Toc491425323"/>
      <w:bookmarkStart w:id="144" w:name="_Toc524351019"/>
      <w:r>
        <w:t xml:space="preserve">Exhibit </w:t>
      </w:r>
      <w:r w:rsidR="00312F84">
        <w:t>A-</w:t>
      </w:r>
      <w:r>
        <w:t>12.</w:t>
      </w:r>
      <w:r w:rsidR="00EB7D81">
        <w:tab/>
      </w:r>
      <w:r w:rsidRPr="00A43A6E">
        <w:t>Public Workforce Investment Systems and Workforce Investment Boards</w:t>
      </w:r>
      <w:bookmarkEnd w:id="142"/>
      <w:bookmarkEnd w:id="143"/>
      <w:bookmarkEnd w:id="144"/>
    </w:p>
    <w:tbl>
      <w:tblPr>
        <w:tblStyle w:val="TableGrid"/>
        <w:tblW w:w="9270" w:type="dxa"/>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2160"/>
        <w:gridCol w:w="7110"/>
      </w:tblGrid>
      <w:tr w:rsidR="00903D61" w:rsidRPr="00A43A6E" w14:paraId="364923C5" w14:textId="77777777" w:rsidTr="00C16F76">
        <w:tc>
          <w:tcPr>
            <w:tcW w:w="2160" w:type="dxa"/>
            <w:shd w:val="clear" w:color="auto" w:fill="D9D9D9" w:themeFill="background1" w:themeFillShade="D9"/>
          </w:tcPr>
          <w:p w14:paraId="4E6AD5C9" w14:textId="77777777" w:rsidR="00903D61" w:rsidRPr="00A43A6E" w:rsidRDefault="00903D61" w:rsidP="00F73F2A">
            <w:pPr>
              <w:pStyle w:val="Exhibitheaders"/>
            </w:pPr>
            <w:r w:rsidRPr="00A43A6E">
              <w:t>Organization</w:t>
            </w:r>
          </w:p>
        </w:tc>
        <w:tc>
          <w:tcPr>
            <w:tcW w:w="7380" w:type="dxa"/>
            <w:shd w:val="clear" w:color="auto" w:fill="D9D9D9" w:themeFill="background1" w:themeFillShade="D9"/>
          </w:tcPr>
          <w:p w14:paraId="739856DC" w14:textId="77777777" w:rsidR="00903D61" w:rsidRPr="00A43A6E" w:rsidRDefault="00903D61" w:rsidP="00F73F2A">
            <w:pPr>
              <w:pStyle w:val="Exhibitheaders"/>
            </w:pPr>
            <w:r w:rsidRPr="00A43A6E">
              <w:t>Description and URL</w:t>
            </w:r>
          </w:p>
        </w:tc>
      </w:tr>
      <w:tr w:rsidR="00903D61" w:rsidRPr="00A43A6E" w14:paraId="68C85C54" w14:textId="77777777" w:rsidTr="00F73F2A">
        <w:tc>
          <w:tcPr>
            <w:tcW w:w="2160" w:type="dxa"/>
            <w:noWrap/>
            <w:hideMark/>
          </w:tcPr>
          <w:p w14:paraId="2EEDFB22" w14:textId="77777777" w:rsidR="00903D61" w:rsidRPr="007B2345" w:rsidRDefault="00903D61" w:rsidP="00F73F2A">
            <w:pPr>
              <w:pStyle w:val="Exhibittext"/>
            </w:pPr>
            <w:r w:rsidRPr="007B2345">
              <w:t>Indiana Workforce Development</w:t>
            </w:r>
          </w:p>
        </w:tc>
        <w:tc>
          <w:tcPr>
            <w:tcW w:w="7380" w:type="dxa"/>
            <w:hideMark/>
          </w:tcPr>
          <w:p w14:paraId="7AC81486" w14:textId="77777777" w:rsidR="00903D61" w:rsidRPr="007B2345" w:rsidRDefault="00903D61" w:rsidP="00F73F2A">
            <w:pPr>
              <w:pStyle w:val="Exhibittext"/>
              <w:rPr>
                <w:rStyle w:val="Hyperlink"/>
                <w:rFonts w:ascii="Arial" w:hAnsi="Arial"/>
                <w:sz w:val="18"/>
              </w:rPr>
            </w:pPr>
            <w:r w:rsidRPr="007B2345">
              <w:t xml:space="preserve">Uses the O*NET database to conduct skills requirement and skills gap analyses: </w:t>
            </w:r>
            <w:hyperlink r:id="rId107" w:history="1">
              <w:r w:rsidRPr="007B2345">
                <w:rPr>
                  <w:rStyle w:val="Hyperlink"/>
                  <w:rFonts w:ascii="Arial" w:hAnsi="Arial"/>
                  <w:sz w:val="18"/>
                </w:rPr>
                <w:t>http://www.in.gov/dwd/</w:t>
              </w:r>
            </w:hyperlink>
            <w:r w:rsidRPr="007B2345">
              <w:rPr>
                <w:rStyle w:val="Hyperlink"/>
                <w:rFonts w:ascii="Arial" w:hAnsi="Arial"/>
                <w:sz w:val="18"/>
              </w:rPr>
              <w:t xml:space="preserve"> </w:t>
            </w:r>
          </w:p>
        </w:tc>
      </w:tr>
      <w:tr w:rsidR="00903D61" w:rsidRPr="00A43A6E" w14:paraId="47CA5B3B" w14:textId="77777777" w:rsidTr="00F73F2A">
        <w:tc>
          <w:tcPr>
            <w:tcW w:w="2160" w:type="dxa"/>
            <w:noWrap/>
            <w:hideMark/>
          </w:tcPr>
          <w:p w14:paraId="698AE1E6" w14:textId="77777777" w:rsidR="00903D61" w:rsidRPr="007B2345" w:rsidRDefault="00903D61" w:rsidP="00F73F2A">
            <w:pPr>
              <w:pStyle w:val="Exhibittext"/>
            </w:pPr>
            <w:r w:rsidRPr="007B2345">
              <w:t>Florida Workforce Investment Board</w:t>
            </w:r>
          </w:p>
        </w:tc>
        <w:tc>
          <w:tcPr>
            <w:tcW w:w="7380" w:type="dxa"/>
            <w:hideMark/>
          </w:tcPr>
          <w:p w14:paraId="1009172A" w14:textId="77777777" w:rsidR="00903D61" w:rsidRPr="007B2345" w:rsidRDefault="00903D61" w:rsidP="00F73F2A">
            <w:pPr>
              <w:pStyle w:val="Exhibittext"/>
              <w:rPr>
                <w:rStyle w:val="Hyperlink"/>
                <w:rFonts w:ascii="Arial" w:hAnsi="Arial"/>
                <w:sz w:val="18"/>
              </w:rPr>
            </w:pPr>
            <w:r w:rsidRPr="007B2345">
              <w:t xml:space="preserve">As part of Florida’s Transition Assistance Program, O*NET’s My Next Move for Veterans is used to help veterans learn about occupations, develop resumes, improve their interview skills, and find civilian employment opportunities: </w:t>
            </w:r>
            <w:hyperlink r:id="rId108" w:history="1">
              <w:r w:rsidRPr="007B2345">
                <w:rPr>
                  <w:rStyle w:val="Hyperlink"/>
                  <w:rFonts w:ascii="Arial" w:hAnsi="Arial"/>
                  <w:sz w:val="18"/>
                </w:rPr>
                <w:t>http://careersourcenortheastflorida.com/home.aspx</w:t>
              </w:r>
            </w:hyperlink>
          </w:p>
        </w:tc>
      </w:tr>
      <w:tr w:rsidR="00903D61" w:rsidRPr="00A43A6E" w14:paraId="5B262053" w14:textId="77777777" w:rsidTr="00F73F2A">
        <w:tc>
          <w:tcPr>
            <w:tcW w:w="2160" w:type="dxa"/>
            <w:noWrap/>
            <w:hideMark/>
          </w:tcPr>
          <w:p w14:paraId="391AD062" w14:textId="77777777" w:rsidR="00903D61" w:rsidRPr="007B2345" w:rsidRDefault="00903D61" w:rsidP="00F73F2A">
            <w:pPr>
              <w:pStyle w:val="Exhibittext"/>
            </w:pPr>
            <w:r w:rsidRPr="007B2345">
              <w:t>Fairbanks Job Center</w:t>
            </w:r>
          </w:p>
        </w:tc>
        <w:tc>
          <w:tcPr>
            <w:tcW w:w="7380" w:type="dxa"/>
            <w:hideMark/>
          </w:tcPr>
          <w:p w14:paraId="54B9134C" w14:textId="77777777" w:rsidR="00903D61" w:rsidRPr="007B2345" w:rsidRDefault="00903D61" w:rsidP="00F73F2A">
            <w:pPr>
              <w:pStyle w:val="Exhibittext"/>
            </w:pPr>
            <w:r w:rsidRPr="007B2345">
              <w:t xml:space="preserve">Uses O*NET in its weekly career planning workshop. Clients include students, veterans, senior citizens, and dislocated workers. O*NET career exploration tools are administered, and clients use their results to find occupations to explore. The emphasis is on skills transferability for employment: </w:t>
            </w:r>
            <w:r w:rsidRPr="007B2345">
              <w:rPr>
                <w:rStyle w:val="Hyperlink"/>
                <w:rFonts w:ascii="Arial" w:hAnsi="Arial"/>
                <w:sz w:val="18"/>
              </w:rPr>
              <w:t>http://jobs.alaska.gov/offices/Workshops/Fairbanks.pdf.</w:t>
            </w:r>
          </w:p>
        </w:tc>
      </w:tr>
      <w:tr w:rsidR="00903D61" w:rsidRPr="00A43A6E" w14:paraId="23C98EB2" w14:textId="77777777" w:rsidTr="00F73F2A">
        <w:tc>
          <w:tcPr>
            <w:tcW w:w="2160" w:type="dxa"/>
            <w:noWrap/>
            <w:hideMark/>
          </w:tcPr>
          <w:p w14:paraId="60B3088F" w14:textId="77777777" w:rsidR="00903D61" w:rsidRPr="007B2345" w:rsidRDefault="00903D61" w:rsidP="00F73F2A">
            <w:pPr>
              <w:pStyle w:val="Exhibittext"/>
            </w:pPr>
            <w:r w:rsidRPr="007B2345">
              <w:t>Iowa Data Dissemination Bureau</w:t>
            </w:r>
          </w:p>
        </w:tc>
        <w:tc>
          <w:tcPr>
            <w:tcW w:w="7380" w:type="dxa"/>
            <w:hideMark/>
          </w:tcPr>
          <w:p w14:paraId="4F5C522E" w14:textId="2B126C4C" w:rsidR="00903D61" w:rsidRPr="007B2345" w:rsidRDefault="00903D61" w:rsidP="00F73F2A">
            <w:pPr>
              <w:pStyle w:val="Exhibittext"/>
            </w:pPr>
            <w:r w:rsidRPr="007B2345">
              <w:t xml:space="preserve">Uses O*NET education, knowledge, skills, and abilities information in occupational publications and </w:t>
            </w:r>
            <w:r w:rsidR="008421A2" w:rsidRPr="007B2345">
              <w:t>Web</w:t>
            </w:r>
            <w:r w:rsidRPr="007B2345">
              <w:t xml:space="preserve"> reports for employers, job seekers, educators, and economic developers. The publications provide information on the top skill sets, high-demand and high-wage occupations, and education/training requirements for the fastest growing jobs: </w:t>
            </w:r>
            <w:hyperlink r:id="rId109" w:history="1">
              <w:r w:rsidRPr="007B2345">
                <w:rPr>
                  <w:rStyle w:val="Hyperlink"/>
                  <w:rFonts w:ascii="Arial" w:hAnsi="Arial"/>
                  <w:sz w:val="18"/>
                </w:rPr>
                <w:t>https://www.iowaworkforcedevelopment.gov/labor-market-information-division</w:t>
              </w:r>
            </w:hyperlink>
            <w:r w:rsidRPr="007B2345">
              <w:rPr>
                <w:rStyle w:val="Hyperlink"/>
                <w:rFonts w:ascii="Arial" w:hAnsi="Arial"/>
                <w:sz w:val="18"/>
              </w:rPr>
              <w:t>.</w:t>
            </w:r>
          </w:p>
        </w:tc>
      </w:tr>
    </w:tbl>
    <w:p w14:paraId="0674104B" w14:textId="77777777" w:rsidR="00903D61" w:rsidRPr="00A43A6E" w:rsidRDefault="00903D61" w:rsidP="00903D61">
      <w:pPr>
        <w:pStyle w:val="Exhibitsource"/>
      </w:pPr>
    </w:p>
    <w:p w14:paraId="7EFD5120" w14:textId="77777777" w:rsidR="007B2345" w:rsidRPr="00D862C0" w:rsidRDefault="007B2345" w:rsidP="005908DC">
      <w:pPr>
        <w:pStyle w:val="Heading4"/>
      </w:pPr>
      <w:r w:rsidRPr="00D862C0">
        <w:t>Assessment and Career Information Systems</w:t>
      </w:r>
    </w:p>
    <w:p w14:paraId="571E27D1" w14:textId="3BE64529" w:rsidR="007B2345" w:rsidRPr="00D862C0" w:rsidRDefault="007B2345" w:rsidP="004A345E">
      <w:pPr>
        <w:pStyle w:val="BodyText"/>
      </w:pPr>
      <w:r w:rsidRPr="00D862C0">
        <w:t xml:space="preserve">Organizations routinely rely on O*NET products as the basis for their assessment and </w:t>
      </w:r>
      <w:r w:rsidR="00446FE5" w:rsidRPr="00446FE5">
        <w:t>career information systems</w:t>
      </w:r>
      <w:r w:rsidRPr="00D862C0">
        <w:t xml:space="preserve">. Community colleges, university career centers, and many higher education </w:t>
      </w:r>
      <w:r w:rsidR="008421A2">
        <w:t>Web site</w:t>
      </w:r>
      <w:r w:rsidRPr="00D862C0">
        <w:t xml:space="preserve">s also have integrated O*NET products into their career services to students. From </w:t>
      </w:r>
      <w:r>
        <w:t xml:space="preserve">not-for-profit </w:t>
      </w:r>
      <w:r w:rsidRPr="00D862C0">
        <w:t>organizations to high-powered consulting firms, specific examples provided below</w:t>
      </w:r>
      <w:r>
        <w:t xml:space="preserve"> and in Exhibit </w:t>
      </w:r>
      <w:r w:rsidR="00312F84">
        <w:t>A-</w:t>
      </w:r>
      <w:r>
        <w:t>13</w:t>
      </w:r>
      <w:r w:rsidRPr="00D862C0">
        <w:t xml:space="preserve"> indicate the </w:t>
      </w:r>
      <w:r>
        <w:t>variety</w:t>
      </w:r>
      <w:r w:rsidRPr="00D862C0">
        <w:t xml:space="preserve"> of organizations using O*NET products.</w:t>
      </w:r>
    </w:p>
    <w:p w14:paraId="3AEA6C0C" w14:textId="6C209DEF" w:rsidR="007B2345" w:rsidRDefault="007B2345" w:rsidP="004A345E">
      <w:pPr>
        <w:pStyle w:val="BodyText"/>
      </w:pPr>
      <w:r w:rsidRPr="00D862C0">
        <w:t>The American Foundation for the Blind (</w:t>
      </w:r>
      <w:r w:rsidRPr="00424401">
        <w:t>AFB</w:t>
      </w:r>
      <w:r w:rsidRPr="00D862C0">
        <w:t xml:space="preserve">) uses O*NET data </w:t>
      </w:r>
      <w:r>
        <w:t>in</w:t>
      </w:r>
      <w:r w:rsidRPr="00D862C0">
        <w:t xml:space="preserve"> CareerConnect</w:t>
      </w:r>
      <w:r>
        <w:t xml:space="preserve">, </w:t>
      </w:r>
      <w:r w:rsidRPr="00D862C0">
        <w:t xml:space="preserve">a free employment planning resource for </w:t>
      </w:r>
      <w:r>
        <w:t>people</w:t>
      </w:r>
      <w:r w:rsidRPr="00D862C0">
        <w:t xml:space="preserve"> who are blind or visually impaired. Sponsored by the AFB, the program helps these individuals learn about the </w:t>
      </w:r>
      <w:r>
        <w:t>varied</w:t>
      </w:r>
      <w:r w:rsidRPr="00D862C0">
        <w:t xml:space="preserve"> occupations available in the labor market. It also provides mentors and information about assistive technology that can help </w:t>
      </w:r>
      <w:r>
        <w:t>with specific work</w:t>
      </w:r>
      <w:r w:rsidRPr="00D862C0">
        <w:t xml:space="preserve">. This practical, user-friendly resource incorporates O*NET data to supply essential information for career exploration and to expand the universe of jobs for </w:t>
      </w:r>
      <w:r>
        <w:t>individuals</w:t>
      </w:r>
      <w:r w:rsidRPr="00D862C0">
        <w:t xml:space="preserve"> with visual impairments (</w:t>
      </w:r>
      <w:hyperlink r:id="rId110" w:history="1">
        <w:r w:rsidRPr="00305147">
          <w:rPr>
            <w:rStyle w:val="Hyperlink"/>
          </w:rPr>
          <w:t>http://www.afb.org/Section.asp?SectionID=7</w:t>
        </w:r>
      </w:hyperlink>
      <w:r w:rsidRPr="00D862C0">
        <w:t>).</w:t>
      </w:r>
    </w:p>
    <w:p w14:paraId="4E3FCA25" w14:textId="130C2ABA" w:rsidR="007B2345" w:rsidRPr="00C6114E" w:rsidRDefault="007B2345" w:rsidP="007B2345">
      <w:pPr>
        <w:pStyle w:val="BodyText"/>
        <w:rPr>
          <w:rFonts w:cs="Times New Roman"/>
          <w:szCs w:val="24"/>
        </w:rPr>
      </w:pPr>
      <w:r>
        <w:rPr>
          <w:rFonts w:cs="Times New Roman"/>
          <w:szCs w:val="24"/>
        </w:rPr>
        <w:t xml:space="preserve">The </w:t>
      </w:r>
      <w:r w:rsidRPr="00C6114E">
        <w:rPr>
          <w:rFonts w:cs="Times New Roman"/>
          <w:szCs w:val="24"/>
        </w:rPr>
        <w:t xml:space="preserve">Pennsylvania State University has incorporated O*NET Career Exploration Tools and O*NET OnLine into </w:t>
      </w:r>
      <w:r>
        <w:rPr>
          <w:rFonts w:cs="Times New Roman"/>
          <w:szCs w:val="24"/>
        </w:rPr>
        <w:t>its</w:t>
      </w:r>
      <w:r w:rsidRPr="00C6114E">
        <w:rPr>
          <w:rFonts w:cs="Times New Roman"/>
          <w:szCs w:val="24"/>
        </w:rPr>
        <w:t xml:space="preserve"> academic counseling program.</w:t>
      </w:r>
      <w:r>
        <w:rPr>
          <w:rFonts w:cs="Times New Roman"/>
          <w:szCs w:val="24"/>
        </w:rPr>
        <w:t xml:space="preserve"> </w:t>
      </w:r>
      <w:r w:rsidRPr="00C6114E">
        <w:rPr>
          <w:rFonts w:cs="Times New Roman"/>
          <w:szCs w:val="24"/>
        </w:rPr>
        <w:t xml:space="preserve">Students can use their assessment results to identify occupations to pursue. Occupational choices are linked to academic choices. The system enables students to select possible careers and academic pursuits based on course preferences, education-level preferences, personal styles, or values </w:t>
      </w:r>
      <w:r w:rsidR="00A92270">
        <w:rPr>
          <w:rFonts w:cs="Times New Roman"/>
          <w:szCs w:val="24"/>
        </w:rPr>
        <w:fldChar w:fldCharType="begin"/>
      </w:r>
      <w:r w:rsidR="00A92270">
        <w:rPr>
          <w:rFonts w:cs="Times New Roman"/>
          <w:szCs w:val="24"/>
        </w:rPr>
        <w:instrText xml:space="preserve"> ADDIN EN.CITE &lt;EndNote&gt;&lt;Cite&gt;&lt;Author&gt;Igou&lt;/Author&gt;&lt;Year&gt;2012&lt;/Year&gt;&lt;RecNum&gt;165&lt;/RecNum&gt;&lt;DisplayText&gt;(Igou, 2012)&lt;/DisplayText&gt;&lt;record&gt;&lt;rec-number&gt;165&lt;/rec-number&gt;&lt;foreign-keys&gt;&lt;key app="EN" db-id="exawddvxhxs9ptete5tpwe9gexpwwvzprptd" timestamp="1503680352"&gt;165&lt;/key&gt;&lt;/foreign-keys&gt;&lt;ref-type name="Journal Article"&gt;17&lt;/ref-type&gt;&lt;contributors&gt;&lt;authors&gt;&lt;author&gt;Igou, FP&lt;/author&gt;&lt;/authors&gt;&lt;/contributors&gt;&lt;titles&gt;&lt;title&gt;*NET Online as a valuable tool for academic advising&lt;/title&gt;&lt;secondary-title&gt;Mentor&lt;/secondary-title&gt;&lt;/titles&gt;&lt;periodical&gt;&lt;full-title&gt;Mentor&lt;/full-title&gt;&lt;/periodical&gt;&lt;dates&gt;&lt;year&gt;2012&lt;/year&gt;&lt;/dates&gt;&lt;urls&gt;&lt;related-urls&gt;&lt;url&gt;https://dus.psu.edu/mentor/2012/04/onet-online-as-a-valuable-tool/&lt;/url&gt;&lt;/related-urls&gt;&lt;/urls&gt;&lt;/record&gt;&lt;/Cite&gt;&lt;/EndNote&gt;</w:instrText>
      </w:r>
      <w:r w:rsidR="00A92270">
        <w:rPr>
          <w:rFonts w:cs="Times New Roman"/>
          <w:szCs w:val="24"/>
        </w:rPr>
        <w:fldChar w:fldCharType="separate"/>
      </w:r>
      <w:r w:rsidR="00A92270">
        <w:rPr>
          <w:rFonts w:cs="Times New Roman"/>
          <w:noProof/>
          <w:szCs w:val="24"/>
        </w:rPr>
        <w:t>(</w:t>
      </w:r>
      <w:hyperlink w:anchor="_ENREF_18" w:tooltip="Igou, 2012 #165" w:history="1">
        <w:r w:rsidR="00697ECC">
          <w:rPr>
            <w:rFonts w:cs="Times New Roman"/>
            <w:noProof/>
            <w:szCs w:val="24"/>
          </w:rPr>
          <w:t>Igou, 2012</w:t>
        </w:r>
      </w:hyperlink>
      <w:r w:rsidR="00A92270">
        <w:rPr>
          <w:rFonts w:cs="Times New Roman"/>
          <w:noProof/>
          <w:szCs w:val="24"/>
        </w:rPr>
        <w:t>)</w:t>
      </w:r>
      <w:r w:rsidR="00A92270">
        <w:rPr>
          <w:rFonts w:cs="Times New Roman"/>
          <w:szCs w:val="24"/>
        </w:rPr>
        <w:fldChar w:fldCharType="end"/>
      </w:r>
      <w:r w:rsidR="00A92270">
        <w:rPr>
          <w:rFonts w:cs="Times New Roman"/>
          <w:szCs w:val="24"/>
        </w:rPr>
        <w:t>.</w:t>
      </w:r>
    </w:p>
    <w:p w14:paraId="003AD9B8" w14:textId="39D4F4FB" w:rsidR="007B2345" w:rsidRDefault="007B2345" w:rsidP="007B2345">
      <w:pPr>
        <w:pStyle w:val="BodyText"/>
        <w:rPr>
          <w:rFonts w:cs="Times New Roman"/>
          <w:szCs w:val="24"/>
        </w:rPr>
      </w:pPr>
      <w:r w:rsidRPr="00C6114E">
        <w:rPr>
          <w:rFonts w:cs="Times New Roman"/>
          <w:szCs w:val="24"/>
        </w:rPr>
        <w:t>The Ohio Career Information System (OCIS) is geared toward middle and high school</w:t>
      </w:r>
      <w:r>
        <w:rPr>
          <w:rFonts w:cs="Times New Roman"/>
          <w:szCs w:val="24"/>
        </w:rPr>
        <w:t xml:space="preserve"> </w:t>
      </w:r>
      <w:r w:rsidRPr="00C6114E">
        <w:rPr>
          <w:rFonts w:cs="Times New Roman"/>
          <w:szCs w:val="24"/>
        </w:rPr>
        <w:t xml:space="preserve">students, college students, and adult job seekers. The </w:t>
      </w:r>
      <w:r w:rsidR="008421A2">
        <w:rPr>
          <w:rFonts w:cs="Times New Roman"/>
          <w:szCs w:val="24"/>
        </w:rPr>
        <w:t>Web site</w:t>
      </w:r>
      <w:r w:rsidRPr="00C6114E">
        <w:rPr>
          <w:rFonts w:cs="Times New Roman"/>
          <w:szCs w:val="24"/>
        </w:rPr>
        <w:t xml:space="preserve"> has tailored sections for each of these groups.</w:t>
      </w:r>
      <w:r>
        <w:rPr>
          <w:rFonts w:cs="Times New Roman"/>
          <w:szCs w:val="24"/>
        </w:rPr>
        <w:t xml:space="preserve"> </w:t>
      </w:r>
      <w:r w:rsidRPr="00C6114E">
        <w:rPr>
          <w:rFonts w:cs="Times New Roman"/>
          <w:szCs w:val="24"/>
        </w:rPr>
        <w:t>OCIS takes advantage of O*NET Career Exploration Tools and occupational information.</w:t>
      </w:r>
      <w:r>
        <w:rPr>
          <w:rFonts w:cs="Times New Roman"/>
          <w:szCs w:val="24"/>
        </w:rPr>
        <w:t xml:space="preserve"> </w:t>
      </w:r>
      <w:r w:rsidRPr="00C6114E">
        <w:rPr>
          <w:rFonts w:cs="Times New Roman"/>
          <w:szCs w:val="24"/>
        </w:rPr>
        <w:t xml:space="preserve">It includes Spanish translations of the O*NET Interest and Work Values assessments, special sections on </w:t>
      </w:r>
      <w:r>
        <w:rPr>
          <w:rFonts w:cs="Times New Roman"/>
          <w:szCs w:val="24"/>
        </w:rPr>
        <w:t>n</w:t>
      </w:r>
      <w:r w:rsidRPr="00C6114E">
        <w:rPr>
          <w:rFonts w:cs="Times New Roman"/>
          <w:szCs w:val="24"/>
        </w:rPr>
        <w:t xml:space="preserve">ew and </w:t>
      </w:r>
      <w:r>
        <w:rPr>
          <w:rFonts w:cs="Times New Roman"/>
          <w:szCs w:val="24"/>
        </w:rPr>
        <w:t>e</w:t>
      </w:r>
      <w:r w:rsidRPr="00C6114E">
        <w:rPr>
          <w:rFonts w:cs="Times New Roman"/>
          <w:szCs w:val="24"/>
        </w:rPr>
        <w:t xml:space="preserve">merging and </w:t>
      </w:r>
      <w:r w:rsidR="00B41098">
        <w:rPr>
          <w:rFonts w:cs="Times New Roman"/>
          <w:szCs w:val="24"/>
        </w:rPr>
        <w:t>B</w:t>
      </w:r>
      <w:r w:rsidRPr="00C6114E">
        <w:rPr>
          <w:rFonts w:cs="Times New Roman"/>
          <w:szCs w:val="24"/>
        </w:rPr>
        <w:t xml:space="preserve">right </w:t>
      </w:r>
      <w:r w:rsidR="00B41098">
        <w:rPr>
          <w:rFonts w:cs="Times New Roman"/>
          <w:szCs w:val="24"/>
        </w:rPr>
        <w:t>O</w:t>
      </w:r>
      <w:r w:rsidRPr="00C6114E">
        <w:rPr>
          <w:rFonts w:cs="Times New Roman"/>
          <w:szCs w:val="24"/>
        </w:rPr>
        <w:t xml:space="preserve">utlook occupations, </w:t>
      </w:r>
      <w:r>
        <w:rPr>
          <w:rFonts w:cs="Times New Roman"/>
          <w:szCs w:val="24"/>
        </w:rPr>
        <w:t>and</w:t>
      </w:r>
      <w:r w:rsidRPr="00C6114E">
        <w:rPr>
          <w:rFonts w:cs="Times New Roman"/>
          <w:szCs w:val="24"/>
        </w:rPr>
        <w:t xml:space="preserve"> live interviews on how occupations are going </w:t>
      </w:r>
      <w:r w:rsidR="00B41098">
        <w:rPr>
          <w:rFonts w:cs="Times New Roman"/>
          <w:szCs w:val="24"/>
        </w:rPr>
        <w:t>G</w:t>
      </w:r>
      <w:r w:rsidRPr="00C6114E">
        <w:rPr>
          <w:rFonts w:cs="Times New Roman"/>
          <w:szCs w:val="24"/>
        </w:rPr>
        <w:t>reen. O*NET products and tools help ensure that the OCIS provides accurate, current, and comprehensive information on the world of work to its users (</w:t>
      </w:r>
      <w:hyperlink r:id="rId111" w:history="1">
        <w:r w:rsidRPr="00572F5E">
          <w:rPr>
            <w:rStyle w:val="Hyperlink"/>
          </w:rPr>
          <w:t>https://portal.ocis.intocareers.org/</w:t>
        </w:r>
      </w:hyperlink>
      <w:r w:rsidRPr="00C6114E">
        <w:rPr>
          <w:rFonts w:cs="Times New Roman"/>
          <w:szCs w:val="24"/>
        </w:rPr>
        <w:t>).</w:t>
      </w:r>
    </w:p>
    <w:p w14:paraId="1C20168D" w14:textId="2896E388" w:rsidR="00903D61" w:rsidRPr="00A43A6E" w:rsidRDefault="00903D61" w:rsidP="00903D61">
      <w:pPr>
        <w:pStyle w:val="Exhibit"/>
      </w:pPr>
      <w:bookmarkStart w:id="145" w:name="_Toc491424227"/>
      <w:bookmarkStart w:id="146" w:name="_Toc491425324"/>
      <w:bookmarkStart w:id="147" w:name="_Toc524351020"/>
      <w:r>
        <w:t xml:space="preserve">Exhibit </w:t>
      </w:r>
      <w:r w:rsidR="00312F84">
        <w:t>A-</w:t>
      </w:r>
      <w:r>
        <w:t>13.</w:t>
      </w:r>
      <w:r w:rsidR="00EB7D81">
        <w:tab/>
      </w:r>
      <w:r w:rsidRPr="00A43A6E">
        <w:t>Assessment and Career Information Systems</w:t>
      </w:r>
      <w:bookmarkEnd w:id="145"/>
      <w:bookmarkEnd w:id="146"/>
      <w:bookmarkEnd w:id="147"/>
    </w:p>
    <w:tbl>
      <w:tblPr>
        <w:tblStyle w:val="TableGrid"/>
        <w:tblW w:w="0" w:type="auto"/>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2160"/>
        <w:gridCol w:w="6679"/>
      </w:tblGrid>
      <w:tr w:rsidR="00903D61" w:rsidRPr="00CE54A8" w14:paraId="69F99EE0" w14:textId="77777777" w:rsidTr="00C16F76">
        <w:tc>
          <w:tcPr>
            <w:tcW w:w="2160" w:type="dxa"/>
            <w:shd w:val="clear" w:color="auto" w:fill="D9D9D9" w:themeFill="background1" w:themeFillShade="D9"/>
          </w:tcPr>
          <w:p w14:paraId="160DE176" w14:textId="77777777" w:rsidR="00903D61" w:rsidRPr="00CE54A8" w:rsidRDefault="00903D61" w:rsidP="00F73F2A">
            <w:pPr>
              <w:pStyle w:val="Exhibitheaders"/>
            </w:pPr>
            <w:r w:rsidRPr="00CE54A8">
              <w:t>Organization</w:t>
            </w:r>
          </w:p>
        </w:tc>
        <w:tc>
          <w:tcPr>
            <w:tcW w:w="6679" w:type="dxa"/>
            <w:shd w:val="clear" w:color="auto" w:fill="D9D9D9" w:themeFill="background1" w:themeFillShade="D9"/>
          </w:tcPr>
          <w:p w14:paraId="2D8F3539" w14:textId="77777777" w:rsidR="00903D61" w:rsidRPr="00CE54A8" w:rsidRDefault="00903D61" w:rsidP="00F73F2A">
            <w:pPr>
              <w:pStyle w:val="Exhibitheaders"/>
            </w:pPr>
            <w:r w:rsidRPr="00CE54A8">
              <w:t>Description and URL</w:t>
            </w:r>
          </w:p>
        </w:tc>
      </w:tr>
      <w:tr w:rsidR="00903D61" w:rsidRPr="00CE54A8" w14:paraId="4E3EF54A" w14:textId="77777777" w:rsidTr="00F73F2A">
        <w:trPr>
          <w:trHeight w:val="864"/>
        </w:trPr>
        <w:tc>
          <w:tcPr>
            <w:tcW w:w="2160" w:type="dxa"/>
            <w:noWrap/>
            <w:hideMark/>
          </w:tcPr>
          <w:p w14:paraId="2850E90B" w14:textId="77777777" w:rsidR="00903D61" w:rsidRPr="00CE54A8" w:rsidRDefault="00903D61" w:rsidP="00F73F2A">
            <w:pPr>
              <w:pStyle w:val="Exhibittext"/>
              <w:rPr>
                <w:color w:val="000000"/>
              </w:rPr>
            </w:pPr>
            <w:r w:rsidRPr="00CE54A8">
              <w:rPr>
                <w:color w:val="000000"/>
              </w:rPr>
              <w:t>Crown Financial Industries</w:t>
            </w:r>
          </w:p>
        </w:tc>
        <w:tc>
          <w:tcPr>
            <w:tcW w:w="6679" w:type="dxa"/>
            <w:hideMark/>
          </w:tcPr>
          <w:p w14:paraId="43091387" w14:textId="77777777" w:rsidR="00903D61" w:rsidRPr="00CE54A8" w:rsidRDefault="00903D61" w:rsidP="00F73F2A">
            <w:pPr>
              <w:pStyle w:val="Exhibittext"/>
              <w:rPr>
                <w:color w:val="000000"/>
              </w:rPr>
            </w:pPr>
            <w:r w:rsidRPr="00CE54A8">
              <w:rPr>
                <w:color w:val="000000"/>
              </w:rPr>
              <w:t>Career Direct Complete Guidance Systems is a self-administered personality, skills, abilities, interests, and work/life values career guidance system. Because many of the system’s users have job titles with a religious element, Career Direct created a crosswalk that translates religious job titles to the closest O*NET occupations. The system guides users into exploring O*NET occupations aligning with their talents and personal goals</w:t>
            </w:r>
            <w:r w:rsidRPr="00CE54A8">
              <w:t xml:space="preserve">: </w:t>
            </w:r>
            <w:hyperlink r:id="rId112" w:history="1">
              <w:r w:rsidRPr="00CE54A8">
                <w:rPr>
                  <w:rStyle w:val="Hyperlink"/>
                  <w:rFonts w:ascii="Arial" w:hAnsi="Arial"/>
                  <w:sz w:val="18"/>
                </w:rPr>
                <w:t>http://www.careerdirectonline.org/</w:t>
              </w:r>
            </w:hyperlink>
            <w:r w:rsidRPr="00CE54A8">
              <w:rPr>
                <w:rStyle w:val="Hyperlink"/>
                <w:rFonts w:ascii="Arial" w:hAnsi="Arial"/>
                <w:sz w:val="18"/>
              </w:rPr>
              <w:t>.</w:t>
            </w:r>
          </w:p>
        </w:tc>
      </w:tr>
      <w:tr w:rsidR="00903D61" w:rsidRPr="00CE54A8" w14:paraId="233B252C" w14:textId="77777777" w:rsidTr="00F73F2A">
        <w:trPr>
          <w:trHeight w:val="588"/>
        </w:trPr>
        <w:tc>
          <w:tcPr>
            <w:tcW w:w="2160" w:type="dxa"/>
            <w:tcBorders>
              <w:bottom w:val="single" w:sz="6" w:space="0" w:color="auto"/>
            </w:tcBorders>
            <w:noWrap/>
            <w:hideMark/>
          </w:tcPr>
          <w:p w14:paraId="6054EA27" w14:textId="77777777" w:rsidR="00903D61" w:rsidRPr="00CE54A8" w:rsidRDefault="00903D61" w:rsidP="00F73F2A">
            <w:pPr>
              <w:pStyle w:val="Exhibittext"/>
              <w:rPr>
                <w:color w:val="000000"/>
              </w:rPr>
            </w:pPr>
            <w:r w:rsidRPr="00CE54A8">
              <w:rPr>
                <w:color w:val="000000"/>
              </w:rPr>
              <w:t>National Institutes of Health</w:t>
            </w:r>
          </w:p>
        </w:tc>
        <w:tc>
          <w:tcPr>
            <w:tcW w:w="6679" w:type="dxa"/>
            <w:tcBorders>
              <w:bottom w:val="single" w:sz="6" w:space="0" w:color="auto"/>
            </w:tcBorders>
            <w:hideMark/>
          </w:tcPr>
          <w:p w14:paraId="34A7C4F1" w14:textId="77777777" w:rsidR="00903D61" w:rsidRPr="00CE54A8" w:rsidRDefault="00903D61" w:rsidP="00F73F2A">
            <w:pPr>
              <w:pStyle w:val="Exhibittext"/>
            </w:pPr>
            <w:r w:rsidRPr="00CE54A8">
              <w:t xml:space="preserve">LifeWorks enables users to explore health and medical science careers. Driven by O*NET data, the system offers an array of information on more than 100 health and medical science careers. Users select occupations on the basis of their interests as assessed by the O*NET Interest Profiler, along with skills they wish to acquire. They are then given a customized list of health-related careers to explore through summary occupational reports populated with O*NET information: </w:t>
            </w:r>
            <w:hyperlink r:id="rId113" w:history="1">
              <w:r w:rsidRPr="00CE54A8">
                <w:rPr>
                  <w:rStyle w:val="Hyperlink"/>
                  <w:rFonts w:ascii="Arial" w:hAnsi="Arial"/>
                  <w:sz w:val="18"/>
                </w:rPr>
                <w:t>http://nihlifeworks.org/feature/index.htm</w:t>
              </w:r>
            </w:hyperlink>
            <w:r w:rsidRPr="00CE54A8">
              <w:rPr>
                <w:rStyle w:val="Hyperlink"/>
                <w:rFonts w:ascii="Arial" w:hAnsi="Arial"/>
                <w:sz w:val="18"/>
              </w:rPr>
              <w:t>.</w:t>
            </w:r>
          </w:p>
        </w:tc>
      </w:tr>
      <w:tr w:rsidR="00903D61" w:rsidRPr="00CE54A8" w14:paraId="21E933BA" w14:textId="77777777" w:rsidTr="00F73F2A">
        <w:trPr>
          <w:trHeight w:val="876"/>
        </w:trPr>
        <w:tc>
          <w:tcPr>
            <w:tcW w:w="2160" w:type="dxa"/>
            <w:tcBorders>
              <w:top w:val="single" w:sz="6" w:space="0" w:color="auto"/>
              <w:bottom w:val="single" w:sz="12" w:space="0" w:color="auto"/>
            </w:tcBorders>
            <w:noWrap/>
            <w:hideMark/>
          </w:tcPr>
          <w:p w14:paraId="2F0DD7BC" w14:textId="77777777" w:rsidR="00903D61" w:rsidRPr="00CE54A8" w:rsidRDefault="00903D61" w:rsidP="00F73F2A">
            <w:pPr>
              <w:pStyle w:val="Exhibittext"/>
              <w:rPr>
                <w:color w:val="000000"/>
              </w:rPr>
            </w:pPr>
            <w:r w:rsidRPr="00CE54A8">
              <w:rPr>
                <w:color w:val="000000"/>
              </w:rPr>
              <w:t>Temple University Center for Professional Development in Career and Technical Education</w:t>
            </w:r>
          </w:p>
        </w:tc>
        <w:tc>
          <w:tcPr>
            <w:tcW w:w="6679" w:type="dxa"/>
            <w:tcBorders>
              <w:top w:val="single" w:sz="6" w:space="0" w:color="auto"/>
              <w:bottom w:val="single" w:sz="12" w:space="0" w:color="auto"/>
            </w:tcBorders>
            <w:hideMark/>
          </w:tcPr>
          <w:p w14:paraId="411A1D77" w14:textId="77777777" w:rsidR="00903D61" w:rsidRPr="00CE54A8" w:rsidRDefault="00903D61" w:rsidP="00F73F2A">
            <w:pPr>
              <w:pStyle w:val="Exhibittext"/>
            </w:pPr>
            <w:r w:rsidRPr="00CE54A8">
              <w:t xml:space="preserve">Incorporates O*NET OnLine in its courses on program planning and evaluation, curriculum development, and cooperative education. It is also used as an aid in structuring occupational competency assessment committee reviews: </w:t>
            </w:r>
            <w:hyperlink r:id="rId114" w:history="1">
              <w:r w:rsidRPr="00CE54A8">
                <w:rPr>
                  <w:rStyle w:val="Hyperlink"/>
                  <w:rFonts w:ascii="Arial" w:hAnsi="Arial"/>
                  <w:sz w:val="18"/>
                </w:rPr>
                <w:t>http://education.temple.edu/cte/career-technical-education</w:t>
              </w:r>
            </w:hyperlink>
            <w:r w:rsidRPr="00CE54A8">
              <w:rPr>
                <w:rStyle w:val="Hyperlink"/>
                <w:rFonts w:ascii="Arial" w:hAnsi="Arial"/>
                <w:sz w:val="18"/>
              </w:rPr>
              <w:t>.</w:t>
            </w:r>
          </w:p>
        </w:tc>
      </w:tr>
    </w:tbl>
    <w:p w14:paraId="0A7223B7" w14:textId="77777777" w:rsidR="00903D61" w:rsidRDefault="00903D61" w:rsidP="00F73F2A">
      <w:pPr>
        <w:pStyle w:val="Exhibitsource"/>
      </w:pPr>
    </w:p>
    <w:p w14:paraId="6CBF0703" w14:textId="4000821B" w:rsidR="007B2345" w:rsidRDefault="007B2345" w:rsidP="007B2345">
      <w:pPr>
        <w:pStyle w:val="BodyText"/>
      </w:pPr>
      <w:r w:rsidRPr="00A14D7E">
        <w:rPr>
          <w:rFonts w:cs="Times New Roman"/>
          <w:szCs w:val="24"/>
        </w:rPr>
        <w:t>Higher education institutions are among the most prevalent types of users of O*NET products for assessment and</w:t>
      </w:r>
      <w:r>
        <w:rPr>
          <w:rFonts w:cs="Times New Roman"/>
          <w:szCs w:val="24"/>
        </w:rPr>
        <w:t xml:space="preserve"> career information systems. A </w:t>
      </w:r>
      <w:r w:rsidR="008421A2">
        <w:rPr>
          <w:rFonts w:cs="Times New Roman"/>
          <w:szCs w:val="24"/>
        </w:rPr>
        <w:t>W</w:t>
      </w:r>
      <w:r w:rsidR="008421A2" w:rsidRPr="00A14D7E">
        <w:rPr>
          <w:rFonts w:cs="Times New Roman"/>
          <w:szCs w:val="24"/>
        </w:rPr>
        <w:t>eb</w:t>
      </w:r>
      <w:r w:rsidRPr="00A14D7E">
        <w:rPr>
          <w:rFonts w:cs="Times New Roman"/>
          <w:szCs w:val="24"/>
        </w:rPr>
        <w:t xml:space="preserve"> search shows O*NET products at work in most state educational systems. A few examples include AlabamaMentor.org, Arizona State University CRESMET, CaliforniaColleges.edu, Cascadia Community College (Washington), University of Central Florida, CTMentor.org (Connecticut), IllinoisMentor, Middle Tennessee State University, MississippiMentor, Normandale Community College (Minnesota), PennsylvaniaMentor, TexasMentor, and Texas State University</w:t>
      </w:r>
      <w:r w:rsidRPr="00D862C0">
        <w:t>.</w:t>
      </w:r>
    </w:p>
    <w:p w14:paraId="777CED82" w14:textId="77777777" w:rsidR="007B2345" w:rsidRPr="00D862C0" w:rsidRDefault="007B2345" w:rsidP="005908DC">
      <w:pPr>
        <w:pStyle w:val="Heading4"/>
      </w:pPr>
      <w:r w:rsidRPr="00D862C0">
        <w:t>Educational and Research Institutions</w:t>
      </w:r>
    </w:p>
    <w:p w14:paraId="0EB0805A" w14:textId="08017095" w:rsidR="007B2345" w:rsidRDefault="007B2345" w:rsidP="007B2345">
      <w:pPr>
        <w:pStyle w:val="BodyText"/>
      </w:pPr>
      <w:r w:rsidRPr="00D862C0">
        <w:t>With the help of the occupational information contained in the O*NET database, colleges are developing educational curricula</w:t>
      </w:r>
      <w:r>
        <w:t>,</w:t>
      </w:r>
      <w:r w:rsidRPr="00D862C0">
        <w:t xml:space="preserve"> and research organizations are conducting a broad array of research projects. </w:t>
      </w:r>
      <w:r>
        <w:t xml:space="preserve">Examples are presented below and in Exhibit </w:t>
      </w:r>
      <w:r w:rsidR="00312F84">
        <w:t>A-</w:t>
      </w:r>
      <w:r>
        <w:t>14.</w:t>
      </w:r>
    </w:p>
    <w:p w14:paraId="2438B45E" w14:textId="77777777" w:rsidR="007B2345" w:rsidRDefault="007B2345" w:rsidP="007B2345">
      <w:pPr>
        <w:pStyle w:val="BodyText"/>
      </w:pPr>
      <w:r>
        <w:t>The National Bureau of Economic Research and Harvard University used O*NET to study changes in the task content of occupations, with a specific goal of determining how workplaces have changed in their demand for social skills. They found that workplace social skills demand has increased significantly in recent years, with implications for employment numbers and wage growth (</w:t>
      </w:r>
      <w:hyperlink r:id="rId115" w:history="1">
        <w:r w:rsidRPr="00F43C08">
          <w:rPr>
            <w:rStyle w:val="Hyperlink"/>
          </w:rPr>
          <w:t>http://sites.nationalacademies.org/cs/groups/dbassesite/documents/</w:t>
        </w:r>
        <w:r w:rsidRPr="00F43C08">
          <w:rPr>
            <w:rStyle w:val="Hyperlink"/>
          </w:rPr>
          <w:br/>
          <w:t>webpage/dbasse_170239.pdf</w:t>
        </w:r>
      </w:hyperlink>
      <w:r>
        <w:t>).</w:t>
      </w:r>
    </w:p>
    <w:p w14:paraId="2E6C526A" w14:textId="600BAA41" w:rsidR="007B2345" w:rsidRPr="00D862C0" w:rsidRDefault="007B2345" w:rsidP="00CE54A8">
      <w:pPr>
        <w:pStyle w:val="BodyText"/>
      </w:pPr>
      <w:r>
        <w:t xml:space="preserve">In a study titled </w:t>
      </w:r>
      <w:r w:rsidRPr="00EC21F5">
        <w:rPr>
          <w:i/>
        </w:rPr>
        <w:t>The Hidden STEM Economy</w:t>
      </w:r>
      <w:r>
        <w:rPr>
          <w:i/>
        </w:rPr>
        <w:t xml:space="preserve"> </w:t>
      </w:r>
      <w:r>
        <w:fldChar w:fldCharType="begin"/>
      </w:r>
      <w:r>
        <w:instrText xml:space="preserve"> ADDIN EN.CITE &lt;EndNote&gt;&lt;Cite&gt;&lt;Author&gt;Rothwell&lt;/Author&gt;&lt;Year&gt;2013&lt;/Year&gt;&lt;RecNum&gt;136&lt;/RecNum&gt;&lt;DisplayText&gt;(Rothwell, 2013)&lt;/DisplayText&gt;&lt;record&gt;&lt;rec-number&gt;136&lt;/rec-number&gt;&lt;foreign-keys&gt;&lt;key app="EN" db-id="exawddvxhxs9ptete5tpwe9gexpwwvzprptd" timestamp="1401814125"&gt;136&lt;/key&gt;&lt;/foreign-keys&gt;&lt;ref-type name="Book"&gt;6&lt;/ref-type&gt;&lt;contributors&gt;&lt;authors&gt;&lt;author&gt;Rothwell, J.&lt;/author&gt;&lt;/authors&gt;&lt;/contributors&gt;&lt;titles&gt;&lt;title&gt;The hidden STEM economy&lt;/title&gt;&lt;/titles&gt;&lt;dates&gt;&lt;year&gt;2013&lt;/year&gt;&lt;pub-dates&gt;&lt;date&gt;June&lt;/date&gt;&lt;/pub-dates&gt;&lt;/dates&gt;&lt;pub-location&gt;Washington, DC&lt;/pub-location&gt;&lt;publisher&gt;The Brookings Institution&lt;/publisher&gt;&lt;urls&gt;&lt;related-urls&gt;&lt;url&gt;http://www.brookings.edu/research/reports/2013/06/10-stem-economy-rothwell&lt;/url&gt;&lt;/related-urls&gt;&lt;/urls&gt;&lt;/record&gt;&lt;/Cite&gt;&lt;/EndNote&gt;</w:instrText>
      </w:r>
      <w:r>
        <w:fldChar w:fldCharType="separate"/>
      </w:r>
      <w:r>
        <w:rPr>
          <w:noProof/>
        </w:rPr>
        <w:t>(</w:t>
      </w:r>
      <w:hyperlink w:anchor="_ENREF_32" w:tooltip="Rothwell, 2013 #136" w:history="1">
        <w:r w:rsidR="00697ECC">
          <w:rPr>
            <w:noProof/>
          </w:rPr>
          <w:t>Rothwell, 2013</w:t>
        </w:r>
      </w:hyperlink>
      <w:r>
        <w:rPr>
          <w:noProof/>
        </w:rPr>
        <w:t>)</w:t>
      </w:r>
      <w:r>
        <w:fldChar w:fldCharType="end"/>
      </w:r>
      <w:r w:rsidRPr="00EA132D">
        <w:t>,</w:t>
      </w:r>
      <w:r>
        <w:rPr>
          <w:i/>
        </w:rPr>
        <w:t xml:space="preserve"> </w:t>
      </w:r>
      <w:r>
        <w:t>the Metropolitan Policy Program at the Brookings Institution used O*NET knowledge data to redefine the STEM economy and its constituent workforce. Among the study’s key findings were that about 20% of all U.S. jobs require a high level of knowledge in at least one STEM field, and that only about 20% of all federal STEM funding supports training at the associate’s degree level and below. To define STEM fields, the researchers grouped six O*NET knowledge descriptors into four fields. The O*NET knowledge descriptors biology, chemistry, and physics were chosen to represent the science field; computers and electronics to represent the technology field; engineering and technology to represent the technology field; and mathematics to represent the mathematics field. For each occupation, O*NET descriptor-level ratings were used to arrive at an average level score per STEM field. The author concluded that greater federal support was needed for training in STEM jobs requiring an associate’s degree or less and that greater coordination was needed between workforce development and state and local education resources (</w:t>
      </w:r>
      <w:hyperlink r:id="rId116" w:history="1">
        <w:r w:rsidRPr="00341D10">
          <w:rPr>
            <w:rStyle w:val="Hyperlink"/>
          </w:rPr>
          <w:t>https://www.brookings.edu/research/the-hidden-stem-economy</w:t>
        </w:r>
      </w:hyperlink>
      <w:r>
        <w:t>).</w:t>
      </w:r>
    </w:p>
    <w:p w14:paraId="0F271E58" w14:textId="1348E24D" w:rsidR="007A18FA" w:rsidRDefault="007B2345" w:rsidP="006726BE">
      <w:pPr>
        <w:pStyle w:val="BodyText"/>
        <w:rPr>
          <w:rFonts w:ascii="Arial" w:eastAsia="Times New Roman" w:hAnsi="Arial"/>
          <w:b/>
          <w:szCs w:val="20"/>
        </w:rPr>
      </w:pPr>
      <w:r w:rsidRPr="00B45613">
        <w:t xml:space="preserve">In </w:t>
      </w:r>
      <w:r>
        <w:t>“</w:t>
      </w:r>
      <w:r w:rsidRPr="00B45613">
        <w:t>Workforce Skills and the Changing Knowledge Economy in Massachusetts</w:t>
      </w:r>
      <w:r>
        <w:t>,”</w:t>
      </w:r>
      <w:r w:rsidRPr="00B45613">
        <w:t xml:space="preserve"> Renski and Wallace </w:t>
      </w:r>
      <w:r w:rsidRPr="00B45613">
        <w:fldChar w:fldCharType="begin"/>
      </w:r>
      <w:r w:rsidRPr="00B45613">
        <w:instrText xml:space="preserve"> ADDIN EN.CITE &lt;EndNote&gt;&lt;Cite ExcludeAuth="1"&gt;&lt;Author&gt;Renski&lt;/Author&gt;&lt;Year&gt;2012&lt;/Year&gt;&lt;RecNum&gt;135&lt;/RecNum&gt;&lt;DisplayText&gt;(2012)&lt;/DisplayText&gt;&lt;record&gt;&lt;rec-number&gt;135&lt;/rec-number&gt;&lt;foreign-keys&gt;&lt;key app="EN" db-id="exawddvxhxs9ptete5tpwe9gexpwwvzprptd" timestamp="1401813962"&gt;135&lt;/key&gt;&lt;/foreign-keys&gt;&lt;ref-type name="Journal Article"&gt;17&lt;/ref-type&gt;&lt;contributors&gt;&lt;authors&gt;&lt;author&gt;Renski, H.&lt;/author&gt;&lt;author&gt;Wallace, R.&lt;/author&gt;&lt;/authors&gt;&lt;/contributors&gt;&lt;titles&gt;&lt;title&gt;Workforce skills and the changing knowledge economy in Massachusetts&lt;/title&gt;&lt;secondary-title&gt;MassBenchmarks&lt;/secondary-title&gt;&lt;/titles&gt;&lt;volume&gt;14&lt;/volume&gt;&lt;number&gt;1&lt;/number&gt;&lt;dates&gt;&lt;year&gt;2012&lt;/year&gt;&lt;/dates&gt;&lt;urls&gt;&lt;related-urls&gt;&lt;url&gt;http://www.massbenchmarks.org/publications/issues/vol14i1/vol14i1.htm&lt;/url&gt;&lt;/related-urls&gt;&lt;/urls&gt;&lt;/record&gt;&lt;/Cite&gt;&lt;/EndNote&gt;</w:instrText>
      </w:r>
      <w:r w:rsidRPr="00B45613">
        <w:fldChar w:fldCharType="separate"/>
      </w:r>
      <w:r w:rsidRPr="00B45613">
        <w:rPr>
          <w:noProof/>
        </w:rPr>
        <w:t>(</w:t>
      </w:r>
      <w:hyperlink w:anchor="_ENREF_31" w:tooltip="Renski, 2012 #135" w:history="1">
        <w:r w:rsidR="00697ECC" w:rsidRPr="00B45613">
          <w:rPr>
            <w:noProof/>
          </w:rPr>
          <w:t>2012</w:t>
        </w:r>
      </w:hyperlink>
      <w:r w:rsidRPr="00B45613">
        <w:rPr>
          <w:noProof/>
        </w:rPr>
        <w:t>)</w:t>
      </w:r>
      <w:r w:rsidRPr="00B45613">
        <w:fldChar w:fldCharType="end"/>
      </w:r>
      <w:r w:rsidRPr="00B45613">
        <w:t xml:space="preserve"> at the University of Massachusetts describe a study using O*NET data to investigate the hybrid skill sets needed in the changing knowledge economy in Massachusetts. The study, conducted jointly with the Federal Reserve Bank of Boston, uses O*NET occupational data on education, experience, training, and skill requirements. The study observes that, although the Massachusetts economy has become more technology intensive, success in growing industries like health care depends on combining technical skills with social, communication, and learning skills. With the aid of O*NET skills data, the study concludes that skills related to the acquisition, processing, and dissemination of new knowledge are essential to the Massachusetts economy’s ability to meet the changing demands of the 21st century</w:t>
      </w:r>
      <w:r>
        <w:t xml:space="preserve"> (</w:t>
      </w:r>
      <w:hyperlink r:id="rId117" w:history="1">
        <w:r w:rsidRPr="0041304A">
          <w:rPr>
            <w:rStyle w:val="Hyperlink"/>
            <w:szCs w:val="24"/>
          </w:rPr>
          <w:t>http://www.massbenchmarks.org/publications/issues/vol14i1/5.pdf</w:t>
        </w:r>
      </w:hyperlink>
      <w:r>
        <w:t>).</w:t>
      </w:r>
      <w:bookmarkStart w:id="148" w:name="_Toc491424228"/>
      <w:bookmarkStart w:id="149" w:name="_Toc491425325"/>
    </w:p>
    <w:p w14:paraId="6CD5DAB3" w14:textId="5A411DF5" w:rsidR="00903D61" w:rsidRPr="00A43A6E" w:rsidRDefault="00903D61" w:rsidP="00903D61">
      <w:pPr>
        <w:pStyle w:val="Exhibit"/>
      </w:pPr>
      <w:bookmarkStart w:id="150" w:name="_Toc524351021"/>
      <w:r w:rsidRPr="00A43A6E">
        <w:t xml:space="preserve">Exhibit </w:t>
      </w:r>
      <w:r w:rsidR="00312F84">
        <w:t>A-</w:t>
      </w:r>
      <w:r w:rsidRPr="00A43A6E">
        <w:t>14</w:t>
      </w:r>
      <w:r>
        <w:t>.</w:t>
      </w:r>
      <w:r w:rsidR="00EB7D81">
        <w:tab/>
      </w:r>
      <w:r w:rsidRPr="00A43A6E">
        <w:t>Educational and Research Institutions</w:t>
      </w:r>
      <w:bookmarkEnd w:id="148"/>
      <w:bookmarkEnd w:id="149"/>
      <w:bookmarkEnd w:id="150"/>
    </w:p>
    <w:tbl>
      <w:tblPr>
        <w:tblStyle w:val="TableGrid"/>
        <w:tblW w:w="0" w:type="auto"/>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2160"/>
        <w:gridCol w:w="6771"/>
      </w:tblGrid>
      <w:tr w:rsidR="00903D61" w:rsidRPr="008D692E" w14:paraId="438EE890" w14:textId="77777777" w:rsidTr="00C16F76">
        <w:tc>
          <w:tcPr>
            <w:tcW w:w="2160" w:type="dxa"/>
            <w:shd w:val="clear" w:color="auto" w:fill="D9D9D9" w:themeFill="background1" w:themeFillShade="D9"/>
          </w:tcPr>
          <w:p w14:paraId="6333F93D" w14:textId="77777777" w:rsidR="00903D61" w:rsidRPr="008D692E" w:rsidRDefault="00903D61" w:rsidP="00F73F2A">
            <w:pPr>
              <w:pStyle w:val="Exhibitheaders"/>
            </w:pPr>
            <w:r w:rsidRPr="008D692E">
              <w:t>Organization</w:t>
            </w:r>
          </w:p>
        </w:tc>
        <w:tc>
          <w:tcPr>
            <w:tcW w:w="6771" w:type="dxa"/>
            <w:shd w:val="clear" w:color="auto" w:fill="D9D9D9" w:themeFill="background1" w:themeFillShade="D9"/>
          </w:tcPr>
          <w:p w14:paraId="5BED8EDF" w14:textId="77777777" w:rsidR="00903D61" w:rsidRPr="008D692E" w:rsidRDefault="00903D61" w:rsidP="00F73F2A">
            <w:pPr>
              <w:pStyle w:val="Exhibitheaders"/>
            </w:pPr>
            <w:r w:rsidRPr="008D692E">
              <w:t>Description and URL</w:t>
            </w:r>
          </w:p>
        </w:tc>
      </w:tr>
      <w:tr w:rsidR="00903D61" w:rsidRPr="00CE54A8" w14:paraId="382D26F7" w14:textId="77777777" w:rsidTr="00F73F2A">
        <w:trPr>
          <w:trHeight w:val="864"/>
        </w:trPr>
        <w:tc>
          <w:tcPr>
            <w:tcW w:w="2160" w:type="dxa"/>
            <w:noWrap/>
            <w:hideMark/>
          </w:tcPr>
          <w:p w14:paraId="5C7CB733" w14:textId="77777777" w:rsidR="00903D61" w:rsidRPr="00CE54A8" w:rsidRDefault="00903D61" w:rsidP="00F73F2A">
            <w:pPr>
              <w:pStyle w:val="Exhibittext"/>
            </w:pPr>
            <w:r w:rsidRPr="00CE54A8">
              <w:t>The Research Institute of the Finnish Economy</w:t>
            </w:r>
          </w:p>
        </w:tc>
        <w:tc>
          <w:tcPr>
            <w:tcW w:w="6771" w:type="dxa"/>
            <w:hideMark/>
          </w:tcPr>
          <w:p w14:paraId="378D0608" w14:textId="77777777" w:rsidR="00903D61" w:rsidRPr="00CE54A8" w:rsidRDefault="00903D61" w:rsidP="00F73F2A">
            <w:pPr>
              <w:pStyle w:val="Exhibittext"/>
            </w:pPr>
            <w:r w:rsidRPr="00CE54A8">
              <w:t xml:space="preserve">O*NET occupations and tasks were used as the starting point of a study to determine which work tasks are most likely to be taken over by technology: </w:t>
            </w:r>
            <w:hyperlink r:id="rId118" w:history="1">
              <w:r w:rsidRPr="00CE54A8">
                <w:rPr>
                  <w:rStyle w:val="Hyperlink"/>
                  <w:rFonts w:ascii="Arial" w:hAnsi="Arial"/>
                  <w:sz w:val="18"/>
                </w:rPr>
                <w:t>https://nettsteder.regjeringen.no/fremtidensskole/files/2014/05/Computerization-and-the-Future-of-Jobs-in-Norway.pdf</w:t>
              </w:r>
            </w:hyperlink>
          </w:p>
        </w:tc>
      </w:tr>
      <w:tr w:rsidR="00903D61" w:rsidRPr="00CE54A8" w14:paraId="3DAEE3CD" w14:textId="77777777" w:rsidTr="00F73F2A">
        <w:trPr>
          <w:trHeight w:val="576"/>
        </w:trPr>
        <w:tc>
          <w:tcPr>
            <w:tcW w:w="2160" w:type="dxa"/>
            <w:noWrap/>
            <w:hideMark/>
          </w:tcPr>
          <w:p w14:paraId="373CA534" w14:textId="77777777" w:rsidR="00903D61" w:rsidRPr="00CE54A8" w:rsidRDefault="00903D61" w:rsidP="00F73F2A">
            <w:pPr>
              <w:pStyle w:val="Exhibittext"/>
            </w:pPr>
            <w:r w:rsidRPr="00CE54A8">
              <w:t>Center for Employability Outcomes, Texas State Technical College</w:t>
            </w:r>
          </w:p>
        </w:tc>
        <w:tc>
          <w:tcPr>
            <w:tcW w:w="6771" w:type="dxa"/>
            <w:hideMark/>
          </w:tcPr>
          <w:p w14:paraId="2C9A7CB5" w14:textId="0D7C169F" w:rsidR="00903D61" w:rsidRPr="00CE54A8" w:rsidRDefault="00903D61" w:rsidP="00F73F2A">
            <w:pPr>
              <w:pStyle w:val="Exhibittext"/>
            </w:pPr>
            <w:r w:rsidRPr="00CE54A8">
              <w:t xml:space="preserve">Researchers developed a Skills Engine application to help analyze and apply occupational information. They used O*NET data structures, including </w:t>
            </w:r>
            <w:r w:rsidR="00007E58">
              <w:t>Detailed Work Activities (</w:t>
            </w:r>
            <w:r w:rsidRPr="00CE54A8">
              <w:t>DWAs</w:t>
            </w:r>
            <w:r w:rsidR="00007E58">
              <w:t>)</w:t>
            </w:r>
            <w:r w:rsidRPr="00CE54A8">
              <w:t xml:space="preserve">, in the development of a common language that drives the application: </w:t>
            </w:r>
            <w:hyperlink r:id="rId119" w:history="1">
              <w:r w:rsidRPr="00CE54A8">
                <w:rPr>
                  <w:rStyle w:val="Hyperlink"/>
                  <w:rFonts w:ascii="Arial" w:hAnsi="Arial"/>
                  <w:sz w:val="18"/>
                </w:rPr>
                <w:t>http://www.c4eo.org/profile-builder</w:t>
              </w:r>
            </w:hyperlink>
            <w:r w:rsidRPr="00CE54A8">
              <w:rPr>
                <w:rStyle w:val="Hyperlink"/>
                <w:rFonts w:ascii="Arial" w:hAnsi="Arial"/>
                <w:sz w:val="18"/>
              </w:rPr>
              <w:t>.</w:t>
            </w:r>
          </w:p>
        </w:tc>
      </w:tr>
      <w:tr w:rsidR="00903D61" w:rsidRPr="00CE54A8" w14:paraId="33CDCC46" w14:textId="77777777" w:rsidTr="00F73F2A">
        <w:trPr>
          <w:trHeight w:val="588"/>
        </w:trPr>
        <w:tc>
          <w:tcPr>
            <w:tcW w:w="2160" w:type="dxa"/>
            <w:noWrap/>
            <w:hideMark/>
          </w:tcPr>
          <w:p w14:paraId="79660437" w14:textId="77777777" w:rsidR="00903D61" w:rsidRPr="00CE54A8" w:rsidRDefault="00903D61" w:rsidP="00F73F2A">
            <w:pPr>
              <w:pStyle w:val="Exhibittext"/>
            </w:pPr>
            <w:r w:rsidRPr="00CE54A8">
              <w:t>Educational Testing Service</w:t>
            </w:r>
          </w:p>
        </w:tc>
        <w:tc>
          <w:tcPr>
            <w:tcW w:w="6771" w:type="dxa"/>
            <w:hideMark/>
          </w:tcPr>
          <w:p w14:paraId="59BC9C87" w14:textId="77777777" w:rsidR="00903D61" w:rsidRPr="00CE54A8" w:rsidRDefault="00903D61" w:rsidP="00F73F2A">
            <w:pPr>
              <w:pStyle w:val="Exhibittext"/>
            </w:pPr>
            <w:r w:rsidRPr="00CE54A8">
              <w:t xml:space="preserve">Used O*NET resources to develop a data-driven competency model to address discrepancies between job-seeker attributes and employer needs: </w:t>
            </w:r>
            <w:hyperlink r:id="rId120" w:history="1">
              <w:r w:rsidRPr="00CE54A8">
                <w:rPr>
                  <w:rStyle w:val="Hyperlink"/>
                  <w:rFonts w:ascii="Arial" w:hAnsi="Arial"/>
                  <w:sz w:val="18"/>
                </w:rPr>
                <w:t>http://www.ets.org/research/policy_research_reports/publications/report/2013/jrkj</w:t>
              </w:r>
            </w:hyperlink>
            <w:r w:rsidRPr="00CE54A8">
              <w:t xml:space="preserve"> </w:t>
            </w:r>
          </w:p>
        </w:tc>
      </w:tr>
      <w:tr w:rsidR="00903D61" w:rsidRPr="00CE54A8" w14:paraId="1F782EE9" w14:textId="77777777" w:rsidTr="00F73F2A">
        <w:tc>
          <w:tcPr>
            <w:tcW w:w="2160" w:type="dxa"/>
            <w:noWrap/>
            <w:hideMark/>
          </w:tcPr>
          <w:p w14:paraId="79225C1D" w14:textId="77777777" w:rsidR="00903D61" w:rsidRPr="00CE54A8" w:rsidRDefault="00903D61" w:rsidP="00F73F2A">
            <w:pPr>
              <w:pStyle w:val="Exhibittext"/>
            </w:pPr>
            <w:r w:rsidRPr="00CE54A8">
              <w:t>University of Illinois; Center for Regional Economic Competitiveness</w:t>
            </w:r>
          </w:p>
        </w:tc>
        <w:tc>
          <w:tcPr>
            <w:tcW w:w="6771" w:type="dxa"/>
            <w:hideMark/>
          </w:tcPr>
          <w:p w14:paraId="3634B7B3" w14:textId="77777777" w:rsidR="00903D61" w:rsidRPr="00CE54A8" w:rsidRDefault="00903D61" w:rsidP="00F73F2A">
            <w:pPr>
              <w:pStyle w:val="Exhibittext"/>
            </w:pPr>
            <w:r w:rsidRPr="00CE54A8">
              <w:t xml:space="preserve">Web tool uses O*NET knowledge areas, training, and education information in a process that allows comparison of economic data across more than 3,100 U.S. counties: </w:t>
            </w:r>
            <w:hyperlink r:id="rId121" w:history="1">
              <w:r w:rsidRPr="00CE54A8">
                <w:rPr>
                  <w:rStyle w:val="Hyperlink"/>
                  <w:rFonts w:ascii="Arial" w:hAnsi="Arial"/>
                  <w:sz w:val="18"/>
                </w:rPr>
                <w:t>http://economicdiversityinappalachia.creconline.org/</w:t>
              </w:r>
            </w:hyperlink>
          </w:p>
        </w:tc>
      </w:tr>
      <w:tr w:rsidR="00903D61" w:rsidRPr="00CE54A8" w14:paraId="4CAAE5FF" w14:textId="77777777" w:rsidTr="00F73F2A">
        <w:tc>
          <w:tcPr>
            <w:tcW w:w="2160" w:type="dxa"/>
            <w:noWrap/>
          </w:tcPr>
          <w:p w14:paraId="60AC7529" w14:textId="77777777" w:rsidR="00903D61" w:rsidRPr="00CE54A8" w:rsidRDefault="00903D61" w:rsidP="00F73F2A">
            <w:pPr>
              <w:pStyle w:val="Exhibittext"/>
              <w:rPr>
                <w:i/>
              </w:rPr>
            </w:pPr>
            <w:r w:rsidRPr="00CE54A8">
              <w:rPr>
                <w:i/>
              </w:rPr>
              <w:t>Journal of Management Education</w:t>
            </w:r>
          </w:p>
        </w:tc>
        <w:tc>
          <w:tcPr>
            <w:tcW w:w="6771" w:type="dxa"/>
          </w:tcPr>
          <w:p w14:paraId="5317A1E6" w14:textId="13510182" w:rsidR="00903D61" w:rsidRPr="00CE54A8" w:rsidRDefault="00903D61" w:rsidP="00F73F2A">
            <w:pPr>
              <w:pStyle w:val="Exhibittext"/>
            </w:pPr>
            <w:r w:rsidRPr="00CE54A8">
              <w:t xml:space="preserve">In “Using the Department of Labor’s ‘My Next Move’ to Improve Career Preparedness,” Koys </w:t>
            </w:r>
            <w:r w:rsidR="00A92270">
              <w:fldChar w:fldCharType="begin"/>
            </w:r>
            <w:r w:rsidR="00A92270">
              <w:instrText xml:space="preserve"> ADDIN EN.CITE &lt;EndNote&gt;&lt;Cite ExcludeAuth="1"&gt;&lt;Author&gt;Koys&lt;/Author&gt;&lt;Year&gt;2016&lt;/Year&gt;&lt;RecNum&gt;166&lt;/RecNum&gt;&lt;DisplayText&gt;(2016)&lt;/DisplayText&gt;&lt;record&gt;&lt;rec-number&gt;166&lt;/rec-number&gt;&lt;foreign-keys&gt;&lt;key app="EN" db-id="exawddvxhxs9ptete5tpwe9gexpwwvzprptd" timestamp="1503680555"&gt;166&lt;/key&gt;&lt;/foreign-keys&gt;&lt;ref-type name="Journal Article"&gt;17&lt;/ref-type&gt;&lt;contributors&gt;&lt;authors&gt;&lt;author&gt;Koys, D. J.&lt;/author&gt;&lt;/authors&gt;&lt;/contributors&gt;&lt;titles&gt;&lt;title&gt;Using the Department of Labor’s “My Next Move” to improve career preparedness&lt;/title&gt;&lt;secondary-title&gt;Journal of Management Education&lt;/secondary-title&gt;&lt;/titles&gt;&lt;periodical&gt;&lt;full-title&gt;Journal of Management Education&lt;/full-title&gt;&lt;/periodical&gt;&lt;pages&gt;94-117&lt;/pages&gt;&lt;volume&gt;41&lt;/volume&gt;&lt;number&gt;1&lt;/number&gt;&lt;dates&gt;&lt;year&gt;2016&lt;/year&gt;&lt;/dates&gt;&lt;urls&gt;&lt;/urls&gt;&lt;/record&gt;&lt;/Cite&gt;&lt;/EndNote&gt;</w:instrText>
            </w:r>
            <w:r w:rsidR="00A92270">
              <w:fldChar w:fldCharType="separate"/>
            </w:r>
            <w:r w:rsidR="00A92270">
              <w:rPr>
                <w:noProof/>
              </w:rPr>
              <w:t>(</w:t>
            </w:r>
            <w:hyperlink w:anchor="_ENREF_20" w:tooltip="Koys, 2016 #166" w:history="1">
              <w:r w:rsidR="00697ECC">
                <w:rPr>
                  <w:noProof/>
                </w:rPr>
                <w:t>2016</w:t>
              </w:r>
            </w:hyperlink>
            <w:r w:rsidR="00A92270">
              <w:rPr>
                <w:noProof/>
              </w:rPr>
              <w:t>)</w:t>
            </w:r>
            <w:r w:rsidR="00A92270">
              <w:fldChar w:fldCharType="end"/>
            </w:r>
            <w:r w:rsidRPr="00CE54A8">
              <w:t xml:space="preserve"> looked at treatment and control groups to determine the impact of the My Next Move tool on occupational knowledge acquisition and career preparedness status. Both variables were increased significantly by use of the tool, and the author suggests ways in which classroom instructors can use the tool to assist students with job search processes</w:t>
            </w:r>
            <w:r w:rsidRPr="00CE54A8">
              <w:rPr>
                <w:rStyle w:val="Hyperlink"/>
                <w:rFonts w:ascii="Arial" w:hAnsi="Arial"/>
                <w:sz w:val="18"/>
              </w:rPr>
              <w:t>.</w:t>
            </w:r>
          </w:p>
        </w:tc>
      </w:tr>
    </w:tbl>
    <w:p w14:paraId="534641A0" w14:textId="77777777" w:rsidR="00903D61" w:rsidRDefault="00903D61" w:rsidP="00903D61">
      <w:pPr>
        <w:pStyle w:val="Exhibitsource"/>
      </w:pPr>
    </w:p>
    <w:p w14:paraId="51E097D0" w14:textId="5FC497CA" w:rsidR="007B2345" w:rsidRPr="00CE05A8" w:rsidRDefault="007B2345" w:rsidP="007B2345">
      <w:pPr>
        <w:pStyle w:val="Heading4"/>
      </w:pPr>
      <w:r w:rsidRPr="00CE05A8">
        <w:t xml:space="preserve">U.S. Armed Forces </w:t>
      </w:r>
    </w:p>
    <w:p w14:paraId="302CF349" w14:textId="0D58F59E" w:rsidR="007B2345" w:rsidRPr="00D862C0" w:rsidRDefault="007B2345" w:rsidP="007B2345">
      <w:pPr>
        <w:pStyle w:val="BodyText"/>
      </w:pPr>
      <w:r w:rsidRPr="00D862C0">
        <w:t>The U.S. military has recognized the value of O*NET data and career tools in its various transition programs, recruiting activities, and human systems development projects. Presented here</w:t>
      </w:r>
      <w:r>
        <w:t xml:space="preserve"> and in Exhibit </w:t>
      </w:r>
      <w:r w:rsidR="00312F84">
        <w:t>A-</w:t>
      </w:r>
      <w:r>
        <w:t>15</w:t>
      </w:r>
      <w:r w:rsidRPr="00D862C0">
        <w:t xml:space="preserve"> are a few examples of the </w:t>
      </w:r>
      <w:r>
        <w:t>variety</w:t>
      </w:r>
      <w:r w:rsidRPr="00D862C0">
        <w:t xml:space="preserve"> of O*NET products being put to work in the armed forces.</w:t>
      </w:r>
    </w:p>
    <w:p w14:paraId="477E0080" w14:textId="28D35DE8" w:rsidR="007B2345" w:rsidRDefault="007B2345" w:rsidP="007B2345">
      <w:pPr>
        <w:pStyle w:val="BodyText"/>
      </w:pPr>
      <w:r>
        <w:t xml:space="preserve">As described in Section A.2.1, </w:t>
      </w:r>
      <w:r w:rsidRPr="00D862C0">
        <w:t>My Next Move for Veterans is designed for U.S. veterans who are current job seekers. Th</w:t>
      </w:r>
      <w:r>
        <w:t>is</w:t>
      </w:r>
      <w:r w:rsidRPr="00D862C0">
        <w:t xml:space="preserve"> interactive tool helps vet</w:t>
      </w:r>
      <w:r>
        <w:t>eran</w:t>
      </w:r>
      <w:r w:rsidRPr="00D862C0">
        <w:t xml:space="preserve">s learn about their career options. The site has tasks, skills, salary information, job listings, and more for over 900 different careers. Veterans can find careers through </w:t>
      </w:r>
      <w:r>
        <w:t xml:space="preserve">searching </w:t>
      </w:r>
      <w:r w:rsidRPr="00D862C0">
        <w:t>keyword</w:t>
      </w:r>
      <w:r>
        <w:t>s,</w:t>
      </w:r>
      <w:r w:rsidRPr="00D862C0">
        <w:t xml:space="preserve"> by browsing industries that employ different types of workers</w:t>
      </w:r>
      <w:r>
        <w:t>,</w:t>
      </w:r>
      <w:r w:rsidRPr="00D862C0">
        <w:t xml:space="preserve"> or by discovering civilian careers that are similar to their job</w:t>
      </w:r>
      <w:r>
        <w:t>s</w:t>
      </w:r>
      <w:r w:rsidRPr="00D862C0">
        <w:t xml:space="preserve"> in the military. Veterans can also take advantage of the O*NET Interest Profiler, a tool that offers personalized career suggestions based on a person</w:t>
      </w:r>
      <w:r>
        <w:t>’</w:t>
      </w:r>
      <w:r w:rsidRPr="00D862C0">
        <w:t>s interests and level of work experience.</w:t>
      </w:r>
    </w:p>
    <w:p w14:paraId="47E60531" w14:textId="4FC646E7" w:rsidR="007B2345" w:rsidRDefault="007B2345" w:rsidP="007B2345">
      <w:pPr>
        <w:pStyle w:val="BodyText"/>
        <w:rPr>
          <w:rFonts w:cs="Times New Roman"/>
          <w:color w:val="000000"/>
          <w:szCs w:val="24"/>
          <w:shd w:val="clear" w:color="auto" w:fill="FFFFFF"/>
        </w:rPr>
      </w:pPr>
      <w:r>
        <w:t>Nebraska Workforce Development worked with a transition assistance program at Offutt Air Force Base in which O*NET OnLine was used to help individuals leaving military service</w:t>
      </w:r>
      <w:r w:rsidR="00B75B80">
        <w:t xml:space="preserve"> </w:t>
      </w:r>
      <w:r>
        <w:t xml:space="preserve">determine how their skills and military experience could relate to occupations and career possibilities in the civilian sector. </w:t>
      </w:r>
      <w:r w:rsidRPr="00EF4513">
        <w:rPr>
          <w:rFonts w:cs="Times New Roman"/>
          <w:color w:val="000000"/>
          <w:szCs w:val="24"/>
          <w:shd w:val="clear" w:color="auto" w:fill="FFFFFF"/>
        </w:rPr>
        <w:t>A crosswalk was used to link military occupations to corresponding O*NET SOC occupations, and particip</w:t>
      </w:r>
      <w:r>
        <w:rPr>
          <w:rFonts w:cs="Times New Roman"/>
          <w:color w:val="000000"/>
          <w:szCs w:val="24"/>
          <w:shd w:val="clear" w:color="auto" w:fill="FFFFFF"/>
        </w:rPr>
        <w:t>an</w:t>
      </w:r>
      <w:r w:rsidRPr="00EF4513">
        <w:rPr>
          <w:rFonts w:cs="Times New Roman"/>
          <w:color w:val="000000"/>
          <w:szCs w:val="24"/>
          <w:shd w:val="clear" w:color="auto" w:fill="FFFFFF"/>
        </w:rPr>
        <w:t xml:space="preserve">ts received instruction in the use of O*NET as not just a career identification </w:t>
      </w:r>
      <w:r>
        <w:rPr>
          <w:rFonts w:cs="Times New Roman"/>
          <w:color w:val="000000"/>
          <w:szCs w:val="24"/>
          <w:shd w:val="clear" w:color="auto" w:fill="FFFFFF"/>
        </w:rPr>
        <w:t xml:space="preserve">and job search tool, but also a </w:t>
      </w:r>
      <w:r w:rsidRPr="00EF4513">
        <w:rPr>
          <w:rFonts w:cs="Times New Roman"/>
          <w:color w:val="000000"/>
          <w:szCs w:val="24"/>
          <w:shd w:val="clear" w:color="auto" w:fill="FFFFFF"/>
        </w:rPr>
        <w:t>source of lan</w:t>
      </w:r>
      <w:r>
        <w:rPr>
          <w:rFonts w:cs="Times New Roman"/>
          <w:color w:val="000000"/>
          <w:szCs w:val="24"/>
          <w:shd w:val="clear" w:color="auto" w:fill="FFFFFF"/>
        </w:rPr>
        <w:t>guage to use in resume writing (</w:t>
      </w:r>
      <w:hyperlink r:id="rId122" w:history="1">
        <w:r w:rsidRPr="00142A3E">
          <w:rPr>
            <w:rStyle w:val="Hyperlink"/>
            <w:rFonts w:cs="Times New Roman"/>
            <w:szCs w:val="24"/>
            <w:shd w:val="clear" w:color="auto" w:fill="FFFFFF"/>
          </w:rPr>
          <w:t>https://www.doleta.gov/Programs/onet/ne-offutt.cfm</w:t>
        </w:r>
      </w:hyperlink>
      <w:r>
        <w:rPr>
          <w:rFonts w:cs="Times New Roman"/>
          <w:color w:val="000000"/>
          <w:szCs w:val="24"/>
          <w:shd w:val="clear" w:color="auto" w:fill="FFFFFF"/>
        </w:rPr>
        <w:t>).</w:t>
      </w:r>
    </w:p>
    <w:p w14:paraId="5E6208B5" w14:textId="43988A3B" w:rsidR="007B2345" w:rsidRDefault="007B2345" w:rsidP="007B2345">
      <w:pPr>
        <w:pStyle w:val="BodyText"/>
        <w:rPr>
          <w:rFonts w:cs="Times New Roman"/>
          <w:color w:val="000000"/>
          <w:szCs w:val="24"/>
          <w:shd w:val="clear" w:color="auto" w:fill="FFFFFF"/>
        </w:rPr>
      </w:pPr>
      <w:r>
        <w:rPr>
          <w:rFonts w:cs="Times New Roman"/>
          <w:color w:val="000000"/>
          <w:szCs w:val="24"/>
          <w:shd w:val="clear" w:color="auto" w:fill="FFFFFF"/>
        </w:rPr>
        <w:t>The Army Study to Assess</w:t>
      </w:r>
      <w:r w:rsidR="00B75B80">
        <w:rPr>
          <w:rFonts w:cs="Times New Roman"/>
          <w:color w:val="000000"/>
          <w:szCs w:val="24"/>
          <w:shd w:val="clear" w:color="auto" w:fill="FFFFFF"/>
        </w:rPr>
        <w:t xml:space="preserve"> </w:t>
      </w:r>
      <w:r>
        <w:rPr>
          <w:rFonts w:cs="Times New Roman"/>
          <w:color w:val="000000"/>
          <w:szCs w:val="24"/>
          <w:shd w:val="clear" w:color="auto" w:fill="FFFFFF"/>
        </w:rPr>
        <w:t>Risk and Resilience in Servicemembers (ARMY STARRS) used data from the 246 descriptive dimensions for worker requirements, occupational requirements, and worker characteristics reported by O*NET to derive summary dimensions of military occupations. These dimensions are used to classify military occupations in terms of their job conditions. Future Army research will use these dimensions to assess the relationship between job characteristics and soldier outcomes. This research includes studies identifying the risk and resilience factors related to service member suicides (</w:t>
      </w:r>
      <w:hyperlink r:id="rId123" w:anchor="/list/publications" w:history="1">
        <w:r w:rsidRPr="00435B43">
          <w:rPr>
            <w:rStyle w:val="Hyperlink"/>
            <w:rFonts w:cs="Times New Roman"/>
            <w:szCs w:val="24"/>
            <w:shd w:val="clear" w:color="auto" w:fill="FFFFFF"/>
          </w:rPr>
          <w:t>http://starrs-ls.org/#/list/</w:t>
        </w:r>
        <w:r w:rsidRPr="00435B43">
          <w:rPr>
            <w:rStyle w:val="Hyperlink"/>
            <w:rFonts w:cs="Times New Roman"/>
            <w:szCs w:val="24"/>
            <w:shd w:val="clear" w:color="auto" w:fill="FFFFFF"/>
          </w:rPr>
          <w:br/>
          <w:t>publications</w:t>
        </w:r>
      </w:hyperlink>
      <w:r>
        <w:rPr>
          <w:rFonts w:cs="Times New Roman"/>
          <w:color w:val="000000"/>
          <w:szCs w:val="24"/>
          <w:shd w:val="clear" w:color="auto" w:fill="FFFFFF"/>
        </w:rPr>
        <w:t>).</w:t>
      </w:r>
    </w:p>
    <w:p w14:paraId="71F4F4C6" w14:textId="486C5F01" w:rsidR="007B2345" w:rsidRPr="00D862C0" w:rsidRDefault="007B2345" w:rsidP="007B2345">
      <w:pPr>
        <w:pStyle w:val="BodyText"/>
      </w:pPr>
      <w:r w:rsidRPr="00D862C0">
        <w:rPr>
          <w:rFonts w:ascii="&amp;quot" w:hAnsi="&amp;quot"/>
          <w:color w:val="111111"/>
          <w:sz w:val="26"/>
          <w:szCs w:val="26"/>
        </w:rPr>
        <w:t>The</w:t>
      </w:r>
      <w:r w:rsidRPr="00D862C0">
        <w:rPr>
          <w:rFonts w:ascii="&amp;quot" w:hAnsi="&amp;quot"/>
          <w:b/>
          <w:color w:val="111111"/>
          <w:sz w:val="26"/>
          <w:szCs w:val="26"/>
        </w:rPr>
        <w:t xml:space="preserve"> </w:t>
      </w:r>
      <w:r w:rsidRPr="00D862C0">
        <w:rPr>
          <w:rFonts w:ascii="&amp;quot" w:hAnsi="&amp;quot"/>
          <w:color w:val="111111"/>
          <w:szCs w:val="26"/>
        </w:rPr>
        <w:t>North Carolina Military Foundation</w:t>
      </w:r>
      <w:r w:rsidRPr="00D862C0">
        <w:t xml:space="preserve"> teamed with the </w:t>
      </w:r>
      <w:r w:rsidRPr="00D862C0">
        <w:rPr>
          <w:rFonts w:ascii="&amp;quot" w:hAnsi="&amp;quot"/>
          <w:color w:val="111111"/>
          <w:szCs w:val="26"/>
        </w:rPr>
        <w:t>North Carolina Military Business Center</w:t>
      </w:r>
      <w:r w:rsidRPr="00D862C0">
        <w:t xml:space="preserve"> to create a database and interactive </w:t>
      </w:r>
      <w:r w:rsidR="008421A2">
        <w:t>Web site</w:t>
      </w:r>
      <w:r w:rsidRPr="00D862C0">
        <w:t xml:space="preserve"> that enables businesses to link their needs to the competencies of troops exiting the military. One of the challenges faced by troops and business leaders alike is identifying the knowledge, skills, and abilities shared by military and civilian jobs. Using a keyword related to a job opening, employers are able to search for related military occupations and information on how many military personnel in these occupations are returning annually to civilian jobs. </w:t>
      </w:r>
      <w:r>
        <w:t>They</w:t>
      </w:r>
      <w:r w:rsidRPr="00D862C0">
        <w:t xml:space="preserve"> can view additional information about these occupations, including a list of related civilian job titles. Further exploration is available through a link to the related occupations in O*NET OnLine. This </w:t>
      </w:r>
      <w:r w:rsidR="008421A2">
        <w:t>Web site</w:t>
      </w:r>
      <w:r w:rsidRPr="00D862C0">
        <w:t xml:space="preserve"> helps employers and transitioning military personnel come together through the common language of the O*NET system (</w:t>
      </w:r>
      <w:hyperlink r:id="rId124" w:history="1">
        <w:r w:rsidRPr="00440FEA">
          <w:rPr>
            <w:rStyle w:val="Hyperlink"/>
          </w:rPr>
          <w:t>http://www.ncmbc.us/</w:t>
        </w:r>
      </w:hyperlink>
      <w:r w:rsidRPr="00D862C0">
        <w:t>).</w:t>
      </w:r>
    </w:p>
    <w:p w14:paraId="0D4D50F3" w14:textId="4F143C6A" w:rsidR="00C16F76" w:rsidRDefault="007B2345" w:rsidP="00803BC6">
      <w:pPr>
        <w:pStyle w:val="BodyText"/>
        <w:rPr>
          <w:rFonts w:ascii="Arial" w:eastAsia="Times New Roman" w:hAnsi="Arial"/>
          <w:b/>
          <w:szCs w:val="20"/>
        </w:rPr>
      </w:pPr>
      <w:r w:rsidRPr="00D862C0">
        <w:t xml:space="preserve">The Office of the Secretary of Defense enlisted the RAND National Defense Research Institute to convene a panel of experts to provide assistance in refining the implementation of the Department of Defense </w:t>
      </w:r>
      <w:r>
        <w:t>h</w:t>
      </w:r>
      <w:r w:rsidRPr="00D862C0">
        <w:t xml:space="preserve">uman </w:t>
      </w:r>
      <w:r>
        <w:t>c</w:t>
      </w:r>
      <w:r w:rsidRPr="00D862C0">
        <w:t xml:space="preserve">apital </w:t>
      </w:r>
      <w:r>
        <w:t>s</w:t>
      </w:r>
      <w:r w:rsidRPr="00D862C0">
        <w:t xml:space="preserve">trategy. The goal of the </w:t>
      </w:r>
      <w:r>
        <w:t>strategy</w:t>
      </w:r>
      <w:r w:rsidRPr="00D862C0">
        <w:t xml:space="preserve"> is to develop a foundation for military personnel management. A major component of this goal is a competency-based occupational analysis system. In the </w:t>
      </w:r>
      <w:r w:rsidRPr="00D862C0">
        <w:rPr>
          <w:i/>
        </w:rPr>
        <w:t>Final Report of the Panel on the Department of Defense Human Capital Strategy</w:t>
      </w:r>
      <w:r w:rsidRPr="00D862C0">
        <w:t xml:space="preserve"> </w:t>
      </w:r>
      <w:r w:rsidRPr="00D862C0">
        <w:fldChar w:fldCharType="begin"/>
      </w:r>
      <w:r w:rsidR="00F73F2A">
        <w:instrText xml:space="preserve"> ADDIN EN.CITE &lt;EndNote&gt;&lt;Cite&gt;&lt;Author&gt;Hanser&lt;/Author&gt;&lt;Year&gt;2008&lt;/Year&gt;&lt;RecNum&gt;100&lt;/RecNum&gt;&lt;DisplayText&gt;(Hanser et al., 2008)&lt;/DisplayText&gt;&lt;record&gt;&lt;rec-number&gt;100&lt;/rec-number&gt;&lt;foreign-keys&gt;&lt;key app="EN" db-id="exawddvxhxs9ptete5tpwe9gexpwwvzprptd" timestamp="1309129997"&gt;100&lt;/key&gt;&lt;/foreign-keys&gt;&lt;ref-type name="Book"&gt;6&lt;/ref-type&gt;&lt;contributors&gt;&lt;authors&gt;&lt;author&gt;Hanser, L. M.&lt;/author&gt;&lt;author&gt;Campbell, J.&lt;/author&gt;&lt;author&gt;Pearlman, K.&lt;/author&gt;&lt;author&gt;Petho, F.&lt;/author&gt;&lt;author&gt;Plewes, T.&lt;/author&gt;&lt;author&gt;Spenner, K.&lt;/author&gt;&lt;/authors&gt;&lt;/contributors&gt;&lt;titles&gt;&lt;title&gt;Final report of the panel on the Department of Defense human capital strategy&lt;/title&gt;&lt;/titles&gt;&lt;dates&gt;&lt;year&gt;2008&lt;/year&gt;&lt;/dates&gt;&lt;pub-location&gt;Report prepared for the Office of the Secretary of Defense by the RAND Corporation. Retrieved from http://www.rand.org/content/dam/rand/pubs/technical_reports/2008/RAND_TR610.pdf &lt;/pub-location&gt;&lt;urls&gt;&lt;/urls&gt;&lt;/record&gt;&lt;/Cite&gt;&lt;/EndNote&gt;</w:instrText>
      </w:r>
      <w:r w:rsidRPr="00D862C0">
        <w:fldChar w:fldCharType="separate"/>
      </w:r>
      <w:r w:rsidRPr="00D862C0">
        <w:rPr>
          <w:noProof/>
        </w:rPr>
        <w:t>(</w:t>
      </w:r>
      <w:hyperlink w:anchor="_ENREF_16" w:tooltip="Hanser, 2008 #100" w:history="1">
        <w:r w:rsidR="00697ECC" w:rsidRPr="00D862C0">
          <w:rPr>
            <w:noProof/>
          </w:rPr>
          <w:t>Hanser et al., 2008</w:t>
        </w:r>
      </w:hyperlink>
      <w:r w:rsidRPr="00D862C0">
        <w:rPr>
          <w:noProof/>
        </w:rPr>
        <w:t>)</w:t>
      </w:r>
      <w:r w:rsidRPr="00D862C0">
        <w:fldChar w:fldCharType="end"/>
      </w:r>
      <w:r w:rsidRPr="00D862C0">
        <w:t xml:space="preserve">, the panel members concluded that O*NET “has the potential to provide a framework for developing much of the common language and functionality desired in a new </w:t>
      </w:r>
      <w:r w:rsidRPr="00036F85">
        <w:t xml:space="preserve">DoD </w:t>
      </w:r>
      <w:r>
        <w:t>system.</w:t>
      </w:r>
      <w:r w:rsidRPr="00D862C0">
        <w:t>”</w:t>
      </w:r>
      <w:r w:rsidR="00C16F76">
        <w:br w:type="page"/>
      </w:r>
    </w:p>
    <w:p w14:paraId="7F4A6D23" w14:textId="080BBC74" w:rsidR="00903D61" w:rsidRPr="00A43A6E" w:rsidRDefault="00903D61" w:rsidP="00903D61">
      <w:pPr>
        <w:pStyle w:val="Exhibit"/>
      </w:pPr>
      <w:bookmarkStart w:id="151" w:name="_Toc491424229"/>
      <w:bookmarkStart w:id="152" w:name="_Toc491425326"/>
      <w:bookmarkStart w:id="153" w:name="_Toc524351022"/>
      <w:r w:rsidRPr="00A43A6E">
        <w:t xml:space="preserve">Exhibit </w:t>
      </w:r>
      <w:r w:rsidR="00312F84">
        <w:t>A-</w:t>
      </w:r>
      <w:r w:rsidRPr="00A43A6E">
        <w:t>15</w:t>
      </w:r>
      <w:r>
        <w:t>.</w:t>
      </w:r>
      <w:r w:rsidR="00EB7D81">
        <w:tab/>
      </w:r>
      <w:r w:rsidRPr="00A43A6E">
        <w:t>U.S. Armed Forces</w:t>
      </w:r>
      <w:bookmarkEnd w:id="151"/>
      <w:bookmarkEnd w:id="152"/>
      <w:bookmarkEnd w:id="153"/>
    </w:p>
    <w:tbl>
      <w:tblPr>
        <w:tblStyle w:val="TableGrid"/>
        <w:tblW w:w="9450" w:type="dxa"/>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2160"/>
        <w:gridCol w:w="7290"/>
      </w:tblGrid>
      <w:tr w:rsidR="00903D61" w:rsidRPr="00CE54A8" w14:paraId="02A0C568" w14:textId="77777777" w:rsidTr="00C16F76">
        <w:tc>
          <w:tcPr>
            <w:tcW w:w="2160" w:type="dxa"/>
            <w:shd w:val="clear" w:color="auto" w:fill="D9D9D9" w:themeFill="background1" w:themeFillShade="D9"/>
          </w:tcPr>
          <w:p w14:paraId="6549DD63" w14:textId="77777777" w:rsidR="00903D61" w:rsidRPr="00CE54A8" w:rsidRDefault="00903D61" w:rsidP="00F73F2A">
            <w:pPr>
              <w:pStyle w:val="Exhibitheaders"/>
            </w:pPr>
            <w:r w:rsidRPr="00CE54A8">
              <w:t>Organization</w:t>
            </w:r>
          </w:p>
        </w:tc>
        <w:tc>
          <w:tcPr>
            <w:tcW w:w="7290" w:type="dxa"/>
            <w:shd w:val="clear" w:color="auto" w:fill="D9D9D9" w:themeFill="background1" w:themeFillShade="D9"/>
          </w:tcPr>
          <w:p w14:paraId="5DBEFA9A" w14:textId="77777777" w:rsidR="00903D61" w:rsidRPr="00CE54A8" w:rsidRDefault="00903D61" w:rsidP="00F73F2A">
            <w:pPr>
              <w:pStyle w:val="Exhibitheaders"/>
            </w:pPr>
            <w:r w:rsidRPr="00CE54A8">
              <w:t>Description and URL</w:t>
            </w:r>
          </w:p>
        </w:tc>
      </w:tr>
      <w:tr w:rsidR="00903D61" w:rsidRPr="00CE54A8" w14:paraId="6F2C98CF" w14:textId="77777777" w:rsidTr="00F73F2A">
        <w:trPr>
          <w:trHeight w:val="864"/>
        </w:trPr>
        <w:tc>
          <w:tcPr>
            <w:tcW w:w="2160" w:type="dxa"/>
            <w:noWrap/>
            <w:hideMark/>
          </w:tcPr>
          <w:p w14:paraId="6CC1E9FD" w14:textId="77777777" w:rsidR="00903D61" w:rsidRPr="00CE54A8" w:rsidRDefault="00903D61" w:rsidP="00F73F2A">
            <w:pPr>
              <w:pStyle w:val="Exhibittext"/>
              <w:rPr>
                <w:color w:val="000000"/>
              </w:rPr>
            </w:pPr>
            <w:r w:rsidRPr="00CE54A8">
              <w:rPr>
                <w:color w:val="000000"/>
              </w:rPr>
              <w:t>Navy Manpower Analysis Center</w:t>
            </w:r>
          </w:p>
        </w:tc>
        <w:tc>
          <w:tcPr>
            <w:tcW w:w="7290" w:type="dxa"/>
            <w:hideMark/>
          </w:tcPr>
          <w:p w14:paraId="663A8C7E" w14:textId="77777777" w:rsidR="00903D61" w:rsidRPr="00CE54A8" w:rsidRDefault="00903D61" w:rsidP="00F73F2A">
            <w:pPr>
              <w:pStyle w:val="Exhibittext"/>
              <w:rPr>
                <w:color w:val="000000"/>
              </w:rPr>
            </w:pPr>
            <w:r w:rsidRPr="00CE54A8">
              <w:rPr>
                <w:color w:val="000000"/>
              </w:rPr>
              <w:t>Uses O*NET data in its work to develop occupational standards that serve as a basis for training and career development. The O*NET skills taxonomy is used to categorize task statements as part of the process to develop the standards</w:t>
            </w:r>
            <w:r w:rsidRPr="00CE54A8">
              <w:t xml:space="preserve">: </w:t>
            </w:r>
            <w:hyperlink r:id="rId125" w:history="1">
              <w:r w:rsidRPr="00CE54A8">
                <w:rPr>
                  <w:rStyle w:val="Hyperlink"/>
                  <w:rFonts w:ascii="Arial" w:hAnsi="Arial"/>
                  <w:sz w:val="18"/>
                </w:rPr>
                <w:t>http://www.public.navy.mil/bupers-npc/organization/navmac/Pages/default3.aspx</w:t>
              </w:r>
            </w:hyperlink>
            <w:r w:rsidRPr="00CE54A8">
              <w:rPr>
                <w:rStyle w:val="Hyperlink"/>
                <w:rFonts w:ascii="Arial" w:hAnsi="Arial"/>
                <w:sz w:val="18"/>
              </w:rPr>
              <w:t>.</w:t>
            </w:r>
          </w:p>
        </w:tc>
      </w:tr>
      <w:tr w:rsidR="00903D61" w:rsidRPr="00CE54A8" w14:paraId="5FB09CA7" w14:textId="77777777" w:rsidTr="00F73F2A">
        <w:trPr>
          <w:trHeight w:val="576"/>
        </w:trPr>
        <w:tc>
          <w:tcPr>
            <w:tcW w:w="2160" w:type="dxa"/>
            <w:noWrap/>
            <w:hideMark/>
          </w:tcPr>
          <w:p w14:paraId="1CEF31A4" w14:textId="77777777" w:rsidR="00903D61" w:rsidRPr="00CE54A8" w:rsidRDefault="00903D61" w:rsidP="00F73F2A">
            <w:pPr>
              <w:pStyle w:val="Exhibittext"/>
              <w:rPr>
                <w:color w:val="000000"/>
              </w:rPr>
            </w:pPr>
            <w:r w:rsidRPr="00CE54A8">
              <w:rPr>
                <w:color w:val="000000"/>
              </w:rPr>
              <w:t>U.S. Department of Defense</w:t>
            </w:r>
          </w:p>
        </w:tc>
        <w:tc>
          <w:tcPr>
            <w:tcW w:w="7290" w:type="dxa"/>
            <w:hideMark/>
          </w:tcPr>
          <w:p w14:paraId="1F501E8C" w14:textId="23C38AA4" w:rsidR="00903D61" w:rsidRPr="00CE54A8" w:rsidRDefault="00903D61" w:rsidP="00446FE5">
            <w:pPr>
              <w:pStyle w:val="Exhibittext"/>
              <w:rPr>
                <w:color w:val="000000"/>
              </w:rPr>
            </w:pPr>
            <w:r w:rsidRPr="00CE54A8">
              <w:rPr>
                <w:color w:val="000000"/>
              </w:rPr>
              <w:t xml:space="preserve">The Armed Services Vocational Aptitude Battery (ASVAB) uses O*NET data to broaden occupational choices for </w:t>
            </w:r>
            <w:r w:rsidR="00446FE5" w:rsidRPr="00446FE5">
              <w:rPr>
                <w:color w:val="000000"/>
              </w:rPr>
              <w:t>nearly 600,000 ASVAB participants annually at more than</w:t>
            </w:r>
            <w:r w:rsidR="00446FE5">
              <w:rPr>
                <w:color w:val="000000"/>
              </w:rPr>
              <w:t xml:space="preserve"> 17,000 American high schools: </w:t>
            </w:r>
            <w:hyperlink r:id="rId126" w:history="1">
              <w:r w:rsidR="00446FE5" w:rsidRPr="00446FE5">
                <w:rPr>
                  <w:rStyle w:val="Hyperlink"/>
                  <w:rFonts w:ascii="Arial" w:hAnsi="Arial"/>
                  <w:sz w:val="18"/>
                </w:rPr>
                <w:t>https://www.asvabprogram.com</w:t>
              </w:r>
            </w:hyperlink>
          </w:p>
        </w:tc>
      </w:tr>
      <w:tr w:rsidR="00903D61" w:rsidRPr="00CE54A8" w14:paraId="617C17C9" w14:textId="77777777" w:rsidTr="00F73F2A">
        <w:trPr>
          <w:trHeight w:val="588"/>
        </w:trPr>
        <w:tc>
          <w:tcPr>
            <w:tcW w:w="2160" w:type="dxa"/>
            <w:noWrap/>
            <w:hideMark/>
          </w:tcPr>
          <w:p w14:paraId="15768A90" w14:textId="77777777" w:rsidR="00903D61" w:rsidRPr="00CE54A8" w:rsidRDefault="00903D61" w:rsidP="00F73F2A">
            <w:pPr>
              <w:pStyle w:val="Exhibittext"/>
              <w:rPr>
                <w:color w:val="000000"/>
              </w:rPr>
            </w:pPr>
            <w:r w:rsidRPr="00CE54A8">
              <w:rPr>
                <w:color w:val="000000"/>
              </w:rPr>
              <w:t>U.S. Navy Transition Assistance Program</w:t>
            </w:r>
          </w:p>
        </w:tc>
        <w:tc>
          <w:tcPr>
            <w:tcW w:w="7290" w:type="dxa"/>
            <w:hideMark/>
          </w:tcPr>
          <w:p w14:paraId="7FAE6C42" w14:textId="77777777" w:rsidR="00903D61" w:rsidRPr="00CE54A8" w:rsidRDefault="00903D61" w:rsidP="00F73F2A">
            <w:pPr>
              <w:pStyle w:val="Exhibittext"/>
              <w:rPr>
                <w:color w:val="000000"/>
              </w:rPr>
            </w:pPr>
            <w:r w:rsidRPr="00CE54A8">
              <w:rPr>
                <w:color w:val="000000"/>
              </w:rPr>
              <w:t>As part of a program for service members transitioning to civilian life, the Navy uses O*NET's Career Assessment Tool to help counsel those wanting to make a career change that requires additional education</w:t>
            </w:r>
            <w:r w:rsidRPr="00CE54A8">
              <w:t>:</w:t>
            </w:r>
            <w:r w:rsidRPr="00CE54A8">
              <w:rPr>
                <w:color w:val="000000"/>
              </w:rPr>
              <w:t xml:space="preserve"> </w:t>
            </w:r>
            <w:hyperlink r:id="rId127" w:history="1">
              <w:r w:rsidRPr="00CE54A8">
                <w:rPr>
                  <w:rStyle w:val="Hyperlink"/>
                  <w:rFonts w:ascii="Arial" w:hAnsi="Arial"/>
                  <w:sz w:val="18"/>
                </w:rPr>
                <w:t>http://www.navy.mil/ah_online/documents/TGPS.pdf</w:t>
              </w:r>
            </w:hyperlink>
          </w:p>
        </w:tc>
      </w:tr>
      <w:tr w:rsidR="00903D61" w:rsidRPr="00CE54A8" w14:paraId="618B1FD4" w14:textId="77777777" w:rsidTr="00F73F2A">
        <w:trPr>
          <w:trHeight w:val="588"/>
        </w:trPr>
        <w:tc>
          <w:tcPr>
            <w:tcW w:w="2160" w:type="dxa"/>
            <w:noWrap/>
          </w:tcPr>
          <w:p w14:paraId="70A964F1" w14:textId="77777777" w:rsidR="00903D61" w:rsidRPr="00CE54A8" w:rsidRDefault="00903D61" w:rsidP="00F73F2A">
            <w:pPr>
              <w:pStyle w:val="Exhibittext"/>
              <w:rPr>
                <w:color w:val="000000"/>
              </w:rPr>
            </w:pPr>
            <w:r w:rsidRPr="00CE54A8">
              <w:rPr>
                <w:color w:val="000000"/>
              </w:rPr>
              <w:t>Air Force Personnel Center</w:t>
            </w:r>
          </w:p>
        </w:tc>
        <w:tc>
          <w:tcPr>
            <w:tcW w:w="7290" w:type="dxa"/>
          </w:tcPr>
          <w:p w14:paraId="2D92531C" w14:textId="77777777" w:rsidR="00903D61" w:rsidRPr="00CE54A8" w:rsidRDefault="00903D61" w:rsidP="00F73F2A">
            <w:pPr>
              <w:pStyle w:val="Exhibittext"/>
              <w:rPr>
                <w:color w:val="000000"/>
              </w:rPr>
            </w:pPr>
            <w:r w:rsidRPr="00CE54A8">
              <w:rPr>
                <w:color w:val="000000"/>
              </w:rPr>
              <w:t>O*NET is used in a program that identifies those most likely to succeed as operators of remotely piloted aircraft or sensors. O*NET’s Content Model is part of the framework for selection batteries for these two positions</w:t>
            </w:r>
            <w:r w:rsidRPr="00CE54A8">
              <w:t>:</w:t>
            </w:r>
            <w:r w:rsidRPr="00CE54A8">
              <w:rPr>
                <w:color w:val="000000"/>
              </w:rPr>
              <w:t xml:space="preserve"> </w:t>
            </w:r>
            <w:hyperlink r:id="rId128" w:history="1">
              <w:r w:rsidRPr="00CE54A8">
                <w:rPr>
                  <w:rStyle w:val="Hyperlink"/>
                  <w:rFonts w:ascii="Arial" w:hAnsi="Arial"/>
                  <w:sz w:val="18"/>
                </w:rPr>
                <w:t>http://www.dtic.mil/dtic/tr/fulltext/u2/a554209.pdf</w:t>
              </w:r>
            </w:hyperlink>
            <w:r w:rsidRPr="00CE54A8">
              <w:rPr>
                <w:rStyle w:val="Hyperlink"/>
                <w:rFonts w:ascii="Arial" w:hAnsi="Arial"/>
                <w:sz w:val="18"/>
              </w:rPr>
              <w:t>.</w:t>
            </w:r>
          </w:p>
        </w:tc>
      </w:tr>
    </w:tbl>
    <w:p w14:paraId="3150ECDF" w14:textId="77777777" w:rsidR="00903D61" w:rsidRPr="00A43A6E" w:rsidRDefault="00903D61" w:rsidP="00903D61">
      <w:pPr>
        <w:pStyle w:val="Exhibitsource"/>
      </w:pPr>
    </w:p>
    <w:p w14:paraId="2878C961" w14:textId="77777777" w:rsidR="007B2345" w:rsidRPr="00D862C0" w:rsidRDefault="007B2345" w:rsidP="005908DC">
      <w:pPr>
        <w:pStyle w:val="Heading4"/>
      </w:pPr>
      <w:r w:rsidRPr="00D862C0">
        <w:t>Private Companies and Commercial Products</w:t>
      </w:r>
    </w:p>
    <w:p w14:paraId="3CD25738" w14:textId="2ADA53B3" w:rsidR="007B2345" w:rsidRPr="00CE05A8" w:rsidRDefault="007B2345" w:rsidP="00054567">
      <w:pPr>
        <w:pStyle w:val="BodyText"/>
        <w:rPr>
          <w:rFonts w:cs="Times New Roman"/>
          <w:color w:val="000000"/>
          <w:szCs w:val="24"/>
          <w:shd w:val="clear" w:color="auto" w:fill="FFFFFF"/>
        </w:rPr>
      </w:pPr>
      <w:r w:rsidRPr="00D862C0">
        <w:t xml:space="preserve">Private companies are using O*NET information for both in-house purposes (human resources functions such as job description writing and employee development) and for </w:t>
      </w:r>
      <w:r w:rsidRPr="00CE05A8">
        <w:rPr>
          <w:rFonts w:cs="Times New Roman"/>
          <w:color w:val="000000"/>
          <w:szCs w:val="24"/>
          <w:shd w:val="clear" w:color="auto" w:fill="FFFFFF"/>
        </w:rPr>
        <w:t>commercial product development. The number of products with “O*NET in-it” continues to grow.</w:t>
      </w:r>
      <w:r>
        <w:rPr>
          <w:rFonts w:cs="Times New Roman"/>
          <w:color w:val="000000"/>
          <w:szCs w:val="24"/>
          <w:shd w:val="clear" w:color="auto" w:fill="FFFFFF"/>
        </w:rPr>
        <w:t xml:space="preserve"> </w:t>
      </w:r>
      <w:r w:rsidRPr="00CE05A8">
        <w:rPr>
          <w:rFonts w:cs="Times New Roman"/>
          <w:color w:val="000000"/>
          <w:szCs w:val="24"/>
          <w:shd w:val="clear" w:color="auto" w:fill="FFFFFF"/>
        </w:rPr>
        <w:t xml:space="preserve">Some specific examples are presented below and in Exhibit </w:t>
      </w:r>
      <w:r w:rsidR="00312F84">
        <w:rPr>
          <w:rFonts w:cs="Times New Roman"/>
          <w:color w:val="000000"/>
          <w:szCs w:val="24"/>
          <w:shd w:val="clear" w:color="auto" w:fill="FFFFFF"/>
        </w:rPr>
        <w:t>A-</w:t>
      </w:r>
      <w:r w:rsidRPr="00CE05A8">
        <w:rPr>
          <w:rFonts w:cs="Times New Roman"/>
          <w:color w:val="000000"/>
          <w:szCs w:val="24"/>
          <w:shd w:val="clear" w:color="auto" w:fill="FFFFFF"/>
        </w:rPr>
        <w:t>16.</w:t>
      </w:r>
    </w:p>
    <w:p w14:paraId="6C68D609" w14:textId="343C87DB" w:rsidR="007B2345" w:rsidRDefault="007B2345" w:rsidP="007B2345">
      <w:pPr>
        <w:pStyle w:val="BodyText"/>
        <w:rPr>
          <w:rFonts w:eastAsia="Times New Roman"/>
          <w:szCs w:val="24"/>
        </w:rPr>
      </w:pPr>
      <w:r w:rsidRPr="00CE05A8">
        <w:rPr>
          <w:rFonts w:cs="Times New Roman"/>
          <w:color w:val="000000"/>
          <w:szCs w:val="24"/>
          <w:shd w:val="clear" w:color="auto" w:fill="FFFFFF"/>
        </w:rPr>
        <w:t>HRTMS, a developer of job information and description management software, uses the O*NET occupational taxonomy and Lay Titles database in its collaborative job description tool</w:t>
      </w:r>
      <w:r w:rsidRPr="00014D19">
        <w:rPr>
          <w:rFonts w:eastAsia="Times New Roman"/>
          <w:szCs w:val="24"/>
        </w:rPr>
        <w:t xml:space="preserve">. A human resources professional begins the job description process by matching the job’s title to an O*NET Lay Title. The system then compiles other O*NET information (e.g., tasks, skills, technology) to develop a job description that is tailored to </w:t>
      </w:r>
      <w:r>
        <w:rPr>
          <w:rFonts w:eastAsia="Times New Roman"/>
          <w:szCs w:val="24"/>
        </w:rPr>
        <w:t xml:space="preserve">a company’s needs </w:t>
      </w:r>
      <w:r>
        <w:rPr>
          <w:szCs w:val="24"/>
        </w:rPr>
        <w:t>(</w:t>
      </w:r>
      <w:hyperlink r:id="rId129" w:history="1">
        <w:r w:rsidRPr="00D956F7">
          <w:rPr>
            <w:rStyle w:val="Hyperlink"/>
            <w:rFonts w:eastAsia="Times New Roman"/>
            <w:szCs w:val="24"/>
          </w:rPr>
          <w:t>http://www.hrtms.com/</w:t>
        </w:r>
      </w:hyperlink>
      <w:r>
        <w:rPr>
          <w:rFonts w:eastAsia="Times New Roman"/>
          <w:szCs w:val="24"/>
        </w:rPr>
        <w:t>).</w:t>
      </w:r>
    </w:p>
    <w:p w14:paraId="0CE7F72E" w14:textId="609CA262" w:rsidR="007B2345" w:rsidRPr="00CE05A8" w:rsidRDefault="007B2345" w:rsidP="007B2345">
      <w:pPr>
        <w:pStyle w:val="BodyText"/>
        <w:rPr>
          <w:color w:val="000000"/>
          <w:szCs w:val="24"/>
          <w:shd w:val="clear" w:color="auto" w:fill="FFFFFF"/>
        </w:rPr>
      </w:pPr>
      <w:r w:rsidRPr="00014D19">
        <w:rPr>
          <w:rFonts w:eastAsia="Times New Roman"/>
          <w:szCs w:val="24"/>
        </w:rPr>
        <w:t>Profiles International (PI) is one of many assessment companies that incorporate</w:t>
      </w:r>
      <w:r>
        <w:rPr>
          <w:rFonts w:eastAsia="Times New Roman"/>
          <w:szCs w:val="24"/>
        </w:rPr>
        <w:t xml:space="preserve"> </w:t>
      </w:r>
      <w:r w:rsidRPr="00014D19">
        <w:rPr>
          <w:rFonts w:eastAsia="Times New Roman"/>
          <w:szCs w:val="24"/>
        </w:rPr>
        <w:t>O*NET data in customized workforce development tools for public- and private-sector use.</w:t>
      </w:r>
      <w:r>
        <w:rPr>
          <w:rFonts w:eastAsia="Times New Roman"/>
          <w:szCs w:val="24"/>
        </w:rPr>
        <w:t xml:space="preserve"> </w:t>
      </w:r>
      <w:r w:rsidRPr="00014D19">
        <w:rPr>
          <w:rFonts w:eastAsia="Times New Roman"/>
          <w:szCs w:val="24"/>
        </w:rPr>
        <w:t>PI’s products are designed to help businesses improve their hiring practices, reduce turnover rates and costs, and enhance workforce harmony and performance. In one tool, O*NET information is used for a job description application that is especially helpful to small and midsize companies without large human resources departments.</w:t>
      </w:r>
      <w:r>
        <w:rPr>
          <w:rFonts w:eastAsia="Times New Roman"/>
          <w:szCs w:val="24"/>
        </w:rPr>
        <w:t xml:space="preserve"> </w:t>
      </w:r>
      <w:r w:rsidRPr="00014D19">
        <w:rPr>
          <w:rFonts w:eastAsia="Times New Roman"/>
          <w:szCs w:val="24"/>
        </w:rPr>
        <w:t xml:space="preserve">Another PI career development </w:t>
      </w:r>
      <w:r>
        <w:rPr>
          <w:rFonts w:eastAsia="Times New Roman"/>
          <w:szCs w:val="24"/>
        </w:rPr>
        <w:t xml:space="preserve">application </w:t>
      </w:r>
      <w:r w:rsidRPr="00014D19">
        <w:rPr>
          <w:rFonts w:eastAsia="Times New Roman"/>
          <w:szCs w:val="24"/>
        </w:rPr>
        <w:t>uses the O*NET Interest Profiler as part of cadre of tools that job seekers take to assess soft skills.</w:t>
      </w:r>
      <w:r>
        <w:rPr>
          <w:rFonts w:eastAsia="Times New Roman"/>
          <w:szCs w:val="24"/>
        </w:rPr>
        <w:t xml:space="preserve"> </w:t>
      </w:r>
      <w:r w:rsidRPr="00014D19">
        <w:rPr>
          <w:rFonts w:eastAsia="Times New Roman"/>
          <w:szCs w:val="24"/>
        </w:rPr>
        <w:t xml:space="preserve">Their results are matched to O*NET occupations and presented in a Career Compatibility Report, which displays “good fit” occupations. </w:t>
      </w:r>
      <w:r>
        <w:rPr>
          <w:rFonts w:eastAsia="Times New Roman"/>
          <w:szCs w:val="24"/>
        </w:rPr>
        <w:t>U</w:t>
      </w:r>
      <w:r w:rsidRPr="00014D19">
        <w:rPr>
          <w:rFonts w:eastAsia="Times New Roman"/>
          <w:szCs w:val="24"/>
        </w:rPr>
        <w:t xml:space="preserve">sers </w:t>
      </w:r>
      <w:r>
        <w:rPr>
          <w:rFonts w:eastAsia="Times New Roman"/>
          <w:szCs w:val="24"/>
        </w:rPr>
        <w:t xml:space="preserve">go to </w:t>
      </w:r>
      <w:r w:rsidRPr="00014D19">
        <w:rPr>
          <w:rFonts w:eastAsia="Times New Roman"/>
          <w:szCs w:val="24"/>
        </w:rPr>
        <w:t xml:space="preserve">O*NET OnLine to obtain more </w:t>
      </w:r>
      <w:r w:rsidRPr="00CE05A8">
        <w:rPr>
          <w:rFonts w:cs="Times New Roman"/>
          <w:color w:val="000000"/>
          <w:szCs w:val="24"/>
          <w:shd w:val="clear" w:color="auto" w:fill="FFFFFF"/>
        </w:rPr>
        <w:t>information about the occupations (</w:t>
      </w:r>
      <w:hyperlink r:id="rId130" w:history="1">
        <w:r w:rsidRPr="0030414A">
          <w:rPr>
            <w:rStyle w:val="Hyperlink"/>
          </w:rPr>
          <w:t>http://www.profilesinternational.com/</w:t>
        </w:r>
      </w:hyperlink>
      <w:r w:rsidRPr="00CE05A8">
        <w:rPr>
          <w:rFonts w:cs="Times New Roman"/>
          <w:color w:val="000000"/>
          <w:szCs w:val="24"/>
          <w:shd w:val="clear" w:color="auto" w:fill="FFFFFF"/>
        </w:rPr>
        <w:t>).</w:t>
      </w:r>
    </w:p>
    <w:p w14:paraId="3A02665E" w14:textId="2526FF95" w:rsidR="007B2345" w:rsidRDefault="007B2345" w:rsidP="00054567">
      <w:pPr>
        <w:pStyle w:val="BodyText"/>
      </w:pPr>
      <w:r w:rsidRPr="00CE05A8">
        <w:rPr>
          <w:rFonts w:cs="Times New Roman"/>
          <w:color w:val="000000"/>
          <w:szCs w:val="24"/>
          <w:shd w:val="clear" w:color="auto" w:fill="FFFFFF"/>
        </w:rPr>
        <w:t xml:space="preserve">Manpower, a worldwide provider of staffing services with nearly 1,100 offices in North America and 4,500 offices in 80 countries, provides jobs to 5 million </w:t>
      </w:r>
      <w:r w:rsidRPr="00AD17EE">
        <w:rPr>
          <w:rFonts w:cs="Times New Roman"/>
          <w:color w:val="000000"/>
          <w:szCs w:val="24"/>
          <w:shd w:val="clear" w:color="auto" w:fill="FFFFFF"/>
        </w:rPr>
        <w:t xml:space="preserve">people </w:t>
      </w:r>
      <w:r>
        <w:rPr>
          <w:rFonts w:cs="Times New Roman"/>
          <w:color w:val="000000"/>
          <w:szCs w:val="24"/>
          <w:shd w:val="clear" w:color="auto" w:fill="FFFFFF"/>
        </w:rPr>
        <w:t>e</w:t>
      </w:r>
      <w:r w:rsidRPr="00CE05A8">
        <w:rPr>
          <w:rFonts w:cs="Times New Roman"/>
          <w:color w:val="000000"/>
          <w:szCs w:val="24"/>
          <w:shd w:val="clear" w:color="auto" w:fill="FFFFFF"/>
        </w:rPr>
        <w:t>very year and serves more than 400,000 clients worldwide. The O*NET occupational and skills</w:t>
      </w:r>
      <w:r w:rsidRPr="00D862C0">
        <w:t xml:space="preserve"> taxonomy helps Manpower match the right person to the right job. The O*NET system also offers a systematic structure that enhances Manpower’s analysis of the employment marketplace and its tracking of staffing trends. By incorporating O*NET structure into its procedures, Manpower has benefited by being able to</w:t>
      </w:r>
    </w:p>
    <w:p w14:paraId="091E0901" w14:textId="77777777" w:rsidR="007B2345" w:rsidRPr="005908DC" w:rsidRDefault="007B2345" w:rsidP="007B2345">
      <w:pPr>
        <w:pStyle w:val="Bullet"/>
      </w:pPr>
      <w:r w:rsidRPr="005908DC">
        <w:t>accurately identify the types of placements each field office makes;</w:t>
      </w:r>
    </w:p>
    <w:p w14:paraId="604C3192" w14:textId="77777777" w:rsidR="007B2345" w:rsidRPr="005908DC" w:rsidRDefault="007B2345" w:rsidP="007B2345">
      <w:pPr>
        <w:pStyle w:val="Bullet"/>
      </w:pPr>
      <w:r w:rsidRPr="005908DC">
        <w:t>locate field offices where the highest need exists;</w:t>
      </w:r>
    </w:p>
    <w:p w14:paraId="66168F72" w14:textId="77777777" w:rsidR="007B2345" w:rsidRPr="005908DC" w:rsidRDefault="007B2345" w:rsidP="007B2345">
      <w:pPr>
        <w:pStyle w:val="Bullet"/>
      </w:pPr>
      <w:r w:rsidRPr="005908DC">
        <w:t>more accurately consolidate information for various types of analysis, including marketing analysis; and</w:t>
      </w:r>
    </w:p>
    <w:p w14:paraId="0A89E75A" w14:textId="7ADDFD6F" w:rsidR="007B2345" w:rsidRDefault="007B2345" w:rsidP="00757E4D">
      <w:pPr>
        <w:pStyle w:val="Bullet-last"/>
        <w:spacing w:after="240"/>
        <w:rPr>
          <w:bCs/>
          <w:iCs/>
        </w:rPr>
      </w:pPr>
      <w:r>
        <w:t xml:space="preserve">begin </w:t>
      </w:r>
      <w:r w:rsidRPr="00D862C0">
        <w:t xml:space="preserve">the process of having Manpower offices in other countries map their occupations to O*NET, enabling Manpower to more efficiently consolidate information for global reporting </w:t>
      </w:r>
      <w:r>
        <w:t>(</w:t>
      </w:r>
      <w:hyperlink r:id="rId131" w:history="1">
        <w:r w:rsidRPr="008951AB">
          <w:rPr>
            <w:rStyle w:val="Hyperlink"/>
          </w:rPr>
          <w:t>https://www.doleta.gov/programs/ONET/Manpower.cfm</w:t>
        </w:r>
      </w:hyperlink>
      <w:r w:rsidRPr="00D862C0">
        <w:rPr>
          <w:bCs/>
          <w:iCs/>
        </w:rPr>
        <w:t>).</w:t>
      </w:r>
    </w:p>
    <w:p w14:paraId="1475C94E" w14:textId="0DF276B4" w:rsidR="00903D61" w:rsidRPr="00A43A6E" w:rsidRDefault="00903D61" w:rsidP="00903D61">
      <w:pPr>
        <w:pStyle w:val="Exhibit"/>
      </w:pPr>
      <w:bookmarkStart w:id="154" w:name="_Toc491424230"/>
      <w:bookmarkStart w:id="155" w:name="_Toc491425327"/>
      <w:bookmarkStart w:id="156" w:name="_Toc524351023"/>
      <w:r>
        <w:t xml:space="preserve">Exhibit </w:t>
      </w:r>
      <w:r w:rsidR="00312F84">
        <w:t>A-</w:t>
      </w:r>
      <w:r>
        <w:t>16.</w:t>
      </w:r>
      <w:r w:rsidR="00EB7D81">
        <w:tab/>
      </w:r>
      <w:r w:rsidRPr="00A43A6E">
        <w:t>Private Companies and Commercial Products</w:t>
      </w:r>
      <w:bookmarkEnd w:id="154"/>
      <w:bookmarkEnd w:id="155"/>
      <w:bookmarkEnd w:id="156"/>
    </w:p>
    <w:tbl>
      <w:tblPr>
        <w:tblStyle w:val="TableGrid"/>
        <w:tblW w:w="0" w:type="auto"/>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2160"/>
        <w:gridCol w:w="7110"/>
      </w:tblGrid>
      <w:tr w:rsidR="00903D61" w:rsidRPr="00CE54A8" w14:paraId="23E85A24" w14:textId="77777777" w:rsidTr="00C16F76">
        <w:tc>
          <w:tcPr>
            <w:tcW w:w="2160" w:type="dxa"/>
            <w:shd w:val="clear" w:color="auto" w:fill="D9D9D9" w:themeFill="background1" w:themeFillShade="D9"/>
          </w:tcPr>
          <w:p w14:paraId="05B882E4" w14:textId="77777777" w:rsidR="00903D61" w:rsidRPr="00CE54A8" w:rsidRDefault="00903D61" w:rsidP="00F73F2A">
            <w:pPr>
              <w:pStyle w:val="Exhibitheaders"/>
            </w:pPr>
            <w:r w:rsidRPr="00CE54A8">
              <w:t>Organization</w:t>
            </w:r>
          </w:p>
        </w:tc>
        <w:tc>
          <w:tcPr>
            <w:tcW w:w="7110" w:type="dxa"/>
            <w:shd w:val="clear" w:color="auto" w:fill="D9D9D9" w:themeFill="background1" w:themeFillShade="D9"/>
          </w:tcPr>
          <w:p w14:paraId="1282183B" w14:textId="77777777" w:rsidR="00903D61" w:rsidRPr="00CE54A8" w:rsidRDefault="00903D61" w:rsidP="00F73F2A">
            <w:pPr>
              <w:pStyle w:val="Exhibitheaders"/>
            </w:pPr>
            <w:r w:rsidRPr="00CE54A8">
              <w:t>Description and URL</w:t>
            </w:r>
          </w:p>
        </w:tc>
      </w:tr>
      <w:tr w:rsidR="00903D61" w:rsidRPr="00CE54A8" w14:paraId="0E70B103" w14:textId="77777777" w:rsidTr="00F73F2A">
        <w:trPr>
          <w:trHeight w:val="864"/>
        </w:trPr>
        <w:tc>
          <w:tcPr>
            <w:tcW w:w="2160" w:type="dxa"/>
            <w:noWrap/>
            <w:hideMark/>
          </w:tcPr>
          <w:p w14:paraId="23D6CE3A" w14:textId="77777777" w:rsidR="00903D61" w:rsidRPr="00CE54A8" w:rsidRDefault="00903D61" w:rsidP="00F73F2A">
            <w:pPr>
              <w:pStyle w:val="Exhibittext"/>
              <w:rPr>
                <w:color w:val="000000"/>
              </w:rPr>
            </w:pPr>
            <w:r w:rsidRPr="00CE54A8">
              <w:rPr>
                <w:color w:val="000000"/>
              </w:rPr>
              <w:t>Piedmont Natural Gas</w:t>
            </w:r>
          </w:p>
        </w:tc>
        <w:tc>
          <w:tcPr>
            <w:tcW w:w="7110" w:type="dxa"/>
            <w:hideMark/>
          </w:tcPr>
          <w:p w14:paraId="02B254ED" w14:textId="77777777" w:rsidR="00903D61" w:rsidRPr="00CE54A8" w:rsidRDefault="00903D61" w:rsidP="00F73F2A">
            <w:pPr>
              <w:pStyle w:val="Exhibittext"/>
              <w:rPr>
                <w:color w:val="000000"/>
              </w:rPr>
            </w:pPr>
            <w:r w:rsidRPr="00CE54A8">
              <w:t xml:space="preserve">Use of O*NET tools to better match job applicants to job openings has helped reduce turnover of entry-level employees. Job descriptions were improved by using information from O*NET occupational reports, enabling the company to better identify the skills necessary for successful job performance: </w:t>
            </w:r>
            <w:hyperlink r:id="rId132" w:history="1">
              <w:r w:rsidRPr="00CE54A8">
                <w:rPr>
                  <w:rStyle w:val="Hyperlink"/>
                  <w:rFonts w:ascii="Arial" w:hAnsi="Arial"/>
                  <w:sz w:val="18"/>
                </w:rPr>
                <w:t>https://www.piedmontng.com/</w:t>
              </w:r>
            </w:hyperlink>
            <w:r w:rsidRPr="00CE54A8">
              <w:rPr>
                <w:rStyle w:val="Hyperlink"/>
                <w:rFonts w:ascii="Arial" w:hAnsi="Arial"/>
                <w:sz w:val="18"/>
              </w:rPr>
              <w:t>.</w:t>
            </w:r>
          </w:p>
        </w:tc>
      </w:tr>
      <w:tr w:rsidR="00903D61" w:rsidRPr="00CE54A8" w14:paraId="617F092D" w14:textId="77777777" w:rsidTr="00F73F2A">
        <w:trPr>
          <w:trHeight w:val="576"/>
        </w:trPr>
        <w:tc>
          <w:tcPr>
            <w:tcW w:w="2160" w:type="dxa"/>
            <w:noWrap/>
            <w:hideMark/>
          </w:tcPr>
          <w:p w14:paraId="14437A51" w14:textId="77777777" w:rsidR="00903D61" w:rsidRPr="00CE54A8" w:rsidRDefault="00903D61" w:rsidP="00F73F2A">
            <w:pPr>
              <w:pStyle w:val="Exhibittext"/>
              <w:rPr>
                <w:color w:val="000000"/>
              </w:rPr>
            </w:pPr>
            <w:r w:rsidRPr="00CE54A8">
              <w:rPr>
                <w:color w:val="000000"/>
              </w:rPr>
              <w:t>Trustmark Companies</w:t>
            </w:r>
          </w:p>
        </w:tc>
        <w:tc>
          <w:tcPr>
            <w:tcW w:w="7110" w:type="dxa"/>
            <w:hideMark/>
          </w:tcPr>
          <w:p w14:paraId="7BB81EB5" w14:textId="77777777" w:rsidR="00903D61" w:rsidRPr="00CE54A8" w:rsidRDefault="00903D61" w:rsidP="00F73F2A">
            <w:pPr>
              <w:pStyle w:val="Exhibittext"/>
            </w:pPr>
            <w:r w:rsidRPr="00CE54A8">
              <w:t xml:space="preserve">Uses O*NET OnLine to collect information on job titles, tasks, and skills and to access salary data. This information is used to compare occupational requirements across jobs and industries, as well as to help develop compensation benchmarks: </w:t>
            </w:r>
            <w:hyperlink r:id="rId133" w:history="1">
              <w:r w:rsidRPr="00CE54A8">
                <w:rPr>
                  <w:rStyle w:val="Hyperlink"/>
                  <w:rFonts w:ascii="Arial" w:hAnsi="Arial"/>
                  <w:sz w:val="18"/>
                </w:rPr>
                <w:t>http://www.trustmarkcompanies.com/</w:t>
              </w:r>
            </w:hyperlink>
            <w:r w:rsidRPr="00CE54A8">
              <w:rPr>
                <w:rStyle w:val="Hyperlink"/>
                <w:rFonts w:ascii="Arial" w:hAnsi="Arial"/>
                <w:sz w:val="18"/>
              </w:rPr>
              <w:t>.</w:t>
            </w:r>
          </w:p>
        </w:tc>
      </w:tr>
      <w:tr w:rsidR="00903D61" w:rsidRPr="00CE54A8" w14:paraId="499D0DE3" w14:textId="77777777" w:rsidTr="00F73F2A">
        <w:trPr>
          <w:trHeight w:val="588"/>
        </w:trPr>
        <w:tc>
          <w:tcPr>
            <w:tcW w:w="2160" w:type="dxa"/>
            <w:noWrap/>
            <w:hideMark/>
          </w:tcPr>
          <w:p w14:paraId="618FF443" w14:textId="77777777" w:rsidR="00903D61" w:rsidRPr="00CE54A8" w:rsidRDefault="00903D61" w:rsidP="00F73F2A">
            <w:pPr>
              <w:pStyle w:val="Exhibittext"/>
              <w:rPr>
                <w:color w:val="000000"/>
              </w:rPr>
            </w:pPr>
            <w:r w:rsidRPr="00CE54A8">
              <w:rPr>
                <w:color w:val="000000"/>
              </w:rPr>
              <w:t>Fors Marsh Group, LLC</w:t>
            </w:r>
          </w:p>
        </w:tc>
        <w:tc>
          <w:tcPr>
            <w:tcW w:w="7110" w:type="dxa"/>
            <w:hideMark/>
          </w:tcPr>
          <w:p w14:paraId="6A9AA446" w14:textId="77777777" w:rsidR="00903D61" w:rsidRPr="00CE54A8" w:rsidRDefault="00903D61" w:rsidP="00F73F2A">
            <w:pPr>
              <w:pStyle w:val="Exhibittext"/>
              <w:rPr>
                <w:color w:val="000000"/>
              </w:rPr>
            </w:pPr>
            <w:r w:rsidRPr="00CE54A8">
              <w:rPr>
                <w:color w:val="000000"/>
              </w:rPr>
              <w:t>Used O*NET data as the foundation of a career mapping program for the Department of Veterans Affairs (Mycareer@VA). By using O*NET job analytic data, this new system, used throughout the VA, was developed in a timely fashion and presents valid information to its users</w:t>
            </w:r>
            <w:r w:rsidRPr="00CE54A8">
              <w:t xml:space="preserve">: </w:t>
            </w:r>
            <w:hyperlink r:id="rId134" w:history="1">
              <w:r w:rsidRPr="00CE54A8">
                <w:rPr>
                  <w:rStyle w:val="Hyperlink"/>
                  <w:rFonts w:ascii="Arial" w:hAnsi="Arial"/>
                  <w:sz w:val="18"/>
                </w:rPr>
                <w:t>http://www.forsmarshgroup.com/</w:t>
              </w:r>
            </w:hyperlink>
            <w:r w:rsidRPr="00CE54A8">
              <w:rPr>
                <w:rStyle w:val="Hyperlink"/>
                <w:rFonts w:ascii="Arial" w:hAnsi="Arial"/>
                <w:sz w:val="18"/>
              </w:rPr>
              <w:t>.</w:t>
            </w:r>
          </w:p>
        </w:tc>
      </w:tr>
      <w:tr w:rsidR="00903D61" w:rsidRPr="00CE54A8" w14:paraId="77A3799F" w14:textId="77777777" w:rsidTr="00F73F2A">
        <w:trPr>
          <w:trHeight w:val="876"/>
        </w:trPr>
        <w:tc>
          <w:tcPr>
            <w:tcW w:w="2160" w:type="dxa"/>
            <w:noWrap/>
            <w:hideMark/>
          </w:tcPr>
          <w:p w14:paraId="292A8BFE" w14:textId="77777777" w:rsidR="00903D61" w:rsidRPr="00CE54A8" w:rsidRDefault="00903D61" w:rsidP="00F73F2A">
            <w:pPr>
              <w:pStyle w:val="Exhibittext"/>
              <w:rPr>
                <w:color w:val="000000"/>
              </w:rPr>
            </w:pPr>
            <w:r w:rsidRPr="00CE54A8">
              <w:rPr>
                <w:color w:val="000000"/>
              </w:rPr>
              <w:t>Assessment Associates International</w:t>
            </w:r>
          </w:p>
        </w:tc>
        <w:tc>
          <w:tcPr>
            <w:tcW w:w="7110" w:type="dxa"/>
            <w:hideMark/>
          </w:tcPr>
          <w:p w14:paraId="60495089" w14:textId="77777777" w:rsidR="00903D61" w:rsidRPr="00CE54A8" w:rsidRDefault="00903D61" w:rsidP="00F73F2A">
            <w:pPr>
              <w:pStyle w:val="Exhibittext"/>
              <w:rPr>
                <w:color w:val="000000"/>
              </w:rPr>
            </w:pPr>
            <w:r w:rsidRPr="00CE54A8">
              <w:t xml:space="preserve">Used O*NET data to develop the Work Behavior Inventory (WBI), an assessment measuring employee work styles. The WBI assesses Work Styles as defined in the O*NET system and provides users with information that can be used to guide their leadership development, identify strengths that can lead to career advancement, identify training needs, and help guide career choice and transition decisions: </w:t>
            </w:r>
            <w:hyperlink r:id="rId135" w:history="1">
              <w:r w:rsidRPr="00CE54A8">
                <w:rPr>
                  <w:rStyle w:val="Hyperlink"/>
                  <w:rFonts w:ascii="Arial" w:hAnsi="Arial"/>
                  <w:sz w:val="18"/>
                </w:rPr>
                <w:t>http://aai-assessment.com/</w:t>
              </w:r>
            </w:hyperlink>
            <w:r w:rsidRPr="00CE54A8">
              <w:rPr>
                <w:rStyle w:val="Hyperlink"/>
                <w:rFonts w:ascii="Arial" w:hAnsi="Arial"/>
                <w:sz w:val="18"/>
              </w:rPr>
              <w:t>.</w:t>
            </w:r>
          </w:p>
        </w:tc>
      </w:tr>
    </w:tbl>
    <w:p w14:paraId="557DD181" w14:textId="77777777" w:rsidR="00903D61" w:rsidRPr="00CE54A8" w:rsidRDefault="00903D61" w:rsidP="00903D61">
      <w:pPr>
        <w:pStyle w:val="Exhibitsource"/>
      </w:pPr>
    </w:p>
    <w:p w14:paraId="677D207D" w14:textId="77777777" w:rsidR="007B2345" w:rsidRPr="00D862C0" w:rsidRDefault="007B2345" w:rsidP="005908DC">
      <w:pPr>
        <w:pStyle w:val="Heading4"/>
      </w:pPr>
      <w:r w:rsidRPr="00D862C0">
        <w:t>International Users</w:t>
      </w:r>
    </w:p>
    <w:p w14:paraId="46544F79" w14:textId="07406CCC" w:rsidR="007B2345" w:rsidRPr="00D862C0" w:rsidRDefault="007B2345" w:rsidP="00054567">
      <w:pPr>
        <w:pStyle w:val="BodyText"/>
      </w:pPr>
      <w:r w:rsidRPr="00D862C0">
        <w:t xml:space="preserve">O*NET data and career tools have quickly gained prominence in government and private industry products around the globe. One example is Australia’s government, which uses the O*NET database as a behind-the-scenes data set linked to </w:t>
      </w:r>
      <w:r>
        <w:t>its</w:t>
      </w:r>
      <w:r w:rsidRPr="00D862C0">
        <w:t xml:space="preserve"> own Standard Classification of Occupations. Human resource professionals in Japan have adopted the O*NET Career Exploration Tools. Chinese researchers have relied on the O*NET database for their occupational studies. European and Central American countries are translating O*NET products for their own populations. O*NET OnLine has received visits from users in over 190 countries. Countries logging hundreds of thousands of hits include Australia, Canada, China, Egypt, the Netherlands, New Zealand, Singapore, Germany, Great Britain, Hong Kong, India, Indonesia, South Africa, South Korea, and Taiwan. Each year, the O*NET </w:t>
      </w:r>
      <w:r w:rsidR="008421A2">
        <w:t>Web site</w:t>
      </w:r>
      <w:r>
        <w:t>s</w:t>
      </w:r>
      <w:r w:rsidRPr="00D862C0">
        <w:t xml:space="preserve"> log millions of visitors from virtually every geographic region in the world.</w:t>
      </w:r>
      <w:r>
        <w:t xml:space="preserve"> Here and in Exhibit </w:t>
      </w:r>
      <w:r w:rsidR="00A5351E">
        <w:t>A-17</w:t>
      </w:r>
      <w:r>
        <w:t xml:space="preserve"> we present some specific examples of international users of O*NET.</w:t>
      </w:r>
    </w:p>
    <w:p w14:paraId="2B79BCA9" w14:textId="4D9A8C86" w:rsidR="007B2345" w:rsidRPr="00CE05A8" w:rsidRDefault="007B2345" w:rsidP="007B2345">
      <w:pPr>
        <w:pStyle w:val="BodyText"/>
      </w:pPr>
      <w:r w:rsidRPr="004A78AC">
        <w:rPr>
          <w:rFonts w:cs="Times New Roman"/>
          <w:szCs w:val="24"/>
        </w:rPr>
        <w:t xml:space="preserve">The Italian Integrated System of Occupations was created based on the O*NET model. The Institute for Development and Vocational Training of Workers (ISFOL) and </w:t>
      </w:r>
      <w:r>
        <w:rPr>
          <w:rFonts w:cs="Times New Roman"/>
          <w:szCs w:val="24"/>
        </w:rPr>
        <w:t xml:space="preserve">the </w:t>
      </w:r>
      <w:r w:rsidRPr="004A78AC">
        <w:rPr>
          <w:rFonts w:cs="Times New Roman"/>
          <w:szCs w:val="24"/>
        </w:rPr>
        <w:t>Italian National Institute of Statistics (ISTAT) collaborated to create this classification of job holder characteristics on behalf of the Ministry of Labour. This Italian system uses tools from O*NET’s survey to create its own classification and description of occupational units in Italy</w:t>
      </w:r>
      <w:r>
        <w:rPr>
          <w:rFonts w:cs="Times New Roman"/>
          <w:szCs w:val="24"/>
        </w:rPr>
        <w:t xml:space="preserve"> (</w:t>
      </w:r>
      <w:hyperlink r:id="rId136" w:history="1">
        <w:r w:rsidRPr="0030414A">
          <w:rPr>
            <w:rStyle w:val="Hyperlink"/>
          </w:rPr>
          <w:t>https://www.researchgate.net/publication/264897587_Skills_and_occupational_needs_labour_</w:t>
        </w:r>
        <w:r w:rsidRPr="0030414A">
          <w:rPr>
            <w:rStyle w:val="Hyperlink"/>
          </w:rPr>
          <w:br/>
          <w:t>market_forecasting_systems_in_Italy</w:t>
        </w:r>
        <w:r>
          <w:rPr>
            <w:rStyle w:val="Hyperlink"/>
          </w:rPr>
          <w:t>)</w:t>
        </w:r>
        <w:r w:rsidRPr="0030414A">
          <w:t>.</w:t>
        </w:r>
      </w:hyperlink>
    </w:p>
    <w:p w14:paraId="784761DA" w14:textId="77777777" w:rsidR="007B2345" w:rsidRDefault="007B2345" w:rsidP="007B2345">
      <w:pPr>
        <w:pStyle w:val="BodyText"/>
      </w:pPr>
      <w:r w:rsidRPr="00CE05A8">
        <w:t>The International Labour Organization (ILO) used crosswalks from the O*NET oc</w:t>
      </w:r>
      <w:r w:rsidRPr="004A78AC">
        <w:rPr>
          <w:rFonts w:cs="Times New Roman"/>
          <w:szCs w:val="24"/>
        </w:rPr>
        <w:t xml:space="preserve">cupational taxonomy to the International Standard Classification of Occupations (ISCO) classification system to link O*NET data to occupations within the 10 major groups of the ISCO-88 and ISCO-08 systems. This off-the-shelf statistical utility includes a comprehensive step-by-step mapping of O*NET descriptors and data points, as well as a many-to-many </w:t>
      </w:r>
      <w:r w:rsidRPr="009C69B9">
        <w:t>matching of O*NET classifications to ISCO classifications</w:t>
      </w:r>
      <w:r>
        <w:t>.</w:t>
      </w:r>
    </w:p>
    <w:p w14:paraId="3DCAA587" w14:textId="7D7F24ED" w:rsidR="00903D61" w:rsidRPr="00A43A6E" w:rsidRDefault="00903D61" w:rsidP="00903D61">
      <w:pPr>
        <w:pStyle w:val="Exhibit"/>
        <w:rPr>
          <w:vertAlign w:val="superscript"/>
        </w:rPr>
      </w:pPr>
      <w:bookmarkStart w:id="157" w:name="_Toc491424231"/>
      <w:bookmarkStart w:id="158" w:name="_Toc491425328"/>
      <w:bookmarkStart w:id="159" w:name="_Toc524351024"/>
      <w:r>
        <w:t xml:space="preserve">Exhibit </w:t>
      </w:r>
      <w:r w:rsidR="00312F84">
        <w:t>A-</w:t>
      </w:r>
      <w:r>
        <w:t>17.</w:t>
      </w:r>
      <w:r w:rsidR="00EB7D81">
        <w:tab/>
      </w:r>
      <w:r w:rsidRPr="00A43A6E">
        <w:t>International Users</w:t>
      </w:r>
      <w:bookmarkEnd w:id="157"/>
      <w:bookmarkEnd w:id="158"/>
      <w:bookmarkEnd w:id="159"/>
    </w:p>
    <w:tbl>
      <w:tblPr>
        <w:tblStyle w:val="TableGrid"/>
        <w:tblW w:w="5000" w:type="pct"/>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ayout w:type="fixed"/>
        <w:tblCellMar>
          <w:left w:w="115" w:type="dxa"/>
          <w:right w:w="115" w:type="dxa"/>
        </w:tblCellMar>
        <w:tblLook w:val="04A0" w:firstRow="1" w:lastRow="0" w:firstColumn="1" w:lastColumn="0" w:noHBand="0" w:noVBand="1"/>
      </w:tblPr>
      <w:tblGrid>
        <w:gridCol w:w="3015"/>
        <w:gridCol w:w="6575"/>
      </w:tblGrid>
      <w:tr w:rsidR="00903D61" w:rsidRPr="00CE54A8" w14:paraId="6009B896" w14:textId="77777777" w:rsidTr="00757E4D">
        <w:tc>
          <w:tcPr>
            <w:tcW w:w="2943" w:type="dxa"/>
            <w:shd w:val="clear" w:color="auto" w:fill="D9D9D9" w:themeFill="background1" w:themeFillShade="D9"/>
          </w:tcPr>
          <w:p w14:paraId="223CF074" w14:textId="77777777" w:rsidR="00903D61" w:rsidRPr="00CE54A8" w:rsidRDefault="00903D61" w:rsidP="00F73F2A">
            <w:pPr>
              <w:pStyle w:val="Exhibitheaders"/>
            </w:pPr>
            <w:r w:rsidRPr="00CE54A8">
              <w:t>Organization</w:t>
            </w:r>
          </w:p>
        </w:tc>
        <w:tc>
          <w:tcPr>
            <w:tcW w:w="6417" w:type="dxa"/>
            <w:shd w:val="clear" w:color="auto" w:fill="D9D9D9" w:themeFill="background1" w:themeFillShade="D9"/>
          </w:tcPr>
          <w:p w14:paraId="16E165C3" w14:textId="77777777" w:rsidR="00903D61" w:rsidRPr="00CE54A8" w:rsidRDefault="00903D61" w:rsidP="00F73F2A">
            <w:pPr>
              <w:pStyle w:val="Exhibitheaders"/>
            </w:pPr>
            <w:r w:rsidRPr="00CE54A8">
              <w:t>Description and URL</w:t>
            </w:r>
          </w:p>
        </w:tc>
      </w:tr>
      <w:tr w:rsidR="00903D61" w:rsidRPr="00CE54A8" w14:paraId="5F89A010" w14:textId="77777777" w:rsidTr="00757E4D">
        <w:tc>
          <w:tcPr>
            <w:tcW w:w="2943" w:type="dxa"/>
            <w:noWrap/>
            <w:hideMark/>
          </w:tcPr>
          <w:p w14:paraId="6FFB4F05" w14:textId="26F910BA" w:rsidR="00903D61" w:rsidRPr="00CE54A8" w:rsidRDefault="00903D61" w:rsidP="00F73F2A">
            <w:pPr>
              <w:pStyle w:val="Exhibittext"/>
              <w:rPr>
                <w:color w:val="000000"/>
              </w:rPr>
            </w:pPr>
            <w:r w:rsidRPr="00CE54A8">
              <w:rPr>
                <w:color w:val="000000"/>
              </w:rPr>
              <w:t>Economic Modeling Specialists International (EMSI)</w:t>
            </w:r>
            <w:r w:rsidR="0033189D">
              <w:rPr>
                <w:color w:val="000000"/>
              </w:rPr>
              <w:t xml:space="preserve"> </w:t>
            </w:r>
            <w:r w:rsidR="0033189D">
              <w:rPr>
                <w:color w:val="000000"/>
              </w:rPr>
              <w:fldChar w:fldCharType="begin"/>
            </w:r>
            <w:r w:rsidR="0033189D">
              <w:rPr>
                <w:color w:val="000000"/>
              </w:rPr>
              <w:instrText xml:space="preserve"> ADDIN EN.CITE &lt;EndNote&gt;&lt;Cite&gt;&lt;Author&gt;Slane&lt;/Author&gt;&lt;Year&gt;2013&lt;/Year&gt;&lt;RecNum&gt;171&lt;/RecNum&gt;&lt;DisplayText&gt;(Slane, 2013)&lt;/DisplayText&gt;&lt;record&gt;&lt;rec-number&gt;171&lt;/rec-number&gt;&lt;foreign-keys&gt;&lt;key app="EN" db-id="exawddvxhxs9ptete5tpwe9gexpwwvzprptd" timestamp="1503950899"&gt;171&lt;/key&gt;&lt;/foreign-keys&gt;&lt;ref-type name="Blog"&gt;56&lt;/ref-type&gt;&lt;contributors&gt;&lt;authors&gt;&lt;author&gt;Slane, Rob&lt;/author&gt;&lt;/authors&gt;&lt;/contributors&gt;&lt;titles&gt;&lt;title&gt;How O*NET classification helps us match jobs and skills [Web log post]&lt;/title&gt;&lt;secondary-title&gt;Emsi Analyst&lt;/secondary-title&gt;&lt;/titles&gt;&lt;dates&gt;&lt;year&gt;2013&lt;/year&gt;&lt;/dates&gt;&lt;urls&gt;&lt;related-urls&gt;&lt;url&gt;https://www.economicmodelling.co.uk/2013/06/11/how-onet-classification-helps-us-match-jobs-and-skills/&lt;/url&gt;&lt;/related-urls&gt;&lt;/urls&gt;&lt;/record&gt;&lt;/Cite&gt;&lt;/EndNote&gt;</w:instrText>
            </w:r>
            <w:r w:rsidR="0033189D">
              <w:rPr>
                <w:color w:val="000000"/>
              </w:rPr>
              <w:fldChar w:fldCharType="separate"/>
            </w:r>
            <w:r w:rsidR="0033189D">
              <w:rPr>
                <w:noProof/>
                <w:color w:val="000000"/>
              </w:rPr>
              <w:t>(</w:t>
            </w:r>
            <w:hyperlink w:anchor="_ENREF_35" w:tooltip="Slane, 2013 #171" w:history="1">
              <w:r w:rsidR="00697ECC">
                <w:rPr>
                  <w:noProof/>
                  <w:color w:val="000000"/>
                </w:rPr>
                <w:t>Slane, 2013</w:t>
              </w:r>
            </w:hyperlink>
            <w:r w:rsidR="0033189D">
              <w:rPr>
                <w:noProof/>
                <w:color w:val="000000"/>
              </w:rPr>
              <w:t>)</w:t>
            </w:r>
            <w:r w:rsidR="0033189D">
              <w:rPr>
                <w:color w:val="000000"/>
              </w:rPr>
              <w:fldChar w:fldCharType="end"/>
            </w:r>
          </w:p>
        </w:tc>
        <w:tc>
          <w:tcPr>
            <w:tcW w:w="6417" w:type="dxa"/>
            <w:hideMark/>
          </w:tcPr>
          <w:p w14:paraId="17136EAD" w14:textId="0EBB4995" w:rsidR="00903D61" w:rsidRPr="00CE54A8" w:rsidRDefault="00903D61" w:rsidP="00F73F2A">
            <w:pPr>
              <w:pStyle w:val="Exhibittext"/>
              <w:rPr>
                <w:color w:val="000000"/>
              </w:rPr>
            </w:pPr>
            <w:r w:rsidRPr="000B0F7C">
              <w:t xml:space="preserve">Uses </w:t>
            </w:r>
            <w:r w:rsidRPr="00CE54A8">
              <w:t xml:space="preserve">O*NET data to provide information to professionals in workforce development and education. They supply data to clients in the United States, the United Kingdom, Canada, and Australia. EMSI connected O*NET descriptors to jobs in the United Kingdom. Matching skill sets found in the O*NET system to U.K. jobs permits valid cross-job comparison of required knowledge and abilities, helping, in turn, to create career pathways for learners as well as those already in the workforce: </w:t>
            </w:r>
            <w:hyperlink r:id="rId137" w:history="1">
              <w:r w:rsidRPr="00CE54A8">
                <w:rPr>
                  <w:rStyle w:val="Hyperlink"/>
                  <w:rFonts w:ascii="Arial" w:hAnsi="Arial"/>
                  <w:sz w:val="18"/>
                </w:rPr>
                <w:t>https://www.economicmodelling.co.uk/2013/06/11/how-onet-classification-helps-us-match-jobs-and-skills/</w:t>
              </w:r>
            </w:hyperlink>
          </w:p>
        </w:tc>
      </w:tr>
      <w:tr w:rsidR="00903D61" w:rsidRPr="00CE54A8" w14:paraId="14B0CB6F" w14:textId="77777777" w:rsidTr="00757E4D">
        <w:tc>
          <w:tcPr>
            <w:tcW w:w="2943" w:type="dxa"/>
            <w:noWrap/>
          </w:tcPr>
          <w:p w14:paraId="3385A0D4" w14:textId="1E62D405" w:rsidR="00903D61" w:rsidRPr="00CE54A8" w:rsidRDefault="00C17287" w:rsidP="00C17287">
            <w:pPr>
              <w:pStyle w:val="Exhibittext"/>
              <w:rPr>
                <w:color w:val="000000"/>
              </w:rPr>
            </w:pPr>
            <w:r>
              <w:rPr>
                <w:color w:val="000000"/>
              </w:rPr>
              <w:t>Aedo, Hentschel, Javier</w:t>
            </w:r>
            <w:r w:rsidR="008B09FA">
              <w:rPr>
                <w:color w:val="000000"/>
              </w:rPr>
              <w:t>,</w:t>
            </w:r>
            <w:r>
              <w:rPr>
                <w:color w:val="000000"/>
              </w:rPr>
              <w:t xml:space="preserve"> &amp; Moreno </w:t>
            </w:r>
            <w:r>
              <w:rPr>
                <w:color w:val="000000"/>
              </w:rPr>
              <w:fldChar w:fldCharType="begin"/>
            </w:r>
            <w:r>
              <w:rPr>
                <w:color w:val="000000"/>
              </w:rPr>
              <w:instrText xml:space="preserve"> ADDIN EN.CITE &lt;EndNote&gt;&lt;Cite ExcludeAuth="1"&gt;&lt;Author&gt;Aedo&lt;/Author&gt;&lt;Year&gt;2013&lt;/Year&gt;&lt;RecNum&gt;159&lt;/RecNum&gt;&lt;DisplayText&gt;(2013)&lt;/DisplayText&gt;&lt;record&gt;&lt;rec-number&gt;159&lt;/rec-number&gt;&lt;foreign-keys&gt;&lt;key app="EN" db-id="exawddvxhxs9ptete5tpwe9gexpwwvzprptd" timestamp="1503678138"&gt;159&lt;/key&gt;&lt;/foreign-keys&gt;&lt;ref-type name="Report"&gt;27&lt;/ref-type&gt;&lt;contributors&gt;&lt;authors&gt;&lt;author&gt;Aedo, C.&lt;/author&gt;&lt;author&gt;Hentschel, J&lt;/author&gt;&lt;author&gt;Javier, L&lt;/author&gt;&lt;author&gt;Moreno, L&lt;/author&gt;&lt;/authors&gt;&lt;/contributors&gt;&lt;titles&gt;&lt;title&gt;From occupations to embedded skills: A cross-country comparison&lt;/title&gt;&lt;/titles&gt;&lt;dates&gt;&lt;year&gt;2013&lt;/year&gt;&lt;/dates&gt;&lt;pub-location&gt;Washington, DC&lt;/pub-location&gt;&lt;publisher&gt;The World Bank&lt;/publisher&gt;&lt;urls&gt;&lt;related-urls&gt;&lt;url&gt;http://siteresources.worldbank.org/EXTNWDR2013/Resources/8258024-1320950747192/8260293-1320956712276/8261091-1348683883703/WDR2013_bp_From_Occupations_to_Embedded_Skills_Aedo.pdf&lt;/url&gt;&lt;/related-urls&gt;&lt;/urls&gt;&lt;/record&gt;&lt;/Cite&gt;&lt;/EndNote&gt;</w:instrText>
            </w:r>
            <w:r>
              <w:rPr>
                <w:color w:val="000000"/>
              </w:rPr>
              <w:fldChar w:fldCharType="separate"/>
            </w:r>
            <w:r>
              <w:rPr>
                <w:noProof/>
                <w:color w:val="000000"/>
              </w:rPr>
              <w:t>(</w:t>
            </w:r>
            <w:hyperlink w:anchor="_ENREF_1" w:tooltip="Aedo, 2013 #159" w:history="1">
              <w:r w:rsidR="00697ECC">
                <w:rPr>
                  <w:noProof/>
                  <w:color w:val="000000"/>
                </w:rPr>
                <w:t>2013</w:t>
              </w:r>
            </w:hyperlink>
            <w:r>
              <w:rPr>
                <w:noProof/>
                <w:color w:val="000000"/>
              </w:rPr>
              <w:t>)</w:t>
            </w:r>
            <w:r>
              <w:rPr>
                <w:color w:val="000000"/>
              </w:rPr>
              <w:fldChar w:fldCharType="end"/>
            </w:r>
          </w:p>
        </w:tc>
        <w:tc>
          <w:tcPr>
            <w:tcW w:w="6417" w:type="dxa"/>
          </w:tcPr>
          <w:p w14:paraId="2877BD95" w14:textId="77777777" w:rsidR="00903D61" w:rsidRPr="00CE54A8" w:rsidRDefault="00903D61" w:rsidP="00F73F2A">
            <w:pPr>
              <w:pStyle w:val="Exhibittext"/>
            </w:pPr>
            <w:r w:rsidRPr="00CE54A8">
              <w:t xml:space="preserve">Used O*NET skills to compare skill requirements of occupations across 30 countries </w:t>
            </w:r>
          </w:p>
        </w:tc>
      </w:tr>
      <w:tr w:rsidR="00903D61" w:rsidRPr="00CE54A8" w14:paraId="3812EF38" w14:textId="77777777" w:rsidTr="00757E4D">
        <w:tc>
          <w:tcPr>
            <w:tcW w:w="2943" w:type="dxa"/>
            <w:noWrap/>
            <w:hideMark/>
          </w:tcPr>
          <w:p w14:paraId="5D790DAE" w14:textId="114A0926" w:rsidR="00903D61" w:rsidRPr="00CE54A8" w:rsidRDefault="00C17287" w:rsidP="00F73F2A">
            <w:pPr>
              <w:pStyle w:val="Exhibittext"/>
              <w:rPr>
                <w:color w:val="000000"/>
              </w:rPr>
            </w:pPr>
            <w:r>
              <w:rPr>
                <w:color w:val="000000"/>
              </w:rPr>
              <w:t xml:space="preserve">Balasubramanian </w:t>
            </w:r>
            <w:r>
              <w:rPr>
                <w:color w:val="000000"/>
              </w:rPr>
              <w:fldChar w:fldCharType="begin"/>
            </w:r>
            <w:r>
              <w:rPr>
                <w:color w:val="000000"/>
              </w:rPr>
              <w:instrText xml:space="preserve"> ADDIN EN.CITE &lt;EndNote&gt;&lt;Cite ExcludeAuth="1"&gt;&lt;Author&gt;Balasubramanian&lt;/Author&gt;&lt;Year&gt;2014&lt;/Year&gt;&lt;RecNum&gt;160&lt;/RecNum&gt;&lt;DisplayText&gt;(2014)&lt;/DisplayText&gt;&lt;record&gt;&lt;rec-number&gt;160&lt;/rec-number&gt;&lt;foreign-keys&gt;&lt;key app="EN" db-id="exawddvxhxs9ptete5tpwe9gexpwwvzprptd" timestamp="1503678315"&gt;160&lt;/key&gt;&lt;/foreign-keys&gt;&lt;ref-type name="Journal Article"&gt;17&lt;/ref-type&gt;&lt;contributors&gt;&lt;authors&gt;&lt;author&gt;Balasubramanian, I.&lt;/author&gt;&lt;/authors&gt;&lt;/contributors&gt;&lt;titles&gt;&lt;title&gt;Local skill concentrations and district employment growth: A spatial simultaneous equation approach for India&lt;/title&gt;&lt;secondary-title&gt;The Annals of Regional Science &lt;/secondary-title&gt;&lt;/titles&gt;&lt;periodical&gt;&lt;full-title&gt;The Annals of Regional Science&lt;/full-title&gt;&lt;/periodical&gt;&lt;volume&gt;Working Paper No. 2014-033&lt;/volume&gt;&lt;dates&gt;&lt;year&gt;2014&lt;/year&gt;&lt;/dates&gt;&lt;urls&gt;&lt;related-urls&gt;&lt;url&gt;http://oii.igidr.ac.in:8080/xmlui/handle/2275/332?show=full&lt;/url&gt;&lt;/related-urls&gt;&lt;/urls&gt;&lt;/record&gt;&lt;/Cite&gt;&lt;/EndNote&gt;</w:instrText>
            </w:r>
            <w:r>
              <w:rPr>
                <w:color w:val="000000"/>
              </w:rPr>
              <w:fldChar w:fldCharType="separate"/>
            </w:r>
            <w:r>
              <w:rPr>
                <w:noProof/>
                <w:color w:val="000000"/>
              </w:rPr>
              <w:t>(</w:t>
            </w:r>
            <w:hyperlink w:anchor="_ENREF_3" w:tooltip="Balasubramanian, 2014 #160" w:history="1">
              <w:r w:rsidR="00697ECC">
                <w:rPr>
                  <w:noProof/>
                  <w:color w:val="000000"/>
                </w:rPr>
                <w:t>2014</w:t>
              </w:r>
            </w:hyperlink>
            <w:r>
              <w:rPr>
                <w:noProof/>
                <w:color w:val="000000"/>
              </w:rPr>
              <w:t>)</w:t>
            </w:r>
            <w:r>
              <w:rPr>
                <w:color w:val="000000"/>
              </w:rPr>
              <w:fldChar w:fldCharType="end"/>
            </w:r>
          </w:p>
        </w:tc>
        <w:tc>
          <w:tcPr>
            <w:tcW w:w="6417" w:type="dxa"/>
            <w:hideMark/>
          </w:tcPr>
          <w:p w14:paraId="080EBA6F" w14:textId="77777777" w:rsidR="00903D61" w:rsidRPr="00CE54A8" w:rsidRDefault="00903D61" w:rsidP="00F73F2A">
            <w:pPr>
              <w:pStyle w:val="Exhibittext"/>
              <w:rPr>
                <w:color w:val="000000"/>
              </w:rPr>
            </w:pPr>
            <w:r w:rsidRPr="00CE54A8">
              <w:t>Used O*NET skill information to examine the relationship between the geographical location of skilled workers and employment growth in India</w:t>
            </w:r>
          </w:p>
        </w:tc>
      </w:tr>
      <w:tr w:rsidR="00903D61" w:rsidRPr="00CE54A8" w14:paraId="241DEEAE" w14:textId="77777777" w:rsidTr="00757E4D">
        <w:tc>
          <w:tcPr>
            <w:tcW w:w="2943" w:type="dxa"/>
            <w:noWrap/>
            <w:hideMark/>
          </w:tcPr>
          <w:p w14:paraId="49700857" w14:textId="4D70FB6F" w:rsidR="00903D61" w:rsidRPr="00CE54A8" w:rsidRDefault="00903D61" w:rsidP="00F73F2A">
            <w:pPr>
              <w:pStyle w:val="Exhibittext"/>
              <w:rPr>
                <w:color w:val="000000"/>
              </w:rPr>
            </w:pPr>
            <w:r w:rsidRPr="00CE54A8">
              <w:t>Tijdens,</w:t>
            </w:r>
            <w:r w:rsidR="00C17287">
              <w:t xml:space="preserve"> De Ruijter, &amp; De Ruijter </w:t>
            </w:r>
            <w:r w:rsidR="00A92270">
              <w:fldChar w:fldCharType="begin">
                <w:fldData xml:space="preserve">PEVuZE5vdGU+PENpdGUgRXhjbHVkZUF1dGg9IjEiIEV4Y2x1ZGVZZWFyPSIxIiBIaWRkZW49IjEi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</w:fldData>
              </w:fldChar>
            </w:r>
            <w:r w:rsidR="00697ECC">
              <w:instrText xml:space="preserve"> ADDIN EN.CITE </w:instrText>
            </w:r>
            <w:r w:rsidR="00697ECC">
              <w:fldChar w:fldCharType="begin">
                <w:fldData xml:space="preserve">PEVuZE5vdGU+PENpdGUgRXhjbHVkZUF1dGg9IjEiIEV4Y2x1ZGVZZWFyPSIxIiBIaWRkZW49IjEi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</w:fldData>
              </w:fldChar>
            </w:r>
            <w:r w:rsidR="00697ECC">
              <w:instrText xml:space="preserve"> ADDIN EN.CITE.DATA </w:instrText>
            </w:r>
            <w:r w:rsidR="00697ECC">
              <w:fldChar w:fldCharType="end"/>
            </w:r>
            <w:r w:rsidR="00A92270">
              <w:fldChar w:fldCharType="end"/>
            </w:r>
            <w:r w:rsidR="00697ECC">
              <w:t>(</w:t>
            </w:r>
            <w:hyperlink w:anchor="_ENREF_38" w:tooltip="Tijdens, 2013 #1" w:history="1">
              <w:r w:rsidR="00697ECC">
                <w:t>2013</w:t>
              </w:r>
            </w:hyperlink>
            <w:r w:rsidR="00697ECC">
              <w:t>)</w:t>
            </w:r>
          </w:p>
        </w:tc>
        <w:tc>
          <w:tcPr>
            <w:tcW w:w="6417" w:type="dxa"/>
            <w:hideMark/>
          </w:tcPr>
          <w:p w14:paraId="69FCD901" w14:textId="77777777" w:rsidR="00903D61" w:rsidRPr="00CE54A8" w:rsidRDefault="00903D61" w:rsidP="00F73F2A">
            <w:pPr>
              <w:pStyle w:val="Exhibittext"/>
              <w:rPr>
                <w:color w:val="000000"/>
              </w:rPr>
            </w:pPr>
            <w:r w:rsidRPr="00CE54A8">
              <w:rPr>
                <w:rStyle w:val="Hyperlink"/>
                <w:rFonts w:ascii="Arial" w:hAnsi="Arial"/>
                <w:sz w:val="18"/>
              </w:rPr>
              <w:t>Used</w:t>
            </w:r>
            <w:r w:rsidRPr="00CE54A8">
              <w:t xml:space="preserve"> O*NET task data to compare tasks completed by people with the same job title across eight European countries</w:t>
            </w:r>
          </w:p>
        </w:tc>
      </w:tr>
    </w:tbl>
    <w:p w14:paraId="0C6BE0F9" w14:textId="77777777" w:rsidR="00757E4D" w:rsidRDefault="00757E4D" w:rsidP="00757E4D">
      <w:pPr>
        <w:pStyle w:val="Exhibitsource"/>
      </w:pPr>
    </w:p>
    <w:p w14:paraId="49DF767D" w14:textId="086B0357" w:rsidR="00C16F76" w:rsidRDefault="00C16F76" w:rsidP="00C16F76">
      <w:pPr>
        <w:pStyle w:val="BodyText"/>
        <w:rPr>
          <w:rFonts w:cs="Times New Roman"/>
          <w:szCs w:val="24"/>
        </w:rPr>
      </w:pPr>
      <w:r w:rsidRPr="009C69B9">
        <w:t xml:space="preserve">Foster and Gloss </w:t>
      </w:r>
      <w:r w:rsidR="00A92270">
        <w:fldChar w:fldCharType="begin"/>
      </w:r>
      <w:r w:rsidR="00A92270">
        <w:instrText xml:space="preserve"> ADDIN EN.CITE &lt;EndNote&gt;&lt;Cite ExcludeAuth="1"&gt;&lt;Author&gt;Foster&lt;/Author&gt;&lt;Year&gt;2015&lt;/Year&gt;&lt;RecNum&gt;163&lt;/RecNum&gt;&lt;DisplayText&gt;(2015)&lt;/DisplayText&gt;&lt;record&gt;&lt;rec-number&gt;163&lt;/rec-number&gt;&lt;foreign-keys&gt;&lt;key app="EN" db-id="exawddvxhxs9ptete5tpwe9gexpwwvzprptd" timestamp="1503679011"&gt;163&lt;/key&gt;&lt;/foreign-keys&gt;&lt;ref-type name="Journal Article"&gt;17&lt;/ref-type&gt;&lt;contributors&gt;&lt;authors&gt;&lt;author&gt;Foster, L&lt;/author&gt;&lt;author&gt;Gloss, A&lt;/author&gt;&lt;/authors&gt;&lt;/contributors&gt;&lt;titles&gt;&lt;title&gt;Frontiers in international skills development: Innovative efforts in China’s transportation sector and three dimensions of work information&lt;/title&gt;&lt;secondary-title&gt;Industrial and Organizational Psychologist Newsletter&lt;/secondary-title&gt;&lt;/titles&gt;&lt;periodical&gt;&lt;full-title&gt;Industrial and Organizational Psychologist Newsletter&lt;/full-title&gt;&lt;/periodical&gt;&lt;pages&gt;67-74&lt;/pages&gt;&lt;volume&gt;52&lt;/volume&gt;&lt;number&gt;3&lt;/number&gt;&lt;section&gt;67&lt;/section&gt;&lt;dates&gt;&lt;year&gt;2015&lt;/year&gt;&lt;/dates&gt;&lt;urls&gt;&lt;related-urls&gt;&lt;url&gt;http://www.siop.org/tip/jan15/523/files/69.html&lt;/url&gt;&lt;/related-urls&gt;&lt;/urls&gt;&lt;/record&gt;&lt;/Cite&gt;&lt;/EndNote&gt;</w:instrText>
      </w:r>
      <w:r w:rsidR="00A92270">
        <w:fldChar w:fldCharType="separate"/>
      </w:r>
      <w:r w:rsidR="00A92270">
        <w:rPr>
          <w:noProof/>
        </w:rPr>
        <w:t>(</w:t>
      </w:r>
      <w:hyperlink w:anchor="_ENREF_14" w:tooltip="Foster, 2015 #163" w:history="1">
        <w:r w:rsidR="00697ECC">
          <w:rPr>
            <w:noProof/>
          </w:rPr>
          <w:t>2015</w:t>
        </w:r>
      </w:hyperlink>
      <w:r w:rsidR="00A92270">
        <w:rPr>
          <w:noProof/>
        </w:rPr>
        <w:t>)</w:t>
      </w:r>
      <w:r w:rsidR="00A92270">
        <w:fldChar w:fldCharType="end"/>
      </w:r>
      <w:r w:rsidR="000B0F7C">
        <w:t xml:space="preserve"> </w:t>
      </w:r>
      <w:r w:rsidRPr="009C69B9">
        <w:t>described their collaboration with representatives of the Professional Qualification Authority (PAQ) of the People’s Republic of China. Several O*NET database</w:t>
      </w:r>
      <w:r w:rsidRPr="00B0380C">
        <w:rPr>
          <w:rFonts w:cs="Times New Roman"/>
          <w:szCs w:val="24"/>
        </w:rPr>
        <w:t xml:space="preserve"> components, such as task statements and clusters of detailed work activities, provide</w:t>
      </w:r>
      <w:r>
        <w:rPr>
          <w:rFonts w:cs="Times New Roman"/>
          <w:szCs w:val="24"/>
        </w:rPr>
        <w:t xml:space="preserve">d information that </w:t>
      </w:r>
      <w:r w:rsidRPr="00B0380C">
        <w:rPr>
          <w:rFonts w:cs="Times New Roman"/>
          <w:szCs w:val="24"/>
        </w:rPr>
        <w:t>advance</w:t>
      </w:r>
      <w:r>
        <w:rPr>
          <w:rFonts w:cs="Times New Roman"/>
          <w:szCs w:val="24"/>
        </w:rPr>
        <w:t>d</w:t>
      </w:r>
      <w:r w:rsidRPr="00B0380C">
        <w:rPr>
          <w:rFonts w:cs="Times New Roman"/>
          <w:szCs w:val="24"/>
        </w:rPr>
        <w:t xml:space="preserve"> the mission of the PAQ to support the development of workers’ skills. Similar applications of O*NET data in other countries could facilitate economic growth</w:t>
      </w:r>
      <w:r>
        <w:rPr>
          <w:rFonts w:cs="Times New Roman"/>
          <w:szCs w:val="24"/>
        </w:rPr>
        <w:t xml:space="preserve"> (</w:t>
      </w:r>
      <w:hyperlink r:id="rId138" w:history="1">
        <w:r w:rsidRPr="00435B43">
          <w:rPr>
            <w:rStyle w:val="Hyperlink"/>
          </w:rPr>
          <w:t>http://www.siop.org/tip/jan15/pdf/HWP.pdf</w:t>
        </w:r>
      </w:hyperlink>
      <w:r>
        <w:rPr>
          <w:rFonts w:cs="Times New Roman"/>
          <w:szCs w:val="24"/>
        </w:rPr>
        <w:t>).</w:t>
      </w:r>
    </w:p>
    <w:p w14:paraId="4466FB3F" w14:textId="311DDC46" w:rsidR="007B2345" w:rsidRDefault="007B2345" w:rsidP="00912266">
      <w:pPr>
        <w:pStyle w:val="Heading3"/>
        <w:rPr>
          <w:lang w:val="en-US"/>
        </w:rPr>
      </w:pPr>
      <w:bookmarkStart w:id="160" w:name="_Toc192295834"/>
      <w:bookmarkStart w:id="161" w:name="_Toc207179147"/>
      <w:bookmarkStart w:id="162" w:name="_Toc316544593"/>
      <w:bookmarkStart w:id="163" w:name="_Toc393206262"/>
      <w:bookmarkStart w:id="164" w:name="_Toc524347090"/>
      <w:r w:rsidRPr="00D862C0">
        <w:rPr>
          <w:lang w:val="en-US"/>
        </w:rPr>
        <w:t xml:space="preserve">Examples of the O*NET Program in Published </w:t>
      </w:r>
      <w:r w:rsidRPr="00912266">
        <w:t>Literature</w:t>
      </w:r>
      <w:bookmarkEnd w:id="160"/>
      <w:bookmarkEnd w:id="161"/>
      <w:bookmarkEnd w:id="162"/>
      <w:bookmarkEnd w:id="163"/>
      <w:bookmarkEnd w:id="164"/>
    </w:p>
    <w:p w14:paraId="3DC17A40" w14:textId="1FAA8D9F" w:rsidR="007B2345" w:rsidRDefault="007B2345">
      <w:pPr>
        <w:pStyle w:val="BodyText"/>
      </w:pPr>
      <w:r w:rsidRPr="00D862C0">
        <w:t>Presented here are some examples of references to the O*NET Program in publications. For a</w:t>
      </w:r>
      <w:r>
        <w:t>n extensive</w:t>
      </w:r>
      <w:r w:rsidRPr="00D862C0">
        <w:t xml:space="preserve"> list of research articles, books, book chapters, technical reports, and presentations referencing the O*NET Program, see Appendix </w:t>
      </w:r>
      <w:r w:rsidR="002425F7">
        <w:t>C</w:t>
      </w:r>
      <w:r w:rsidRPr="00D862C0">
        <w:t>.</w:t>
      </w:r>
    </w:p>
    <w:p w14:paraId="427BC556" w14:textId="42536916" w:rsidR="007B2345" w:rsidRDefault="007B2345" w:rsidP="007B2345">
      <w:pPr>
        <w:pStyle w:val="BodyText"/>
      </w:pPr>
      <w:r>
        <w:t xml:space="preserve">An article in the </w:t>
      </w:r>
      <w:r w:rsidRPr="007B313F">
        <w:rPr>
          <w:i/>
        </w:rPr>
        <w:t>Journal of Dynamic Decision Making</w:t>
      </w:r>
      <w:r>
        <w:t xml:space="preserve"> describes the use of O*NET knowledge, skills, and abilities to develop a competency model for complex problem solving. The model was shown to demonstrate the differences across complex problems in the specific knowledge, skills, abilities, and other characteristics demanded</w:t>
      </w:r>
      <w:r w:rsidR="00B75B80">
        <w:t xml:space="preserve"> </w:t>
      </w:r>
      <w:r>
        <w:t>of the problem solver. The authors emphasized the model’s usefulness to research on training and assessment of complex problem-solving competencies</w:t>
      </w:r>
      <w:r w:rsidR="00A92270">
        <w:t xml:space="preserve"> </w:t>
      </w:r>
      <w:r w:rsidR="00A92270">
        <w:fldChar w:fldCharType="begin"/>
      </w:r>
      <w:r w:rsidR="00A92270">
        <w:instrText xml:space="preserve"> ADDIN EN.CITE &lt;EndNote&gt;&lt;Cite&gt;&lt;Author&gt;Fischer&lt;/Author&gt;&lt;Year&gt;2015&lt;/Year&gt;&lt;RecNum&gt;162&lt;/RecNum&gt;&lt;DisplayText&gt;(Fischer &amp;amp; Neubert, 2015)&lt;/DisplayText&gt;&lt;record&gt;&lt;rec-number&gt;162&lt;/rec-number&gt;&lt;foreign-keys&gt;&lt;key app="EN" db-id="exawddvxhxs9ptete5tpwe9gexpwwvzprptd" timestamp="1503678690"&gt;162&lt;/key&gt;&lt;/foreign-keys&gt;&lt;ref-type name="Journal Article"&gt;17&lt;/ref-type&gt;&lt;contributors&gt;&lt;authors&gt;&lt;author&gt;Fischer, A.&lt;/author&gt;&lt;author&gt;Neubert, J. C&lt;/author&gt;&lt;/authors&gt;&lt;/contributors&gt;&lt;titles&gt;&lt;title&gt;The multiple faces of complex problems: A model of problem solving competency and its implications for training and assessment&lt;/title&gt;&lt;secondary-title&gt;Journal of Dynamic Decision Making&lt;/secondary-title&gt;&lt;/titles&gt;&lt;periodical&gt;&lt;full-title&gt;Journal of Dynamic Decision Making&lt;/full-title&gt;&lt;/periodical&gt;&lt;pages&gt;1-13&lt;/pages&gt;&lt;volume&gt;1&lt;/volume&gt;&lt;dates&gt;&lt;year&gt;2015&lt;/year&gt;&lt;/dates&gt;&lt;urls&gt;&lt;related-urls&gt;&lt;url&gt; http://dx.doi.org/10.11588/jddm.2015.1.23945&lt;/url&gt;&lt;/related-urls&gt;&lt;/urls&gt;&lt;/record&gt;&lt;/Cite&gt;&lt;/EndNote&gt;</w:instrText>
      </w:r>
      <w:r w:rsidR="00A92270">
        <w:fldChar w:fldCharType="separate"/>
      </w:r>
      <w:r w:rsidR="00A92270">
        <w:rPr>
          <w:noProof/>
        </w:rPr>
        <w:t>(</w:t>
      </w:r>
      <w:hyperlink w:anchor="_ENREF_12" w:tooltip="Fischer, 2015 #162" w:history="1">
        <w:r w:rsidR="00697ECC">
          <w:rPr>
            <w:noProof/>
          </w:rPr>
          <w:t>Fischer &amp; Neubert, 2015</w:t>
        </w:r>
      </w:hyperlink>
      <w:r w:rsidR="00A92270">
        <w:rPr>
          <w:noProof/>
        </w:rPr>
        <w:t>)</w:t>
      </w:r>
      <w:r w:rsidR="00A92270">
        <w:fldChar w:fldCharType="end"/>
      </w:r>
      <w:r>
        <w:t>.</w:t>
      </w:r>
    </w:p>
    <w:p w14:paraId="214E5726" w14:textId="25AAEACA" w:rsidR="007B2345" w:rsidRDefault="007B2345" w:rsidP="007B2345">
      <w:pPr>
        <w:pStyle w:val="BodyText"/>
      </w:pPr>
      <w:r>
        <w:t xml:space="preserve">A study reported in the </w:t>
      </w:r>
      <w:r w:rsidRPr="007B313F">
        <w:rPr>
          <w:i/>
        </w:rPr>
        <w:t>IZA Journal of Labor Economics</w:t>
      </w:r>
      <w:r>
        <w:t xml:space="preserve"> used O*NET skill and work context descriptors to determine how job quality differences between a worker’s primary and secondary jobs vary with the business cycle. The researchers found that the difference in occupational job quality between one’s primary and second jobs tends to narrow slightly during recessions and widen in economic expansions, with the overall conclusion that individual households vary their job holding to benefit them financially and enhance well-being</w:t>
      </w:r>
      <w:r w:rsidR="000B0F7C">
        <w:t xml:space="preserve"> </w:t>
      </w:r>
      <w:r w:rsidR="00A92270">
        <w:fldChar w:fldCharType="begin"/>
      </w:r>
      <w:r w:rsidR="00A92270">
        <w:instrText xml:space="preserve"> ADDIN EN.CITE &lt;EndNote&gt;&lt;Cite&gt;&lt;Author&gt;Hirsch&lt;/Author&gt;&lt;Year&gt;2016&lt;/Year&gt;&lt;RecNum&gt;164&lt;/RecNum&gt;&lt;DisplayText&gt;(Hirsch, Husain, &amp;amp; Winters, 2016)&lt;/DisplayText&gt;&lt;record&gt;&lt;rec-number&gt;164&lt;/rec-number&gt;&lt;foreign-keys&gt;&lt;key app="EN" db-id="exawddvxhxs9ptete5tpwe9gexpwwvzprptd" timestamp="1503679253"&gt;164&lt;/key&gt;&lt;/foreign-keys&gt;&lt;ref-type name="Journal Article"&gt;17&lt;/ref-type&gt;&lt;contributors&gt;&lt;authors&gt;&lt;author&gt;Hirsch, B. T.&lt;/author&gt;&lt;author&gt;Husain, M. M.&lt;/author&gt;&lt;author&gt;Winters, J. V&lt;/author&gt;&lt;/authors&gt;&lt;/contributors&gt;&lt;titles&gt;&lt;title&gt;Multiple job holding, local labor markets, and the business cycle&lt;/title&gt;&lt;secondary-title&gt;IZA Journal of Labor Economics&lt;/secondary-title&gt;&lt;/titles&gt;&lt;periodical&gt;&lt;full-title&gt;IZA Journal of Labor Economics&lt;/full-title&gt;&lt;/periodical&gt;&lt;pages&gt;1-29&lt;/pages&gt;&lt;volume&gt;5&lt;/volume&gt;&lt;number&gt;1&lt;/number&gt;&lt;dates&gt;&lt;year&gt;2016&lt;/year&gt;&lt;/dates&gt;&lt;urls&gt;&lt;/urls&gt;&lt;/record&gt;&lt;/Cite&gt;&lt;/EndNote&gt;</w:instrText>
      </w:r>
      <w:r w:rsidR="00A92270">
        <w:fldChar w:fldCharType="separate"/>
      </w:r>
      <w:r w:rsidR="00A92270">
        <w:rPr>
          <w:noProof/>
        </w:rPr>
        <w:t>(</w:t>
      </w:r>
      <w:hyperlink w:anchor="_ENREF_17" w:tooltip="Hirsch, 2016 #164" w:history="1">
        <w:r w:rsidR="00697ECC">
          <w:rPr>
            <w:noProof/>
          </w:rPr>
          <w:t>Hirsch, Husain, &amp; Winters, 2016</w:t>
        </w:r>
      </w:hyperlink>
      <w:r w:rsidR="00A92270">
        <w:rPr>
          <w:noProof/>
        </w:rPr>
        <w:t>)</w:t>
      </w:r>
      <w:r w:rsidR="00A92270">
        <w:fldChar w:fldCharType="end"/>
      </w:r>
      <w:r w:rsidR="00A92270">
        <w:t>.</w:t>
      </w:r>
    </w:p>
    <w:p w14:paraId="15E86923" w14:textId="1C36511C" w:rsidR="007B2345" w:rsidRDefault="007B2345" w:rsidP="007B2345">
      <w:pPr>
        <w:pStyle w:val="BodyText"/>
      </w:pPr>
      <w:r>
        <w:t xml:space="preserve">A study reported in the </w:t>
      </w:r>
      <w:r w:rsidRPr="007B313F">
        <w:rPr>
          <w:i/>
        </w:rPr>
        <w:t>Journal of Family Issues</w:t>
      </w:r>
      <w:r>
        <w:t xml:space="preserve"> used O*NET work values data to determine how work characteristics differ for men and women in their decision to marry. The researchers found that worker autonomy on the job was positively related to women’s decision to marry. For men, no relationship was found. Use of O*NET data enabled these researchers to identify aspects of work beyond earnings as factors relating to the decision to marry </w:t>
      </w:r>
      <w:r w:rsidR="00A92270">
        <w:fldChar w:fldCharType="begin"/>
      </w:r>
      <w:r w:rsidR="00A92270">
        <w:instrText xml:space="preserve"> ADDIN EN.CITE &lt;EndNote&gt;&lt;Cite&gt;&lt;Author&gt;Kuo&lt;/Author&gt;&lt;Year&gt;2016&lt;/Year&gt;&lt;RecNum&gt;167&lt;/RecNum&gt;&lt;DisplayText&gt;(Kuo &amp;amp; Raley, 2016)&lt;/DisplayText&gt;&lt;record&gt;&lt;rec-number&gt;167&lt;/rec-number&gt;&lt;foreign-keys&gt;&lt;key app="EN" db-id="exawddvxhxs9ptete5tpwe9gexpwwvzprptd" timestamp="1503680626"&gt;167&lt;/key&gt;&lt;/foreign-keys&gt;&lt;ref-type name="Journal Article"&gt;17&lt;/ref-type&gt;&lt;contributors&gt;&lt;authors&gt;&lt;author&gt;Kuo, J. C. L.&lt;/author&gt;&lt;author&gt;Raley, R. K&lt;/author&gt;&lt;/authors&gt;&lt;/contributors&gt;&lt;titles&gt;&lt;title&gt;Is it all about money? Work characteristics and women’s and men’s marriage formation in early adulthood&lt;/title&gt;&lt;secondary-title&gt;Journal of Family Issues&lt;/secondary-title&gt;&lt;/titles&gt;&lt;periodical&gt;&lt;full-title&gt;Journal of Family Issues&lt;/full-title&gt;&lt;abbr-1&gt;J. Fam. Issues&lt;/abbr-1&gt;&lt;abbr-2&gt;J Fam Issues&lt;/abbr-2&gt;&lt;/periodical&gt;&lt;pages&gt;1046-1073&lt;/pages&gt;&lt;volume&gt;37&lt;/volume&gt;&lt;number&gt;8&lt;/number&gt;&lt;dates&gt;&lt;year&gt;2016&lt;/year&gt;&lt;/dates&gt;&lt;urls&gt;&lt;/urls&gt;&lt;/record&gt;&lt;/Cite&gt;&lt;/EndNote&gt;</w:instrText>
      </w:r>
      <w:r w:rsidR="00A92270">
        <w:fldChar w:fldCharType="separate"/>
      </w:r>
      <w:r w:rsidR="00A92270">
        <w:rPr>
          <w:noProof/>
        </w:rPr>
        <w:t>(</w:t>
      </w:r>
      <w:hyperlink w:anchor="_ENREF_21" w:tooltip="Kuo, 2016 #167" w:history="1">
        <w:r w:rsidR="00697ECC">
          <w:rPr>
            <w:noProof/>
          </w:rPr>
          <w:t>Kuo &amp; Raley, 2016</w:t>
        </w:r>
      </w:hyperlink>
      <w:r w:rsidR="00A92270">
        <w:rPr>
          <w:noProof/>
        </w:rPr>
        <w:t>)</w:t>
      </w:r>
      <w:r w:rsidR="00A92270">
        <w:fldChar w:fldCharType="end"/>
      </w:r>
      <w:r>
        <w:t>.</w:t>
      </w:r>
      <w:bookmarkStart w:id="165" w:name="_Toc192295835"/>
      <w:bookmarkStart w:id="166" w:name="_Toc207179148"/>
      <w:bookmarkStart w:id="167" w:name="_Toc316544594"/>
      <w:bookmarkStart w:id="168" w:name="_Toc393206263"/>
    </w:p>
    <w:p w14:paraId="07FF9D4C" w14:textId="6CC74E2A" w:rsidR="00E6557B" w:rsidRPr="00483C16" w:rsidRDefault="00E6557B" w:rsidP="00BB5CF3">
      <w:pPr>
        <w:pStyle w:val="Heading2"/>
        <w:pageBreakBefore/>
        <w:numPr>
          <w:ilvl w:val="1"/>
          <w:numId w:val="16"/>
        </w:numPr>
        <w:rPr>
          <w:i/>
        </w:rPr>
      </w:pPr>
      <w:bookmarkStart w:id="169" w:name="_Toc499733862"/>
      <w:bookmarkStart w:id="170" w:name="_Toc499733863"/>
      <w:bookmarkStart w:id="171" w:name="_Toc499733864"/>
      <w:bookmarkStart w:id="172" w:name="_Toc524347091"/>
      <w:bookmarkEnd w:id="165"/>
      <w:bookmarkEnd w:id="166"/>
      <w:bookmarkEnd w:id="167"/>
      <w:bookmarkEnd w:id="168"/>
      <w:bookmarkEnd w:id="169"/>
      <w:bookmarkEnd w:id="170"/>
      <w:bookmarkEnd w:id="171"/>
      <w:r w:rsidRPr="002221A7">
        <w:rPr>
          <w:i/>
        </w:rPr>
        <w:t>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w:t>
      </w:r>
      <w:r>
        <w:rPr>
          <w:i/>
        </w:rPr>
        <w:t>,</w:t>
      </w:r>
      <w:r w:rsidRPr="002221A7">
        <w:rPr>
          <w:i/>
        </w:rPr>
        <w:t xml:space="preserve"> describe any consideration of using information technology to reduce burden.</w:t>
      </w:r>
      <w:bookmarkEnd w:id="172"/>
    </w:p>
    <w:p w14:paraId="44BB51ED" w14:textId="3956E5CD" w:rsidR="007B2345" w:rsidRDefault="007B2345" w:rsidP="00054567">
      <w:pPr>
        <w:pStyle w:val="BodyText"/>
      </w:pPr>
      <w:r w:rsidRPr="00D862C0">
        <w:t>The O*NET Data Collection Program employs the latest information technology systems and procedures to enhance the quality of the data, minimize burden on the responding establishments</w:t>
      </w:r>
      <w:r>
        <w:t xml:space="preserve"> and questionnaire recipients,</w:t>
      </w:r>
      <w:r w:rsidR="00B75B80">
        <w:t xml:space="preserve"> </w:t>
      </w:r>
      <w:r w:rsidRPr="00D862C0">
        <w:t>and reduce the overall cost of the data collection effort.</w:t>
      </w:r>
    </w:p>
    <w:p w14:paraId="6142C251" w14:textId="77777777" w:rsidR="007B2345" w:rsidRPr="00D862C0" w:rsidRDefault="007B2345" w:rsidP="00912266">
      <w:pPr>
        <w:pStyle w:val="Heading3"/>
        <w:rPr>
          <w:lang w:val="en-US"/>
        </w:rPr>
      </w:pPr>
      <w:bookmarkStart w:id="173" w:name="_Toc192295838"/>
      <w:bookmarkStart w:id="174" w:name="_Toc207179151"/>
      <w:bookmarkStart w:id="175" w:name="_Toc316544596"/>
      <w:bookmarkStart w:id="176" w:name="_Toc393206265"/>
      <w:bookmarkStart w:id="177" w:name="_Toc524347092"/>
      <w:r w:rsidRPr="00D862C0">
        <w:rPr>
          <w:lang w:val="en-US"/>
        </w:rPr>
        <w:t xml:space="preserve">Web </w:t>
      </w:r>
      <w:r w:rsidRPr="00912266">
        <w:t>Questionnaires</w:t>
      </w:r>
      <w:bookmarkEnd w:id="173"/>
      <w:bookmarkEnd w:id="174"/>
      <w:bookmarkEnd w:id="175"/>
      <w:bookmarkEnd w:id="176"/>
      <w:bookmarkEnd w:id="177"/>
    </w:p>
    <w:p w14:paraId="592599BB" w14:textId="77777777" w:rsidR="007B2345" w:rsidRPr="00D862C0" w:rsidRDefault="007B2345" w:rsidP="00054567">
      <w:pPr>
        <w:pStyle w:val="BodyText"/>
      </w:pPr>
      <w:r w:rsidRPr="00D862C0">
        <w:t>Electronic versions of the O*NET questionnaires are available via the Internet to sampled job incumbents and occupation experts. Many of the benefits of the paper questionnaires are replicated in the electronic questionnaires. Specifically, users are able to start and stop multiple times without losing data. They can return to a partially completed questionnaire at any time during the survey period and resume where they stopped. A respondent may also review and edit previous answers as necessary. In addition, an on-screen progress meter keeps respondents informed of their movement through the questionnaire.</w:t>
      </w:r>
    </w:p>
    <w:p w14:paraId="128781E3" w14:textId="44DDD527" w:rsidR="007B2345" w:rsidRPr="00D862C0" w:rsidRDefault="007B2345" w:rsidP="007B2345">
      <w:pPr>
        <w:pStyle w:val="BodyText"/>
      </w:pPr>
      <w:r w:rsidRPr="00D862C0">
        <w:t>Advances in Web technologies and security, as well as the increasing prevalence of establishments’ and employees’ access to Web browsers, have made Internet-based data collection both feasible and practical. Internet use continues to accelerate, and the use of the</w:t>
      </w:r>
      <w:r>
        <w:t xml:space="preserve"> O*NET</w:t>
      </w:r>
      <w:r w:rsidRPr="00D862C0">
        <w:t xml:space="preserve"> Web questionnaire has increased with it</w:t>
      </w:r>
      <w:r>
        <w:t>.</w:t>
      </w:r>
      <w:r w:rsidRPr="00D862C0">
        <w:t xml:space="preserve"> </w:t>
      </w:r>
      <w:r>
        <w:t>In</w:t>
      </w:r>
      <w:r w:rsidRPr="00D862C0">
        <w:t xml:space="preserve"> 20</w:t>
      </w:r>
      <w:r>
        <w:t>13</w:t>
      </w:r>
      <w:r w:rsidRPr="00D862C0">
        <w:t xml:space="preserve">, </w:t>
      </w:r>
      <w:r>
        <w:t>19.8</w:t>
      </w:r>
      <w:r w:rsidRPr="00D862C0">
        <w:t xml:space="preserve">% of job incumbents </w:t>
      </w:r>
      <w:r>
        <w:t xml:space="preserve">and 47.8% of </w:t>
      </w:r>
      <w:r w:rsidRPr="00D862C0">
        <w:t>occupation experts</w:t>
      </w:r>
      <w:r>
        <w:t xml:space="preserve"> completed the survey online.</w:t>
      </w:r>
      <w:r w:rsidR="00B75B80">
        <w:t xml:space="preserve"> </w:t>
      </w:r>
      <w:r>
        <w:t xml:space="preserve">For </w:t>
      </w:r>
      <w:r w:rsidRPr="00D862C0">
        <w:t>20</w:t>
      </w:r>
      <w:r>
        <w:t>16</w:t>
      </w:r>
      <w:r w:rsidRPr="00D862C0">
        <w:t xml:space="preserve">, </w:t>
      </w:r>
      <w:r>
        <w:t>38.9</w:t>
      </w:r>
      <w:r w:rsidRPr="00D862C0">
        <w:t xml:space="preserve">% of job incumbents </w:t>
      </w:r>
      <w:r>
        <w:t xml:space="preserve">and 65.3% of occupation experts </w:t>
      </w:r>
      <w:r w:rsidR="007F2FA8">
        <w:t>used</w:t>
      </w:r>
      <w:r>
        <w:t xml:space="preserve"> the online survey. </w:t>
      </w:r>
      <w:r w:rsidRPr="00D862C0">
        <w:t>The paper questionnaire cover and informational materials mailed to respondents continue to highlight and encourage the</w:t>
      </w:r>
      <w:r>
        <w:t xml:space="preserve"> online</w:t>
      </w:r>
      <w:r w:rsidRPr="00D862C0">
        <w:t xml:space="preserve"> option</w:t>
      </w:r>
      <w:r>
        <w:t>.</w:t>
      </w:r>
    </w:p>
    <w:p w14:paraId="738EAAF7" w14:textId="7F313844" w:rsidR="007B2345" w:rsidRDefault="007B2345" w:rsidP="00A378D7">
      <w:pPr>
        <w:pStyle w:val="BodyText"/>
      </w:pPr>
      <w:r w:rsidRPr="00D862C0">
        <w:t>The paper and Web versions of the questionnaires were designed to be optimal for their respective modes of administration. The questionnaire design literature suggests that this approach is essential to reduce mode effects. That is, if each questionnaire is designed to minimize measurement error in its particular mode of interview, mode effects are also minimized. For example, in the paper version, multiple questions appear on a single page of the questionnaire. However, in the Web version,</w:t>
      </w:r>
      <w:r>
        <w:t xml:space="preserve"> the domain questionnaires display </w:t>
      </w:r>
      <w:r w:rsidRPr="00D862C0">
        <w:t>only one question per screen</w:t>
      </w:r>
      <w:r>
        <w:t xml:space="preserve"> </w:t>
      </w:r>
      <w:r w:rsidRPr="00D862C0">
        <w:t xml:space="preserve">(although the respondent can navigate at will through the instrument). The literature on Web survey design </w:t>
      </w:r>
      <w:r w:rsidRPr="00D862C0">
        <w:fldChar w:fldCharType="begin"/>
      </w:r>
      <w:r>
        <w:instrText xml:space="preserve"> ADDIN EN.CITE &lt;EndNote&gt;&lt;Cite&gt;&lt;Author&gt;Couper&lt;/Author&gt;&lt;Year&gt;2008&lt;/Year&gt;&lt;RecNum&gt;113&lt;/RecNum&gt;&lt;Prefix&gt;see`, e.g.`, &lt;/Prefix&gt;&lt;DisplayText&gt;(see, e.g., Couper, 2008)&lt;/DisplayText&gt;&lt;record&gt;&lt;rec-number&gt;113&lt;/rec-number&gt;&lt;foreign-keys&gt;&lt;key app="EN" db-id="exawddvxhxs9ptete5tpwe9gexpwwvzprptd" timestamp="1321382925"&gt;113&lt;/key&gt;&lt;/foreign-keys&gt;&lt;ref-type name="Book"&gt;6&lt;/ref-type&gt;&lt;contributors&gt;&lt;authors&gt;&lt;author&gt;Couper, Mick&lt;/author&gt;&lt;/authors&gt;&lt;/contributors&gt;&lt;titles&gt;&lt;title&gt;Designing effective Web surveys&lt;/title&gt;&lt;/titles&gt;&lt;dates&gt;&lt;year&gt;2008&lt;/year&gt;&lt;/dates&gt;&lt;pub-location&gt;New York, NY&lt;/pub-location&gt;&lt;publisher&gt;Cambridge University Press&lt;/publisher&gt;&lt;urls&gt;&lt;/urls&gt;&lt;/record&gt;&lt;/Cite&gt;&lt;/EndNote&gt;</w:instrText>
      </w:r>
      <w:r w:rsidRPr="00D862C0">
        <w:fldChar w:fldCharType="separate"/>
      </w:r>
      <w:r w:rsidRPr="00D862C0">
        <w:rPr>
          <w:noProof/>
        </w:rPr>
        <w:t>(</w:t>
      </w:r>
      <w:hyperlink w:anchor="_ENREF_8" w:tooltip="Couper, 2008 #113" w:history="1">
        <w:r w:rsidR="00697ECC" w:rsidRPr="00D862C0">
          <w:rPr>
            <w:noProof/>
          </w:rPr>
          <w:t>see, e.g., Couper, 2008</w:t>
        </w:r>
      </w:hyperlink>
      <w:r w:rsidRPr="00D862C0">
        <w:rPr>
          <w:noProof/>
        </w:rPr>
        <w:t>)</w:t>
      </w:r>
      <w:r w:rsidRPr="00D862C0">
        <w:fldChar w:fldCharType="end"/>
      </w:r>
      <w:r w:rsidRPr="00D862C0">
        <w:t xml:space="preserve"> suggests that one question per screen for Web surveys reduces measurement error and therefore the effects of administration mode. This </w:t>
      </w:r>
      <w:r>
        <w:t>difference</w:t>
      </w:r>
      <w:r w:rsidRPr="00D862C0">
        <w:t xml:space="preserve"> was the only important one necessary for the Web version because both instruments are self-administered. In fact, to ensure comparability between the paper and Web responses, the formats and wordings of the questions and response categories for the two versions remain identical.</w:t>
      </w:r>
    </w:p>
    <w:p w14:paraId="4341CD33" w14:textId="77777777" w:rsidR="007B2345" w:rsidRPr="00D862C0" w:rsidRDefault="007B2345" w:rsidP="00912266">
      <w:pPr>
        <w:pStyle w:val="Heading3"/>
        <w:rPr>
          <w:lang w:val="en-US"/>
        </w:rPr>
      </w:pPr>
      <w:bookmarkStart w:id="178" w:name="_Toc192295839"/>
      <w:bookmarkStart w:id="179" w:name="_Toc207179152"/>
      <w:bookmarkStart w:id="180" w:name="_Toc316544597"/>
      <w:bookmarkStart w:id="181" w:name="_Toc393206266"/>
      <w:bookmarkStart w:id="182" w:name="_Toc524347093"/>
      <w:r w:rsidRPr="00D862C0">
        <w:rPr>
          <w:lang w:val="en-US"/>
        </w:rPr>
        <w:t xml:space="preserve">Project Web </w:t>
      </w:r>
      <w:r w:rsidRPr="00912266">
        <w:t>Site</w:t>
      </w:r>
      <w:bookmarkEnd w:id="178"/>
      <w:bookmarkEnd w:id="179"/>
      <w:bookmarkEnd w:id="180"/>
      <w:bookmarkEnd w:id="181"/>
      <w:bookmarkEnd w:id="182"/>
    </w:p>
    <w:p w14:paraId="4E6A06F3" w14:textId="005F3473" w:rsidR="007B2345" w:rsidRPr="00D862C0" w:rsidRDefault="007B2345" w:rsidP="007B2345">
      <w:pPr>
        <w:pStyle w:val="BodyText"/>
      </w:pPr>
      <w:r w:rsidRPr="00D862C0">
        <w:t>An O*NET data collection Web page application has been developed to support the O*NET Data Collection Program</w:t>
      </w:r>
      <w:r>
        <w:t>:</w:t>
      </w:r>
      <w:r w:rsidRPr="00D862C0">
        <w:t xml:space="preserve"> </w:t>
      </w:r>
      <w:hyperlink r:id="rId139" w:history="1">
        <w:r w:rsidRPr="00970829">
          <w:rPr>
            <w:rStyle w:val="Hyperlink"/>
          </w:rPr>
          <w:t>http</w:t>
        </w:r>
        <w:r w:rsidR="00DB44C8" w:rsidRPr="00970829">
          <w:rPr>
            <w:rStyle w:val="Hyperlink"/>
          </w:rPr>
          <w:t>s</w:t>
        </w:r>
        <w:r w:rsidRPr="00970829">
          <w:rPr>
            <w:rStyle w:val="Hyperlink"/>
          </w:rPr>
          <w:t>://onet.rti.org</w:t>
        </w:r>
      </w:hyperlink>
      <w:r w:rsidRPr="00D862C0">
        <w:t xml:space="preserve">. This site is divided into two major sections: the public and </w:t>
      </w:r>
      <w:r>
        <w:t xml:space="preserve">the </w:t>
      </w:r>
      <w:r w:rsidRPr="00D862C0">
        <w:t>restricted-access sections. The restricted-access section is further subdivided into two areas: the online questionnaires area and the project management area.</w:t>
      </w:r>
    </w:p>
    <w:p w14:paraId="549987EB" w14:textId="5F6BE2E9" w:rsidR="007B2345" w:rsidRPr="00D862C0" w:rsidRDefault="007B2345" w:rsidP="007B2345">
      <w:pPr>
        <w:pStyle w:val="BodyText"/>
      </w:pPr>
      <w:r w:rsidRPr="00D862C0">
        <w:t xml:space="preserve">The goal for the public section is to support the establishment-recruiting process. This section is accessible to the public, without restrictions. The public section includes O*NET background information, endorsement letters, </w:t>
      </w:r>
      <w:r>
        <w:t>FAQs,</w:t>
      </w:r>
      <w:r w:rsidR="00B75B80">
        <w:t xml:space="preserve"> </w:t>
      </w:r>
      <w:r w:rsidRPr="00D862C0">
        <w:t>copies of the questionnaires, and links to other O*NET Program–related Web sites. The purpose of this section is to provide establishments, sampled workers, and occupation experts with readily accessible information about the data collection effort and uses of the data.</w:t>
      </w:r>
    </w:p>
    <w:p w14:paraId="210034F0" w14:textId="11F7EBB5" w:rsidR="007B2345" w:rsidRPr="00D862C0" w:rsidRDefault="007B2345" w:rsidP="007B2345">
      <w:pPr>
        <w:pStyle w:val="BodyText"/>
      </w:pPr>
      <w:r w:rsidRPr="00D862C0">
        <w:t xml:space="preserve">The restricted-access section contains sensitive information available only to certain groups, such as survey respondents and project managers. This section is controlled by a user ID and password authentication </w:t>
      </w:r>
      <w:r>
        <w:t>protocol</w:t>
      </w:r>
      <w:r w:rsidRPr="00D862C0">
        <w:t xml:space="preserve">. The Web server includes a </w:t>
      </w:r>
      <w:r>
        <w:t>S</w:t>
      </w:r>
      <w:r w:rsidRPr="00D862C0">
        <w:t xml:space="preserve">ecure </w:t>
      </w:r>
      <w:r>
        <w:t>S</w:t>
      </w:r>
      <w:r w:rsidRPr="00D862C0">
        <w:t xml:space="preserve">ocket </w:t>
      </w:r>
      <w:r>
        <w:t>L</w:t>
      </w:r>
      <w:r w:rsidRPr="00D862C0">
        <w:t>ayer (</w:t>
      </w:r>
      <w:r w:rsidRPr="00424401">
        <w:t>SSL</w:t>
      </w:r>
      <w:r w:rsidRPr="00D862C0">
        <w:t xml:space="preserve">) certificate to allow encrypted transmission of all information over the Internet. This same technology is used by e-commerce Web sites to secure credit card numbers. </w:t>
      </w:r>
      <w:r>
        <w:t>N</w:t>
      </w:r>
      <w:r w:rsidRPr="00D862C0">
        <w:t>o cookies are used. (A cookie is data given to a user’s Web browser so that the browser will return the data to the server or Web site during subsequent requests.) Some Internet users distrust Web sites that deposit cookies on their computers and may even configure their computers to prohibit cookies, so the “cookie-less” techniques ensure that the site will perform as expected, whether or not a user has disabled cookies.</w:t>
      </w:r>
    </w:p>
    <w:p w14:paraId="1FFBAA9D" w14:textId="77777777" w:rsidR="007B2345" w:rsidRDefault="007B2345" w:rsidP="007B2345">
      <w:pPr>
        <w:pStyle w:val="BodyText"/>
      </w:pPr>
      <w:r w:rsidRPr="00D862C0">
        <w:t xml:space="preserve">The online questionnaire area of the restricted-access section provides sample members an alternative to </w:t>
      </w:r>
      <w:r>
        <w:t xml:space="preserve">completing the </w:t>
      </w:r>
      <w:r w:rsidRPr="00D862C0">
        <w:t xml:space="preserve">paper </w:t>
      </w:r>
      <w:r>
        <w:t>questionnaire</w:t>
      </w:r>
      <w:r w:rsidRPr="00D862C0">
        <w:t>. Only persons who have been selected to participate in the survey have access to this area. Unique user IDs and passwords are assigned to each job incumbent and occupation expert by a central office computer system at the time of selection into the sample; names and other personally identifiable information are not obtained. The ID and password</w:t>
      </w:r>
      <w:r>
        <w:t>, along</w:t>
      </w:r>
      <w:r w:rsidRPr="00D862C0">
        <w:t xml:space="preserve"> with other survey materials</w:t>
      </w:r>
      <w:r>
        <w:t xml:space="preserve">, </w:t>
      </w:r>
      <w:r w:rsidRPr="00D862C0">
        <w:t>are provided to the sample member. Before allowing access to the online questionnaire area, the Web site confirms the validity of the ID and password and verifies that a completed paper survey form has not already been received.</w:t>
      </w:r>
    </w:p>
    <w:p w14:paraId="14CD1132" w14:textId="0D38788B" w:rsidR="007B2345" w:rsidRDefault="007B2345" w:rsidP="00BB5CF3">
      <w:pPr>
        <w:pStyle w:val="BodyText"/>
      </w:pPr>
      <w:r w:rsidRPr="00D862C0">
        <w:t>Having entered this portion of the site, respondents are</w:t>
      </w:r>
      <w:r w:rsidR="00BB5CF3">
        <w:t>:</w:t>
      </w:r>
    </w:p>
    <w:p w14:paraId="1A195B92" w14:textId="77777777" w:rsidR="007B2345" w:rsidRPr="00AE6A0F" w:rsidRDefault="007B2345" w:rsidP="00BB5CF3">
      <w:pPr>
        <w:pStyle w:val="Bullet"/>
        <w:tabs>
          <w:tab w:val="clear" w:pos="720"/>
          <w:tab w:val="num" w:pos="1080"/>
        </w:tabs>
      </w:pPr>
      <w:r w:rsidRPr="00AE6A0F">
        <w:t>informed that participation in the survey is voluntary,</w:t>
      </w:r>
    </w:p>
    <w:p w14:paraId="59DAB08D" w14:textId="77777777" w:rsidR="007B2345" w:rsidRPr="00AE6A0F" w:rsidRDefault="007B2345" w:rsidP="00BB5CF3">
      <w:pPr>
        <w:pStyle w:val="Bullet"/>
        <w:tabs>
          <w:tab w:val="clear" w:pos="720"/>
          <w:tab w:val="num" w:pos="1080"/>
        </w:tabs>
      </w:pPr>
      <w:r w:rsidRPr="00AE6A0F">
        <w:t>assured that their survey responses will remain private</w:t>
      </w:r>
      <w:r>
        <w:t xml:space="preserve"> to the extent permitted by law</w:t>
      </w:r>
      <w:r w:rsidRPr="00AE6A0F">
        <w:t>,</w:t>
      </w:r>
    </w:p>
    <w:p w14:paraId="35B3FA20" w14:textId="77777777" w:rsidR="007B2345" w:rsidRPr="00AE6A0F" w:rsidRDefault="007B2345" w:rsidP="00BB5CF3">
      <w:pPr>
        <w:pStyle w:val="Bullet"/>
        <w:tabs>
          <w:tab w:val="clear" w:pos="720"/>
          <w:tab w:val="num" w:pos="1080"/>
        </w:tabs>
      </w:pPr>
      <w:r w:rsidRPr="00AE6A0F">
        <w:t>limited to seeing only the questionnaire they have been asked to complete,</w:t>
      </w:r>
    </w:p>
    <w:p w14:paraId="548F5C7D" w14:textId="77777777" w:rsidR="007B2345" w:rsidRPr="00AE6A0F" w:rsidRDefault="007B2345" w:rsidP="00BB5CF3">
      <w:pPr>
        <w:pStyle w:val="Bullet"/>
        <w:tabs>
          <w:tab w:val="clear" w:pos="720"/>
          <w:tab w:val="num" w:pos="1080"/>
        </w:tabs>
      </w:pPr>
      <w:r w:rsidRPr="00AE6A0F">
        <w:t>permitted to stop at any point and continue responding later,</w:t>
      </w:r>
    </w:p>
    <w:p w14:paraId="1ADC1076" w14:textId="77777777" w:rsidR="007B2345" w:rsidRPr="00AE6A0F" w:rsidRDefault="007B2345" w:rsidP="00BB5CF3">
      <w:pPr>
        <w:pStyle w:val="Bullet"/>
        <w:tabs>
          <w:tab w:val="clear" w:pos="720"/>
          <w:tab w:val="num" w:pos="1080"/>
        </w:tabs>
      </w:pPr>
      <w:r w:rsidRPr="00AE6A0F">
        <w:t>permitted to skip questions they choose not to answer, and</w:t>
      </w:r>
    </w:p>
    <w:p w14:paraId="07704BAC" w14:textId="77777777" w:rsidR="007B2345" w:rsidRPr="00D862C0" w:rsidRDefault="007B2345" w:rsidP="00BB5CF3">
      <w:pPr>
        <w:pStyle w:val="Bullet"/>
        <w:tabs>
          <w:tab w:val="clear" w:pos="720"/>
          <w:tab w:val="num" w:pos="1080"/>
        </w:tabs>
        <w:spacing w:after="240"/>
      </w:pPr>
      <w:r w:rsidRPr="00D862C0">
        <w:t>permitted to review and change previous responses.</w:t>
      </w:r>
    </w:p>
    <w:p w14:paraId="7A13BFED" w14:textId="5AF1B402" w:rsidR="007B2345" w:rsidRDefault="007B2345" w:rsidP="00054567">
      <w:pPr>
        <w:pStyle w:val="BodyText"/>
      </w:pPr>
      <w:r w:rsidRPr="00D862C0">
        <w:t xml:space="preserve">On the last page of the survey, respondents confirm that they have completed the questionnaire and </w:t>
      </w:r>
      <w:r>
        <w:t>are given the option to</w:t>
      </w:r>
      <w:r w:rsidRPr="00D862C0">
        <w:t xml:space="preserve"> enter comments about </w:t>
      </w:r>
      <w:r>
        <w:t xml:space="preserve">the </w:t>
      </w:r>
      <w:r w:rsidRPr="00D862C0">
        <w:t>survey; then they exit the questionnaire area of the site and are thanked for their participation. Their user ID is automatically deactivated at this time. Any further attempts to log in will not be possible because the system recognizes these users as having completed the survey.</w:t>
      </w:r>
    </w:p>
    <w:p w14:paraId="62B6DB03" w14:textId="0BAD942D" w:rsidR="007B2345" w:rsidRDefault="007B2345" w:rsidP="00054567">
      <w:pPr>
        <w:pStyle w:val="BodyText"/>
      </w:pPr>
      <w:r w:rsidRPr="00D862C0">
        <w:t>The database containing the survey data</w:t>
      </w:r>
      <w:r>
        <w:t xml:space="preserve"> </w:t>
      </w:r>
      <w:r w:rsidRPr="00D862C0">
        <w:t xml:space="preserve">resides on a server inside </w:t>
      </w:r>
      <w:r>
        <w:t xml:space="preserve">RTI’s </w:t>
      </w:r>
      <w:r w:rsidRPr="00D862C0">
        <w:t>firewall.</w:t>
      </w:r>
      <w:r w:rsidR="00B75B80">
        <w:t xml:space="preserve"> </w:t>
      </w:r>
      <w:r w:rsidRPr="00D862C0">
        <w:t>The Web data collection application encrypts and transmits data from the respondent’s computer into the survey database. Only authorized project staff, operating from inside the firewall, have access to the survey database.</w:t>
      </w:r>
    </w:p>
    <w:p w14:paraId="1BFCDBEE" w14:textId="77777777" w:rsidR="007B2345" w:rsidRDefault="007B2345" w:rsidP="00966D1C">
      <w:pPr>
        <w:pStyle w:val="BodyText"/>
      </w:pPr>
      <w:r w:rsidRPr="00D862C0">
        <w:t xml:space="preserve">The project management area of the restricted-access section contains data collection management reports and information. Login credentials for this area are created for managers of the O*NET Data Collection Program. This portion of the Web site serves as an intranet for the O*NET Program, facilitating communication among </w:t>
      </w:r>
      <w:r>
        <w:t xml:space="preserve">RTI </w:t>
      </w:r>
      <w:r w:rsidRPr="00D862C0">
        <w:t>staff, program staff at the National Center for O*NET Development, and DOL. Production reports</w:t>
      </w:r>
      <w:r>
        <w:t>,</w:t>
      </w:r>
      <w:r w:rsidRPr="00D862C0">
        <w:t xml:space="preserve"> posted nightly</w:t>
      </w:r>
      <w:r>
        <w:t>,</w:t>
      </w:r>
      <w:r w:rsidRPr="00D862C0">
        <w:t xml:space="preserve"> include summaries of the progress of establishment recruiting, questionnaire shipment and receipt, and overall data collection status. Additional applications include a secure, centralized data file repository used by statisticians, analysts, and others to share results of specialized, nonroutine analyses and reports. The project management area of the Web site reduces the cost of the data collection effort by centralizing and streamlining features used by the project team.</w:t>
      </w:r>
    </w:p>
    <w:p w14:paraId="4E8E0B22" w14:textId="77777777" w:rsidR="007B2345" w:rsidRPr="00D862C0" w:rsidRDefault="007B2345" w:rsidP="00912266">
      <w:pPr>
        <w:pStyle w:val="Heading3"/>
        <w:rPr>
          <w:lang w:val="en-US"/>
        </w:rPr>
      </w:pPr>
      <w:bookmarkStart w:id="183" w:name="_Toc192295840"/>
      <w:bookmarkStart w:id="184" w:name="_Toc207179153"/>
      <w:bookmarkStart w:id="185" w:name="_Toc316544598"/>
      <w:bookmarkStart w:id="186" w:name="_Toc393206267"/>
      <w:bookmarkStart w:id="187" w:name="_Toc524347094"/>
      <w:r w:rsidRPr="00D862C0">
        <w:rPr>
          <w:lang w:val="en-US"/>
        </w:rPr>
        <w:t xml:space="preserve">The Case </w:t>
      </w:r>
      <w:r w:rsidRPr="00912266">
        <w:t>Management</w:t>
      </w:r>
      <w:r w:rsidRPr="00D862C0">
        <w:rPr>
          <w:lang w:val="en-US"/>
        </w:rPr>
        <w:t xml:space="preserve"> System and Data Collection Utilities</w:t>
      </w:r>
      <w:bookmarkEnd w:id="183"/>
      <w:bookmarkEnd w:id="184"/>
      <w:bookmarkEnd w:id="185"/>
      <w:bookmarkEnd w:id="186"/>
      <w:bookmarkEnd w:id="187"/>
    </w:p>
    <w:p w14:paraId="3A4DF0BE" w14:textId="77777777" w:rsidR="007B2345" w:rsidRPr="00D862C0" w:rsidRDefault="007B2345" w:rsidP="00966D1C">
      <w:pPr>
        <w:pStyle w:val="BodyText"/>
      </w:pPr>
      <w:r w:rsidRPr="00D862C0">
        <w:t>The O*NET CMS is a Web-based control system that supports and monitors the data collection activities of the BLs, the mailing of informational materials and questionnaires, and the receipt of completed paper and Web questionnaires. Enhancements have been made to the CMS that allow greater flexibility and effectiveness in the communications between the BLs and the POCs in sample establishments. For example, visual cues (icons) in the CMS allow the BLs to prioritize and customize their approach for certain types of establishments that require special procedures. Another enhancement is the ability to do ad hoc package modifications, such as the inclusion of special endorsement letters, based on O*NET-SOC occupations. Because the packages for specific O*NET-SOC occupations are customized, the POCs receive targeted materials that help communicate the data collection mission. In addition, tools have been developed to help operations management load-balance the number of cases assigned across the team of BLs. Another feature, for use with multisite organizations, permits shipping of questionnaires to more than one POC in an establishment.</w:t>
      </w:r>
    </w:p>
    <w:p w14:paraId="7B009E00" w14:textId="77777777" w:rsidR="007B2345" w:rsidRPr="00D862C0" w:rsidRDefault="007B2345" w:rsidP="00966D1C">
      <w:pPr>
        <w:pStyle w:val="BodyText"/>
      </w:pPr>
      <w:r w:rsidRPr="00D862C0">
        <w:t>In an effort to help manage supplies (envelopes, brochures, questionnaires, etc.) associated with data collection, an inventory tracking system integrated with the CMS has been developed and deployed. As the BLs place orders for informational materials and questionnaires to be shipped to survey participants, the inventory system updates reports to show the expected remaining inventory. As stocks run low, operations staff are alerted to replenish supplies. The system provides a means to reconcile physical and expected inventory. As a result, the system has improved the efficiency of ordering, storing, and shipping data collection materials.</w:t>
      </w:r>
    </w:p>
    <w:p w14:paraId="61BA5857" w14:textId="73319DDC" w:rsidR="007B2345" w:rsidRPr="00D862C0" w:rsidRDefault="007B2345" w:rsidP="00966D1C">
      <w:pPr>
        <w:pStyle w:val="BodyText"/>
      </w:pPr>
      <w:r w:rsidRPr="00D862C0">
        <w:t>Questionnaires are prepared for each respondent by an automated order-fulfillment system. The system detects the questionnaire domain type and occupation assigned to the respondent, and it prints</w:t>
      </w:r>
      <w:r>
        <w:t xml:space="preserve"> the appropriate pages</w:t>
      </w:r>
      <w:r w:rsidRPr="00D862C0">
        <w:t>, including the individually customized and labeled questionnaire, ready to pack and ship.</w:t>
      </w:r>
    </w:p>
    <w:p w14:paraId="44DBE2A3" w14:textId="010DB5FF" w:rsidR="007B2345" w:rsidRDefault="007B2345" w:rsidP="00966D1C">
      <w:pPr>
        <w:pStyle w:val="BodyText"/>
      </w:pPr>
      <w:r w:rsidRPr="00D862C0">
        <w:t>The CMS automatically assigns questionnaire domain types sequentially as new respondents are added to the sample. Depending on how many of each type are returned by respondents, it is possible to receive enough responses of a particular questionnaire type for an occupation before receiving the total desired number of questionnaires of all types. The system continually monitors the number of returned questionnaires by type and overrides the sequential assignment of questionnaires as appropriate so that only the questionnaire types that are still required are sent. This feature enhances efficiency by eliminating the shipping of questionnaires that are no longer necessary to complete the data for an occupation. Moreover, by continually focusing resources only on the remaining questionnaire types required,</w:t>
      </w:r>
      <w:r w:rsidRPr="00D862C0" w:rsidDel="00930B89">
        <w:t xml:space="preserve"> </w:t>
      </w:r>
      <w:r w:rsidRPr="00D862C0">
        <w:t>it reduces the total time required to complete any occupation.</w:t>
      </w:r>
    </w:p>
    <w:p w14:paraId="0A7072AA" w14:textId="6168DC22" w:rsidR="007B2345" w:rsidRPr="005908DC" w:rsidRDefault="007B2345" w:rsidP="00912266">
      <w:pPr>
        <w:pStyle w:val="Heading3"/>
        <w:rPr>
          <w:lang w:val="en-US"/>
        </w:rPr>
      </w:pPr>
      <w:bookmarkStart w:id="188" w:name="_Toc524347095"/>
      <w:bookmarkStart w:id="189" w:name="_Toc192295841"/>
      <w:bookmarkStart w:id="190" w:name="_Toc207179154"/>
      <w:bookmarkStart w:id="191" w:name="_Toc316544599"/>
      <w:bookmarkStart w:id="192" w:name="_Toc393206268"/>
      <w:r w:rsidRPr="005908DC">
        <w:rPr>
          <w:lang w:val="en-US"/>
        </w:rPr>
        <w:t xml:space="preserve">Section </w:t>
      </w:r>
      <w:r w:rsidRPr="00912266">
        <w:t>508</w:t>
      </w:r>
      <w:bookmarkEnd w:id="188"/>
    </w:p>
    <w:p w14:paraId="16EB893A" w14:textId="0316B46A" w:rsidR="007B2345" w:rsidRPr="00D862C0" w:rsidRDefault="007B2345" w:rsidP="00966D1C">
      <w:pPr>
        <w:pStyle w:val="BodyText"/>
      </w:pPr>
      <w:r w:rsidRPr="00D862C0">
        <w:t>Section 508 of the Rehabilitation Act of 1973, as amended, specifies that persons with disabilities shall have access to and use of the same information that persons without disabilities have. To comply with this section, the O*</w:t>
      </w:r>
      <w:smartTag w:uri="urn:schemas-microsoft-com:office:smarttags" w:element="stockticker">
        <w:r w:rsidRPr="00D862C0">
          <w:t>NET</w:t>
        </w:r>
      </w:smartTag>
      <w:r w:rsidRPr="00D862C0">
        <w:t xml:space="preserve"> Data Collection Program designed its </w:t>
      </w:r>
      <w:r>
        <w:t>DOL-sponsored Web</w:t>
      </w:r>
      <w:r w:rsidRPr="00D862C0">
        <w:t xml:space="preserve"> applications, </w:t>
      </w:r>
      <w:r>
        <w:t xml:space="preserve">including </w:t>
      </w:r>
      <w:r w:rsidRPr="00D862C0">
        <w:t>O*</w:t>
      </w:r>
      <w:smartTag w:uri="urn:schemas-microsoft-com:office:smarttags" w:element="stockticker">
        <w:r w:rsidRPr="00D862C0">
          <w:t>NET</w:t>
        </w:r>
      </w:smartTag>
      <w:r w:rsidRPr="00D862C0">
        <w:t xml:space="preserve"> OnLine,</w:t>
      </w:r>
      <w:r>
        <w:t xml:space="preserve"> My Next Move, My Next Move for Veterans, Mi Pr</w:t>
      </w:r>
      <w:r>
        <w:rPr>
          <w:rFonts w:cs="Times New Roman"/>
        </w:rPr>
        <w:t>ó</w:t>
      </w:r>
      <w:r>
        <w:t>ximo Paso, and O*NET Code Connector,</w:t>
      </w:r>
      <w:r w:rsidR="00B75B80">
        <w:t xml:space="preserve"> </w:t>
      </w:r>
      <w:r w:rsidRPr="00D862C0">
        <w:t xml:space="preserve">to ensure that the data and information are accessible to the widest possible audience, including </w:t>
      </w:r>
      <w:r>
        <w:t>people</w:t>
      </w:r>
      <w:r w:rsidRPr="00D862C0">
        <w:t xml:space="preserve"> with disabilities. </w:t>
      </w:r>
      <w:r>
        <w:t>The sites</w:t>
      </w:r>
      <w:r w:rsidRPr="00D862C0">
        <w:t xml:space="preserve"> also provide links to several accommodation and disability resources on the Internet. </w:t>
      </w:r>
      <w:r>
        <w:t>Site accessibility remains an important design component in the ongoing maintenance and development of DOL</w:t>
      </w:r>
      <w:r w:rsidR="0041304A">
        <w:t>-</w:t>
      </w:r>
      <w:r>
        <w:t>sponsored sites, with close adherence to the guidelines of the Web Accessibility Initiative (WAI) from the World Wide Web Consortium (W3C).</w:t>
      </w:r>
      <w:bookmarkEnd w:id="189"/>
      <w:bookmarkEnd w:id="190"/>
      <w:bookmarkEnd w:id="191"/>
      <w:bookmarkEnd w:id="192"/>
    </w:p>
    <w:p w14:paraId="46481861" w14:textId="08590EDE" w:rsidR="007B2345" w:rsidRPr="005908DC" w:rsidRDefault="007B2345" w:rsidP="00912266">
      <w:pPr>
        <w:pStyle w:val="Heading3"/>
        <w:rPr>
          <w:lang w:val="en-US"/>
        </w:rPr>
      </w:pPr>
      <w:bookmarkStart w:id="193" w:name="_Toc524347096"/>
      <w:r w:rsidRPr="005908DC">
        <w:rPr>
          <w:lang w:val="en-US"/>
        </w:rPr>
        <w:t>Additional Uses of the Internet for Data Collection</w:t>
      </w:r>
      <w:bookmarkEnd w:id="193"/>
    </w:p>
    <w:p w14:paraId="56DC16BB" w14:textId="02FD7B30" w:rsidR="007B2345" w:rsidRDefault="007B2345" w:rsidP="00966D1C">
      <w:pPr>
        <w:pStyle w:val="BodyText"/>
      </w:pPr>
      <w:r w:rsidRPr="00D862C0">
        <w:t xml:space="preserve">The O*NET Program uses the Internet to gather additional occupational information, such as </w:t>
      </w:r>
      <w:r>
        <w:t>alternate (</w:t>
      </w:r>
      <w:r w:rsidRPr="00D862C0">
        <w:t>lay</w:t>
      </w:r>
      <w:r>
        <w:t>)</w:t>
      </w:r>
      <w:r w:rsidRPr="00D862C0">
        <w:t xml:space="preserve"> titles and </w:t>
      </w:r>
      <w:r>
        <w:t>high-demand technologies</w:t>
      </w:r>
      <w:r w:rsidRPr="00D862C0">
        <w:t>. This use expands the O*NET database, providing easily maintained current information and enhancing users’ ability to find occupations relevant to their training and expertise by giving them a wider range of search terms. This enhancement is accomplished without additional burden to the public and at less cost than other means of data collection.</w:t>
      </w:r>
    </w:p>
    <w:p w14:paraId="5460E770" w14:textId="333AC147" w:rsidR="007B2345" w:rsidRDefault="007B2345" w:rsidP="00966D1C">
      <w:pPr>
        <w:pStyle w:val="BodyText"/>
      </w:pPr>
      <w:r w:rsidRPr="00D862C0">
        <w:t>“Web scraping” is employed to gather</w:t>
      </w:r>
      <w:r>
        <w:t xml:space="preserve"> information on tools and technologies, with particular emphasis on the technologies that are most in demand by employers.</w:t>
      </w:r>
      <w:r w:rsidR="00B75B80">
        <w:t xml:space="preserve"> </w:t>
      </w:r>
      <w:r>
        <w:t>Information from this data mining approach is used to compile a list of “hot technologies.” This list, which is updated quarterly, includes programming and software technologies such as Python and Meditech that appear frequently in lists of occupational or job requirements.</w:t>
      </w:r>
      <w:r w:rsidR="00B75B80">
        <w:t xml:space="preserve"> </w:t>
      </w:r>
      <w:r>
        <w:t>This technique is also used to evaluate and augment the lists of tools and technologies developed and maintained for each occupation in the SOC taxonomy.</w:t>
      </w:r>
      <w:r w:rsidR="00B75B80">
        <w:t xml:space="preserve"> </w:t>
      </w:r>
      <w:r w:rsidRPr="00D862C0">
        <w:t xml:space="preserve">Tools and technologies linked to specific occupations are found </w:t>
      </w:r>
      <w:r>
        <w:t>by using job advertisement data mining software and by searching</w:t>
      </w:r>
      <w:r w:rsidRPr="00D862C0">
        <w:t xml:space="preserve"> job posting, career education, professional association, and other Web sites. Occupational analysts link the tools and technologies to the United Nations Standard Products and Services Code, an online classification system for tools and services</w:t>
      </w:r>
      <w:r>
        <w:t xml:space="preserve"> (</w:t>
      </w:r>
      <w:hyperlink r:id="rId140" w:history="1">
        <w:r w:rsidRPr="00260299">
          <w:rPr>
            <w:rStyle w:val="Hyperlink"/>
            <w:szCs w:val="24"/>
          </w:rPr>
          <w:t>http://www.unspsc.org/</w:t>
        </w:r>
      </w:hyperlink>
      <w:r>
        <w:rPr>
          <w:rStyle w:val="Hyperlink"/>
          <w:szCs w:val="24"/>
        </w:rPr>
        <w:t>)</w:t>
      </w:r>
      <w:r w:rsidRPr="00D862C0">
        <w:t>. Before the information is published in O*NET OnLine, rigorous reviews are performed to ensure the quality and usefulness of the data. Information collected from the Web in this way represents a significant enhancement to the data available to O*NET users</w:t>
      </w:r>
      <w:r>
        <w:t>, and it ensures that real-time labor market information is being used to maintain currency of the O*NET database.</w:t>
      </w:r>
    </w:p>
    <w:p w14:paraId="249B95EC" w14:textId="502D327E" w:rsidR="007B2345" w:rsidRDefault="007B2345" w:rsidP="00966D1C">
      <w:pPr>
        <w:pStyle w:val="BodyText"/>
      </w:pPr>
      <w:r>
        <w:t xml:space="preserve">A multimethod data collection approach is used to populate the O*NET alternate titles. Data sources include incumbent/occupational expert data, employer job postings, Occupational Code Assignment (OCA) submissions, transactional analyses (e.g., unmatched search terms submitted to </w:t>
      </w:r>
      <w:r w:rsidR="00546C77">
        <w:t>CareerOneStop.org</w:t>
      </w:r>
      <w:r>
        <w:t>, a DOL-sponsored online resource for job seekers), customer and professional group requests, additional classification systems, and other miscellaneous sources. Each title undergoes an extensive multistep review process and is reviewed by multiple occupational analysts. Deliverables include (1) reported job titles that appear in O*NET OnLine, My Next Move, and Web Services and (2) a published Alternate Titles database that includes alternate job titles appearing in the downloadable database, keyword search, and Web Services.</w:t>
      </w:r>
      <w:r w:rsidRPr="00D862C0">
        <w:t xml:space="preserve"> </w:t>
      </w:r>
      <w:r>
        <w:t xml:space="preserve">Alternate </w:t>
      </w:r>
      <w:r w:rsidRPr="00D862C0">
        <w:t xml:space="preserve">titles greatly enhance the keyword search functions </w:t>
      </w:r>
      <w:r>
        <w:t xml:space="preserve">in </w:t>
      </w:r>
      <w:r w:rsidR="00546C77">
        <w:t>the O*NET websites</w:t>
      </w:r>
      <w:r>
        <w:t xml:space="preserve">. Alternate titles are also incorporated into a number of public and private keyword searches through the O*NET Web Services. </w:t>
      </w:r>
    </w:p>
    <w:p w14:paraId="7FD3373A" w14:textId="73BFF5BB" w:rsidR="007B2345" w:rsidRDefault="007B2345" w:rsidP="00966D1C">
      <w:pPr>
        <w:pStyle w:val="BodyText"/>
      </w:pPr>
      <w:r w:rsidRPr="00D862C0">
        <w:t>Use of Web sites further enhances the O*NET database, provides greater search capabilities to users, and reduces burden. It also allows for rapid update of the data through user input and at minimal cost.</w:t>
      </w:r>
    </w:p>
    <w:p w14:paraId="0BFD69B0" w14:textId="0C6F5BCF" w:rsidR="00CE54A8" w:rsidRDefault="00D46BB9" w:rsidP="00912266">
      <w:pPr>
        <w:pStyle w:val="Heading2"/>
        <w:numPr>
          <w:ilvl w:val="1"/>
          <w:numId w:val="18"/>
        </w:numPr>
      </w:pPr>
      <w:bookmarkStart w:id="194" w:name="_Toc524347097"/>
      <w:r>
        <w:rPr>
          <w:i/>
        </w:rPr>
        <w:t>Describe efforts to identify duplication. Show specifically why any similar information already available cannot be used or modified for use for the purposes described in item A.2 above.</w:t>
      </w:r>
      <w:bookmarkEnd w:id="194"/>
    </w:p>
    <w:p w14:paraId="13CC42FB" w14:textId="5A073002" w:rsidR="00CE54A8" w:rsidRDefault="00CE54A8" w:rsidP="00966D1C">
      <w:pPr>
        <w:pStyle w:val="BodyText"/>
      </w:pPr>
      <w:r w:rsidRPr="00D862C0">
        <w:t xml:space="preserve">To avoid duplication and reduce cost, several portions of the O*NET Content Model are provided from existing data sources. Specifically, as discussed in Section </w:t>
      </w:r>
      <w:r>
        <w:rPr>
          <w:cs/>
        </w:rPr>
        <w:t>‎</w:t>
      </w:r>
      <w:r>
        <w:t>A.1</w:t>
      </w:r>
      <w:r w:rsidRPr="00D862C0">
        <w:t xml:space="preserve">, the domain of Workforce Characteristics—including information on industries, job opportunities, and pay—is obtained through links to existing </w:t>
      </w:r>
      <w:r>
        <w:t>LMI</w:t>
      </w:r>
      <w:r w:rsidRPr="00D862C0">
        <w:t xml:space="preserve"> databases. Information about occupational licensing, certifications, and related instructional programs is provided from existing </w:t>
      </w:r>
      <w:r w:rsidR="008934A1" w:rsidRPr="00D862C0">
        <w:t>sources and</w:t>
      </w:r>
      <w:r w:rsidRPr="00D862C0">
        <w:t xml:space="preserve"> several Web sites, including </w:t>
      </w:r>
      <w:r>
        <w:t xml:space="preserve">the CareerOneStop (COS) Certification Finder at </w:t>
      </w:r>
      <w:hyperlink r:id="rId141" w:history="1">
        <w:r w:rsidRPr="00544329">
          <w:rPr>
            <w:rStyle w:val="Hyperlink"/>
          </w:rPr>
          <w:t>http://www.careeronestop.org/EducationTraining/Find/certification-finder.aspx</w:t>
        </w:r>
      </w:hyperlink>
      <w:r>
        <w:t xml:space="preserve"> and the COS Licensed Occupations Database at </w:t>
      </w:r>
      <w:hyperlink r:id="rId142" w:history="1">
        <w:r w:rsidRPr="00544329">
          <w:rPr>
            <w:rStyle w:val="Hyperlink"/>
          </w:rPr>
          <w:t>http://careerinfonet.org/licensedoccupations/</w:t>
        </w:r>
        <w:r>
          <w:rPr>
            <w:rStyle w:val="Hyperlink"/>
          </w:rPr>
          <w:br w:type="textWrapping" w:clear="all"/>
        </w:r>
        <w:r w:rsidRPr="00544329">
          <w:rPr>
            <w:rStyle w:val="Hyperlink"/>
          </w:rPr>
          <w:t>?ES=Y&amp;EST=Licensed+Occupations</w:t>
        </w:r>
      </w:hyperlink>
      <w:r>
        <w:t xml:space="preserve">. Wage and employment projections information is provided by work </w:t>
      </w:r>
      <w:r w:rsidR="008934A1">
        <w:t>conducted by</w:t>
      </w:r>
      <w:r>
        <w:t xml:space="preserve"> the Bureau of Labor Statistics, including by the O</w:t>
      </w:r>
      <w:r w:rsidR="006B1943">
        <w:t xml:space="preserve">ES </w:t>
      </w:r>
      <w:r>
        <w:t>program (</w:t>
      </w:r>
      <w:hyperlink r:id="rId143" w:history="1">
        <w:r w:rsidRPr="00315E1A">
          <w:rPr>
            <w:rStyle w:val="Hyperlink"/>
          </w:rPr>
          <w:t>https://www.bls.gov/oes/</w:t>
        </w:r>
      </w:hyperlink>
      <w:r>
        <w:t xml:space="preserve">) and the </w:t>
      </w:r>
      <w:r w:rsidR="003137E3">
        <w:t xml:space="preserve">Occupational </w:t>
      </w:r>
      <w:r>
        <w:t>Projections program (</w:t>
      </w:r>
      <w:hyperlink r:id="rId144" w:history="1">
        <w:r w:rsidR="00970829" w:rsidRPr="00970829">
          <w:rPr>
            <w:rStyle w:val="Hyperlink"/>
          </w:rPr>
          <w:t>https://www.bls.gov/emp/</w:t>
        </w:r>
      </w:hyperlink>
      <w:r>
        <w:t>).</w:t>
      </w:r>
    </w:p>
    <w:p w14:paraId="1E3259F2" w14:textId="64E60E86" w:rsidR="00CE54A8" w:rsidRPr="00D862C0" w:rsidRDefault="00CE54A8" w:rsidP="00966D1C">
      <w:pPr>
        <w:pStyle w:val="BodyText"/>
      </w:pPr>
      <w:r w:rsidRPr="00D862C0">
        <w:t xml:space="preserve">The exhaustive reviews of existing labor market and occupational information conducted by the DOL’s review staff, as well as subsequent research, identified no other comprehensive, valid, and reliable sources that could be used for the data items included in the O*NET database. The development of the O*NET Program has involved staff and advisors </w:t>
      </w:r>
      <w:r>
        <w:t>who have</w:t>
      </w:r>
      <w:r w:rsidRPr="00D862C0">
        <w:t xml:space="preserve"> many years of experience in labor market and occupational information </w:t>
      </w:r>
      <w:r>
        <w:t xml:space="preserve">and </w:t>
      </w:r>
      <w:r w:rsidRPr="00D862C0">
        <w:t xml:space="preserve">who are familiar with existing data sources. In fact, as discussed in Section </w:t>
      </w:r>
      <w:r>
        <w:rPr>
          <w:cs/>
        </w:rPr>
        <w:t>‎</w:t>
      </w:r>
      <w:r>
        <w:t>A.2</w:t>
      </w:r>
      <w:r w:rsidRPr="00D862C0">
        <w:t>, many existing systems that provide detailed occupational information are actually using information based on O*NET data or the predecessor DOT.</w:t>
      </w:r>
    </w:p>
    <w:p w14:paraId="0CB16CB0" w14:textId="77777777" w:rsidR="00CE54A8" w:rsidRDefault="00CE54A8" w:rsidP="00966D1C">
      <w:pPr>
        <w:pStyle w:val="BodyText"/>
      </w:pPr>
      <w:r w:rsidRPr="00D862C0">
        <w:t xml:space="preserve">The few existing sources with similar measures are too limited to be used in the O*NET database. Some existing sources are valid and reliable—for example, information from the OPM and the U.S. Department of Defense—but are not comprehensive, because they represent only those jobs in federal civilian employment or the military. Some private sources of job analysis information exist; however, they are based on job analyses conducted </w:t>
      </w:r>
      <w:r>
        <w:t xml:space="preserve">for particular purposes or settings </w:t>
      </w:r>
      <w:r w:rsidRPr="00D862C0">
        <w:t>rather than on a representative sample of employers and workers. They are therefore limited in their coverage and not representative of the entire workforce. Furthermore, these analyses are not comparable because they do not use the prescribed O*NET common language to describe occupational requirements; it is not practical to combine them, because they include dissimilar components. Finally, these private data sources are not available to the general public.</w:t>
      </w:r>
    </w:p>
    <w:p w14:paraId="1B812D6C" w14:textId="73ED9381" w:rsidR="00CE54A8" w:rsidRPr="00D46BB9" w:rsidRDefault="00D46BB9" w:rsidP="005908DC">
      <w:pPr>
        <w:pStyle w:val="Heading2"/>
        <w:numPr>
          <w:ilvl w:val="1"/>
          <w:numId w:val="19"/>
        </w:numPr>
        <w:rPr>
          <w:i/>
        </w:rPr>
      </w:pPr>
      <w:bookmarkStart w:id="195" w:name="_Toc524347098"/>
      <w:r>
        <w:rPr>
          <w:i/>
        </w:rPr>
        <w:t>If the collection of information impacts small businesses or other small entities, describe any methods used minimize burden.</w:t>
      </w:r>
      <w:bookmarkEnd w:id="195"/>
    </w:p>
    <w:p w14:paraId="45B852F0" w14:textId="1B7B4D66" w:rsidR="00CE54A8" w:rsidRPr="00D862C0" w:rsidRDefault="00CE54A8" w:rsidP="00966D1C">
      <w:pPr>
        <w:pStyle w:val="BodyText"/>
      </w:pPr>
      <w:r w:rsidRPr="00D862C0">
        <w:t>All sizes of establishments are represented in the O*NET estimates for most occupations. For some occupations, the targeting strategy used in selecting an efficient sample may lead us to omit some small establishments from the sampling frame, but this omission occurs for few occupations. The omission is allowed when it is clear that sampling small establishments will greatly reduce the efficiency of the data collection or that incumbents from small establishments are not working in the mainstream of the occupation.</w:t>
      </w:r>
    </w:p>
    <w:p w14:paraId="4B529EB3" w14:textId="7EF71C4D" w:rsidR="00CE54A8" w:rsidRDefault="00CE54A8" w:rsidP="00787DB2">
      <w:pPr>
        <w:pStyle w:val="BodyText"/>
      </w:pPr>
      <w:r w:rsidRPr="00D862C0">
        <w:t>Given that establishments of all sizes should be represented in the samples for most occupations, specific design provisions have been undertaken to avoid overly burdening small establishments. For example, Exhibit </w:t>
      </w:r>
      <w:r w:rsidR="00312F84">
        <w:t>A-</w:t>
      </w:r>
      <w:r w:rsidR="00D1649B">
        <w:rPr>
          <w:noProof/>
        </w:rPr>
        <w:t>18</w:t>
      </w:r>
      <w:r w:rsidR="00D1649B" w:rsidRPr="00D862C0">
        <w:t xml:space="preserve"> </w:t>
      </w:r>
      <w:r w:rsidRPr="00D862C0">
        <w:t xml:space="preserve">shows the distribution of establishments by number of employees on the </w:t>
      </w:r>
      <w:r>
        <w:t>D&amp;B</w:t>
      </w:r>
      <w:r w:rsidRPr="00D862C0">
        <w:t xml:space="preserve"> list used as the sampling frame for O*NET data. Exhibit </w:t>
      </w:r>
      <w:r w:rsidR="00312F84">
        <w:t>A-</w:t>
      </w:r>
      <w:r w:rsidR="00787DB2">
        <w:rPr>
          <w:noProof/>
        </w:rPr>
        <w:t>18</w:t>
      </w:r>
      <w:r w:rsidR="00787DB2" w:rsidRPr="00D862C0">
        <w:t xml:space="preserve"> </w:t>
      </w:r>
      <w:r>
        <w:t xml:space="preserve">illustrates how </w:t>
      </w:r>
      <w:r w:rsidRPr="00D862C0">
        <w:t>O*NET sampling selects s</w:t>
      </w:r>
      <w:r w:rsidRPr="00797173">
        <w:t>mall establishments at a much lower rate than that at which they occur in the population</w:t>
      </w:r>
      <w:r>
        <w:t xml:space="preserve">. For </w:t>
      </w:r>
      <w:r w:rsidRPr="006214FA">
        <w:t xml:space="preserve">example, although </w:t>
      </w:r>
      <w:r>
        <w:t>93.4</w:t>
      </w:r>
      <w:r w:rsidRPr="006214FA">
        <w:t>% of establishments</w:t>
      </w:r>
      <w:r w:rsidRPr="00797173">
        <w:t xml:space="preserve"> employ fewer than 25 employees</w:t>
      </w:r>
      <w:r>
        <w:t xml:space="preserve"> </w:t>
      </w:r>
      <w:r w:rsidRPr="0007558F">
        <w:t>(represented in the first three rows of the exhibit)</w:t>
      </w:r>
      <w:r w:rsidRPr="00797173">
        <w:t xml:space="preserve">, </w:t>
      </w:r>
      <w:bookmarkStart w:id="196" w:name="_Toc316544602"/>
      <w:bookmarkStart w:id="197" w:name="_Toc393206271"/>
      <w:r w:rsidRPr="001C2E94">
        <w:t>only 39.8%</w:t>
      </w:r>
      <w:r>
        <w:t xml:space="preserve"> of </w:t>
      </w:r>
      <w:r w:rsidRPr="00797173">
        <w:t>the O*NET sample will consist of such small establishments. On the other hand, large establishments (with 250 or more employees</w:t>
      </w:r>
      <w:r>
        <w:t>, as represented in the 7th to 9th rows of the exhibit</w:t>
      </w:r>
      <w:r w:rsidRPr="00797173">
        <w:t xml:space="preserve">) will make up </w:t>
      </w:r>
      <w:r w:rsidRPr="006214FA">
        <w:t>23.3%</w:t>
      </w:r>
      <w:r w:rsidRPr="00797173">
        <w:t xml:space="preserve"> of the O*NET sample but</w:t>
      </w:r>
      <w:r>
        <w:t xml:space="preserve"> </w:t>
      </w:r>
      <w:r w:rsidRPr="00797173">
        <w:t xml:space="preserve">only </w:t>
      </w:r>
      <w:r w:rsidRPr="006214FA">
        <w:t>0.4%</w:t>
      </w:r>
      <w:r w:rsidRPr="00797173">
        <w:t xml:space="preserve"> of all establishments.</w:t>
      </w:r>
      <w:r w:rsidRPr="00D862C0">
        <w:t xml:space="preserve"> Thus, </w:t>
      </w:r>
      <w:r w:rsidRPr="001C2E94">
        <w:t>to reduce the burden on small establishments with few employees</w:t>
      </w:r>
      <w:r>
        <w:t>,</w:t>
      </w:r>
      <w:r w:rsidRPr="001C2E94">
        <w:t xml:space="preserve"> </w:t>
      </w:r>
      <w:r w:rsidRPr="00D862C0">
        <w:t>the O*NET sample relies more heavily on large</w:t>
      </w:r>
      <w:r>
        <w:t xml:space="preserve"> establishments</w:t>
      </w:r>
      <w:r w:rsidRPr="00D862C0">
        <w:t>. The disproportionate sampling of large and small establishments is properly accounted for in the analysis weighting, resulting in statistically consistent estimates.</w:t>
      </w:r>
    </w:p>
    <w:p w14:paraId="3B9F06E1" w14:textId="1B57A020" w:rsidR="00CE54A8" w:rsidRDefault="00CE54A8" w:rsidP="00787DB2">
      <w:pPr>
        <w:pStyle w:val="BodyText"/>
      </w:pPr>
      <w:bookmarkStart w:id="198" w:name="_Ref316302934"/>
      <w:bookmarkStart w:id="199" w:name="_Toc192295893"/>
      <w:bookmarkStart w:id="200" w:name="_Toc207443316"/>
      <w:bookmarkStart w:id="201" w:name="_Toc316544651"/>
      <w:bookmarkStart w:id="202" w:name="_Toc192295844"/>
      <w:bookmarkStart w:id="203" w:name="_Toc207179157"/>
      <w:r w:rsidRPr="00D862C0">
        <w:t>In addition, data collection procedures place lower burden on small establishments than on large establishments. When a small establishment is selected, it likely employs fewer of the targeted occupations and has fewer employees working in the occupations. Thus, a POC at a small establishment generally spends less time preparing sampling lists and distributing questionnaires than a POC at a large establishment, which is more likely to employ several of the targeted occupations</w:t>
      </w:r>
      <w:r w:rsidR="00B75B80">
        <w:t xml:space="preserve"> </w:t>
      </w:r>
      <w:r>
        <w:t xml:space="preserve">and to have </w:t>
      </w:r>
      <w:r w:rsidRPr="00D862C0">
        <w:t>a large number of employees working in the occupations.</w:t>
      </w:r>
    </w:p>
    <w:p w14:paraId="144814AD" w14:textId="1A4A782F" w:rsidR="00CE54A8" w:rsidRPr="00D14F54" w:rsidRDefault="00CE54A8" w:rsidP="00DA50B5">
      <w:pPr>
        <w:pStyle w:val="Exhibit"/>
      </w:pPr>
      <w:bookmarkStart w:id="204" w:name="_Toc491424232"/>
      <w:bookmarkStart w:id="205" w:name="_Toc491425329"/>
      <w:bookmarkStart w:id="206" w:name="_Toc524351025"/>
      <w:r w:rsidRPr="00D862C0">
        <w:t>Exhibit </w:t>
      </w:r>
      <w:bookmarkEnd w:id="198"/>
      <w:r w:rsidR="00312F84">
        <w:rPr>
          <w:noProof/>
        </w:rPr>
        <w:t>A-</w:t>
      </w:r>
      <w:r w:rsidR="00D1649B">
        <w:rPr>
          <w:noProof/>
        </w:rPr>
        <w:t>18</w:t>
      </w:r>
      <w:r w:rsidRPr="00D862C0">
        <w:t>.</w:t>
      </w:r>
      <w:r w:rsidRPr="00D862C0">
        <w:tab/>
        <w:t>Distribution of Frame and Sample Establishments by Employment Size</w:t>
      </w:r>
      <w:bookmarkEnd w:id="199"/>
      <w:bookmarkEnd w:id="200"/>
      <w:bookmarkEnd w:id="201"/>
      <w:bookmarkEnd w:id="204"/>
      <w:bookmarkEnd w:id="205"/>
      <w:bookmarkEnd w:id="206"/>
    </w:p>
    <w:tbl>
      <w:tblPr>
        <w:tblW w:w="9504" w:type="dxa"/>
        <w:tblBorders>
          <w:top w:val="single" w:sz="12" w:space="0" w:color="auto"/>
          <w:bottom w:val="single" w:sz="12" w:space="0" w:color="auto"/>
          <w:insideH w:val="single" w:sz="4" w:space="0" w:color="auto"/>
        </w:tblBorders>
        <w:tblLayout w:type="fixed"/>
        <w:tblLook w:val="01E0" w:firstRow="1" w:lastRow="1" w:firstColumn="1" w:lastColumn="1" w:noHBand="0" w:noVBand="0"/>
      </w:tblPr>
      <w:tblGrid>
        <w:gridCol w:w="2376"/>
        <w:gridCol w:w="2376"/>
        <w:gridCol w:w="2286"/>
        <w:gridCol w:w="2466"/>
      </w:tblGrid>
      <w:tr w:rsidR="00CE54A8" w:rsidRPr="005908DC" w14:paraId="680327EB" w14:textId="77777777" w:rsidTr="00630D78">
        <w:tc>
          <w:tcPr>
            <w:tcW w:w="2376" w:type="dxa"/>
            <w:shd w:val="clear" w:color="auto" w:fill="D9D9D9"/>
            <w:vAlign w:val="bottom"/>
          </w:tcPr>
          <w:p w14:paraId="2C4DE97F" w14:textId="77777777" w:rsidR="00CE54A8" w:rsidRPr="005908DC" w:rsidRDefault="00CE54A8" w:rsidP="00630D78">
            <w:pPr>
              <w:pStyle w:val="TableHeaders"/>
            </w:pPr>
            <w:r w:rsidRPr="005908DC">
              <w:t>Number of Employees</w:t>
            </w:r>
          </w:p>
        </w:tc>
        <w:tc>
          <w:tcPr>
            <w:tcW w:w="2376" w:type="dxa"/>
            <w:shd w:val="clear" w:color="auto" w:fill="D9D9D9"/>
            <w:vAlign w:val="bottom"/>
          </w:tcPr>
          <w:p w14:paraId="44036CE7" w14:textId="77777777" w:rsidR="00CE54A8" w:rsidRPr="005908DC" w:rsidRDefault="00CE54A8" w:rsidP="00630D78">
            <w:pPr>
              <w:pStyle w:val="TableHeaders"/>
            </w:pPr>
            <w:r w:rsidRPr="005908DC">
              <w:t>Total Number of Frame Establishments</w:t>
            </w:r>
            <w:r w:rsidRPr="006D247A">
              <w:rPr>
                <w:vertAlign w:val="superscript"/>
              </w:rPr>
              <w:t>a</w:t>
            </w:r>
          </w:p>
        </w:tc>
        <w:tc>
          <w:tcPr>
            <w:tcW w:w="2286" w:type="dxa"/>
            <w:shd w:val="clear" w:color="auto" w:fill="D9D9D9"/>
            <w:vAlign w:val="bottom"/>
          </w:tcPr>
          <w:p w14:paraId="5275A37F" w14:textId="77777777" w:rsidR="00CE54A8" w:rsidRPr="005908DC" w:rsidRDefault="00CE54A8" w:rsidP="00630D78">
            <w:pPr>
              <w:pStyle w:val="TableHeaders"/>
            </w:pPr>
            <w:r w:rsidRPr="005908DC">
              <w:t>Frame Distribution (Percent)</w:t>
            </w:r>
          </w:p>
        </w:tc>
        <w:tc>
          <w:tcPr>
            <w:tcW w:w="2466" w:type="dxa"/>
            <w:shd w:val="clear" w:color="auto" w:fill="D9D9D9"/>
            <w:vAlign w:val="bottom"/>
          </w:tcPr>
          <w:p w14:paraId="060E2737" w14:textId="77777777" w:rsidR="00CE54A8" w:rsidRPr="005908DC" w:rsidRDefault="00CE54A8" w:rsidP="00630D78">
            <w:pPr>
              <w:pStyle w:val="TableHeaders"/>
            </w:pPr>
            <w:r w:rsidRPr="005908DC">
              <w:t>Actual Distribution of O*NET Sampled Establishments</w:t>
            </w:r>
            <w:r w:rsidRPr="006D247A">
              <w:rPr>
                <w:vertAlign w:val="superscript"/>
              </w:rPr>
              <w:t>b</w:t>
            </w:r>
            <w:r w:rsidRPr="005908DC">
              <w:t xml:space="preserve"> (Percent) </w:t>
            </w:r>
          </w:p>
        </w:tc>
      </w:tr>
      <w:tr w:rsidR="00CE54A8" w:rsidRPr="00D862C0" w14:paraId="42C73602" w14:textId="77777777" w:rsidTr="00BB5CF3">
        <w:trPr>
          <w:trHeight w:val="20"/>
        </w:trPr>
        <w:tc>
          <w:tcPr>
            <w:tcW w:w="2376" w:type="dxa"/>
            <w:vAlign w:val="center"/>
          </w:tcPr>
          <w:p w14:paraId="5C1F5263" w14:textId="77777777" w:rsidR="00CE54A8" w:rsidRPr="00D862C0" w:rsidRDefault="00CE54A8" w:rsidP="00630D78">
            <w:pPr>
              <w:pStyle w:val="Tabletext"/>
            </w:pPr>
            <w:r w:rsidRPr="00D862C0">
              <w:t>1–4</w:t>
            </w:r>
          </w:p>
        </w:tc>
        <w:tc>
          <w:tcPr>
            <w:tcW w:w="2376" w:type="dxa"/>
            <w:vAlign w:val="center"/>
          </w:tcPr>
          <w:p w14:paraId="38A88F02" w14:textId="77777777" w:rsidR="00CE54A8" w:rsidRPr="00D862C0" w:rsidRDefault="00CE54A8" w:rsidP="00BB5CF3">
            <w:pPr>
              <w:pStyle w:val="Tabletext"/>
              <w:tabs>
                <w:tab w:val="decimal" w:pos="1562"/>
              </w:tabs>
            </w:pPr>
            <w:r>
              <w:t>12,312,516</w:t>
            </w:r>
          </w:p>
        </w:tc>
        <w:tc>
          <w:tcPr>
            <w:tcW w:w="2286" w:type="dxa"/>
            <w:vAlign w:val="center"/>
          </w:tcPr>
          <w:p w14:paraId="358320E9" w14:textId="77777777" w:rsidR="00CE54A8" w:rsidRPr="00D862C0" w:rsidRDefault="00CE54A8" w:rsidP="00BB5CF3">
            <w:pPr>
              <w:pStyle w:val="Tabletext"/>
              <w:tabs>
                <w:tab w:val="decimal" w:pos="1173"/>
              </w:tabs>
            </w:pPr>
            <w:r>
              <w:t>72.6</w:t>
            </w:r>
          </w:p>
        </w:tc>
        <w:tc>
          <w:tcPr>
            <w:tcW w:w="2466" w:type="dxa"/>
            <w:vAlign w:val="center"/>
          </w:tcPr>
          <w:p w14:paraId="029254AE" w14:textId="77777777" w:rsidR="00CE54A8" w:rsidRPr="00D862C0" w:rsidRDefault="00CE54A8" w:rsidP="00BB5CF3">
            <w:pPr>
              <w:pStyle w:val="Tabletext"/>
              <w:tabs>
                <w:tab w:val="decimal" w:pos="1225"/>
              </w:tabs>
            </w:pPr>
            <w:r>
              <w:t>15.9</w:t>
            </w:r>
          </w:p>
        </w:tc>
      </w:tr>
      <w:tr w:rsidR="00CE54A8" w:rsidRPr="00D862C0" w14:paraId="64996603" w14:textId="77777777" w:rsidTr="00BB5CF3">
        <w:trPr>
          <w:trHeight w:val="20"/>
        </w:trPr>
        <w:tc>
          <w:tcPr>
            <w:tcW w:w="2376" w:type="dxa"/>
            <w:vAlign w:val="center"/>
          </w:tcPr>
          <w:p w14:paraId="6F6FB74E" w14:textId="77777777" w:rsidR="00CE54A8" w:rsidRPr="00D862C0" w:rsidRDefault="00CE54A8" w:rsidP="00630D78">
            <w:pPr>
              <w:pStyle w:val="Tabletext"/>
            </w:pPr>
            <w:r w:rsidRPr="00D862C0">
              <w:t>5–9</w:t>
            </w:r>
          </w:p>
        </w:tc>
        <w:tc>
          <w:tcPr>
            <w:tcW w:w="2376" w:type="dxa"/>
            <w:vAlign w:val="center"/>
          </w:tcPr>
          <w:p w14:paraId="2BD80E3E" w14:textId="77777777" w:rsidR="00CE54A8" w:rsidRPr="00D862C0" w:rsidRDefault="00CE54A8" w:rsidP="00BB5CF3">
            <w:pPr>
              <w:pStyle w:val="Tabletext"/>
              <w:tabs>
                <w:tab w:val="decimal" w:pos="1562"/>
              </w:tabs>
            </w:pPr>
            <w:r>
              <w:t>2,136,048</w:t>
            </w:r>
          </w:p>
        </w:tc>
        <w:tc>
          <w:tcPr>
            <w:tcW w:w="2286" w:type="dxa"/>
            <w:vAlign w:val="center"/>
          </w:tcPr>
          <w:p w14:paraId="1AA73160" w14:textId="77777777" w:rsidR="00CE54A8" w:rsidRPr="00D862C0" w:rsidRDefault="00CE54A8" w:rsidP="00BB5CF3">
            <w:pPr>
              <w:pStyle w:val="Tabletext"/>
              <w:tabs>
                <w:tab w:val="decimal" w:pos="1173"/>
              </w:tabs>
            </w:pPr>
            <w:r>
              <w:t>12.6</w:t>
            </w:r>
          </w:p>
        </w:tc>
        <w:tc>
          <w:tcPr>
            <w:tcW w:w="2466" w:type="dxa"/>
            <w:vAlign w:val="center"/>
          </w:tcPr>
          <w:p w14:paraId="1B1DE2FB" w14:textId="77777777" w:rsidR="00CE54A8" w:rsidRPr="00D862C0" w:rsidRDefault="00CE54A8" w:rsidP="00BB5CF3">
            <w:pPr>
              <w:pStyle w:val="Tabletext"/>
              <w:tabs>
                <w:tab w:val="decimal" w:pos="1225"/>
              </w:tabs>
            </w:pPr>
            <w:r>
              <w:t>5.9</w:t>
            </w:r>
          </w:p>
        </w:tc>
      </w:tr>
      <w:tr w:rsidR="00CE54A8" w:rsidRPr="00D862C0" w14:paraId="77180526" w14:textId="77777777" w:rsidTr="00BB5CF3">
        <w:trPr>
          <w:trHeight w:val="20"/>
        </w:trPr>
        <w:tc>
          <w:tcPr>
            <w:tcW w:w="2376" w:type="dxa"/>
            <w:vAlign w:val="center"/>
          </w:tcPr>
          <w:p w14:paraId="6BEB6F15" w14:textId="77777777" w:rsidR="00CE54A8" w:rsidRPr="00D862C0" w:rsidRDefault="00CE54A8" w:rsidP="00630D78">
            <w:pPr>
              <w:pStyle w:val="Tabletext"/>
            </w:pPr>
            <w:r w:rsidRPr="00D862C0">
              <w:t>10–24</w:t>
            </w:r>
          </w:p>
        </w:tc>
        <w:tc>
          <w:tcPr>
            <w:tcW w:w="2376" w:type="dxa"/>
            <w:vAlign w:val="center"/>
          </w:tcPr>
          <w:p w14:paraId="42116B58" w14:textId="77777777" w:rsidR="00CE54A8" w:rsidRPr="00D862C0" w:rsidRDefault="00CE54A8" w:rsidP="00BB5CF3">
            <w:pPr>
              <w:pStyle w:val="Tabletext"/>
              <w:tabs>
                <w:tab w:val="decimal" w:pos="1562"/>
              </w:tabs>
            </w:pPr>
            <w:r>
              <w:t>1,395,949</w:t>
            </w:r>
          </w:p>
        </w:tc>
        <w:tc>
          <w:tcPr>
            <w:tcW w:w="2286" w:type="dxa"/>
            <w:vAlign w:val="center"/>
          </w:tcPr>
          <w:p w14:paraId="314FEC68" w14:textId="77777777" w:rsidR="00CE54A8" w:rsidRPr="00D862C0" w:rsidRDefault="00CE54A8" w:rsidP="00BB5CF3">
            <w:pPr>
              <w:pStyle w:val="Tabletext"/>
              <w:tabs>
                <w:tab w:val="decimal" w:pos="1173"/>
              </w:tabs>
            </w:pPr>
            <w:r>
              <w:t>8.2</w:t>
            </w:r>
          </w:p>
        </w:tc>
        <w:tc>
          <w:tcPr>
            <w:tcW w:w="2466" w:type="dxa"/>
            <w:vAlign w:val="center"/>
          </w:tcPr>
          <w:p w14:paraId="622D18A9" w14:textId="77777777" w:rsidR="00CE54A8" w:rsidRPr="00D862C0" w:rsidRDefault="00CE54A8" w:rsidP="00BB5CF3">
            <w:pPr>
              <w:pStyle w:val="Tabletext"/>
              <w:tabs>
                <w:tab w:val="decimal" w:pos="1225"/>
              </w:tabs>
            </w:pPr>
            <w:r>
              <w:t>18.0</w:t>
            </w:r>
          </w:p>
        </w:tc>
      </w:tr>
      <w:tr w:rsidR="00CE54A8" w:rsidRPr="00D862C0" w14:paraId="1E0CFD97" w14:textId="77777777" w:rsidTr="00BB5CF3">
        <w:trPr>
          <w:trHeight w:val="20"/>
        </w:trPr>
        <w:tc>
          <w:tcPr>
            <w:tcW w:w="2376" w:type="dxa"/>
            <w:vAlign w:val="center"/>
          </w:tcPr>
          <w:p w14:paraId="6F8A8960" w14:textId="77777777" w:rsidR="00CE54A8" w:rsidRPr="00D862C0" w:rsidRDefault="00CE54A8" w:rsidP="00630D78">
            <w:pPr>
              <w:pStyle w:val="Tabletext"/>
            </w:pPr>
            <w:r w:rsidRPr="00D862C0">
              <w:t>25–49</w:t>
            </w:r>
          </w:p>
        </w:tc>
        <w:tc>
          <w:tcPr>
            <w:tcW w:w="2376" w:type="dxa"/>
            <w:vAlign w:val="center"/>
          </w:tcPr>
          <w:p w14:paraId="30C50A68" w14:textId="77777777" w:rsidR="00CE54A8" w:rsidRPr="00D862C0" w:rsidRDefault="00CE54A8" w:rsidP="00BB5CF3">
            <w:pPr>
              <w:pStyle w:val="Tabletext"/>
              <w:tabs>
                <w:tab w:val="decimal" w:pos="1562"/>
              </w:tabs>
            </w:pPr>
            <w:r>
              <w:t>528,016</w:t>
            </w:r>
          </w:p>
        </w:tc>
        <w:tc>
          <w:tcPr>
            <w:tcW w:w="2286" w:type="dxa"/>
            <w:vAlign w:val="center"/>
          </w:tcPr>
          <w:p w14:paraId="122D0C3B" w14:textId="77777777" w:rsidR="00CE54A8" w:rsidRPr="00D862C0" w:rsidRDefault="00CE54A8" w:rsidP="00BB5CF3">
            <w:pPr>
              <w:pStyle w:val="Tabletext"/>
              <w:tabs>
                <w:tab w:val="decimal" w:pos="1173"/>
              </w:tabs>
            </w:pPr>
            <w:r>
              <w:t>3.1</w:t>
            </w:r>
          </w:p>
        </w:tc>
        <w:tc>
          <w:tcPr>
            <w:tcW w:w="2466" w:type="dxa"/>
            <w:vAlign w:val="center"/>
          </w:tcPr>
          <w:p w14:paraId="653ADBBE" w14:textId="77777777" w:rsidR="00CE54A8" w:rsidRPr="00D862C0" w:rsidRDefault="00CE54A8" w:rsidP="00BB5CF3">
            <w:pPr>
              <w:pStyle w:val="Tabletext"/>
              <w:tabs>
                <w:tab w:val="decimal" w:pos="1225"/>
              </w:tabs>
            </w:pPr>
            <w:r>
              <w:t>8.5</w:t>
            </w:r>
          </w:p>
        </w:tc>
      </w:tr>
      <w:tr w:rsidR="00CE54A8" w:rsidRPr="00D862C0" w14:paraId="587077E0" w14:textId="77777777" w:rsidTr="00BB5CF3">
        <w:trPr>
          <w:trHeight w:val="20"/>
        </w:trPr>
        <w:tc>
          <w:tcPr>
            <w:tcW w:w="2376" w:type="dxa"/>
            <w:vAlign w:val="center"/>
          </w:tcPr>
          <w:p w14:paraId="73693D1B" w14:textId="77777777" w:rsidR="00CE54A8" w:rsidRPr="00D862C0" w:rsidRDefault="00CE54A8" w:rsidP="00630D78">
            <w:pPr>
              <w:pStyle w:val="Tabletext"/>
            </w:pPr>
            <w:r w:rsidRPr="00D862C0">
              <w:t>50–99</w:t>
            </w:r>
          </w:p>
        </w:tc>
        <w:tc>
          <w:tcPr>
            <w:tcW w:w="2376" w:type="dxa"/>
            <w:vAlign w:val="center"/>
          </w:tcPr>
          <w:p w14:paraId="275A17F1" w14:textId="77777777" w:rsidR="00CE54A8" w:rsidRPr="00D862C0" w:rsidRDefault="00CE54A8" w:rsidP="00BB5CF3">
            <w:pPr>
              <w:pStyle w:val="Tabletext"/>
              <w:tabs>
                <w:tab w:val="decimal" w:pos="1562"/>
              </w:tabs>
            </w:pPr>
            <w:r>
              <w:t>318,662</w:t>
            </w:r>
          </w:p>
        </w:tc>
        <w:tc>
          <w:tcPr>
            <w:tcW w:w="2286" w:type="dxa"/>
            <w:vAlign w:val="center"/>
          </w:tcPr>
          <w:p w14:paraId="46553804" w14:textId="77777777" w:rsidR="00CE54A8" w:rsidRPr="00D862C0" w:rsidRDefault="00CE54A8" w:rsidP="00BB5CF3">
            <w:pPr>
              <w:pStyle w:val="Tabletext"/>
              <w:tabs>
                <w:tab w:val="decimal" w:pos="1173"/>
              </w:tabs>
            </w:pPr>
            <w:r>
              <w:t>1.9</w:t>
            </w:r>
          </w:p>
        </w:tc>
        <w:tc>
          <w:tcPr>
            <w:tcW w:w="2466" w:type="dxa"/>
            <w:vAlign w:val="center"/>
          </w:tcPr>
          <w:p w14:paraId="4E52C586" w14:textId="77777777" w:rsidR="00CE54A8" w:rsidRPr="00D862C0" w:rsidRDefault="00CE54A8" w:rsidP="00BB5CF3">
            <w:pPr>
              <w:pStyle w:val="Tabletext"/>
              <w:tabs>
                <w:tab w:val="decimal" w:pos="1225"/>
              </w:tabs>
            </w:pPr>
            <w:r>
              <w:t>15.0</w:t>
            </w:r>
          </w:p>
        </w:tc>
      </w:tr>
      <w:tr w:rsidR="00CE54A8" w:rsidRPr="00D862C0" w14:paraId="621570B7" w14:textId="77777777" w:rsidTr="00BB5CF3">
        <w:trPr>
          <w:trHeight w:val="20"/>
        </w:trPr>
        <w:tc>
          <w:tcPr>
            <w:tcW w:w="2376" w:type="dxa"/>
            <w:vAlign w:val="center"/>
          </w:tcPr>
          <w:p w14:paraId="6DB3B02D" w14:textId="77777777" w:rsidR="00CE54A8" w:rsidRPr="00D862C0" w:rsidRDefault="00CE54A8" w:rsidP="00630D78">
            <w:pPr>
              <w:pStyle w:val="Tabletext"/>
            </w:pPr>
            <w:r w:rsidRPr="00D862C0">
              <w:t>100–249</w:t>
            </w:r>
          </w:p>
        </w:tc>
        <w:tc>
          <w:tcPr>
            <w:tcW w:w="2376" w:type="dxa"/>
            <w:vAlign w:val="center"/>
          </w:tcPr>
          <w:p w14:paraId="217AAC74" w14:textId="77777777" w:rsidR="00CE54A8" w:rsidRPr="00D862C0" w:rsidRDefault="00CE54A8" w:rsidP="00BB5CF3">
            <w:pPr>
              <w:pStyle w:val="Tabletext"/>
              <w:tabs>
                <w:tab w:val="decimal" w:pos="1562"/>
              </w:tabs>
            </w:pPr>
            <w:r>
              <w:t>169,064</w:t>
            </w:r>
          </w:p>
        </w:tc>
        <w:tc>
          <w:tcPr>
            <w:tcW w:w="2286" w:type="dxa"/>
            <w:vAlign w:val="center"/>
          </w:tcPr>
          <w:p w14:paraId="7A36AC96" w14:textId="77777777" w:rsidR="00CE54A8" w:rsidRPr="00D862C0" w:rsidRDefault="00CE54A8" w:rsidP="00BB5CF3">
            <w:pPr>
              <w:pStyle w:val="Tabletext"/>
              <w:tabs>
                <w:tab w:val="decimal" w:pos="1173"/>
              </w:tabs>
            </w:pPr>
            <w:r>
              <w:t>1.0</w:t>
            </w:r>
          </w:p>
        </w:tc>
        <w:tc>
          <w:tcPr>
            <w:tcW w:w="2466" w:type="dxa"/>
            <w:vAlign w:val="center"/>
          </w:tcPr>
          <w:p w14:paraId="1E87FD84" w14:textId="77777777" w:rsidR="00CE54A8" w:rsidRPr="00D862C0" w:rsidRDefault="00CE54A8" w:rsidP="00BB5CF3">
            <w:pPr>
              <w:pStyle w:val="Tabletext"/>
              <w:tabs>
                <w:tab w:val="decimal" w:pos="1225"/>
              </w:tabs>
            </w:pPr>
            <w:r>
              <w:t>9.5</w:t>
            </w:r>
          </w:p>
        </w:tc>
      </w:tr>
      <w:tr w:rsidR="00CE54A8" w:rsidRPr="00D862C0" w14:paraId="6177FD63" w14:textId="77777777" w:rsidTr="00BB5CF3">
        <w:trPr>
          <w:trHeight w:val="20"/>
        </w:trPr>
        <w:tc>
          <w:tcPr>
            <w:tcW w:w="2376" w:type="dxa"/>
            <w:vAlign w:val="center"/>
          </w:tcPr>
          <w:p w14:paraId="6B920C6C" w14:textId="77777777" w:rsidR="00CE54A8" w:rsidRPr="00D862C0" w:rsidRDefault="00CE54A8" w:rsidP="00630D78">
            <w:pPr>
              <w:pStyle w:val="Tabletext"/>
            </w:pPr>
            <w:r w:rsidRPr="00D862C0">
              <w:t>250–499</w:t>
            </w:r>
          </w:p>
        </w:tc>
        <w:tc>
          <w:tcPr>
            <w:tcW w:w="2376" w:type="dxa"/>
            <w:vAlign w:val="center"/>
          </w:tcPr>
          <w:p w14:paraId="5CF3734F" w14:textId="77777777" w:rsidR="00CE54A8" w:rsidRPr="00D862C0" w:rsidRDefault="00CE54A8" w:rsidP="00BB5CF3">
            <w:pPr>
              <w:pStyle w:val="Tabletext"/>
              <w:tabs>
                <w:tab w:val="decimal" w:pos="1562"/>
              </w:tabs>
            </w:pPr>
            <w:r>
              <w:t>41,342</w:t>
            </w:r>
          </w:p>
        </w:tc>
        <w:tc>
          <w:tcPr>
            <w:tcW w:w="2286" w:type="dxa"/>
            <w:vAlign w:val="center"/>
          </w:tcPr>
          <w:p w14:paraId="029B8315" w14:textId="77777777" w:rsidR="00CE54A8" w:rsidRPr="00D862C0" w:rsidRDefault="00CE54A8" w:rsidP="00BB5CF3">
            <w:pPr>
              <w:pStyle w:val="Tabletext"/>
              <w:tabs>
                <w:tab w:val="decimal" w:pos="1173"/>
              </w:tabs>
            </w:pPr>
            <w:r>
              <w:t>0.2</w:t>
            </w:r>
          </w:p>
        </w:tc>
        <w:tc>
          <w:tcPr>
            <w:tcW w:w="2466" w:type="dxa"/>
            <w:vAlign w:val="center"/>
          </w:tcPr>
          <w:p w14:paraId="230066E4" w14:textId="77777777" w:rsidR="00CE54A8" w:rsidRPr="00D862C0" w:rsidRDefault="00CE54A8" w:rsidP="00BB5CF3">
            <w:pPr>
              <w:pStyle w:val="Tabletext"/>
              <w:tabs>
                <w:tab w:val="decimal" w:pos="1225"/>
              </w:tabs>
            </w:pPr>
            <w:r>
              <w:t>13.4</w:t>
            </w:r>
          </w:p>
        </w:tc>
      </w:tr>
      <w:tr w:rsidR="00CE54A8" w:rsidRPr="00D862C0" w14:paraId="03E7BE0A" w14:textId="77777777" w:rsidTr="00BB5CF3">
        <w:trPr>
          <w:trHeight w:val="20"/>
        </w:trPr>
        <w:tc>
          <w:tcPr>
            <w:tcW w:w="2376" w:type="dxa"/>
            <w:vAlign w:val="center"/>
          </w:tcPr>
          <w:p w14:paraId="5340B786" w14:textId="77777777" w:rsidR="00CE54A8" w:rsidRPr="00D862C0" w:rsidRDefault="00CE54A8" w:rsidP="00630D78">
            <w:pPr>
              <w:pStyle w:val="Tabletext"/>
            </w:pPr>
            <w:r w:rsidRPr="00D862C0">
              <w:t>500–999</w:t>
            </w:r>
          </w:p>
        </w:tc>
        <w:tc>
          <w:tcPr>
            <w:tcW w:w="2376" w:type="dxa"/>
            <w:vAlign w:val="center"/>
          </w:tcPr>
          <w:p w14:paraId="74CD737B" w14:textId="77777777" w:rsidR="00CE54A8" w:rsidRPr="00D862C0" w:rsidRDefault="00CE54A8" w:rsidP="00BB5CF3">
            <w:pPr>
              <w:pStyle w:val="Tabletext"/>
              <w:tabs>
                <w:tab w:val="decimal" w:pos="1562"/>
              </w:tabs>
            </w:pPr>
            <w:r>
              <w:t>15,700</w:t>
            </w:r>
          </w:p>
        </w:tc>
        <w:tc>
          <w:tcPr>
            <w:tcW w:w="2286" w:type="dxa"/>
            <w:vAlign w:val="center"/>
          </w:tcPr>
          <w:p w14:paraId="08D433CB" w14:textId="77777777" w:rsidR="00CE54A8" w:rsidRPr="00D862C0" w:rsidRDefault="00CE54A8" w:rsidP="00BB5CF3">
            <w:pPr>
              <w:pStyle w:val="Tabletext"/>
              <w:tabs>
                <w:tab w:val="decimal" w:pos="1173"/>
              </w:tabs>
            </w:pPr>
            <w:r>
              <w:t>0.1</w:t>
            </w:r>
          </w:p>
        </w:tc>
        <w:tc>
          <w:tcPr>
            <w:tcW w:w="2466" w:type="dxa"/>
            <w:vAlign w:val="center"/>
          </w:tcPr>
          <w:p w14:paraId="4FD39AD5" w14:textId="77777777" w:rsidR="00CE54A8" w:rsidRPr="00D862C0" w:rsidRDefault="00CE54A8" w:rsidP="00BB5CF3">
            <w:pPr>
              <w:pStyle w:val="Tabletext"/>
              <w:tabs>
                <w:tab w:val="decimal" w:pos="1225"/>
              </w:tabs>
            </w:pPr>
            <w:r>
              <w:t>5.7</w:t>
            </w:r>
          </w:p>
        </w:tc>
      </w:tr>
      <w:tr w:rsidR="00CE54A8" w:rsidRPr="00D862C0" w14:paraId="21DA5C35" w14:textId="77777777" w:rsidTr="00BB5CF3">
        <w:trPr>
          <w:trHeight w:val="20"/>
        </w:trPr>
        <w:tc>
          <w:tcPr>
            <w:tcW w:w="2376" w:type="dxa"/>
            <w:vAlign w:val="center"/>
          </w:tcPr>
          <w:p w14:paraId="6C72453F" w14:textId="77777777" w:rsidR="00CE54A8" w:rsidRPr="00D862C0" w:rsidRDefault="00CE54A8" w:rsidP="00630D78">
            <w:pPr>
              <w:pStyle w:val="Tabletext"/>
            </w:pPr>
            <w:r>
              <w:t>1,000+</w:t>
            </w:r>
          </w:p>
        </w:tc>
        <w:tc>
          <w:tcPr>
            <w:tcW w:w="2376" w:type="dxa"/>
            <w:vAlign w:val="center"/>
          </w:tcPr>
          <w:p w14:paraId="76D763E4" w14:textId="77777777" w:rsidR="00CE54A8" w:rsidRPr="00D862C0" w:rsidRDefault="00CE54A8" w:rsidP="00BB5CF3">
            <w:pPr>
              <w:pStyle w:val="Tabletext"/>
              <w:tabs>
                <w:tab w:val="decimal" w:pos="1562"/>
              </w:tabs>
            </w:pPr>
            <w:r>
              <w:t>10,359</w:t>
            </w:r>
          </w:p>
        </w:tc>
        <w:tc>
          <w:tcPr>
            <w:tcW w:w="2286" w:type="dxa"/>
            <w:vAlign w:val="center"/>
          </w:tcPr>
          <w:p w14:paraId="40201225" w14:textId="77777777" w:rsidR="00CE54A8" w:rsidRPr="00D862C0" w:rsidRDefault="00CE54A8" w:rsidP="00BB5CF3">
            <w:pPr>
              <w:pStyle w:val="Tabletext"/>
              <w:tabs>
                <w:tab w:val="decimal" w:pos="1173"/>
              </w:tabs>
            </w:pPr>
            <w:r>
              <w:t>0.1</w:t>
            </w:r>
          </w:p>
        </w:tc>
        <w:tc>
          <w:tcPr>
            <w:tcW w:w="2466" w:type="dxa"/>
            <w:vAlign w:val="center"/>
          </w:tcPr>
          <w:p w14:paraId="2964FA12" w14:textId="77777777" w:rsidR="00CE54A8" w:rsidRPr="00D862C0" w:rsidRDefault="00CE54A8" w:rsidP="00BB5CF3">
            <w:pPr>
              <w:pStyle w:val="Tabletext"/>
              <w:tabs>
                <w:tab w:val="decimal" w:pos="1225"/>
              </w:tabs>
            </w:pPr>
            <w:r>
              <w:t>4.2</w:t>
            </w:r>
          </w:p>
        </w:tc>
      </w:tr>
      <w:tr w:rsidR="00CE54A8" w:rsidRPr="00D862C0" w14:paraId="252FDC64" w14:textId="77777777" w:rsidTr="00BB5CF3">
        <w:trPr>
          <w:trHeight w:val="20"/>
        </w:trPr>
        <w:tc>
          <w:tcPr>
            <w:tcW w:w="2376" w:type="dxa"/>
            <w:vAlign w:val="center"/>
          </w:tcPr>
          <w:p w14:paraId="511024A9" w14:textId="77777777" w:rsidR="00CE54A8" w:rsidRPr="00D862C0" w:rsidRDefault="00CE54A8" w:rsidP="00630D78">
            <w:pPr>
              <w:pStyle w:val="Tabletext"/>
            </w:pPr>
            <w:r w:rsidRPr="00D862C0">
              <w:t>Unknown</w:t>
            </w:r>
          </w:p>
        </w:tc>
        <w:tc>
          <w:tcPr>
            <w:tcW w:w="2376" w:type="dxa"/>
            <w:vAlign w:val="center"/>
          </w:tcPr>
          <w:p w14:paraId="735B4534" w14:textId="77777777" w:rsidR="00CE54A8" w:rsidRPr="00D862C0" w:rsidRDefault="00CE54A8" w:rsidP="00BB5CF3">
            <w:pPr>
              <w:pStyle w:val="Tabletext"/>
              <w:tabs>
                <w:tab w:val="decimal" w:pos="1562"/>
              </w:tabs>
            </w:pPr>
            <w:r>
              <w:t>36,939</w:t>
            </w:r>
          </w:p>
        </w:tc>
        <w:tc>
          <w:tcPr>
            <w:tcW w:w="2286" w:type="dxa"/>
            <w:vAlign w:val="center"/>
          </w:tcPr>
          <w:p w14:paraId="0F7AC59E" w14:textId="77777777" w:rsidR="00CE54A8" w:rsidRPr="00D862C0" w:rsidRDefault="00CE54A8" w:rsidP="00BB5CF3">
            <w:pPr>
              <w:pStyle w:val="Tabletext"/>
              <w:tabs>
                <w:tab w:val="decimal" w:pos="1173"/>
              </w:tabs>
            </w:pPr>
            <w:r>
              <w:t>0.2</w:t>
            </w:r>
          </w:p>
        </w:tc>
        <w:tc>
          <w:tcPr>
            <w:tcW w:w="2466" w:type="dxa"/>
            <w:vAlign w:val="center"/>
          </w:tcPr>
          <w:p w14:paraId="73FBFD43" w14:textId="77777777" w:rsidR="00CE54A8" w:rsidRPr="00D862C0" w:rsidRDefault="00CE54A8" w:rsidP="00BB5CF3">
            <w:pPr>
              <w:pStyle w:val="Tabletext"/>
              <w:tabs>
                <w:tab w:val="decimal" w:pos="1225"/>
              </w:tabs>
            </w:pPr>
            <w:r>
              <w:t>3.9</w:t>
            </w:r>
          </w:p>
        </w:tc>
      </w:tr>
      <w:tr w:rsidR="00CE54A8" w:rsidRPr="00D862C0" w14:paraId="7EE76D55" w14:textId="77777777" w:rsidTr="00BB5CF3">
        <w:trPr>
          <w:trHeight w:val="20"/>
        </w:trPr>
        <w:tc>
          <w:tcPr>
            <w:tcW w:w="2376" w:type="dxa"/>
            <w:vAlign w:val="center"/>
          </w:tcPr>
          <w:p w14:paraId="3826B548" w14:textId="77777777" w:rsidR="00CE54A8" w:rsidRPr="00D862C0" w:rsidRDefault="00CE54A8" w:rsidP="00630D78">
            <w:pPr>
              <w:pStyle w:val="Tabletext"/>
            </w:pPr>
            <w:r w:rsidRPr="00D862C0">
              <w:t>Total</w:t>
            </w:r>
          </w:p>
        </w:tc>
        <w:tc>
          <w:tcPr>
            <w:tcW w:w="2376" w:type="dxa"/>
            <w:vAlign w:val="center"/>
          </w:tcPr>
          <w:p w14:paraId="4005538A" w14:textId="77777777" w:rsidR="00CE54A8" w:rsidRPr="00D862C0" w:rsidRDefault="00CE54A8" w:rsidP="00BB5CF3">
            <w:pPr>
              <w:pStyle w:val="Tabletext"/>
              <w:tabs>
                <w:tab w:val="decimal" w:pos="1562"/>
              </w:tabs>
            </w:pPr>
            <w:r>
              <w:t>16,964,595</w:t>
            </w:r>
          </w:p>
        </w:tc>
        <w:tc>
          <w:tcPr>
            <w:tcW w:w="2286" w:type="dxa"/>
            <w:vAlign w:val="center"/>
          </w:tcPr>
          <w:p w14:paraId="27629A71" w14:textId="77777777" w:rsidR="00CE54A8" w:rsidRPr="00D862C0" w:rsidRDefault="00CE54A8" w:rsidP="00BB5CF3">
            <w:pPr>
              <w:pStyle w:val="Tabletext"/>
              <w:tabs>
                <w:tab w:val="decimal" w:pos="1173"/>
              </w:tabs>
            </w:pPr>
            <w:r>
              <w:t>100%</w:t>
            </w:r>
          </w:p>
        </w:tc>
        <w:tc>
          <w:tcPr>
            <w:tcW w:w="2466" w:type="dxa"/>
            <w:vAlign w:val="center"/>
          </w:tcPr>
          <w:p w14:paraId="0CCBBB91" w14:textId="77777777" w:rsidR="00CE54A8" w:rsidRPr="00D862C0" w:rsidRDefault="00CE54A8" w:rsidP="00BB5CF3">
            <w:pPr>
              <w:pStyle w:val="Tabletext"/>
              <w:tabs>
                <w:tab w:val="decimal" w:pos="1225"/>
              </w:tabs>
            </w:pPr>
            <w:r>
              <w:t>100%</w:t>
            </w:r>
          </w:p>
        </w:tc>
      </w:tr>
    </w:tbl>
    <w:p w14:paraId="0F5A56E9" w14:textId="09B9EC8F" w:rsidR="00CE54A8" w:rsidRPr="00D862C0" w:rsidRDefault="00CE54A8" w:rsidP="00DA50B5">
      <w:pPr>
        <w:pStyle w:val="Exhibitsource2"/>
      </w:pPr>
      <w:r w:rsidRPr="00D862C0">
        <w:rPr>
          <w:vertAlign w:val="superscript"/>
        </w:rPr>
        <w:t xml:space="preserve">a </w:t>
      </w:r>
      <w:r w:rsidRPr="00D862C0">
        <w:t>Data based on</w:t>
      </w:r>
      <w:r>
        <w:t xml:space="preserve"> June 2017</w:t>
      </w:r>
      <w:r w:rsidRPr="00D862C0">
        <w:t xml:space="preserve"> Dun &amp; Bradstreet (D&amp;B) frame of establishments.</w:t>
      </w:r>
    </w:p>
    <w:p w14:paraId="7506F0E6" w14:textId="226E1241" w:rsidR="00CE54A8" w:rsidRDefault="00CE54A8" w:rsidP="00757E4D">
      <w:pPr>
        <w:pStyle w:val="Exhibitsource2"/>
      </w:pPr>
      <w:r w:rsidRPr="00D862C0">
        <w:rPr>
          <w:vertAlign w:val="superscript"/>
        </w:rPr>
        <w:t xml:space="preserve">b </w:t>
      </w:r>
      <w:r w:rsidRPr="00D862C0">
        <w:t>Data based on distribution of prior O*NET samples that used the D&amp;B frame. Future O*NET samples will be similarly designed.</w:t>
      </w:r>
    </w:p>
    <w:p w14:paraId="14347AB1" w14:textId="0D82C619" w:rsidR="00D46BB9" w:rsidRDefault="00D46BB9" w:rsidP="00483C16">
      <w:pPr>
        <w:pStyle w:val="Heading2"/>
        <w:numPr>
          <w:ilvl w:val="1"/>
          <w:numId w:val="20"/>
        </w:numPr>
      </w:pPr>
      <w:bookmarkStart w:id="207" w:name="_Toc524347099"/>
      <w:bookmarkEnd w:id="196"/>
      <w:bookmarkEnd w:id="197"/>
      <w:bookmarkEnd w:id="202"/>
      <w:bookmarkEnd w:id="203"/>
      <w:r w:rsidRPr="002221A7">
        <w:rPr>
          <w:i/>
        </w:rPr>
        <w:t>Describe the consequence to Federal program or policy activities if the collection is not conducted or is conducted less frequently, as well as any technical or legal obstacles to reducing burden.</w:t>
      </w:r>
      <w:bookmarkEnd w:id="207"/>
    </w:p>
    <w:p w14:paraId="69E46F33" w14:textId="733A073C" w:rsidR="00D1649B" w:rsidRDefault="00D1649B" w:rsidP="00966D1C">
      <w:pPr>
        <w:pStyle w:val="BodyText"/>
      </w:pPr>
      <w:r w:rsidRPr="00D862C0">
        <w:t>The O*NET database is the most comprehensive source of occupational information in the United States. No other similar</w:t>
      </w:r>
      <w:r>
        <w:t>ly</w:t>
      </w:r>
      <w:r w:rsidRPr="00D862C0">
        <w:t xml:space="preserve"> comprehensive, reliable, and valid source exists. If O*NET data are not collected, U.S. citizens, industry, business establishments, military, government and educational institutions, and the workforce investment system will have few options that meet their needs for occupational information. O*NET data are used to develop industry competency models and occupational competency profiles</w:t>
      </w:r>
      <w:r w:rsidRPr="004D1C41">
        <w:rPr>
          <w:szCs w:val="24"/>
        </w:rPr>
        <w:t xml:space="preserve"> (i.e., industry- or occupation-specific job or work analyses)</w:t>
      </w:r>
      <w:r w:rsidRPr="00D862C0">
        <w:t xml:space="preserve">. O*NET data also include information on transferable skills and are used for skills gap analysis, </w:t>
      </w:r>
      <w:r>
        <w:t>promoting the development of</w:t>
      </w:r>
      <w:r w:rsidRPr="00D862C0">
        <w:t xml:space="preserve"> a mobile workforce responsive to changing economic needs.</w:t>
      </w:r>
      <w:r w:rsidR="007B7F74">
        <w:t xml:space="preserve"> “Students, jobseekers and workers need up-to-date information on required job skills for specific occupations. O*NET provides the best resource for detailed descriptions of the knowledge, skills, abilities, work-related tasks, and tools and technologies used by specific occupations (974 occupations are covered)</w:t>
      </w:r>
      <w:r w:rsidR="00110616">
        <w:t>”</w:t>
      </w:r>
      <w:r w:rsidR="007B7F74">
        <w:t xml:space="preserve"> (Workforce Information Advisory Council</w:t>
      </w:r>
      <w:r w:rsidR="00110616">
        <w:t>,</w:t>
      </w:r>
      <w:r w:rsidR="007B7F74">
        <w:t xml:space="preserve"> 2017). </w:t>
      </w:r>
    </w:p>
    <w:p w14:paraId="7B8AE4D8" w14:textId="66710659" w:rsidR="00D1649B" w:rsidRPr="00D862C0" w:rsidRDefault="00D1649B" w:rsidP="00787DB2">
      <w:pPr>
        <w:pStyle w:val="BodyText"/>
      </w:pPr>
      <w:r w:rsidRPr="00D862C0">
        <w:t>The use of O*NET data by industry, employers, software developers, job seekers, students, educators, and workforce development specialists supports a well-functioning U.S. labor market and workforce investment system—both essential to U.S. competitiveness in the global 21st-century economy. O*NET-SOC occupations conform to the SOC, permitting O*NET data to be linked to and analyzed with sources of information on current occupational employment and trends, wages, and demographic data. Its electronic format is freely accessible</w:t>
      </w:r>
      <w:r>
        <w:t xml:space="preserve"> </w:t>
      </w:r>
      <w:r w:rsidRPr="00D862C0">
        <w:t xml:space="preserve">through </w:t>
      </w:r>
      <w:r>
        <w:t>DOL-sponsored Web</w:t>
      </w:r>
      <w:r w:rsidR="00E360A4">
        <w:t xml:space="preserve"> </w:t>
      </w:r>
      <w:r>
        <w:t xml:space="preserve">sites, including </w:t>
      </w:r>
      <w:r w:rsidRPr="00D862C0">
        <w:t>O*NET OnLine</w:t>
      </w:r>
      <w:r>
        <w:t>,</w:t>
      </w:r>
      <w:r w:rsidRPr="00D862C0">
        <w:t xml:space="preserve"> </w:t>
      </w:r>
      <w:r>
        <w:t>My Next Move, My Next Move for Veterans, Mi Pr</w:t>
      </w:r>
      <w:r>
        <w:rPr>
          <w:rFonts w:cs="Times New Roman"/>
        </w:rPr>
        <w:t>ó</w:t>
      </w:r>
      <w:r>
        <w:t>ximo Paso, and O*NET Code Connector.</w:t>
      </w:r>
      <w:r w:rsidR="00B75B80">
        <w:t xml:space="preserve"> </w:t>
      </w:r>
      <w:r>
        <w:t xml:space="preserve">A wide variety of database versions are also available to </w:t>
      </w:r>
      <w:r w:rsidRPr="00D862C0">
        <w:t xml:space="preserve">download </w:t>
      </w:r>
      <w:r>
        <w:t xml:space="preserve">free of charge </w:t>
      </w:r>
      <w:r w:rsidRPr="00D862C0">
        <w:t>from the O*NET Resource Center</w:t>
      </w:r>
      <w:r>
        <w:t xml:space="preserve"> (see </w:t>
      </w:r>
      <w:hyperlink r:id="rId145" w:history="1">
        <w:r w:rsidR="00AA3587" w:rsidRPr="00AA3587">
          <w:rPr>
            <w:rStyle w:val="Hyperlink"/>
          </w:rPr>
          <w:t>https://www.onetcenter.org</w:t>
        </w:r>
      </w:hyperlink>
      <w:r w:rsidR="00AA3587">
        <w:t>/</w:t>
      </w:r>
      <w:r w:rsidRPr="00D862C0">
        <w:t>)</w:t>
      </w:r>
      <w:r>
        <w:t xml:space="preserve">. Over a thousand customers are signed up for O*NET Web Services, including private, nonprofit, government, and military organizations, allowing them to take advantage of the ability to access and seamlessly incorporate O*NET data and applications within their systems via the extensive Web </w:t>
      </w:r>
      <w:r w:rsidR="001A4C84">
        <w:t xml:space="preserve">Service </w:t>
      </w:r>
      <w:r>
        <w:t xml:space="preserve">offerings (see </w:t>
      </w:r>
      <w:hyperlink r:id="rId146" w:history="1">
        <w:r w:rsidRPr="00970829">
          <w:rPr>
            <w:rStyle w:val="Hyperlink"/>
          </w:rPr>
          <w:t>https://services</w:t>
        </w:r>
        <w:r w:rsidR="00970829">
          <w:rPr>
            <w:rStyle w:val="Hyperlink"/>
          </w:rPr>
          <w:br w:type="textWrapping" w:clear="all"/>
        </w:r>
        <w:r w:rsidRPr="00970829">
          <w:rPr>
            <w:rStyle w:val="Hyperlink"/>
          </w:rPr>
          <w:t>.onetcenter.org</w:t>
        </w:r>
      </w:hyperlink>
      <w:r>
        <w:t>)</w:t>
      </w:r>
      <w:r w:rsidRPr="00D862C0">
        <w:t>.</w:t>
      </w:r>
      <w:r>
        <w:t>The O*NET data and structure are also being incorporated into a number of open data initiatives, including the Data at Work initiative, OpenGovernmentdata.org, the Credential Engine/Credential Registry, and the Competency and Skills System (CASS).</w:t>
      </w:r>
    </w:p>
    <w:p w14:paraId="1A7A3333" w14:textId="2622F6B6" w:rsidR="00D1649B" w:rsidRPr="00D862C0" w:rsidRDefault="006F54C1" w:rsidP="00966D1C">
      <w:pPr>
        <w:pStyle w:val="BodyText"/>
      </w:pPr>
      <w:r>
        <w:t>T</w:t>
      </w:r>
      <w:r w:rsidR="00D1649B">
        <w:t xml:space="preserve">he </w:t>
      </w:r>
      <w:r w:rsidR="00D1649B" w:rsidRPr="00D862C0">
        <w:t>initial 3.1 version of the O*NET database</w:t>
      </w:r>
      <w:r w:rsidRPr="006F54C1">
        <w:t xml:space="preserve"> </w:t>
      </w:r>
      <w:r w:rsidRPr="00D862C0">
        <w:t xml:space="preserve">has been updated </w:t>
      </w:r>
      <w:r w:rsidRPr="00EE117B">
        <w:t>18</w:t>
      </w:r>
      <w:r w:rsidRPr="008714C1">
        <w:t xml:space="preserve"> times</w:t>
      </w:r>
      <w:r w:rsidRPr="00D862C0">
        <w:t xml:space="preserve"> as new data have been collected and analyzed</w:t>
      </w:r>
      <w:r w:rsidR="00D1649B">
        <w:t>.</w:t>
      </w:r>
      <w:r w:rsidR="00D1649B" w:rsidRPr="00D862C0">
        <w:t xml:space="preserve"> Additional data releases are planned through </w:t>
      </w:r>
      <w:r w:rsidR="00D1649B">
        <w:t xml:space="preserve">2021, allowing for the continued </w:t>
      </w:r>
      <w:r w:rsidR="00D1649B" w:rsidRPr="00D862C0">
        <w:t xml:space="preserve">update </w:t>
      </w:r>
      <w:r w:rsidR="00D1649B">
        <w:t xml:space="preserve">of </w:t>
      </w:r>
      <w:r w:rsidR="00D1649B" w:rsidRPr="00D862C0">
        <w:t>occupations and release</w:t>
      </w:r>
      <w:r w:rsidR="00D1649B">
        <w:t xml:space="preserve"> of</w:t>
      </w:r>
      <w:r w:rsidR="00B75B80">
        <w:t xml:space="preserve"> </w:t>
      </w:r>
      <w:r w:rsidR="00D1649B" w:rsidRPr="00D862C0">
        <w:t>data on new and emerging occupations. The consequences of discontinuing data collection would be that the millions of users who rely on O*NET data for business and career decisions, for educational programming, and for work in human resources or workforce development would instead be using portions of information that are out of date and incomplete. If data were collected less frequently, the currency of some data would become questionable, especially for occupations that are changing as a result of new technologies. The focus of data collection on high-growth and new and emerging occupations reflects the need to provide current information in a</w:t>
      </w:r>
      <w:r w:rsidR="00D1649B" w:rsidRPr="00014482">
        <w:t xml:space="preserve"> rapidly changing</w:t>
      </w:r>
      <w:r w:rsidR="00D1649B">
        <w:t>,</w:t>
      </w:r>
      <w:r w:rsidR="00D1649B" w:rsidRPr="00D862C0">
        <w:t xml:space="preserve"> demand-driven economy.</w:t>
      </w:r>
    </w:p>
    <w:p w14:paraId="5D0AE166" w14:textId="6AD89765" w:rsidR="00D1649B" w:rsidRDefault="00D1649B" w:rsidP="00787DB2">
      <w:pPr>
        <w:pStyle w:val="BodyText"/>
      </w:pPr>
      <w:r w:rsidRPr="00D862C0">
        <w:t xml:space="preserve">A </w:t>
      </w:r>
      <w:r>
        <w:t>3</w:t>
      </w:r>
      <w:r w:rsidRPr="00D862C0">
        <w:t xml:space="preserve">-year extension of the O*NET Data Collection Program is being requested for the period </w:t>
      </w:r>
      <w:r>
        <w:t>October 2018 through September 2021.</w:t>
      </w:r>
      <w:r w:rsidRPr="00D862C0">
        <w:t xml:space="preserve"> This extension will provide for the updating of selected high-growth occupations and for data collection activities for new and emerging occupations. </w:t>
      </w:r>
      <w:r>
        <w:t xml:space="preserve">The </w:t>
      </w:r>
      <w:r w:rsidR="00BB15C2">
        <w:t xml:space="preserve">recently released </w:t>
      </w:r>
      <w:r>
        <w:t xml:space="preserve">2018 Standard Occupation Classification </w:t>
      </w:r>
      <w:r w:rsidR="003715EF">
        <w:t>system</w:t>
      </w:r>
      <w:r w:rsidR="00BB15C2">
        <w:t xml:space="preserve"> identified many new occupations </w:t>
      </w:r>
      <w:r>
        <w:t xml:space="preserve">(such as data scientists), as well as </w:t>
      </w:r>
      <w:r w:rsidR="000D5FE7">
        <w:t xml:space="preserve">a number of </w:t>
      </w:r>
      <w:r>
        <w:t>modifications to existing occupation</w:t>
      </w:r>
      <w:r w:rsidR="00BB15C2">
        <w:t xml:space="preserve"> titles, definitions, and classifications (</w:t>
      </w:r>
      <w:hyperlink r:id="rId147" w:history="1">
        <w:r w:rsidR="00BB15C2" w:rsidRPr="00606804">
          <w:rPr>
            <w:rStyle w:val="Hyperlink"/>
          </w:rPr>
          <w:t>https://www.bls.gov/soc/2018/home.htm</w:t>
        </w:r>
      </w:hyperlink>
      <w:r w:rsidR="00BB15C2">
        <w:t xml:space="preserve">). </w:t>
      </w:r>
      <w:r w:rsidRPr="00D862C0">
        <w:t>A dynamic and progressive U.S. economy requires continuous improvement to the data on which so many decisions are based. Millions of people are currently using O*NET information</w:t>
      </w:r>
      <w:r>
        <w:t>,</w:t>
      </w:r>
      <w:r w:rsidRPr="00D862C0">
        <w:t xml:space="preserve"> and the numbers continue to expand as public agencies and private developers integrate O*NET data into their systems and products. The O*NET database provides valid, reliable, and current occupational information crucial to a strong U.S. workforce. O*NET database updates are scheduled to occur once a year to incorporate newly collected information on recently surveyed occupations. A schedule for data analysis is provided in Section </w:t>
      </w:r>
      <w:r>
        <w:rPr>
          <w:cs/>
        </w:rPr>
        <w:t>‎</w:t>
      </w:r>
      <w:r>
        <w:t>A.16.1</w:t>
      </w:r>
      <w:r w:rsidRPr="00D862C0">
        <w:t>; schedules for data collection and analysis are subject to annual appropriations.</w:t>
      </w:r>
    </w:p>
    <w:p w14:paraId="5BF0A584" w14:textId="657BB4BE" w:rsidR="00D1649B" w:rsidRPr="00D46BB9" w:rsidRDefault="00D46BB9" w:rsidP="005908DC">
      <w:pPr>
        <w:pStyle w:val="Heading2"/>
        <w:numPr>
          <w:ilvl w:val="1"/>
          <w:numId w:val="21"/>
        </w:numPr>
        <w:rPr>
          <w:i/>
        </w:rPr>
      </w:pPr>
      <w:bookmarkStart w:id="208" w:name="_Toc524347100"/>
      <w:r>
        <w:rPr>
          <w:i/>
        </w:rPr>
        <w:t xml:space="preserve">Explain any special circumstances </w:t>
      </w:r>
      <w:r w:rsidR="00483C16" w:rsidRPr="00483C16">
        <w:rPr>
          <w:i/>
        </w:rPr>
        <w:t>that would cause an information collection to be conducted in a manner that requires further explanation pursuant to regulations 5 CFR 1320.5</w:t>
      </w:r>
      <w:r w:rsidR="00483C16">
        <w:rPr>
          <w:i/>
        </w:rPr>
        <w:t>.</w:t>
      </w:r>
      <w:bookmarkEnd w:id="208"/>
    </w:p>
    <w:p w14:paraId="3A0AA167" w14:textId="525272D8" w:rsidR="00D1649B" w:rsidRDefault="00D1649B" w:rsidP="000647B5">
      <w:pPr>
        <w:pStyle w:val="BodyText"/>
      </w:pPr>
      <w:r w:rsidRPr="00EE3E43">
        <w:t>There are no special circumstances that might require deviation from the guidelines.</w:t>
      </w:r>
    </w:p>
    <w:p w14:paraId="36849B74" w14:textId="7906315A" w:rsidR="00D1649B" w:rsidRPr="00D862C0" w:rsidRDefault="000B5DDD" w:rsidP="005908DC">
      <w:pPr>
        <w:pStyle w:val="Heading2"/>
        <w:numPr>
          <w:ilvl w:val="1"/>
          <w:numId w:val="22"/>
        </w:numPr>
      </w:pPr>
      <w:bookmarkStart w:id="209" w:name="_Toc524347101"/>
      <w:r w:rsidRPr="000B5DDD">
        <w:rPr>
          <w:i/>
        </w:rPr>
        <w:t>If applicable, provide a copy and identify the date and page number of publication in the Federal Register of the agency’s notice, required by</w:t>
      </w:r>
      <w:r>
        <w:t xml:space="preserve"> </w:t>
      </w:r>
      <w:r w:rsidRPr="002221A7">
        <w:rPr>
          <w:i/>
        </w:rPr>
        <w:t>5 CFR 1320.8(d),</w:t>
      </w:r>
      <w:r>
        <w:rPr>
          <w:i/>
        </w:rPr>
        <w:t xml:space="preserve"> soliciting comments on the information collection prior to submission to OMB. Summarize public comments received in response to that notice and describe actions taken by the agency in response to these comments. Specifically address comments received on cost and hour burden.</w:t>
      </w:r>
      <w:bookmarkEnd w:id="209"/>
    </w:p>
    <w:p w14:paraId="329CCD53" w14:textId="56728E5F" w:rsidR="000B5DDD" w:rsidRPr="000B5DDD" w:rsidRDefault="000B5DDD" w:rsidP="000B5DDD">
      <w:pPr>
        <w:tabs>
          <w:tab w:val="right" w:pos="360"/>
          <w:tab w:val="left" w:pos="540"/>
        </w:tabs>
        <w:autoSpaceDE w:val="0"/>
        <w:autoSpaceDN w:val="0"/>
        <w:adjustRightInd w:val="0"/>
        <w:ind w:left="720" w:hanging="540"/>
        <w:rPr>
          <w:rFonts w:ascii="Arial" w:hAnsi="Arial" w:cs="Arial"/>
          <w:b/>
          <w:i/>
          <w:sz w:val="28"/>
          <w:szCs w:val="28"/>
        </w:rPr>
      </w:pPr>
      <w:r>
        <w:rPr>
          <w:i/>
        </w:rPr>
        <w:tab/>
      </w:r>
      <w:r>
        <w:rPr>
          <w:i/>
        </w:rPr>
        <w:tab/>
      </w:r>
      <w:r>
        <w:rPr>
          <w:i/>
        </w:rPr>
        <w:tab/>
      </w:r>
      <w:r w:rsidRPr="000B5DDD">
        <w:rPr>
          <w:rFonts w:ascii="Arial" w:hAnsi="Arial" w:cs="Arial"/>
          <w:b/>
          <w:i/>
          <w:sz w:val="28"/>
          <w:szCs w:val="28"/>
        </w:rPr>
        <w:t>Describe efforts to consult with persons outside the agency to obtain their views on the availability of data, frequency of collection, the clarity of instructions and recordkeeping, disclosure, or reporting format (if any), and on the data elements to be recorded, disclosed, or reported.</w:t>
      </w:r>
    </w:p>
    <w:p w14:paraId="37D93F42" w14:textId="21DD7AE8" w:rsidR="000B5DDD" w:rsidRPr="00483C16" w:rsidRDefault="000B5DDD" w:rsidP="00483C16">
      <w:pPr>
        <w:autoSpaceDE w:val="0"/>
        <w:autoSpaceDN w:val="0"/>
        <w:adjustRightInd w:val="0"/>
        <w:ind w:left="720"/>
        <w:rPr>
          <w:rFonts w:ascii="Arial Bold" w:hAnsi="Arial Bold"/>
          <w:b/>
          <w:i/>
          <w:sz w:val="28"/>
        </w:rPr>
      </w:pPr>
      <w:r w:rsidRPr="000B5DDD">
        <w:rPr>
          <w:rFonts w:ascii="Arial Bold" w:hAnsi="Arial Bold"/>
          <w:b/>
          <w:i/>
          <w:sz w:val="28"/>
        </w:rPr>
        <w:t>Consultation with representatives of those from whom information is to be obtained or those who must compile records should occur at least once every 3 years—even if the collection of information activity is the same as in prior periods. There may be circumstances that may preclude consultation in a specific situation. These circumstances should be explained.</w:t>
      </w:r>
    </w:p>
    <w:p w14:paraId="1B50663E" w14:textId="17589D1B" w:rsidR="00483C16" w:rsidRDefault="00483C16" w:rsidP="00CB0EE8">
      <w:pPr>
        <w:pStyle w:val="BodyText"/>
      </w:pPr>
      <w:r w:rsidRPr="00483C16">
        <w:t xml:space="preserve">In accordance with the Paperwork Reduction Act of 1995, the public was allowed 60 days to comment through the Federal </w:t>
      </w:r>
      <w:r w:rsidR="005E6F7C">
        <w:t>Register Notice posted on March 30</w:t>
      </w:r>
      <w:r w:rsidRPr="00483C16">
        <w:t>, 2018 (83</w:t>
      </w:r>
      <w:r w:rsidR="005E6F7C">
        <w:t xml:space="preserve"> FR 13787</w:t>
      </w:r>
      <w:r w:rsidRPr="00483C16">
        <w:t>).</w:t>
      </w:r>
      <w:r w:rsidR="008A26B8" w:rsidRPr="00CB0EE8">
        <w:t> </w:t>
      </w:r>
    </w:p>
    <w:p w14:paraId="707462D4" w14:textId="6D777856" w:rsidR="008A26B8" w:rsidRPr="00CB0EE8" w:rsidRDefault="008A26B8" w:rsidP="00CB0EE8">
      <w:pPr>
        <w:pStyle w:val="BodyText"/>
      </w:pPr>
      <w:r w:rsidRPr="00CB0EE8">
        <w:t>DOL received only one response during the 60-day public comment period.</w:t>
      </w:r>
      <w:r w:rsidR="00B8325B">
        <w:t xml:space="preserve"> </w:t>
      </w:r>
      <w:r w:rsidRPr="00CB0EE8">
        <w:t>That comment indicated support for continued O*NET data collections efforts based on the value and usefulness of the O*NET database for workforce development and analysis.</w:t>
      </w:r>
      <w:r w:rsidR="00B8325B">
        <w:t xml:space="preserve"> </w:t>
      </w:r>
      <w:r w:rsidRPr="00CB0EE8">
        <w:t>The commenter recommended that the O*NET survey</w:t>
      </w:r>
      <w:r w:rsidR="00CB0EE8" w:rsidRPr="00CB0EE8">
        <w:t>, rather than the Occupational Employment Statistics (OES) program</w:t>
      </w:r>
      <w:r w:rsidR="00CB0EE8">
        <w:t>,</w:t>
      </w:r>
      <w:r w:rsidRPr="00CB0EE8">
        <w:t xml:space="preserve"> collect and produce wage information.</w:t>
      </w:r>
      <w:r w:rsidR="00B8325B">
        <w:t xml:space="preserve"> </w:t>
      </w:r>
      <w:r w:rsidRPr="00CB0EE8">
        <w:t>DOL notes that the OES program is an established</w:t>
      </w:r>
      <w:r w:rsidR="00CB0EE8">
        <w:t>,</w:t>
      </w:r>
      <w:r w:rsidRPr="00CB0EE8">
        <w:t xml:space="preserve"> high-quality</w:t>
      </w:r>
      <w:r w:rsidR="00CB0EE8">
        <w:t>,</w:t>
      </w:r>
      <w:r w:rsidRPr="00CB0EE8">
        <w:t xml:space="preserve"> reliable </w:t>
      </w:r>
      <w:r w:rsidR="00B8325B" w:rsidRPr="00CB0EE8">
        <w:t>federal-state</w:t>
      </w:r>
      <w:r w:rsidRPr="00CB0EE8">
        <w:t xml:space="preserve"> cooperative program that produces national, state, and local employment and wage estimates on an annual basis.</w:t>
      </w:r>
      <w:r w:rsidR="00B8325B">
        <w:t xml:space="preserve"> </w:t>
      </w:r>
      <w:r w:rsidRPr="00CB0EE8">
        <w:t>The O*NET survey is national in scope and produces qualitative information; the O*NET survey sample as designed could not produce such quantitative estimates comparable to the OES program.</w:t>
      </w:r>
      <w:r w:rsidR="00B8325B">
        <w:t xml:space="preserve"> </w:t>
      </w:r>
      <w:r w:rsidRPr="00CB0EE8">
        <w:t>The commenter also indicated lack of support for using p</w:t>
      </w:r>
      <w:r w:rsidR="006C0726" w:rsidRPr="00CB0EE8">
        <w:t>ublic funds to develop further W</w:t>
      </w:r>
      <w:r w:rsidRPr="00CB0EE8">
        <w:t>eb</w:t>
      </w:r>
      <w:r w:rsidR="00CB0EE8">
        <w:t xml:space="preserve"> </w:t>
      </w:r>
      <w:r w:rsidRPr="00CB0EE8">
        <w:t>sites to disseminate O*NET information.</w:t>
      </w:r>
      <w:r w:rsidR="00B8325B">
        <w:t xml:space="preserve"> </w:t>
      </w:r>
      <w:r w:rsidRPr="00CB0EE8">
        <w:t>DOL gives careful consideration whenever there is an apparent need to better address certain populations or economic dislocations thr</w:t>
      </w:r>
      <w:r w:rsidR="006C0726" w:rsidRPr="00CB0EE8">
        <w:t>ough provision of a customized W</w:t>
      </w:r>
      <w:r w:rsidRPr="00CB0EE8">
        <w:t>eb</w:t>
      </w:r>
      <w:r w:rsidR="00B8325B">
        <w:t xml:space="preserve"> </w:t>
      </w:r>
      <w:r w:rsidRPr="00CB0EE8">
        <w:t>site.</w:t>
      </w:r>
      <w:r w:rsidR="00B8325B">
        <w:t xml:space="preserve"> </w:t>
      </w:r>
      <w:r w:rsidRPr="00CB0EE8">
        <w:t>As noted in the comment, many private, public</w:t>
      </w:r>
      <w:r w:rsidR="00B8325B">
        <w:t>,</w:t>
      </w:r>
      <w:r w:rsidRPr="00CB0EE8">
        <w:t xml:space="preserve"> and nonprofit career information tools are built using O*NET data.</w:t>
      </w:r>
      <w:r w:rsidR="00B8325B">
        <w:t xml:space="preserve"> </w:t>
      </w:r>
      <w:r w:rsidRPr="00CB0EE8">
        <w:t>Indeed, much of the O*NET information and tools are available via download as w</w:t>
      </w:r>
      <w:r w:rsidR="006C0726" w:rsidRPr="00CB0EE8">
        <w:t>ell as through extensive O*NET W</w:t>
      </w:r>
      <w:r w:rsidRPr="00CB0EE8">
        <w:t>eb services and APIs.</w:t>
      </w:r>
      <w:r w:rsidR="00B8325B">
        <w:t xml:space="preserve"> </w:t>
      </w:r>
      <w:r w:rsidRPr="00CB0EE8">
        <w:t>Hundreds of organizations already make use of these open resources, and additional users are continually registering for them and using O*NET in a wide variety of applications.</w:t>
      </w:r>
      <w:r w:rsidR="00B8325B">
        <w:t xml:space="preserve"> </w:t>
      </w:r>
      <w:r w:rsidRPr="00CB0EE8">
        <w:t xml:space="preserve">No changes have been made to this Information Collection Request on </w:t>
      </w:r>
      <w:r w:rsidR="00B8325B">
        <w:t xml:space="preserve">the basis of </w:t>
      </w:r>
      <w:r w:rsidRPr="00CB0EE8">
        <w:t>public comments.</w:t>
      </w:r>
    </w:p>
    <w:p w14:paraId="3C00490A" w14:textId="7CD92F20" w:rsidR="008A26B8" w:rsidRPr="00CB0EE8" w:rsidRDefault="008A26B8" w:rsidP="00CB0EE8">
      <w:pPr>
        <w:pStyle w:val="BodyText"/>
      </w:pPr>
      <w:r w:rsidRPr="00CB0EE8">
        <w:t xml:space="preserve">The OMB clearance package was reviewed by </w:t>
      </w:r>
      <w:r w:rsidR="00674A9B" w:rsidRPr="00CB0EE8">
        <w:t>an expert consultant, Dr</w:t>
      </w:r>
      <w:r w:rsidRPr="00CB0EE8">
        <w:t>. James B. Rounds</w:t>
      </w:r>
      <w:r w:rsidR="00674A9B" w:rsidRPr="00CB0EE8">
        <w:t xml:space="preserve">. Dr. Rounds is a professor in the </w:t>
      </w:r>
      <w:r w:rsidR="00B8325B" w:rsidRPr="00CB0EE8">
        <w:t>Psychology Department</w:t>
      </w:r>
      <w:r w:rsidR="00674A9B" w:rsidRPr="00CB0EE8">
        <w:t xml:space="preserve"> at the University of Illinois at Urbana-Champaign. </w:t>
      </w:r>
      <w:r w:rsidR="00E2164D" w:rsidRPr="00CB0EE8">
        <w:t>He is a widely published</w:t>
      </w:r>
      <w:r w:rsidR="00674A9B" w:rsidRPr="00CB0EE8">
        <w:t xml:space="preserve"> </w:t>
      </w:r>
      <w:r w:rsidRPr="00CB0EE8">
        <w:t>industrial/organizational psychologist who</w:t>
      </w:r>
      <w:r w:rsidR="00674A9B" w:rsidRPr="00CB0EE8">
        <w:t xml:space="preserve"> is</w:t>
      </w:r>
      <w:r w:rsidR="00E2164D" w:rsidRPr="00CB0EE8">
        <w:t xml:space="preserve"> </w:t>
      </w:r>
      <w:r w:rsidRPr="00CB0EE8">
        <w:t>intimately familiar with t</w:t>
      </w:r>
      <w:r w:rsidR="00E2164D" w:rsidRPr="00CB0EE8">
        <w:t>he O*NET program</w:t>
      </w:r>
      <w:r w:rsidRPr="00CB0EE8">
        <w:t xml:space="preserve"> and the types and uses of the data collecte</w:t>
      </w:r>
      <w:r w:rsidR="00E2164D" w:rsidRPr="00CB0EE8">
        <w:t>d. Revisions responsive to his</w:t>
      </w:r>
      <w:r w:rsidRPr="00CB0EE8">
        <w:t xml:space="preserve"> comments have been incorporated, as appropriate, in the clearance package.</w:t>
      </w:r>
    </w:p>
    <w:p w14:paraId="4BFB0B2A" w14:textId="41994C67" w:rsidR="00D1649B" w:rsidRDefault="00D1649B" w:rsidP="000647B5">
      <w:pPr>
        <w:pStyle w:val="BodyText"/>
      </w:pPr>
      <w:r w:rsidRPr="00D862C0">
        <w:t xml:space="preserve">The data collection contractor, RTI International, has several mechanisms in place to obtain ongoing feedback from study participants. The BLs have multiple telephone contacts with POCs and occupation experts; they are careful to document in their call notes significant comments or suggestions they receive. </w:t>
      </w:r>
      <w:r w:rsidRPr="00D862C0">
        <w:rPr>
          <w:rFonts w:ascii="TimesNewRomanPSMT" w:hAnsi="TimesNewRomanPSMT"/>
          <w:szCs w:val="24"/>
        </w:rPr>
        <w:t xml:space="preserve">Subject matter experts at </w:t>
      </w:r>
      <w:r w:rsidR="006F54C1">
        <w:rPr>
          <w:rFonts w:ascii="TimesNewRomanPSMT" w:hAnsi="TimesNewRomanPSMT"/>
          <w:szCs w:val="24"/>
        </w:rPr>
        <w:t xml:space="preserve">the </w:t>
      </w:r>
      <w:r w:rsidRPr="00D862C0">
        <w:rPr>
          <w:rFonts w:ascii="TimesNewRomanPSMT" w:hAnsi="TimesNewRomanPSMT"/>
          <w:szCs w:val="24"/>
        </w:rPr>
        <w:t xml:space="preserve">professional associations </w:t>
      </w:r>
      <w:r w:rsidR="006F54C1">
        <w:rPr>
          <w:rFonts w:ascii="TimesNewRomanPSMT" w:hAnsi="TimesNewRomanPSMT"/>
          <w:szCs w:val="24"/>
        </w:rPr>
        <w:t>that</w:t>
      </w:r>
      <w:r w:rsidR="00540E3A">
        <w:rPr>
          <w:rFonts w:ascii="TimesNewRomanPSMT" w:hAnsi="TimesNewRomanPSMT"/>
          <w:szCs w:val="24"/>
        </w:rPr>
        <w:t xml:space="preserve"> </w:t>
      </w:r>
      <w:r w:rsidRPr="00D862C0">
        <w:rPr>
          <w:rFonts w:ascii="TimesNewRomanPSMT" w:hAnsi="TimesNewRomanPSMT"/>
          <w:szCs w:val="24"/>
        </w:rPr>
        <w:t xml:space="preserve">we contact to help identify occupation experts frequently provide feedback that the National Center for O*NET Development uses to refine occupation descriptions and tasks. </w:t>
      </w:r>
      <w:r w:rsidRPr="00D862C0">
        <w:t xml:space="preserve">Letters and brochures sent to POCs and occupation experts offer a toll-free number they can call with questions or comments. In addition, the project Web site, </w:t>
      </w:r>
      <w:hyperlink r:id="rId148" w:history="1">
        <w:r w:rsidRPr="00E10949">
          <w:rPr>
            <w:color w:val="0000FF"/>
            <w:u w:val="single"/>
          </w:rPr>
          <w:t>https://onet.rti.org/</w:t>
        </w:r>
      </w:hyperlink>
      <w:r w:rsidRPr="00D862C0">
        <w:t xml:space="preserve">, which both study participants and the general public can access, has a “contact us” tab that offers both a toll-free number and an e-mail link. Furthermore, both the paper and online </w:t>
      </w:r>
      <w:r>
        <w:t>versions of the</w:t>
      </w:r>
      <w:r w:rsidRPr="00D862C0">
        <w:t xml:space="preserve"> questionnaires provide respondents an opportunity to submit comments with their questionnaire responses. A</w:t>
      </w:r>
      <w:r>
        <w:t>l</w:t>
      </w:r>
      <w:r w:rsidRPr="00D862C0">
        <w:t>l</w:t>
      </w:r>
      <w:r>
        <w:t xml:space="preserve"> </w:t>
      </w:r>
      <w:r w:rsidRPr="00D862C0">
        <w:t>feedback received from these sources is promptly reviewed by project management staff.</w:t>
      </w:r>
      <w:r>
        <w:t xml:space="preserve"> Of course, the agency will comply with all Paperwork Reduction Act requirements should comments warrant changing the information collection. </w:t>
      </w:r>
    </w:p>
    <w:p w14:paraId="5AAEBF7F" w14:textId="3E986E6E" w:rsidR="00D1649B" w:rsidRPr="00D862C0" w:rsidRDefault="006438FE" w:rsidP="005908DC">
      <w:pPr>
        <w:pStyle w:val="Heading2"/>
        <w:numPr>
          <w:ilvl w:val="1"/>
          <w:numId w:val="23"/>
        </w:numPr>
      </w:pPr>
      <w:bookmarkStart w:id="210" w:name="_Toc524347102"/>
      <w:r w:rsidRPr="008F4D44">
        <w:rPr>
          <w:i/>
        </w:rPr>
        <w:t>Explain any decision to provide any payment or gift to respondents, other than remuneration of contractors or grantees.</w:t>
      </w:r>
      <w:bookmarkEnd w:id="210"/>
    </w:p>
    <w:p w14:paraId="7CF5486B" w14:textId="77777777" w:rsidR="00D1649B" w:rsidRDefault="00D1649B" w:rsidP="000647B5">
      <w:pPr>
        <w:pStyle w:val="BodyText"/>
      </w:pPr>
      <w:r w:rsidRPr="00D862C0">
        <w:t>Since the origins of the survey, incentives have been offered to POCs, establishments, and employees to encourage their participation in the O*NET Data Collection Program. Although the procedures are designed to minimize respondent burden, the effort for the company and the POC participation is not insignificant.</w:t>
      </w:r>
    </w:p>
    <w:p w14:paraId="68E8368A" w14:textId="77777777" w:rsidR="00D1649B" w:rsidRDefault="00D1649B" w:rsidP="00912266">
      <w:pPr>
        <w:pStyle w:val="Heading3"/>
        <w:rPr>
          <w:lang w:val="en-US"/>
        </w:rPr>
      </w:pPr>
      <w:bookmarkStart w:id="211" w:name="_Toc192295848"/>
      <w:bookmarkStart w:id="212" w:name="_Toc207179161"/>
      <w:bookmarkStart w:id="213" w:name="_Toc316544606"/>
      <w:bookmarkStart w:id="214" w:name="_Toc393206275"/>
      <w:bookmarkStart w:id="215" w:name="_Toc524347103"/>
      <w:r w:rsidRPr="00D862C0">
        <w:rPr>
          <w:lang w:val="en-US"/>
        </w:rPr>
        <w:t xml:space="preserve">Incentives for the Point of </w:t>
      </w:r>
      <w:r w:rsidRPr="00912266">
        <w:t>Contact</w:t>
      </w:r>
      <w:r w:rsidRPr="00D862C0">
        <w:rPr>
          <w:lang w:val="en-US"/>
        </w:rPr>
        <w:t xml:space="preserve"> and the Employer</w:t>
      </w:r>
      <w:bookmarkEnd w:id="211"/>
      <w:bookmarkEnd w:id="212"/>
      <w:bookmarkEnd w:id="213"/>
      <w:bookmarkEnd w:id="214"/>
      <w:bookmarkEnd w:id="215"/>
    </w:p>
    <w:p w14:paraId="2F814E22" w14:textId="16D3A826" w:rsidR="00D1649B" w:rsidRDefault="00D1649B" w:rsidP="00BB5CF3">
      <w:pPr>
        <w:pStyle w:val="BodyText"/>
      </w:pPr>
      <w:r w:rsidRPr="00D862C0">
        <w:t>The POC’s responsibilities include</w:t>
      </w:r>
    </w:p>
    <w:p w14:paraId="0E9F4DD0" w14:textId="77777777" w:rsidR="00D1649B" w:rsidRPr="005908DC" w:rsidRDefault="00D1649B" w:rsidP="00BB5CF3">
      <w:pPr>
        <w:pStyle w:val="Bullet"/>
      </w:pPr>
      <w:r w:rsidRPr="005908DC">
        <w:t>reading the introductory package to become familiar with the purpose of the O*NET Data Collection Program and the role of a POC;</w:t>
      </w:r>
    </w:p>
    <w:p w14:paraId="1078E7C7" w14:textId="77777777" w:rsidR="00D1649B" w:rsidRPr="005908DC" w:rsidRDefault="00D1649B" w:rsidP="005908DC">
      <w:pPr>
        <w:pStyle w:val="Bullet"/>
      </w:pPr>
      <w:r w:rsidRPr="005908DC">
        <w:t>seeking permission within the company, as necessary, to participate in the O*NET Data Collection Program;</w:t>
      </w:r>
    </w:p>
    <w:p w14:paraId="09606E26" w14:textId="77777777" w:rsidR="00D1649B" w:rsidRPr="005908DC" w:rsidRDefault="00D1649B" w:rsidP="005908DC">
      <w:pPr>
        <w:pStyle w:val="Bullet"/>
      </w:pPr>
      <w:r w:rsidRPr="005908DC">
        <w:t>making a roster of all employees at the location who work in as many as five different occupations;</w:t>
      </w:r>
    </w:p>
    <w:p w14:paraId="536E6BC4" w14:textId="77777777" w:rsidR="00D1649B" w:rsidRPr="005908DC" w:rsidRDefault="00D1649B" w:rsidP="005908DC">
      <w:pPr>
        <w:pStyle w:val="Bullet"/>
      </w:pPr>
      <w:r w:rsidRPr="005908DC">
        <w:t>participating in a sampling process that selects as many as 20 total employees from these occupations</w:t>
      </w:r>
      <w:r>
        <w:t>,</w:t>
      </w:r>
      <w:r w:rsidRPr="005908DC">
        <w:t xml:space="preserve"> and maintaining this sample roster for future reference;</w:t>
      </w:r>
    </w:p>
    <w:p w14:paraId="4E290E60" w14:textId="77777777" w:rsidR="00D1649B" w:rsidRPr="005908DC" w:rsidRDefault="00D1649B" w:rsidP="005908DC">
      <w:pPr>
        <w:pStyle w:val="Bullet"/>
      </w:pPr>
      <w:r w:rsidRPr="005908DC">
        <w:t>distributing questionnaires to the sampled persons within the company and addressing their questions and concerns about the survey; and</w:t>
      </w:r>
    </w:p>
    <w:p w14:paraId="1819605B" w14:textId="77777777" w:rsidR="00D1649B" w:rsidRDefault="00D1649B" w:rsidP="005908DC">
      <w:pPr>
        <w:pStyle w:val="Bullet-last"/>
      </w:pPr>
      <w:r w:rsidRPr="00D862C0">
        <w:t>distributing follow-up materials to employees, including thank you</w:t>
      </w:r>
      <w:r>
        <w:t>/</w:t>
      </w:r>
      <w:r w:rsidRPr="00D862C0">
        <w:t>reminder cards</w:t>
      </w:r>
      <w:r>
        <w:t xml:space="preserve"> and</w:t>
      </w:r>
      <w:r w:rsidRPr="00D862C0">
        <w:t xml:space="preserve"> replacement questionnaires, and </w:t>
      </w:r>
      <w:r>
        <w:t>following up with nonrespondents to encourage participation.</w:t>
      </w:r>
    </w:p>
    <w:p w14:paraId="2092309E" w14:textId="0FD36C05" w:rsidR="00D1649B" w:rsidRDefault="00D1649B" w:rsidP="000647B5">
      <w:pPr>
        <w:pStyle w:val="BodyText"/>
      </w:pPr>
      <w:r w:rsidRPr="00D862C0">
        <w:t>Because POCs are the only link with the O*NET respondents, they must be fully committed to the data collection process. The POC is the O*NET Program’s representative within the establishment who communicates the importance of the O*NET Program.</w:t>
      </w:r>
    </w:p>
    <w:p w14:paraId="235FE1A9" w14:textId="50E68A94" w:rsidR="00D1649B" w:rsidRDefault="00D1649B" w:rsidP="000647B5">
      <w:pPr>
        <w:pStyle w:val="BodyText"/>
      </w:pPr>
      <w:r w:rsidRPr="00D862C0">
        <w:t xml:space="preserve">The employer is also </w:t>
      </w:r>
      <w:r>
        <w:t>essential</w:t>
      </w:r>
      <w:r w:rsidRPr="00D862C0">
        <w:t xml:space="preserve"> because he or she is being asked to</w:t>
      </w:r>
    </w:p>
    <w:p w14:paraId="3060D614" w14:textId="77777777" w:rsidR="00D1649B" w:rsidRPr="005908DC" w:rsidRDefault="00D1649B" w:rsidP="005908DC">
      <w:pPr>
        <w:pStyle w:val="Bullet"/>
      </w:pPr>
      <w:r w:rsidRPr="005908DC">
        <w:t>support the O*NET Data Collection Program by agreeing to the company’s participation in data collection,</w:t>
      </w:r>
    </w:p>
    <w:p w14:paraId="0E019443" w14:textId="6BF41D49" w:rsidR="00D1649B" w:rsidRPr="005908DC" w:rsidRDefault="00D1649B" w:rsidP="005908DC">
      <w:pPr>
        <w:pStyle w:val="Bullet"/>
      </w:pPr>
      <w:r w:rsidRPr="005908DC">
        <w:t xml:space="preserve">support and encourage the POC </w:t>
      </w:r>
      <w:r>
        <w:t>in</w:t>
      </w:r>
      <w:r w:rsidRPr="005908DC">
        <w:t xml:space="preserve"> carry</w:t>
      </w:r>
      <w:r>
        <w:t>ing</w:t>
      </w:r>
      <w:r w:rsidRPr="005908DC">
        <w:t xml:space="preserve"> out his or her responsibilities,</w:t>
      </w:r>
    </w:p>
    <w:p w14:paraId="6DA17D64" w14:textId="77777777" w:rsidR="00D1649B" w:rsidRPr="005908DC" w:rsidRDefault="00D1649B" w:rsidP="005908DC">
      <w:pPr>
        <w:pStyle w:val="Bullet"/>
      </w:pPr>
      <w:r w:rsidRPr="005908DC">
        <w:t>allow the POC to provide information regarding the number of persons employed in the establishment in the occupations of interest, and</w:t>
      </w:r>
    </w:p>
    <w:p w14:paraId="6754683A" w14:textId="77777777" w:rsidR="00D1649B" w:rsidRDefault="00D1649B" w:rsidP="005908DC">
      <w:pPr>
        <w:pStyle w:val="Bullet-last"/>
      </w:pPr>
      <w:r w:rsidRPr="00D862C0">
        <w:t>support the participation of the sampled employees.</w:t>
      </w:r>
    </w:p>
    <w:p w14:paraId="2C2F5F80" w14:textId="0F146FC2" w:rsidR="00D1649B" w:rsidRDefault="00D1649B" w:rsidP="000647B5">
      <w:pPr>
        <w:pStyle w:val="BodyText"/>
      </w:pPr>
      <w:r w:rsidRPr="00D862C0">
        <w:t xml:space="preserve">Incentives for both POCs and employers are essential to encourage the highest response rates possible. POCs </w:t>
      </w:r>
      <w:r>
        <w:t>who</w:t>
      </w:r>
      <w:r w:rsidRPr="007E6D0A">
        <w:t xml:space="preserve"> agree to participate </w:t>
      </w:r>
      <w:r w:rsidRPr="00D862C0">
        <w:t xml:space="preserve">receive a framed Certificate of Appreciation from DOL. The Certificate of Appreciation is printed in color on card stock, bears the DOL </w:t>
      </w:r>
      <w:r>
        <w:t xml:space="preserve">Seal </w:t>
      </w:r>
      <w:r w:rsidRPr="00D862C0">
        <w:t>and O*NET logo, displays the POC’s name, and is signed by a high-ranking DOL official. It has a solid oak frame and Plexiglas cover and is suitable fo</w:t>
      </w:r>
      <w:r>
        <w:t>r displaying on an office wall.</w:t>
      </w:r>
    </w:p>
    <w:p w14:paraId="306F7097" w14:textId="2DADDA23" w:rsidR="00D1649B" w:rsidRDefault="00D1649B" w:rsidP="000647B5">
      <w:pPr>
        <w:pStyle w:val="BodyText"/>
      </w:pPr>
      <w:r>
        <w:t>E</w:t>
      </w:r>
      <w:r w:rsidRPr="00D862C0">
        <w:t>mployer</w:t>
      </w:r>
      <w:r>
        <w:t>s who</w:t>
      </w:r>
      <w:r w:rsidRPr="007E6D0A">
        <w:t xml:space="preserve"> agree to participate</w:t>
      </w:r>
      <w:r w:rsidRPr="00D862C0">
        <w:t xml:space="preserve"> receive the O*NET Tool</w:t>
      </w:r>
      <w:r>
        <w:t>k</w:t>
      </w:r>
      <w:r w:rsidRPr="00D862C0">
        <w:t>it for Business</w:t>
      </w:r>
      <w:r>
        <w:t>. The t</w:t>
      </w:r>
      <w:r w:rsidRPr="00D862C0">
        <w:t>oolkit is an O*NET Program information packet, including a guide for writing job descriptions, that managers can use for human resource planning. These materials are attractively organized in colored, glossy folders.</w:t>
      </w:r>
    </w:p>
    <w:p w14:paraId="3E3F2872" w14:textId="33F204E8" w:rsidR="00D1649B" w:rsidRDefault="00D1649B" w:rsidP="00A378D7">
      <w:pPr>
        <w:pStyle w:val="BodyText"/>
      </w:pPr>
      <w:r>
        <w:t>The continuation of these incentives is planned for both the POC and the employer because they seem to be working quite well, as evidenced by O*NET’s competitive employer response rate (see Section A.1.5)</w:t>
      </w:r>
      <w:r w:rsidRPr="005A7A5B">
        <w:t xml:space="preserve">. </w:t>
      </w:r>
      <w:r>
        <w:t>A</w:t>
      </w:r>
      <w:r w:rsidRPr="00D862C0">
        <w:t xml:space="preserve">n experiment was conducted from 2002 to 2004 to evaluate an additional incentive of $20 to the POC. Essentially, the incentive had no effect on POC cooperation rates or employee response rates, but it significantly increased data collection costs. The experimental findings suggested that the current POC and employer incentives are adequate for maximizing response rates at a reduced cost </w:t>
      </w:r>
      <w:r w:rsidRPr="00D862C0">
        <w:fldChar w:fldCharType="begin"/>
      </w:r>
      <w:r>
        <w:instrText xml:space="preserve"> ADDIN EN.CITE &lt;EndNote&gt;&lt;Cite&gt;&lt;Author&gt;Biemer&lt;/Author&gt;&lt;Year&gt;2006&lt;/Year&gt;&lt;RecNum&gt;66&lt;/RecNum&gt;&lt;DisplayText&gt;(Biemer, Ellis, Pitt, &amp;amp; Robbins, 2006)&lt;/DisplayText&gt;&lt;record&gt;&lt;rec-number&gt;66&lt;/rec-number&gt;&lt;foreign-keys&gt;&lt;key app="EN" db-id="exawddvxhxs9ptete5tpwe9gexpwwvzprptd" timestamp="1272659730"&gt;66&lt;/key&gt;&lt;/foreign-keys&gt;&lt;ref-type name="Conference Proceedings"&gt;10&lt;/ref-type&gt;&lt;contributors&gt;&lt;authors&gt;&lt;author&gt;Biemer, P.&lt;/author&gt;&lt;author&gt;Ellis, C. &lt;/author&gt;&lt;author&gt;Pitt, A.&lt;/author&gt;&lt;author&gt;Robbins, K.&lt;/author&gt;&lt;/authors&gt;&lt;/contributors&gt;&lt;titles&gt;&lt;title&gt;Effects on response rates and costs of a monetary incentive for the point of contact in an establishment survey&lt;/title&gt;&lt;secondary-title&gt;Proceedings of the American Association of Public Opinion Research&lt;/secondary-title&gt;&lt;/titles&gt;&lt;dates&gt;&lt;year&gt;2006&lt;/year&gt;&lt;/dates&gt;&lt;pub-location&gt;Montreal, Canada&lt;/pub-location&gt;&lt;urls&gt;&lt;/urls&gt;&lt;/record&gt;&lt;/Cite&gt;&lt;/EndNote&gt;</w:instrText>
      </w:r>
      <w:r w:rsidRPr="00D862C0">
        <w:fldChar w:fldCharType="separate"/>
      </w:r>
      <w:r w:rsidRPr="00D862C0">
        <w:rPr>
          <w:noProof/>
        </w:rPr>
        <w:t>(</w:t>
      </w:r>
      <w:hyperlink w:anchor="_ENREF_5" w:tooltip="Biemer, 2006 #66" w:history="1">
        <w:r w:rsidR="00697ECC" w:rsidRPr="00D862C0">
          <w:rPr>
            <w:noProof/>
          </w:rPr>
          <w:t>Biemer, Ellis, Pitt, &amp; Robbins, 2006</w:t>
        </w:r>
      </w:hyperlink>
      <w:r w:rsidRPr="00D862C0">
        <w:rPr>
          <w:noProof/>
        </w:rPr>
        <w:t>)</w:t>
      </w:r>
      <w:r w:rsidRPr="00D862C0">
        <w:fldChar w:fldCharType="end"/>
      </w:r>
      <w:r w:rsidRPr="00D862C0">
        <w:t>.</w:t>
      </w:r>
      <w:r w:rsidRPr="00D862C0">
        <w:rPr>
          <w:rStyle w:val="FootnoteReference"/>
        </w:rPr>
        <w:footnoteReference w:id="17"/>
      </w:r>
    </w:p>
    <w:p w14:paraId="17FF8438" w14:textId="77777777" w:rsidR="00D1649B" w:rsidRPr="00D862C0" w:rsidRDefault="00D1649B" w:rsidP="00912266">
      <w:pPr>
        <w:pStyle w:val="Heading3"/>
        <w:rPr>
          <w:lang w:val="en-US"/>
        </w:rPr>
      </w:pPr>
      <w:bookmarkStart w:id="216" w:name="_Toc192295849"/>
      <w:bookmarkStart w:id="217" w:name="_Toc207179162"/>
      <w:bookmarkStart w:id="218" w:name="_Toc316544607"/>
      <w:bookmarkStart w:id="219" w:name="_Toc393206276"/>
      <w:bookmarkStart w:id="220" w:name="_Toc524347104"/>
      <w:r w:rsidRPr="00D862C0">
        <w:rPr>
          <w:lang w:val="en-US"/>
        </w:rPr>
        <w:t xml:space="preserve">Incentives for the </w:t>
      </w:r>
      <w:r w:rsidRPr="00912266">
        <w:t>Employee</w:t>
      </w:r>
      <w:bookmarkEnd w:id="216"/>
      <w:bookmarkEnd w:id="217"/>
      <w:bookmarkEnd w:id="218"/>
      <w:bookmarkEnd w:id="219"/>
      <w:bookmarkEnd w:id="220"/>
    </w:p>
    <w:p w14:paraId="408013E9" w14:textId="77777777" w:rsidR="00D1649B" w:rsidRPr="00D862C0" w:rsidRDefault="00D1649B" w:rsidP="000647B5">
      <w:pPr>
        <w:pStyle w:val="BodyText"/>
      </w:pPr>
      <w:r w:rsidRPr="00D862C0">
        <w:t>In keeping with what has been done since 2001, each employee is offered a prepaid incentive of $10 to ensure that a high percentage of the job incumbents respond by completing the questionnaire.</w:t>
      </w:r>
    </w:p>
    <w:p w14:paraId="0C88BAFF" w14:textId="77777777" w:rsidR="00D1649B" w:rsidRPr="00D862C0" w:rsidRDefault="00D1649B" w:rsidP="000647B5">
      <w:pPr>
        <w:pStyle w:val="BodyText"/>
      </w:pPr>
      <w:r w:rsidRPr="00D862C0">
        <w:t>Monetary incentives have the greatest potential impact when the respondent has to exert some special effort, such as taking a test or filling out a multi-item questionnaire. The incentive encourages respondents in a task requiring higher levels of involvement and commitment than the typical one-time, face-to-face interview. Although the O*NET questionnaires are not tests, the cognitive demands they place on respondents resemble test-taking demands in that the respondents must assess the requirements of their job</w:t>
      </w:r>
      <w:r>
        <w:t>s</w:t>
      </w:r>
      <w:r w:rsidRPr="00D862C0">
        <w:t>. The monetary incentive is instrumental in impressing upon the respondent the importance of this rating task. Respondents who perceive the rating task as important will likely make thoughtful, carefully considered assessments rather than hasty ones, thus improving the reliability of the data.</w:t>
      </w:r>
    </w:p>
    <w:p w14:paraId="747A8AF2" w14:textId="5D6D436A" w:rsidR="00D1649B" w:rsidRPr="00D862C0" w:rsidRDefault="00D1649B" w:rsidP="00787DB2">
      <w:pPr>
        <w:pStyle w:val="BodyText"/>
      </w:pPr>
      <w:r w:rsidRPr="00D862C0">
        <w:t>In addition, the monetary incentive is important because respondents are encouraged to complete the questionnaire, which takes about 30 minutes, on their own time rather than on the job. This encouragement minimizes the burden on employers</w:t>
      </w:r>
      <w:r>
        <w:t xml:space="preserve"> and</w:t>
      </w:r>
      <w:r w:rsidRPr="00D862C0">
        <w:t xml:space="preserve"> also improves the quality of the data</w:t>
      </w:r>
      <w:r>
        <w:t>; without it,</w:t>
      </w:r>
      <w:r w:rsidRPr="00D862C0">
        <w:t xml:space="preserve"> busy workers might be underrepresented in the data, which would bias the estimates for job performance.</w:t>
      </w:r>
    </w:p>
    <w:p w14:paraId="1C315C9A" w14:textId="48E172B8" w:rsidR="00D1649B" w:rsidRDefault="00D1649B" w:rsidP="00A378D7">
      <w:pPr>
        <w:pStyle w:val="BodyText"/>
      </w:pPr>
      <w:r w:rsidRPr="00D862C0">
        <w:t>The monetary incentive may at least partially offset its inherent cost through efficiencies created in the data collection process as a result of higher response rates</w:t>
      </w:r>
      <w:r>
        <w:t xml:space="preserve"> </w:t>
      </w:r>
      <w:r>
        <w:fldChar w:fldCharType="begin"/>
      </w:r>
      <w:r w:rsidR="00F73F2A">
        <w:instrText xml:space="preserve"> ADDIN EN.CITE &lt;EndNote&gt;&lt;Cite&gt;&lt;Author&gt;Statistics Research Division&lt;/Author&gt;&lt;Year&gt;2000, October&lt;/Year&gt;&lt;RecNum&gt;147&lt;/RecNum&gt;&lt;DisplayText&gt;(Statistics Research Division, 2000, October)&lt;/DisplayText&gt;&lt;record&gt;&lt;rec-number&gt;147&lt;/rec-number&gt;&lt;foreign-keys&gt;&lt;key app="EN" db-id="exawddvxhxs9ptete5tpwe9gexpwwvzprptd" timestamp="1432839748"&gt;147&lt;/key&gt;&lt;/foreign-keys&gt;&lt;ref-type name="Report"&gt;27&lt;/ref-type&gt;&lt;contributors&gt;&lt;authors&gt;&lt;author&gt;Statistics Research Division,, Research Triangle Institute&lt;/author&gt;&lt;/authors&gt;&lt;tertiary-authors&gt;&lt;author&gt;Author&lt;/author&gt;&lt;/tertiary-authors&gt;&lt;/contributors&gt;&lt;titles&gt;&lt;title&gt;O*NET report: Results of statistical analysis of pretest&lt;/title&gt;&lt;/titles&gt;&lt;dates&gt;&lt;year&gt;2000, October&lt;/year&gt;&lt;/dates&gt;&lt;pub-location&gt;Research Triangle Park, NC&lt;/pub-location&gt;&lt;urls&gt;&lt;/urls&gt;&lt;/record&gt;&lt;/Cite&gt;&lt;Cite ExcludeAuth="1" ExcludeYear="1"&gt;&lt;Author&gt;Statistics Research Division&lt;/Author&gt;&lt;Year&gt;2000, October&lt;/Year&gt;&lt;RecNum&gt;147&lt;/RecNum&gt;&lt;record&gt;&lt;rec-number&gt;147&lt;/rec-number&gt;&lt;foreign-keys&gt;&lt;key app="EN" db-id="exawddvxhxs9ptete5tpwe9gexpwwvzprptd" timestamp="1432839748"&gt;147&lt;/key&gt;&lt;/foreign-keys&gt;&lt;ref-type name="Report"&gt;27&lt;/ref-type&gt;&lt;contributors&gt;&lt;authors&gt;&lt;author&gt;Statistics Research Division,, Research Triangle Institute&lt;/author&gt;&lt;/authors&gt;&lt;tertiary-authors&gt;&lt;author&gt;Author&lt;/author&gt;&lt;/tertiary-authors&gt;&lt;/contributors&gt;&lt;titles&gt;&lt;title&gt;O*NET report: Results of statistical analysis of pretest&lt;/title&gt;&lt;/titles&gt;&lt;dates&gt;&lt;year&gt;2000, October&lt;/year&gt;&lt;/dates&gt;&lt;pub-location&gt;Research Triangle Park, NC&lt;/pub-location&gt;&lt;urls&gt;&lt;/urls&gt;&lt;/record&gt;&lt;/Cite&gt;&lt;/EndNote&gt;</w:instrText>
      </w:r>
      <w:r>
        <w:fldChar w:fldCharType="separate"/>
      </w:r>
      <w:r>
        <w:rPr>
          <w:noProof/>
        </w:rPr>
        <w:t>(</w:t>
      </w:r>
      <w:hyperlink w:anchor="_ENREF_36" w:tooltip="Statistics Research Division, 2000, October #147" w:history="1">
        <w:r w:rsidR="00697ECC">
          <w:rPr>
            <w:noProof/>
          </w:rPr>
          <w:t>Statistics Research Division, 2000, October</w:t>
        </w:r>
      </w:hyperlink>
      <w:r>
        <w:rPr>
          <w:noProof/>
        </w:rPr>
        <w:t>)</w:t>
      </w:r>
      <w:r>
        <w:fldChar w:fldCharType="end"/>
      </w:r>
      <w:r>
        <w:t>.</w:t>
      </w:r>
      <w:r w:rsidRPr="00D862C0">
        <w:t xml:space="preserve"> For the job incumbent respondents especially—although they are not viewed as a difficult-to-reach population in the usual sense—considerable effort and resources are expended to identify and reach them through the sampling process. </w:t>
      </w:r>
      <w:r>
        <w:t>Each one</w:t>
      </w:r>
      <w:r w:rsidRPr="00D862C0">
        <w:t xml:space="preserve"> represent</w:t>
      </w:r>
      <w:r>
        <w:t>s</w:t>
      </w:r>
      <w:r w:rsidRPr="00D862C0">
        <w:t xml:space="preserve"> a worker in a specific occupation in a specific establishment in a specific industry. The expense of reaching that particular respondent justifies the cost of a monetary payment to </w:t>
      </w:r>
      <w:r>
        <w:t>ensure a high rate of response.</w:t>
      </w:r>
    </w:p>
    <w:p w14:paraId="2CBA4EFF" w14:textId="19C1B50E" w:rsidR="00D1649B" w:rsidRDefault="00D1649B" w:rsidP="000647B5">
      <w:pPr>
        <w:pStyle w:val="BodyText"/>
      </w:pPr>
      <w:r w:rsidRPr="00D862C0">
        <w:t xml:space="preserve">With regard to the size of the employee incentive, payment amounts were evaluated in the pretest to determine the optimal means to maximize the response rate. On the basis of these data, a $10 </w:t>
      </w:r>
      <w:r>
        <w:t xml:space="preserve">prepaid </w:t>
      </w:r>
      <w:r w:rsidRPr="00D862C0">
        <w:t>cash incentive has been used since the initial wave of data collection</w:t>
      </w:r>
      <w:r>
        <w:t xml:space="preserve"> in 2001. Because the employee response rate continues to compare favorably with those of other voluntary establishment surveys, an increased incentive does not seem to be justified at this time.</w:t>
      </w:r>
      <w:r>
        <w:rPr>
          <w:rStyle w:val="FootnoteReference"/>
        </w:rPr>
        <w:footnoteReference w:id="18"/>
      </w:r>
      <w:r>
        <w:t xml:space="preserve"> However, we will continue to monitor the employee response rate and will reassess the amount of the incentive if it appears that the benefits of an increased incentive would outweigh the cost.</w:t>
      </w:r>
    </w:p>
    <w:p w14:paraId="02755852" w14:textId="77777777" w:rsidR="00D1649B" w:rsidRPr="00D862C0" w:rsidRDefault="00D1649B" w:rsidP="00912266">
      <w:pPr>
        <w:pStyle w:val="Heading3"/>
        <w:rPr>
          <w:lang w:val="en-US"/>
        </w:rPr>
      </w:pPr>
      <w:bookmarkStart w:id="221" w:name="_Toc192295850"/>
      <w:bookmarkStart w:id="222" w:name="_Toc207179163"/>
      <w:bookmarkStart w:id="223" w:name="_Toc316544608"/>
      <w:bookmarkStart w:id="224" w:name="_Toc393206277"/>
      <w:bookmarkStart w:id="225" w:name="_Toc524347105"/>
      <w:r w:rsidRPr="00D862C0">
        <w:rPr>
          <w:lang w:val="en-US"/>
        </w:rPr>
        <w:t xml:space="preserve">Incentives for </w:t>
      </w:r>
      <w:r w:rsidRPr="00912266">
        <w:t>Occupation</w:t>
      </w:r>
      <w:r w:rsidRPr="00D862C0">
        <w:rPr>
          <w:lang w:val="en-US"/>
        </w:rPr>
        <w:t xml:space="preserve"> Experts</w:t>
      </w:r>
      <w:bookmarkEnd w:id="221"/>
      <w:bookmarkEnd w:id="222"/>
      <w:bookmarkEnd w:id="223"/>
      <w:bookmarkEnd w:id="224"/>
      <w:bookmarkEnd w:id="225"/>
    </w:p>
    <w:p w14:paraId="6AC9E06F" w14:textId="6CC6EDD7" w:rsidR="00D1649B" w:rsidRDefault="00D1649B" w:rsidP="000647B5">
      <w:pPr>
        <w:pStyle w:val="BodyText"/>
      </w:pPr>
      <w:r w:rsidRPr="00D862C0">
        <w:t xml:space="preserve">Occupation experts provide data for approximately 25% of the O*NET-SOC occupations. Each occupation expert </w:t>
      </w:r>
      <w:r>
        <w:t xml:space="preserve">who agrees to participate </w:t>
      </w:r>
      <w:r w:rsidRPr="00D862C0">
        <w:t xml:space="preserve">receives a prepaid incentive of $40 and a framed Certificate of Appreciation from DOL. Unlike job incumbents, who complete only one domain questionnaire, occupation experts are asked to complete all three domain questionnaires; thus, the $40 incentive is about $13.33 per questionnaire. This incentive is slightly higher than the $10 offered to Establishment Method respondents for completing one domain questionnaire. The increased incentive and the Certificate of Appreciation are necessary to gain cooperation from what is often a rare group of experts for an occupation. Moreover, the additional incentives seem commensurate with the effort involved in responding to multiple questionnaires, given that </w:t>
      </w:r>
      <w:r>
        <w:t>occupation experts are supervisors and trainers in the occupation and, as such, earn a higher salary than the average employee.</w:t>
      </w:r>
    </w:p>
    <w:p w14:paraId="1E0248D7" w14:textId="59D40EFB" w:rsidR="00D1649B" w:rsidRPr="00D862C0" w:rsidRDefault="006438FE" w:rsidP="00663682">
      <w:pPr>
        <w:pStyle w:val="Heading2"/>
        <w:numPr>
          <w:ilvl w:val="1"/>
          <w:numId w:val="24"/>
        </w:numPr>
      </w:pPr>
      <w:bookmarkStart w:id="226" w:name="_Toc524347106"/>
      <w:r w:rsidRPr="008F4D44">
        <w:rPr>
          <w:i/>
        </w:rPr>
        <w:t>Describe any assurance of confidentiality provided to respondents and the basis for the assurance in statute, regulation, or agency policy.</w:t>
      </w:r>
      <w:bookmarkEnd w:id="226"/>
    </w:p>
    <w:p w14:paraId="58B1177A" w14:textId="7DBAA03C" w:rsidR="00D1649B" w:rsidRDefault="0041304A" w:rsidP="00787DB2">
      <w:pPr>
        <w:pStyle w:val="BodyText"/>
      </w:pPr>
      <w:r>
        <w:t>RTI</w:t>
      </w:r>
      <w:r w:rsidR="00D1649B" w:rsidRPr="00D862C0">
        <w:t xml:space="preserve"> has extensive experience in protecting and maintaining the </w:t>
      </w:r>
      <w:r w:rsidR="00D1649B">
        <w:t>privacy</w:t>
      </w:r>
      <w:r w:rsidR="00D1649B" w:rsidRPr="00D862C0">
        <w:t xml:space="preserve"> of respondent data collected from surveys. To ensure </w:t>
      </w:r>
      <w:r w:rsidR="00D1649B">
        <w:t>privacy</w:t>
      </w:r>
      <w:r w:rsidR="00D1649B" w:rsidRPr="00D862C0">
        <w:t xml:space="preserve">, RTI has drawn from its experience in designing the data collection procedures incorporated in this program. In addition, RTI’s </w:t>
      </w:r>
      <w:r w:rsidR="00D1649B">
        <w:t>i</w:t>
      </w:r>
      <w:r w:rsidR="00D1649B" w:rsidRPr="00D862C0">
        <w:t xml:space="preserve">nstitutional </w:t>
      </w:r>
      <w:r w:rsidR="00D1649B">
        <w:t>r</w:t>
      </w:r>
      <w:r w:rsidR="00D1649B" w:rsidRPr="00D862C0">
        <w:t xml:space="preserve">eview </w:t>
      </w:r>
      <w:r w:rsidR="00D1649B">
        <w:t>b</w:t>
      </w:r>
      <w:r w:rsidR="00D1649B" w:rsidRPr="00D862C0">
        <w:t>oard is bound</w:t>
      </w:r>
      <w:r w:rsidR="007121D3">
        <w:t xml:space="preserve"> by</w:t>
      </w:r>
      <w:r w:rsidR="00D1649B" w:rsidRPr="00D862C0">
        <w:t xml:space="preserve"> </w:t>
      </w:r>
      <w:r w:rsidR="00D1649B">
        <w:t>institute policy,</w:t>
      </w:r>
      <w:r w:rsidR="00B75B80">
        <w:t xml:space="preserve"> </w:t>
      </w:r>
      <w:r w:rsidR="00D1649B" w:rsidRPr="00D862C0">
        <w:t>the O*NET contract,</w:t>
      </w:r>
      <w:r w:rsidR="00D1649B">
        <w:t xml:space="preserve"> and</w:t>
      </w:r>
      <w:r w:rsidR="00D1649B" w:rsidRPr="00D862C0">
        <w:t xml:space="preserve"> federal regulations to review and approve the research protocol to ensure compliance with federal regulations (45 C.F.R. § 46) concerning data </w:t>
      </w:r>
      <w:r w:rsidR="00D1649B">
        <w:t>privacy</w:t>
      </w:r>
      <w:r w:rsidR="00D1649B" w:rsidRPr="00D862C0">
        <w:t xml:space="preserve"> and the protection of human subjects from research risks.</w:t>
      </w:r>
    </w:p>
    <w:p w14:paraId="1CDE8614" w14:textId="77777777" w:rsidR="00D1649B" w:rsidRPr="00D862C0" w:rsidRDefault="00D1649B" w:rsidP="00787DB2">
      <w:pPr>
        <w:pStyle w:val="BodyText"/>
      </w:pPr>
      <w:r>
        <w:t xml:space="preserve">Respondents are informed that their individual responses will be kept private to the extent permitted by law. </w:t>
      </w:r>
      <w:r w:rsidRPr="00D862C0">
        <w:t xml:space="preserve">Survey data are collected from job incumbents (Establishment Method) and from occupation experts (OE Method). Informational materials mailed to potential respondents contain essential program information and assurances of </w:t>
      </w:r>
      <w:r>
        <w:t>privacy</w:t>
      </w:r>
      <w:r w:rsidRPr="00D862C0">
        <w:t xml:space="preserve"> that enable the person to make an informed decision about his or her voluntary participation in the data collection effort. Examples of informational materials provided to survey participants appear in Appendix B.</w:t>
      </w:r>
    </w:p>
    <w:p w14:paraId="1FCA702E" w14:textId="77777777" w:rsidR="00D1649B" w:rsidRPr="00D862C0" w:rsidRDefault="00D1649B" w:rsidP="000647B5">
      <w:pPr>
        <w:pStyle w:val="BodyText"/>
      </w:pPr>
      <w:r w:rsidRPr="00D862C0">
        <w:t xml:space="preserve">Employees sampled at establishments are asked to complete their questionnaires on their personal time, not company time. This stipulation enables the employee to select a comfortable and private setting, if desired, in which to complete the questionnaire. All respondents have a choice of completing paper questionnaires or completing the questionnaires online at the project Web site. Paper questionnaires are mailed directly to RTI in a </w:t>
      </w:r>
      <w:r>
        <w:t>stamped reply</w:t>
      </w:r>
      <w:r w:rsidRPr="00D862C0">
        <w:t xml:space="preserve"> envelope provided by RTI. The individual responses are processed according to a study ID number. All O*NET Data Collection Program staff are required to sign a </w:t>
      </w:r>
      <w:r>
        <w:t>privacy</w:t>
      </w:r>
      <w:r w:rsidRPr="00D862C0">
        <w:t xml:space="preserve"> pledge that assures each respondent that the </w:t>
      </w:r>
      <w:r>
        <w:t>privacy</w:t>
      </w:r>
      <w:r w:rsidRPr="00D862C0">
        <w:t xml:space="preserve"> of responses to the questionnaire will be maintained. Only authorized staff have access to the completed instruments and data files. The completed and processed questionnaires are stored in a secure document-control area until federal authorization has been granted to destroy them. All computer files, including those associated with the control system, are password protected.</w:t>
      </w:r>
    </w:p>
    <w:p w14:paraId="343E500E" w14:textId="10647A16" w:rsidR="00D1649B" w:rsidRPr="00D862C0" w:rsidRDefault="00D1649B" w:rsidP="000647B5">
      <w:pPr>
        <w:pStyle w:val="BodyText"/>
      </w:pPr>
      <w:r w:rsidRPr="00D862C0">
        <w:t>The Internet-based system that allows respondents to provide their survey responses electronically has restricted access, including a user ID and password authentication</w:t>
      </w:r>
      <w:r>
        <w:t xml:space="preserve"> protocol</w:t>
      </w:r>
      <w:r w:rsidRPr="00D862C0">
        <w:t xml:space="preserve"> for respondents. The Web server includes a</w:t>
      </w:r>
      <w:r>
        <w:t>n SSL</w:t>
      </w:r>
      <w:r w:rsidRPr="00D862C0">
        <w:t xml:space="preserve"> certificate</w:t>
      </w:r>
      <w:r w:rsidRPr="006B00C8">
        <w:t>, the same technology used by e</w:t>
      </w:r>
      <w:r>
        <w:noBreakHyphen/>
      </w:r>
      <w:r w:rsidRPr="006B00C8">
        <w:t>commerce sites</w:t>
      </w:r>
      <w:r>
        <w:t>,</w:t>
      </w:r>
      <w:r w:rsidRPr="00D862C0">
        <w:t xml:space="preserve"> to allow encrypted transmission of all information over the Internet. The database containing the survey data is not accessible via the Internet; it resides on a server inside the RTI firewall. Only O*NET Data Collection Program staff have access to the master survey database.</w:t>
      </w:r>
    </w:p>
    <w:p w14:paraId="5591FD87" w14:textId="14E47CB2" w:rsidR="00D1649B" w:rsidRDefault="00D1649B" w:rsidP="000647B5">
      <w:pPr>
        <w:pStyle w:val="BodyText"/>
      </w:pPr>
      <w:r w:rsidRPr="00D862C0">
        <w:t xml:space="preserve">The O*NET questionnaires (see Appendix A) collect very little personal information about the respondent, and what is collected contains no identifiers, such as personal name or place of employment. No individual-level data are published, nor are they accessible or provided to anyone except the O*NET Data Collection Program staff. Published results are made available only in aggregate, as one set of estimates for an entire occupation. Furthermore, no demographic data (e.g., sex, race) are released, even in aggregate form. Finally, estimates are not produced for any subpopulations within an occupation, such as geographic region or sociodemographic group, </w:t>
      </w:r>
      <w:r>
        <w:t xml:space="preserve">as these details could </w:t>
      </w:r>
      <w:r w:rsidRPr="00D862C0">
        <w:t>allow the identification of individual</w:t>
      </w:r>
      <w:r>
        <w:t>s</w:t>
      </w:r>
      <w:r w:rsidRPr="00D862C0">
        <w:t>.</w:t>
      </w:r>
    </w:p>
    <w:p w14:paraId="35DA69FF" w14:textId="65CB1536" w:rsidR="005E6F7C" w:rsidRDefault="00D1649B" w:rsidP="005E6F7C">
      <w:pPr>
        <w:pStyle w:val="BodyText"/>
      </w:pPr>
      <w:r w:rsidRPr="00D862C0">
        <w:t xml:space="preserve">Before publishing the O*NET tables on the public Web site, the O*NET Program team thoroughly examines the tables for any risk of disclosure of </w:t>
      </w:r>
      <w:r>
        <w:t>private</w:t>
      </w:r>
      <w:r w:rsidRPr="00D862C0">
        <w:t xml:space="preserve"> information. In particular, each table is analyzed to identify any “sensitive” cells (i.e., cells that may reveal too much information about an individual employee). </w:t>
      </w:r>
      <w:r w:rsidRPr="00D862C0">
        <w:rPr>
          <w:noProof/>
        </w:rPr>
        <w:t>Willenborg and De Waal</w:t>
      </w:r>
      <w:r w:rsidRPr="00D862C0">
        <w:t xml:space="preserve"> </w:t>
      </w:r>
      <w:r w:rsidRPr="00D862C0">
        <w:fldChar w:fldCharType="begin"/>
      </w:r>
      <w:r>
        <w:instrText xml:space="preserve"> ADDIN EN.CITE &lt;EndNote&gt;&lt;Cite ExcludeAuth="1"&gt;&lt;Author&gt;Willenborg&lt;/Author&gt;&lt;Year&gt;1996&lt;/Year&gt;&lt;RecNum&gt;78&lt;/RecNum&gt;&lt;DisplayText&gt;(1996)&lt;/DisplayText&gt;&lt;record&gt;&lt;rec-number&gt;78&lt;/rec-number&gt;&lt;foreign-keys&gt;&lt;key app="EN" db-id="exawddvxhxs9ptete5tpwe9gexpwwvzprptd" timestamp="1303141774"&gt;78&lt;/key&gt;&lt;/foreign-keys&gt;&lt;ref-type name="Book"&gt;6&lt;/ref-type&gt;&lt;contributors&gt;&lt;authors&gt;&lt;author&gt;Willenborg, L.&lt;/author&gt;&lt;author&gt;De Waal, T.&lt;/author&gt;&lt;/authors&gt;&lt;/contributors&gt;&lt;titles&gt;&lt;title&gt;Statistical disclosure control in practice series: Lecture notes in statistics&lt;/title&gt;&lt;/titles&gt;&lt;volume&gt;111&lt;/volume&gt;&lt;dates&gt;&lt;year&gt;1996&lt;/year&gt;&lt;/dates&gt;&lt;pub-location&gt;New York, NY&lt;/pub-location&gt;&lt;publisher&gt;Springer&lt;/publisher&gt;&lt;urls&gt;&lt;/urls&gt;&lt;/record&gt;&lt;/Cite&gt;&lt;/EndNote&gt;</w:instrText>
      </w:r>
      <w:r w:rsidRPr="00D862C0">
        <w:fldChar w:fldCharType="separate"/>
      </w:r>
      <w:r w:rsidRPr="00D862C0">
        <w:rPr>
          <w:noProof/>
        </w:rPr>
        <w:t>(</w:t>
      </w:r>
      <w:hyperlink w:anchor="_ENREF_46" w:tooltip="Willenborg, 1996 #78" w:history="1">
        <w:r w:rsidR="00697ECC" w:rsidRPr="00D862C0">
          <w:rPr>
            <w:noProof/>
          </w:rPr>
          <w:t>1996</w:t>
        </w:r>
      </w:hyperlink>
      <w:r w:rsidRPr="00D862C0">
        <w:rPr>
          <w:noProof/>
        </w:rPr>
        <w:t>)</w:t>
      </w:r>
      <w:r w:rsidRPr="00D862C0">
        <w:fldChar w:fldCharType="end"/>
      </w:r>
      <w:r w:rsidRPr="00D862C0">
        <w:t xml:space="preserve"> have recommended using an (</w:t>
      </w:r>
      <w:r w:rsidRPr="00D862C0">
        <w:rPr>
          <w:i/>
        </w:rPr>
        <w:t>n,k</w:t>
      </w:r>
      <w:r w:rsidRPr="00D862C0">
        <w:t xml:space="preserve">)-dominance rule that a cell be regarded as sensitive if the sum of the largest </w:t>
      </w:r>
      <w:r w:rsidRPr="00D862C0">
        <w:rPr>
          <w:i/>
        </w:rPr>
        <w:t>n</w:t>
      </w:r>
      <w:r w:rsidRPr="00D862C0">
        <w:t xml:space="preserve"> contributions account for more than </w:t>
      </w:r>
      <w:r w:rsidRPr="00D862C0">
        <w:rPr>
          <w:i/>
        </w:rPr>
        <w:t>k</w:t>
      </w:r>
      <w:r w:rsidRPr="00D862C0">
        <w:t xml:space="preserve">% of the total cell value. Willenborg and De Waal further recommend that </w:t>
      </w:r>
      <w:r w:rsidRPr="00D862C0">
        <w:rPr>
          <w:i/>
        </w:rPr>
        <w:t>n</w:t>
      </w:r>
      <w:r w:rsidRPr="00D862C0">
        <w:t xml:space="preserve"> = 5 and </w:t>
      </w:r>
      <w:r w:rsidRPr="00D862C0">
        <w:rPr>
          <w:i/>
        </w:rPr>
        <w:t>k</w:t>
      </w:r>
      <w:r w:rsidRPr="00D862C0">
        <w:t xml:space="preserve"> = 80. Because every sampled employee contributes only one response, these recommendations translate into a minimum cell size of 5/0.80, or about </w:t>
      </w:r>
      <w:r w:rsidR="0050234D">
        <w:t>6</w:t>
      </w:r>
      <w:r w:rsidRPr="00D862C0">
        <w:t>. In fact, the minimum cell size for the O*NET tables is 10 respondents; any sensitive cells with fewer than 10 are suppressed. In addition, the (</w:t>
      </w:r>
      <w:r w:rsidRPr="00D862C0">
        <w:rPr>
          <w:i/>
        </w:rPr>
        <w:t>n</w:t>
      </w:r>
      <w:r w:rsidRPr="00D862C0">
        <w:t>,</w:t>
      </w:r>
      <w:r w:rsidRPr="00D862C0">
        <w:rPr>
          <w:i/>
        </w:rPr>
        <w:t>k</w:t>
      </w:r>
      <w:r w:rsidRPr="00D862C0">
        <w:t>)-dominance rule assumes a complete census. As Willenborg and Waal note, when applied to tables based on samples and where the cell entries are weighted averages, the (5,0.80) rule affords even greater disclosure control. This extra control ensures that these O*NET tabular data pose no disclosure risks to any individual respondent.</w:t>
      </w:r>
    </w:p>
    <w:p w14:paraId="50CBCBF9" w14:textId="48C0E6E7" w:rsidR="00D1649B" w:rsidRPr="00D862C0" w:rsidRDefault="006438FE" w:rsidP="00663682">
      <w:pPr>
        <w:pStyle w:val="Heading2"/>
        <w:numPr>
          <w:ilvl w:val="1"/>
          <w:numId w:val="25"/>
        </w:numPr>
      </w:pPr>
      <w:bookmarkStart w:id="227" w:name="_Toc524347107"/>
      <w:r w:rsidRPr="008F4D44">
        <w:rPr>
          <w:i/>
        </w:rPr>
        <w:t>Provide additional justification for any questions of a sensitive nature, such as sexual behavior and attitudes, religious beliefs, and other matters that are commonly considered private. This justification should include the reasons why the agency considers the questions necessary, the specific uses to be made of the information, the explanation to be given to persons from whom the information is requested, and any steps to be taken to obtain their consent.</w:t>
      </w:r>
      <w:bookmarkEnd w:id="227"/>
    </w:p>
    <w:p w14:paraId="355CFC2E" w14:textId="4DA6B680" w:rsidR="00D1649B" w:rsidRPr="00D862C0" w:rsidRDefault="00D1649B" w:rsidP="000647B5">
      <w:pPr>
        <w:pStyle w:val="BodyText"/>
      </w:pPr>
      <w:r w:rsidRPr="00D862C0">
        <w:t xml:space="preserve">Only </w:t>
      </w:r>
      <w:r>
        <w:t>four</w:t>
      </w:r>
      <w:r w:rsidRPr="00D862C0">
        <w:t xml:space="preserve"> questions in the O*NET questionnaires may be considered to be of a sensitive nature. In the Background </w:t>
      </w:r>
      <w:r>
        <w:t>Questionnaire</w:t>
      </w:r>
      <w:r w:rsidRPr="00D862C0">
        <w:t xml:space="preserve">, the survey uses the </w:t>
      </w:r>
      <w:r>
        <w:t xml:space="preserve">four </w:t>
      </w:r>
      <w:r w:rsidRPr="00D862C0">
        <w:t>disability questions developed for the</w:t>
      </w:r>
      <w:r>
        <w:t xml:space="preserve"> Census Bureau’s American Community Survey</w:t>
      </w:r>
      <w:r w:rsidRPr="00D862C0">
        <w:t xml:space="preserve">. </w:t>
      </w:r>
      <w:r>
        <w:t xml:space="preserve">The first two questions ask respondents about serious hearing and sight difficulties. The next question has subparts that ask about difficulties with concentration, memory, or decision making; mobility; and self-care. The last question asks whether respondents’ physical or mental health makes it difficult to do errands alone. </w:t>
      </w:r>
      <w:r w:rsidRPr="00D862C0">
        <w:t>Completion rates for these items indicate that the great majority of participants (9</w:t>
      </w:r>
      <w:r>
        <w:t>7</w:t>
      </w:r>
      <w:r w:rsidRPr="00D862C0">
        <w:t xml:space="preserve">%) elect to </w:t>
      </w:r>
      <w:r>
        <w:t>answer them</w:t>
      </w:r>
      <w:r w:rsidRPr="00D862C0">
        <w:t>.</w:t>
      </w:r>
    </w:p>
    <w:p w14:paraId="4B4339B1" w14:textId="77777777" w:rsidR="00D1649B" w:rsidRPr="000647B5" w:rsidRDefault="00D1649B" w:rsidP="000647B5">
      <w:pPr>
        <w:pStyle w:val="BodyText"/>
      </w:pPr>
      <w:r w:rsidRPr="000647B5">
        <w:t>The O*NET sampling strategy is to randomly select participants at the individual level. The disability questions, together with the demographic questions, provide descriptive information about the sample of respondents.</w:t>
      </w:r>
    </w:p>
    <w:p w14:paraId="6D0911FE" w14:textId="77777777" w:rsidR="00D1649B" w:rsidRPr="000647B5" w:rsidRDefault="00D1649B" w:rsidP="000647B5">
      <w:pPr>
        <w:pStyle w:val="BodyText"/>
      </w:pPr>
      <w:r w:rsidRPr="000647B5">
        <w:t>Respondents to the O*NET survey are informed that responding to all questions, which includes disability status and the other demographic characteristics, is voluntary</w:t>
      </w:r>
      <w:r>
        <w:t xml:space="preserve"> and that the data will be kept private to the extent permitted by law.</w:t>
      </w:r>
      <w:r w:rsidRPr="000647B5">
        <w:t xml:space="preserve"> They complete the survey on their own time, in a private setting if they choose. No identifying information, such as the respondent’s name or place of employment, is recorded on the questionnaire.</w:t>
      </w:r>
    </w:p>
    <w:p w14:paraId="296EA116" w14:textId="255CF677" w:rsidR="00D1649B" w:rsidRPr="001E60F8" w:rsidRDefault="006438FE" w:rsidP="00663682">
      <w:pPr>
        <w:pStyle w:val="Heading2"/>
        <w:numPr>
          <w:ilvl w:val="1"/>
          <w:numId w:val="26"/>
        </w:numPr>
      </w:pPr>
      <w:bookmarkStart w:id="228" w:name="_Toc524347108"/>
      <w:r w:rsidRPr="008F4D44">
        <w:rPr>
          <w:i/>
        </w:rPr>
        <w:t>Provide estimates of the hour burden of the collection of information.</w:t>
      </w:r>
      <w:bookmarkEnd w:id="228"/>
    </w:p>
    <w:p w14:paraId="14269499" w14:textId="0FB43853" w:rsidR="00D1649B" w:rsidRPr="00D862C0" w:rsidRDefault="00D1649B" w:rsidP="000647B5">
      <w:pPr>
        <w:pStyle w:val="BodyText"/>
      </w:pPr>
      <w:r w:rsidRPr="00D862C0">
        <w:t xml:space="preserve">As described in Section </w:t>
      </w:r>
      <w:r>
        <w:rPr>
          <w:cs/>
        </w:rPr>
        <w:t>‎</w:t>
      </w:r>
      <w:r>
        <w:t>A.1.4</w:t>
      </w:r>
      <w:r w:rsidRPr="00D862C0">
        <w:t xml:space="preserve">, there are two protocols for O*NET data collection—the Establishment Method and the OE Method. An estimated 75% of occupations are completed by </w:t>
      </w:r>
      <w:r>
        <w:t xml:space="preserve">the </w:t>
      </w:r>
      <w:r w:rsidRPr="00D862C0">
        <w:t>Establishment Method. The OE Method is used for occupations as necessary to improve sampling efficiency and avoid excessive burden, as when it is difficult to locate industries or establishments with occupation incumbents</w:t>
      </w:r>
      <w:r>
        <w:t>;</w:t>
      </w:r>
      <w:r w:rsidRPr="00D862C0">
        <w:t xml:space="preserve"> employment is low</w:t>
      </w:r>
      <w:r>
        <w:t>;</w:t>
      </w:r>
      <w:r w:rsidRPr="00D862C0">
        <w:t xml:space="preserve"> or employment data are not available, as is the case for many new and emerging occupations.</w:t>
      </w:r>
    </w:p>
    <w:p w14:paraId="271F6FA0" w14:textId="6BE802F4" w:rsidR="00D1649B" w:rsidRPr="00D862C0" w:rsidRDefault="00D1649B" w:rsidP="000647B5">
      <w:pPr>
        <w:pStyle w:val="BodyText"/>
      </w:pPr>
      <w:r w:rsidRPr="00D862C0">
        <w:t>The Establishment Method uses a two-stage sample, with establishments selected at the first stage and employees selected at the second stage. Thus, there are burden hours associated with both establishments and employees. For each participating establishment, a POC is identified to coordinate data collection activities in the establishment. In Exhibit </w:t>
      </w:r>
      <w:r w:rsidR="00312F84">
        <w:t>A-19</w:t>
      </w:r>
      <w:r w:rsidRPr="00D862C0">
        <w:t>, the first and second columns of the Establishment Activity section present the number of responses and assumed average burden per response for the POC’s activities; these averages were obtained from previous years of O*NET data collection experience. When the total establishment burden was estimated, the estimated number of establishments that will complete each activity was multiplied by the average burden and summed across the activities.</w:t>
      </w:r>
    </w:p>
    <w:p w14:paraId="7C0A0FE2" w14:textId="0FE18A3E" w:rsidR="00D1649B" w:rsidRPr="000647B5" w:rsidRDefault="00D1649B" w:rsidP="000647B5">
      <w:pPr>
        <w:pStyle w:val="BodyText"/>
      </w:pPr>
      <w:r w:rsidRPr="000647B5">
        <w:t>The Employee Activity section of Exhibit </w:t>
      </w:r>
      <w:r w:rsidR="00312F84">
        <w:t>A-</w:t>
      </w:r>
      <w:r w:rsidR="00C16F76" w:rsidRPr="000647B5">
        <w:t>1</w:t>
      </w:r>
      <w:r w:rsidR="00C16F76">
        <w:t>9</w:t>
      </w:r>
      <w:r w:rsidR="00C16F76" w:rsidRPr="000647B5">
        <w:t xml:space="preserve"> </w:t>
      </w:r>
      <w:r w:rsidRPr="000647B5">
        <w:t xml:space="preserve">is based on the fact that selected employees under the Establishment Method will complete one domain </w:t>
      </w:r>
      <w:r w:rsidRPr="0050234D">
        <w:t>questionnaire</w:t>
      </w:r>
      <w:r w:rsidRPr="003F05C1">
        <w:t>,</w:t>
      </w:r>
      <w:r w:rsidRPr="000647B5">
        <w:t xml:space="preserve"> requiring an average of 30 minutes of effort, whereas occupation experts will complete all three domain questionnaires, requiring an average of 90 minutes of effort.</w:t>
      </w:r>
    </w:p>
    <w:p w14:paraId="29104B3D" w14:textId="1815BD0C" w:rsidR="00D1649B" w:rsidRDefault="00D1649B" w:rsidP="00787DB2">
      <w:pPr>
        <w:pStyle w:val="BodyTextLM"/>
        <w:ind w:firstLine="720"/>
      </w:pPr>
      <w:r w:rsidRPr="000647B5">
        <w:t>Exhibit </w:t>
      </w:r>
      <w:r w:rsidR="00312F84">
        <w:t>A-</w:t>
      </w:r>
      <w:r w:rsidR="00C16F76" w:rsidRPr="000647B5">
        <w:t>1</w:t>
      </w:r>
      <w:r w:rsidR="00C16F76">
        <w:t>9</w:t>
      </w:r>
      <w:r w:rsidR="00C16F76" w:rsidRPr="000647B5">
        <w:t xml:space="preserve"> </w:t>
      </w:r>
      <w:r w:rsidRPr="000647B5">
        <w:t xml:space="preserve">also displays the estimated number of sampling units and the estimated burden hours. As shown </w:t>
      </w:r>
      <w:r w:rsidRPr="009E5EE5">
        <w:t>in Exhibit </w:t>
      </w:r>
      <w:r w:rsidR="00312F84">
        <w:t>A-</w:t>
      </w:r>
      <w:r w:rsidR="008838EE">
        <w:t>21</w:t>
      </w:r>
      <w:r w:rsidRPr="009E5EE5">
        <w:t xml:space="preserve"> in Section </w:t>
      </w:r>
      <w:r w:rsidRPr="009E5EE5">
        <w:rPr>
          <w:szCs w:val="24"/>
          <w:cs/>
        </w:rPr>
        <w:t>‎</w:t>
      </w:r>
      <w:r w:rsidRPr="009E5EE5">
        <w:t>A.16, we assume that 75 occupations will be completed under the Establishment Method and 25 will be completed under the OE Method each year. From October 2018</w:t>
      </w:r>
      <w:r>
        <w:t xml:space="preserve"> </w:t>
      </w:r>
      <w:r w:rsidRPr="009E5EE5">
        <w:t xml:space="preserve">through September 2019, establishments are estimated to expend 6,211 burden hours, and employees are estimated to expend 8,390 burden hours, for a total of 14,601 burden hours. </w:t>
      </w:r>
      <w:bookmarkStart w:id="229" w:name="_Toc207179167"/>
      <w:bookmarkStart w:id="230" w:name="_Toc316544612"/>
      <w:bookmarkStart w:id="231" w:name="_Toc393206281"/>
      <w:r w:rsidRPr="009E5EE5">
        <w:t>From October 2019 through September 2020, establishments are estimated to expend 6,211 burden hours, and employees are estimated to expend 7,991 burden hours, for a total of 14,202 burden hours. From October 2020 through September 2021</w:t>
      </w:r>
      <w:r w:rsidRPr="00507DCD">
        <w:t xml:space="preserve">, </w:t>
      </w:r>
      <w:r w:rsidRPr="00651706">
        <w:t xml:space="preserve">establishments are estimated to expend </w:t>
      </w:r>
      <w:r w:rsidRPr="00507DCD">
        <w:t>6,022 burden hours, and</w:t>
      </w:r>
      <w:r w:rsidRPr="00651706">
        <w:t xml:space="preserve"> employees are estimated to expend 8,053</w:t>
      </w:r>
      <w:r w:rsidRPr="00507DCD">
        <w:t xml:space="preserve"> burden hours are estimated for employees, for a total of 14,075 burden hours. The slight</w:t>
      </w:r>
      <w:r w:rsidRPr="000647B5">
        <w:t xml:space="preserve"> decline in total burden hours </w:t>
      </w:r>
      <w:r>
        <w:t>across</w:t>
      </w:r>
      <w:r w:rsidRPr="000647B5">
        <w:t xml:space="preserve"> the </w:t>
      </w:r>
      <w:r>
        <w:t>3</w:t>
      </w:r>
      <w:r w:rsidRPr="000647B5">
        <w:t xml:space="preserve">-year period </w:t>
      </w:r>
      <w:r>
        <w:t xml:space="preserve">October 2018 through September 2021 </w:t>
      </w:r>
      <w:r w:rsidRPr="000647B5">
        <w:t>(1</w:t>
      </w:r>
      <w:r>
        <w:t>4,601</w:t>
      </w:r>
      <w:r w:rsidRPr="000647B5">
        <w:t xml:space="preserve">; </w:t>
      </w:r>
      <w:r>
        <w:t xml:space="preserve">14,202; </w:t>
      </w:r>
      <w:r w:rsidRPr="000647B5">
        <w:t>14</w:t>
      </w:r>
      <w:r>
        <w:t>,075</w:t>
      </w:r>
      <w:r w:rsidRPr="000647B5">
        <w:t>) results from</w:t>
      </w:r>
      <w:r>
        <w:t xml:space="preserve"> minor</w:t>
      </w:r>
      <w:r w:rsidRPr="000647B5">
        <w:t xml:space="preserve"> </w:t>
      </w:r>
      <w:r>
        <w:t>differences in the data collection schedule assumed for each year of the burden period. The data collection schedule for each year of the burden period is determined by the sampling characteristics of the specific set of occupations being studied.</w:t>
      </w:r>
      <w:r>
        <w:rPr>
          <w:rStyle w:val="FootnoteReference"/>
        </w:rPr>
        <w:footnoteReference w:id="19"/>
      </w:r>
    </w:p>
    <w:p w14:paraId="712319A1" w14:textId="0DC5F85A" w:rsidR="00D1649B" w:rsidRPr="000647B5" w:rsidRDefault="00D1649B" w:rsidP="00F77853">
      <w:pPr>
        <w:pStyle w:val="BodyText"/>
      </w:pPr>
      <w:r w:rsidRPr="000647B5">
        <w:t>The Total Respondents section of Exhibit </w:t>
      </w:r>
      <w:r w:rsidR="00312F84">
        <w:t>A-</w:t>
      </w:r>
      <w:r w:rsidR="00C16F76" w:rsidRPr="000647B5">
        <w:t>1</w:t>
      </w:r>
      <w:r w:rsidR="00C16F76">
        <w:t>9</w:t>
      </w:r>
      <w:r w:rsidR="00C16F76" w:rsidRPr="000647B5">
        <w:t xml:space="preserve"> </w:t>
      </w:r>
      <w:r w:rsidRPr="000647B5">
        <w:t>shows the estimated annual number of respondents by category and overall</w:t>
      </w:r>
      <w:r w:rsidRPr="00F35A8F">
        <w:t>. The respondent totals include the number of POCs (the row name is “Screening call to POC”), the number of Establishment Method employee respondents, and the number of OE Method respondents. The category totals are based on prior sampling experience. The total number of respondents across all 3 years is 85,483.</w:t>
      </w:r>
    </w:p>
    <w:p w14:paraId="6A9B37B6" w14:textId="102C7FF9" w:rsidR="00D1649B" w:rsidRPr="00D862C0" w:rsidRDefault="00D1649B" w:rsidP="00A378D7">
      <w:pPr>
        <w:pStyle w:val="BodyText"/>
      </w:pPr>
      <w:r w:rsidRPr="00FF691F">
        <w:t>The Total Burden Hours section of Exhibit </w:t>
      </w:r>
      <w:r w:rsidR="00312F84">
        <w:t>A-</w:t>
      </w:r>
      <w:r w:rsidR="00C16F76" w:rsidRPr="00FF691F">
        <w:rPr>
          <w:noProof/>
        </w:rPr>
        <w:t>1</w:t>
      </w:r>
      <w:r w:rsidR="00C16F76">
        <w:rPr>
          <w:noProof/>
        </w:rPr>
        <w:t>9</w:t>
      </w:r>
      <w:r w:rsidR="00C16F76" w:rsidRPr="00FF691F">
        <w:t xml:space="preserve"> </w:t>
      </w:r>
      <w:r w:rsidRPr="00FF691F">
        <w:t xml:space="preserve">shows the annual number of burden hours by category and overall. The burden </w:t>
      </w:r>
      <w:r w:rsidRPr="00FB2D6D">
        <w:t xml:space="preserve">hour totals include both establishment burden and employee burden. The category totals are based on the estimated number of respondents for each category, the number of responses, and the average burden per response. The total number of burden hours across all 3 years is 42,878. This 3-year total reflects a slight decrease in burden compared with the previous 3-year period of 2015 to 2018, during which 43,610 burden hours were requested </w:t>
      </w:r>
      <w:r w:rsidR="004211B4">
        <w:fldChar w:fldCharType="begin"/>
      </w:r>
      <w:r w:rsidR="004211B4">
        <w:instrText xml:space="preserve"> ADDIN EN.CITE &lt;EndNote&gt;&lt;Cite&gt;&lt;Author&gt;U.S. Department of Labor&lt;/Author&gt;&lt;Year&gt;2015&lt;/Year&gt;&lt;RecNum&gt;150&lt;/RecNum&gt;&lt;DisplayText&gt;(U.S. Department of Labor, Employment and Training Administration, 2015)&lt;/DisplayText&gt;&lt;record&gt;&lt;rec-number&gt;150&lt;/rec-number&gt;&lt;foreign-keys&gt;&lt;key app="EN" db-id="exawddvxhxs9ptete5tpwe9gexpwwvzprptd" timestamp="1465311701"&gt;150&lt;/key&gt;&lt;/foreign-keys&gt;&lt;ref-type name="Book"&gt;6&lt;/ref-type&gt;&lt;contributors&gt;&lt;authors&gt;&lt;author&gt;U.S. Department of Labor,, Employment and Training Administration&lt;/author&gt;&lt;/authors&gt;&lt;/contributors&gt;&lt;titles&gt;&lt;title&gt;O*NET® Data Collection Program, Office of Management and Budget clearance package supporting statement&lt;/title&gt;&lt;/titles&gt;&lt;dates&gt;&lt;year&gt;2015&lt;/year&gt;&lt;/dates&gt;&lt;pub-location&gt;Washington, DC&lt;/pub-location&gt;&lt;publisher&gt;Author&lt;/publisher&gt;&lt;urls&gt;&lt;/urls&gt;&lt;/record&gt;&lt;/Cite&gt;&lt;/EndNote&gt;</w:instrText>
      </w:r>
      <w:r w:rsidR="004211B4">
        <w:fldChar w:fldCharType="separate"/>
      </w:r>
      <w:r w:rsidR="004211B4">
        <w:rPr>
          <w:noProof/>
        </w:rPr>
        <w:t>(</w:t>
      </w:r>
      <w:hyperlink w:anchor="_ENREF_44" w:tooltip="U.S. Department of Labor, 2015 #150" w:history="1">
        <w:r w:rsidR="00697ECC">
          <w:rPr>
            <w:noProof/>
          </w:rPr>
          <w:t>U.S. Department of Labor, Employment and Training Administration, 2015</w:t>
        </w:r>
      </w:hyperlink>
      <w:r w:rsidR="004211B4">
        <w:rPr>
          <w:noProof/>
        </w:rPr>
        <w:t>)</w:t>
      </w:r>
      <w:r w:rsidR="004211B4">
        <w:fldChar w:fldCharType="end"/>
      </w:r>
      <w:r w:rsidRPr="00FB2D6D">
        <w:t>.</w:t>
      </w:r>
    </w:p>
    <w:p w14:paraId="5FB535A1" w14:textId="77777777" w:rsidR="00D1649B" w:rsidRDefault="00D1649B" w:rsidP="00F77853">
      <w:pPr>
        <w:pStyle w:val="BodyText"/>
      </w:pPr>
      <w:r w:rsidRPr="00D862C0">
        <w:rPr>
          <w:iCs/>
        </w:rPr>
        <w:t>O*NET Establishment</w:t>
      </w:r>
      <w:r w:rsidRPr="00D862C0">
        <w:t xml:space="preserve"> Method data collection has been designed to minimize the burden on the selected establishments:</w:t>
      </w:r>
    </w:p>
    <w:p w14:paraId="45D74CA3" w14:textId="77777777" w:rsidR="00D1649B" w:rsidRPr="00663682" w:rsidRDefault="00D1649B" w:rsidP="00F77853">
      <w:pPr>
        <w:pStyle w:val="Bullet"/>
      </w:pPr>
      <w:r w:rsidRPr="00663682">
        <w:t>Establishments are asked about no more than 10 occupations each, with questioning terminated once 5, or sometimes fewer, occupations are identified at an establishment.</w:t>
      </w:r>
    </w:p>
    <w:p w14:paraId="6FA3D950" w14:textId="704A67FE" w:rsidR="00D1649B" w:rsidRPr="00663682" w:rsidRDefault="00D1649B" w:rsidP="00787DB2">
      <w:pPr>
        <w:pStyle w:val="Bullet"/>
      </w:pPr>
      <w:r w:rsidRPr="00663682">
        <w:t xml:space="preserve">Establishments are asked to complete rosters of employees only for </w:t>
      </w:r>
      <w:r w:rsidRPr="00507DCD">
        <w:t xml:space="preserve">the </w:t>
      </w:r>
      <w:r w:rsidRPr="00651706">
        <w:t>5</w:t>
      </w:r>
      <w:r w:rsidRPr="00507DCD">
        <w:t xml:space="preserve"> or fewer</w:t>
      </w:r>
      <w:r w:rsidRPr="00663682">
        <w:t xml:space="preserve"> occupations identified.</w:t>
      </w:r>
    </w:p>
    <w:p w14:paraId="7BD4B291" w14:textId="77777777" w:rsidR="00D1649B" w:rsidRPr="00663682" w:rsidRDefault="00D1649B" w:rsidP="00F77853">
      <w:pPr>
        <w:pStyle w:val="Bullet"/>
      </w:pPr>
      <w:r w:rsidRPr="00663682">
        <w:t>Establishments are selected no more than once within a 12-month period.</w:t>
      </w:r>
    </w:p>
    <w:p w14:paraId="29D36315" w14:textId="77777777" w:rsidR="00D1649B" w:rsidRPr="00663682" w:rsidRDefault="00D1649B" w:rsidP="00F77853">
      <w:pPr>
        <w:pStyle w:val="Bullet"/>
      </w:pPr>
      <w:r w:rsidRPr="00663682">
        <w:t>No more than 20 employees are selected from an establishment across all of its selected occupations.</w:t>
      </w:r>
    </w:p>
    <w:p w14:paraId="2D8CE097" w14:textId="77777777" w:rsidR="00D1649B" w:rsidRDefault="00D1649B" w:rsidP="00F77853">
      <w:pPr>
        <w:pStyle w:val="Bullet-last"/>
      </w:pPr>
      <w:r w:rsidRPr="00D862C0">
        <w:t>If an occupation proves difficult to complete under the Establishment Method, the dual-frame approach may be used to supplement it. For occupations that are difficult to sample, the alternative OE Method may be used.</w:t>
      </w:r>
    </w:p>
    <w:p w14:paraId="44D35981" w14:textId="0C6637D8" w:rsidR="00C16F76" w:rsidRDefault="00D1649B" w:rsidP="001661CC">
      <w:pPr>
        <w:pStyle w:val="BodyText"/>
      </w:pPr>
      <w:r>
        <w:t xml:space="preserve">Finally, the </w:t>
      </w:r>
      <w:r w:rsidR="00EF2DC3">
        <w:t>last row</w:t>
      </w:r>
      <w:r>
        <w:t xml:space="preserve"> of </w:t>
      </w:r>
      <w:r w:rsidRPr="005D2261">
        <w:t>Exhibit </w:t>
      </w:r>
      <w:r w:rsidR="00312F84">
        <w:t>A-</w:t>
      </w:r>
      <w:r w:rsidRPr="005D2261">
        <w:t>1</w:t>
      </w:r>
      <w:r w:rsidR="00C16F76">
        <w:t>9</w:t>
      </w:r>
      <w:r w:rsidRPr="005D2261">
        <w:t xml:space="preserve"> shows that the combined establishment and employee total cost burden is $</w:t>
      </w:r>
      <w:r>
        <w:t>679,108</w:t>
      </w:r>
      <w:r w:rsidRPr="005D2261">
        <w:t xml:space="preserve"> for </w:t>
      </w:r>
      <w:r>
        <w:t>October 2018</w:t>
      </w:r>
      <w:r w:rsidR="00EF2DC3">
        <w:t>–</w:t>
      </w:r>
      <w:r>
        <w:t>September 2019</w:t>
      </w:r>
      <w:r w:rsidRPr="005D2261">
        <w:t>, $</w:t>
      </w:r>
      <w:r>
        <w:t>680,547</w:t>
      </w:r>
      <w:r w:rsidRPr="005D2261">
        <w:t xml:space="preserve"> for </w:t>
      </w:r>
      <w:r>
        <w:t>October 2019</w:t>
      </w:r>
      <w:r w:rsidR="00EF2DC3">
        <w:t>–</w:t>
      </w:r>
      <w:r>
        <w:t>September 2020</w:t>
      </w:r>
      <w:r w:rsidRPr="005D2261">
        <w:t>, and $</w:t>
      </w:r>
      <w:r>
        <w:t>686,312</w:t>
      </w:r>
      <w:r w:rsidRPr="005D2261">
        <w:t xml:space="preserve"> for </w:t>
      </w:r>
      <w:r>
        <w:t>October 2020</w:t>
      </w:r>
      <w:r w:rsidR="00EF2DC3">
        <w:t>–</w:t>
      </w:r>
      <w:r>
        <w:t>September 2021</w:t>
      </w:r>
      <w:r w:rsidRPr="005D2261">
        <w:t xml:space="preserve">. </w:t>
      </w:r>
      <w:r>
        <w:t>The slight increase in total cost burden across the 3-year period October 2018</w:t>
      </w:r>
      <w:r w:rsidR="00EF2DC3">
        <w:t>–</w:t>
      </w:r>
      <w:r>
        <w:t xml:space="preserve">September 2021 results from minor variations in the data collection schedule for each year as well </w:t>
      </w:r>
      <w:r w:rsidRPr="00507DCD">
        <w:t xml:space="preserve">as </w:t>
      </w:r>
      <w:r w:rsidRPr="00651706">
        <w:t>from</w:t>
      </w:r>
      <w:r w:rsidRPr="00507DCD">
        <w:t xml:space="preserve"> the</w:t>
      </w:r>
      <w:r>
        <w:t xml:space="preserve"> inflation adjustment applied to the assumed average total compensation per hour.</w:t>
      </w:r>
    </w:p>
    <w:p w14:paraId="26B77EB6" w14:textId="77777777" w:rsidR="000B3C48" w:rsidRDefault="000B3C48" w:rsidP="000B3C48">
      <w:pPr>
        <w:autoSpaceDE w:val="0"/>
        <w:autoSpaceDN w:val="0"/>
        <w:adjustRightInd w:val="0"/>
        <w:spacing w:before="60" w:after="0" w:line="240" w:lineRule="auto"/>
        <w:ind w:left="187" w:hanging="187"/>
        <w:rPr>
          <w:rFonts w:ascii="Arial" w:eastAsia="Times New Roman" w:hAnsi="Arial"/>
          <w:sz w:val="18"/>
          <w:szCs w:val="20"/>
        </w:rPr>
      </w:pPr>
    </w:p>
    <w:p w14:paraId="0524B1D2" w14:textId="77777777" w:rsidR="000B3C48" w:rsidRDefault="000B3C48" w:rsidP="00787DB2">
      <w:pPr>
        <w:pStyle w:val="Bullet"/>
        <w:numPr>
          <w:ilvl w:val="0"/>
          <w:numId w:val="0"/>
        </w:numPr>
        <w:ind w:firstLine="360"/>
        <w:sectPr w:rsidR="000B3C48" w:rsidSect="003F032E">
          <w:headerReference w:type="even" r:id="rId149"/>
          <w:headerReference w:type="default" r:id="rId150"/>
          <w:footerReference w:type="even" r:id="rId151"/>
          <w:footerReference w:type="default" r:id="rId152"/>
          <w:headerReference w:type="first" r:id="rId153"/>
          <w:footerReference w:type="first" r:id="rId154"/>
          <w:type w:val="oddPage"/>
          <w:pgSz w:w="12240" w:h="15840" w:code="1"/>
          <w:pgMar w:top="1440" w:right="1440" w:bottom="1440" w:left="1440" w:header="720" w:footer="720" w:gutter="0"/>
          <w:pgNumType w:start="1"/>
          <w:cols w:space="720"/>
          <w:titlePg/>
          <w:docGrid w:linePitch="360"/>
        </w:sectPr>
      </w:pPr>
    </w:p>
    <w:p w14:paraId="5C5850BC" w14:textId="487914D0" w:rsidR="00D1649B" w:rsidRPr="002F4950" w:rsidRDefault="00C16F76" w:rsidP="007A5A46">
      <w:pPr>
        <w:pStyle w:val="Exhibit"/>
      </w:pPr>
      <w:bookmarkStart w:id="232" w:name="_Ref316303054"/>
      <w:bookmarkStart w:id="233" w:name="_Toc112651656"/>
      <w:bookmarkStart w:id="234" w:name="_Toc192295894"/>
      <w:bookmarkStart w:id="235" w:name="_Toc207443317"/>
      <w:bookmarkStart w:id="236" w:name="_Ref291068704"/>
      <w:bookmarkStart w:id="237" w:name="_Ref316303098"/>
      <w:bookmarkStart w:id="238" w:name="_Toc316544652"/>
      <w:bookmarkStart w:id="239" w:name="_Toc524351026"/>
      <w:r>
        <w:t>E</w:t>
      </w:r>
      <w:r w:rsidR="00D1649B" w:rsidRPr="002F4950">
        <w:t>xhibit </w:t>
      </w:r>
      <w:bookmarkEnd w:id="232"/>
      <w:r w:rsidR="00312F84">
        <w:rPr>
          <w:noProof/>
        </w:rPr>
        <w:t>A-</w:t>
      </w:r>
      <w:r w:rsidRPr="002F4950">
        <w:rPr>
          <w:noProof/>
        </w:rPr>
        <w:t>1</w:t>
      </w:r>
      <w:r>
        <w:rPr>
          <w:noProof/>
        </w:rPr>
        <w:t>9</w:t>
      </w:r>
      <w:r w:rsidR="00D1649B" w:rsidRPr="002F4950">
        <w:t>.</w:t>
      </w:r>
      <w:r w:rsidR="00D1649B" w:rsidRPr="002F4950">
        <w:tab/>
        <w:t>Estimate of Hour and Cost Burden by Year</w:t>
      </w:r>
      <w:bookmarkEnd w:id="233"/>
      <w:bookmarkEnd w:id="234"/>
      <w:bookmarkEnd w:id="235"/>
      <w:bookmarkEnd w:id="236"/>
      <w:bookmarkEnd w:id="237"/>
      <w:bookmarkEnd w:id="238"/>
      <w:bookmarkEnd w:id="239"/>
    </w:p>
    <w:tbl>
      <w:tblPr>
        <w:tblW w:w="5058" w:type="pct"/>
        <w:tblInd w:w="-18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30" w:type="dxa"/>
          <w:right w:w="30" w:type="dxa"/>
        </w:tblCellMar>
        <w:tblLook w:val="0000" w:firstRow="0" w:lastRow="0" w:firstColumn="0" w:lastColumn="0" w:noHBand="0" w:noVBand="0"/>
      </w:tblPr>
      <w:tblGrid>
        <w:gridCol w:w="3705"/>
        <w:gridCol w:w="1177"/>
        <w:gridCol w:w="1257"/>
        <w:gridCol w:w="1191"/>
        <w:gridCol w:w="1193"/>
        <w:gridCol w:w="111"/>
        <w:gridCol w:w="1141"/>
        <w:gridCol w:w="1051"/>
        <w:gridCol w:w="82"/>
        <w:gridCol w:w="1088"/>
        <w:gridCol w:w="1175"/>
      </w:tblGrid>
      <w:tr w:rsidR="00D1649B" w:rsidRPr="002F4950" w14:paraId="07B21F86" w14:textId="77777777" w:rsidTr="00757E4D">
        <w:trPr>
          <w:trHeight w:val="247"/>
        </w:trPr>
        <w:tc>
          <w:tcPr>
            <w:tcW w:w="1407" w:type="pct"/>
            <w:vMerge w:val="restart"/>
            <w:tcBorders>
              <w:top w:val="single" w:sz="12" w:space="0" w:color="auto"/>
              <w:left w:val="nil"/>
              <w:right w:val="nil"/>
            </w:tcBorders>
            <w:shd w:val="clear" w:color="auto" w:fill="D9D9D9"/>
          </w:tcPr>
          <w:p w14:paraId="431E26EC" w14:textId="77777777" w:rsidR="00D1649B" w:rsidRPr="002F4950" w:rsidRDefault="00D1649B" w:rsidP="00020881">
            <w:pPr>
              <w:pStyle w:val="TableHeaders"/>
            </w:pPr>
          </w:p>
        </w:tc>
        <w:tc>
          <w:tcPr>
            <w:tcW w:w="447" w:type="pct"/>
            <w:vMerge w:val="restart"/>
            <w:tcBorders>
              <w:top w:val="single" w:sz="12" w:space="0" w:color="auto"/>
              <w:left w:val="nil"/>
              <w:right w:val="nil"/>
            </w:tcBorders>
            <w:shd w:val="clear" w:color="auto" w:fill="D9D9D9"/>
            <w:vAlign w:val="bottom"/>
          </w:tcPr>
          <w:p w14:paraId="76C7F16A" w14:textId="77777777" w:rsidR="00D1649B" w:rsidRPr="002F4950" w:rsidRDefault="00D1649B" w:rsidP="00020881">
            <w:pPr>
              <w:pStyle w:val="TableHeaders"/>
            </w:pPr>
            <w:r w:rsidRPr="002F4950">
              <w:t>Number of Responses per Sample Unit</w:t>
            </w:r>
          </w:p>
        </w:tc>
        <w:tc>
          <w:tcPr>
            <w:tcW w:w="477" w:type="pct"/>
            <w:vMerge w:val="restart"/>
            <w:tcBorders>
              <w:top w:val="single" w:sz="12" w:space="0" w:color="auto"/>
              <w:left w:val="nil"/>
              <w:right w:val="nil"/>
            </w:tcBorders>
            <w:shd w:val="clear" w:color="auto" w:fill="D9D9D9"/>
            <w:vAlign w:val="bottom"/>
          </w:tcPr>
          <w:p w14:paraId="6F856CDC" w14:textId="77777777" w:rsidR="00D1649B" w:rsidRPr="002F4950" w:rsidRDefault="00D1649B" w:rsidP="00020881">
            <w:pPr>
              <w:pStyle w:val="TableHeaders"/>
            </w:pPr>
            <w:r w:rsidRPr="002F4950">
              <w:t>Average Burden per Response (Minutes)</w:t>
            </w:r>
          </w:p>
        </w:tc>
        <w:tc>
          <w:tcPr>
            <w:tcW w:w="905" w:type="pct"/>
            <w:gridSpan w:val="2"/>
            <w:tcBorders>
              <w:top w:val="single" w:sz="12" w:space="0" w:color="auto"/>
              <w:left w:val="nil"/>
              <w:right w:val="nil"/>
            </w:tcBorders>
            <w:shd w:val="clear" w:color="auto" w:fill="D9D9D9"/>
          </w:tcPr>
          <w:p w14:paraId="6CAE2FC7" w14:textId="77777777" w:rsidR="00D1649B" w:rsidRPr="002F4950" w:rsidRDefault="00D1649B" w:rsidP="00020881">
            <w:pPr>
              <w:pStyle w:val="TableHeaders"/>
            </w:pPr>
            <w:r w:rsidRPr="002F4950">
              <w:t xml:space="preserve">Oct 2018 </w:t>
            </w:r>
            <w:r>
              <w:t>–</w:t>
            </w:r>
            <w:r w:rsidRPr="002F4950">
              <w:t xml:space="preserve"> Sept 2019</w:t>
            </w:r>
          </w:p>
        </w:tc>
        <w:tc>
          <w:tcPr>
            <w:tcW w:w="42" w:type="pct"/>
            <w:tcBorders>
              <w:top w:val="single" w:sz="12" w:space="0" w:color="auto"/>
              <w:left w:val="nil"/>
              <w:bottom w:val="nil"/>
              <w:right w:val="nil"/>
            </w:tcBorders>
            <w:shd w:val="clear" w:color="auto" w:fill="D9D9D9"/>
          </w:tcPr>
          <w:p w14:paraId="716BC8DF" w14:textId="77777777" w:rsidR="00D1649B" w:rsidRPr="002F4950" w:rsidRDefault="00D1649B" w:rsidP="00020881">
            <w:pPr>
              <w:pStyle w:val="TableHeaders"/>
            </w:pPr>
          </w:p>
        </w:tc>
        <w:tc>
          <w:tcPr>
            <w:tcW w:w="832" w:type="pct"/>
            <w:gridSpan w:val="2"/>
            <w:tcBorders>
              <w:top w:val="single" w:sz="12" w:space="0" w:color="auto"/>
              <w:left w:val="nil"/>
              <w:right w:val="nil"/>
            </w:tcBorders>
            <w:shd w:val="clear" w:color="auto" w:fill="D9D9D9"/>
          </w:tcPr>
          <w:p w14:paraId="4F05FC49" w14:textId="77777777" w:rsidR="00D1649B" w:rsidRPr="002F4950" w:rsidRDefault="00D1649B" w:rsidP="00020881">
            <w:pPr>
              <w:pStyle w:val="TableHeaders"/>
            </w:pPr>
            <w:r w:rsidRPr="002F4950">
              <w:t xml:space="preserve">Oct 2019 </w:t>
            </w:r>
            <w:r>
              <w:t>–</w:t>
            </w:r>
            <w:r w:rsidRPr="002F4950">
              <w:t xml:space="preserve"> Sept 2020</w:t>
            </w:r>
          </w:p>
        </w:tc>
        <w:tc>
          <w:tcPr>
            <w:tcW w:w="31" w:type="pct"/>
            <w:tcBorders>
              <w:top w:val="single" w:sz="12" w:space="0" w:color="auto"/>
              <w:left w:val="nil"/>
              <w:bottom w:val="nil"/>
              <w:right w:val="nil"/>
            </w:tcBorders>
            <w:shd w:val="clear" w:color="auto" w:fill="D9D9D9"/>
          </w:tcPr>
          <w:p w14:paraId="33AC5E4D" w14:textId="77777777" w:rsidR="00D1649B" w:rsidRPr="002F4950" w:rsidRDefault="00D1649B" w:rsidP="00020881">
            <w:pPr>
              <w:pStyle w:val="TableHeaders"/>
            </w:pPr>
          </w:p>
        </w:tc>
        <w:tc>
          <w:tcPr>
            <w:tcW w:w="859" w:type="pct"/>
            <w:gridSpan w:val="2"/>
            <w:tcBorders>
              <w:top w:val="single" w:sz="12" w:space="0" w:color="auto"/>
              <w:left w:val="nil"/>
              <w:right w:val="nil"/>
            </w:tcBorders>
            <w:shd w:val="clear" w:color="auto" w:fill="D9D9D9"/>
          </w:tcPr>
          <w:p w14:paraId="76AA8B62" w14:textId="77777777" w:rsidR="00D1649B" w:rsidRPr="002F4950" w:rsidRDefault="00D1649B" w:rsidP="00020881">
            <w:pPr>
              <w:pStyle w:val="TableHeaders"/>
            </w:pPr>
            <w:r w:rsidRPr="002F4950">
              <w:t xml:space="preserve">Oct 2020 </w:t>
            </w:r>
            <w:r>
              <w:t>–</w:t>
            </w:r>
            <w:r w:rsidRPr="002F4950">
              <w:t xml:space="preserve"> Sept 2021</w:t>
            </w:r>
          </w:p>
        </w:tc>
      </w:tr>
      <w:tr w:rsidR="00D1649B" w:rsidRPr="002F4950" w14:paraId="67459AC7" w14:textId="77777777" w:rsidTr="00757E4D">
        <w:trPr>
          <w:trHeight w:val="247"/>
        </w:trPr>
        <w:tc>
          <w:tcPr>
            <w:tcW w:w="1407" w:type="pct"/>
            <w:vMerge/>
            <w:tcBorders>
              <w:left w:val="nil"/>
              <w:right w:val="nil"/>
            </w:tcBorders>
            <w:shd w:val="clear" w:color="auto" w:fill="D9D9D9"/>
          </w:tcPr>
          <w:p w14:paraId="577000F7" w14:textId="77777777" w:rsidR="00D1649B" w:rsidRPr="002F4950" w:rsidRDefault="00D1649B" w:rsidP="00020881">
            <w:pPr>
              <w:pStyle w:val="TableHeaders"/>
            </w:pPr>
          </w:p>
        </w:tc>
        <w:tc>
          <w:tcPr>
            <w:tcW w:w="447" w:type="pct"/>
            <w:vMerge/>
            <w:tcBorders>
              <w:left w:val="nil"/>
              <w:right w:val="nil"/>
            </w:tcBorders>
            <w:shd w:val="clear" w:color="auto" w:fill="D9D9D9"/>
            <w:vAlign w:val="bottom"/>
          </w:tcPr>
          <w:p w14:paraId="7EE1E0CA" w14:textId="77777777" w:rsidR="00D1649B" w:rsidRPr="002F4950" w:rsidRDefault="00D1649B" w:rsidP="00020881">
            <w:pPr>
              <w:pStyle w:val="TableHeaders"/>
            </w:pPr>
          </w:p>
        </w:tc>
        <w:tc>
          <w:tcPr>
            <w:tcW w:w="477" w:type="pct"/>
            <w:vMerge/>
            <w:tcBorders>
              <w:left w:val="nil"/>
              <w:right w:val="nil"/>
            </w:tcBorders>
            <w:shd w:val="clear" w:color="auto" w:fill="D9D9D9"/>
            <w:vAlign w:val="bottom"/>
          </w:tcPr>
          <w:p w14:paraId="3A799627" w14:textId="77777777" w:rsidR="00D1649B" w:rsidRPr="002F4950" w:rsidRDefault="00D1649B" w:rsidP="00020881">
            <w:pPr>
              <w:pStyle w:val="TableHeaders"/>
            </w:pPr>
          </w:p>
        </w:tc>
        <w:tc>
          <w:tcPr>
            <w:tcW w:w="452" w:type="pct"/>
            <w:tcBorders>
              <w:left w:val="nil"/>
              <w:right w:val="nil"/>
            </w:tcBorders>
            <w:shd w:val="clear" w:color="auto" w:fill="D9D9D9"/>
            <w:vAlign w:val="bottom"/>
          </w:tcPr>
          <w:p w14:paraId="658217E1" w14:textId="77777777" w:rsidR="00D1649B" w:rsidRPr="002F4950" w:rsidRDefault="00D1649B" w:rsidP="00020881">
            <w:pPr>
              <w:pStyle w:val="TableHeaders"/>
            </w:pPr>
            <w:r w:rsidRPr="002F4950">
              <w:t>Sampling Units</w:t>
            </w:r>
          </w:p>
        </w:tc>
        <w:tc>
          <w:tcPr>
            <w:tcW w:w="453" w:type="pct"/>
            <w:tcBorders>
              <w:left w:val="nil"/>
              <w:right w:val="nil"/>
            </w:tcBorders>
            <w:shd w:val="clear" w:color="auto" w:fill="D9D9D9"/>
            <w:vAlign w:val="bottom"/>
          </w:tcPr>
          <w:p w14:paraId="4ADAF80A" w14:textId="77777777" w:rsidR="00D1649B" w:rsidRPr="002F4950" w:rsidRDefault="00D1649B" w:rsidP="00020881">
            <w:pPr>
              <w:pStyle w:val="TableHeaders"/>
            </w:pPr>
            <w:r w:rsidRPr="002F4950">
              <w:t>Burden</w:t>
            </w:r>
            <w:r w:rsidRPr="002F4950">
              <w:br/>
              <w:t>Hours</w:t>
            </w:r>
          </w:p>
        </w:tc>
        <w:tc>
          <w:tcPr>
            <w:tcW w:w="42" w:type="pct"/>
            <w:tcBorders>
              <w:top w:val="nil"/>
              <w:left w:val="nil"/>
              <w:right w:val="nil"/>
            </w:tcBorders>
            <w:shd w:val="clear" w:color="auto" w:fill="D9D9D9"/>
          </w:tcPr>
          <w:p w14:paraId="4D6A87A6" w14:textId="77777777" w:rsidR="00D1649B" w:rsidRPr="002F4950" w:rsidRDefault="00D1649B" w:rsidP="00020881">
            <w:pPr>
              <w:pStyle w:val="TableHeaders"/>
            </w:pPr>
          </w:p>
        </w:tc>
        <w:tc>
          <w:tcPr>
            <w:tcW w:w="433" w:type="pct"/>
            <w:tcBorders>
              <w:left w:val="nil"/>
              <w:right w:val="nil"/>
            </w:tcBorders>
            <w:shd w:val="clear" w:color="auto" w:fill="D9D9D9"/>
            <w:vAlign w:val="bottom"/>
          </w:tcPr>
          <w:p w14:paraId="0AE2DA5A" w14:textId="77777777" w:rsidR="00D1649B" w:rsidRPr="002F4950" w:rsidRDefault="00D1649B" w:rsidP="00020881">
            <w:pPr>
              <w:pStyle w:val="TableHeaders"/>
            </w:pPr>
            <w:r w:rsidRPr="002F4950">
              <w:t>Sampling Units</w:t>
            </w:r>
          </w:p>
        </w:tc>
        <w:tc>
          <w:tcPr>
            <w:tcW w:w="399" w:type="pct"/>
            <w:tcBorders>
              <w:left w:val="nil"/>
              <w:right w:val="nil"/>
            </w:tcBorders>
            <w:shd w:val="clear" w:color="auto" w:fill="D9D9D9"/>
            <w:vAlign w:val="bottom"/>
          </w:tcPr>
          <w:p w14:paraId="3BDF6984" w14:textId="77777777" w:rsidR="00D1649B" w:rsidRPr="002F4950" w:rsidRDefault="00D1649B" w:rsidP="00020881">
            <w:pPr>
              <w:pStyle w:val="TableHeaders"/>
            </w:pPr>
            <w:r w:rsidRPr="002F4950">
              <w:t>Burden Hours</w:t>
            </w:r>
          </w:p>
        </w:tc>
        <w:tc>
          <w:tcPr>
            <w:tcW w:w="31" w:type="pct"/>
            <w:tcBorders>
              <w:top w:val="nil"/>
              <w:left w:val="nil"/>
              <w:right w:val="nil"/>
            </w:tcBorders>
            <w:shd w:val="clear" w:color="auto" w:fill="D9D9D9"/>
          </w:tcPr>
          <w:p w14:paraId="04DFB6FC" w14:textId="77777777" w:rsidR="00D1649B" w:rsidRPr="002F4950" w:rsidRDefault="00D1649B" w:rsidP="00020881">
            <w:pPr>
              <w:pStyle w:val="TableHeaders"/>
            </w:pPr>
          </w:p>
        </w:tc>
        <w:tc>
          <w:tcPr>
            <w:tcW w:w="413" w:type="pct"/>
            <w:tcBorders>
              <w:left w:val="nil"/>
              <w:right w:val="nil"/>
            </w:tcBorders>
            <w:shd w:val="clear" w:color="auto" w:fill="D9D9D9"/>
            <w:vAlign w:val="bottom"/>
          </w:tcPr>
          <w:p w14:paraId="157BA6B5" w14:textId="77777777" w:rsidR="00D1649B" w:rsidRPr="002F4950" w:rsidRDefault="00D1649B" w:rsidP="00020881">
            <w:pPr>
              <w:pStyle w:val="TableHeaders"/>
            </w:pPr>
            <w:r w:rsidRPr="002F4950">
              <w:t>Sampling Units</w:t>
            </w:r>
          </w:p>
        </w:tc>
        <w:tc>
          <w:tcPr>
            <w:tcW w:w="446" w:type="pct"/>
            <w:tcBorders>
              <w:left w:val="nil"/>
              <w:right w:val="nil"/>
            </w:tcBorders>
            <w:shd w:val="clear" w:color="auto" w:fill="D9D9D9"/>
            <w:vAlign w:val="bottom"/>
          </w:tcPr>
          <w:p w14:paraId="43B73A55" w14:textId="77777777" w:rsidR="00D1649B" w:rsidRPr="002F4950" w:rsidRDefault="00D1649B" w:rsidP="00020881">
            <w:pPr>
              <w:pStyle w:val="TableHeaders"/>
            </w:pPr>
            <w:r w:rsidRPr="002F4950">
              <w:t>Burden</w:t>
            </w:r>
            <w:r w:rsidRPr="002F4950">
              <w:br/>
              <w:t>Hours</w:t>
            </w:r>
          </w:p>
        </w:tc>
      </w:tr>
      <w:tr w:rsidR="00D1649B" w:rsidRPr="002F4950" w14:paraId="7957147F" w14:textId="77777777" w:rsidTr="00757E4D">
        <w:trPr>
          <w:trHeight w:val="20"/>
        </w:trPr>
        <w:tc>
          <w:tcPr>
            <w:tcW w:w="1407" w:type="pct"/>
            <w:tcBorders>
              <w:left w:val="nil"/>
              <w:right w:val="nil"/>
            </w:tcBorders>
            <w:shd w:val="clear" w:color="auto" w:fill="D9D9D9"/>
          </w:tcPr>
          <w:p w14:paraId="744FC491" w14:textId="77777777" w:rsidR="00D1649B" w:rsidRPr="002F4950" w:rsidRDefault="00D1649B" w:rsidP="001A57EB">
            <w:pPr>
              <w:pStyle w:val="TableHeaders"/>
              <w:jc w:val="left"/>
            </w:pPr>
            <w:r w:rsidRPr="002F4950">
              <w:t>Establishment Activity</w:t>
            </w:r>
          </w:p>
        </w:tc>
        <w:tc>
          <w:tcPr>
            <w:tcW w:w="447" w:type="pct"/>
            <w:tcBorders>
              <w:left w:val="nil"/>
              <w:right w:val="nil"/>
            </w:tcBorders>
            <w:shd w:val="clear" w:color="auto" w:fill="D9D9D9"/>
          </w:tcPr>
          <w:p w14:paraId="3334EDAE" w14:textId="77777777" w:rsidR="00D1649B" w:rsidRPr="002F4950" w:rsidRDefault="00D1649B" w:rsidP="00020881">
            <w:pPr>
              <w:pStyle w:val="TableHeaders"/>
            </w:pPr>
          </w:p>
        </w:tc>
        <w:tc>
          <w:tcPr>
            <w:tcW w:w="477" w:type="pct"/>
            <w:tcBorders>
              <w:left w:val="nil"/>
              <w:right w:val="nil"/>
            </w:tcBorders>
            <w:shd w:val="clear" w:color="auto" w:fill="D9D9D9"/>
          </w:tcPr>
          <w:p w14:paraId="108F018F" w14:textId="77777777" w:rsidR="00D1649B" w:rsidRPr="002F4950" w:rsidRDefault="00D1649B" w:rsidP="00020881">
            <w:pPr>
              <w:pStyle w:val="TableHeaders"/>
            </w:pPr>
          </w:p>
        </w:tc>
        <w:tc>
          <w:tcPr>
            <w:tcW w:w="452" w:type="pct"/>
            <w:tcBorders>
              <w:left w:val="nil"/>
              <w:right w:val="nil"/>
            </w:tcBorders>
            <w:shd w:val="clear" w:color="auto" w:fill="D9D9D9"/>
          </w:tcPr>
          <w:p w14:paraId="593B7A27" w14:textId="77777777" w:rsidR="00D1649B" w:rsidRPr="002F4950" w:rsidRDefault="00D1649B" w:rsidP="00020881">
            <w:pPr>
              <w:pStyle w:val="TableHeaders"/>
            </w:pPr>
          </w:p>
        </w:tc>
        <w:tc>
          <w:tcPr>
            <w:tcW w:w="453" w:type="pct"/>
            <w:tcBorders>
              <w:left w:val="nil"/>
              <w:right w:val="nil"/>
            </w:tcBorders>
            <w:shd w:val="clear" w:color="auto" w:fill="D9D9D9"/>
          </w:tcPr>
          <w:p w14:paraId="59CA14A4" w14:textId="77777777" w:rsidR="00D1649B" w:rsidRPr="002F4950" w:rsidRDefault="00D1649B" w:rsidP="00020881">
            <w:pPr>
              <w:pStyle w:val="TableHeaders"/>
            </w:pPr>
          </w:p>
        </w:tc>
        <w:tc>
          <w:tcPr>
            <w:tcW w:w="42" w:type="pct"/>
            <w:tcBorders>
              <w:left w:val="nil"/>
              <w:right w:val="nil"/>
            </w:tcBorders>
            <w:shd w:val="clear" w:color="auto" w:fill="D9D9D9"/>
          </w:tcPr>
          <w:p w14:paraId="3886B5B0" w14:textId="77777777" w:rsidR="00D1649B" w:rsidRPr="002F4950" w:rsidRDefault="00D1649B" w:rsidP="00020881">
            <w:pPr>
              <w:pStyle w:val="TableHeaders"/>
            </w:pPr>
          </w:p>
        </w:tc>
        <w:tc>
          <w:tcPr>
            <w:tcW w:w="433" w:type="pct"/>
            <w:tcBorders>
              <w:left w:val="nil"/>
              <w:right w:val="nil"/>
            </w:tcBorders>
            <w:shd w:val="clear" w:color="auto" w:fill="D9D9D9"/>
          </w:tcPr>
          <w:p w14:paraId="22F5002C" w14:textId="77777777" w:rsidR="00D1649B" w:rsidRPr="002F4950" w:rsidRDefault="00D1649B" w:rsidP="00020881">
            <w:pPr>
              <w:pStyle w:val="TableHeaders"/>
            </w:pPr>
          </w:p>
        </w:tc>
        <w:tc>
          <w:tcPr>
            <w:tcW w:w="399" w:type="pct"/>
            <w:tcBorders>
              <w:left w:val="nil"/>
              <w:right w:val="nil"/>
            </w:tcBorders>
            <w:shd w:val="clear" w:color="auto" w:fill="D9D9D9"/>
          </w:tcPr>
          <w:p w14:paraId="2C146CA8" w14:textId="77777777" w:rsidR="00D1649B" w:rsidRPr="002F4950" w:rsidRDefault="00D1649B" w:rsidP="00020881">
            <w:pPr>
              <w:pStyle w:val="TableHeaders"/>
            </w:pPr>
          </w:p>
        </w:tc>
        <w:tc>
          <w:tcPr>
            <w:tcW w:w="31" w:type="pct"/>
            <w:tcBorders>
              <w:left w:val="nil"/>
              <w:right w:val="nil"/>
            </w:tcBorders>
            <w:shd w:val="clear" w:color="auto" w:fill="D9D9D9"/>
          </w:tcPr>
          <w:p w14:paraId="26992640" w14:textId="77777777" w:rsidR="00D1649B" w:rsidRPr="002F4950" w:rsidRDefault="00D1649B" w:rsidP="00020881">
            <w:pPr>
              <w:pStyle w:val="TableHeaders"/>
            </w:pPr>
          </w:p>
        </w:tc>
        <w:tc>
          <w:tcPr>
            <w:tcW w:w="413" w:type="pct"/>
            <w:tcBorders>
              <w:left w:val="nil"/>
              <w:right w:val="nil"/>
            </w:tcBorders>
            <w:shd w:val="clear" w:color="auto" w:fill="D9D9D9"/>
          </w:tcPr>
          <w:p w14:paraId="5C5D2816" w14:textId="77777777" w:rsidR="00D1649B" w:rsidRPr="002F4950" w:rsidRDefault="00D1649B" w:rsidP="00020881">
            <w:pPr>
              <w:pStyle w:val="TableHeaders"/>
            </w:pPr>
          </w:p>
        </w:tc>
        <w:tc>
          <w:tcPr>
            <w:tcW w:w="446" w:type="pct"/>
            <w:tcBorders>
              <w:left w:val="nil"/>
              <w:right w:val="nil"/>
            </w:tcBorders>
            <w:shd w:val="clear" w:color="auto" w:fill="D9D9D9"/>
          </w:tcPr>
          <w:p w14:paraId="7CD7AEBA" w14:textId="77777777" w:rsidR="00D1649B" w:rsidRPr="002F4950" w:rsidRDefault="00D1649B" w:rsidP="00020881">
            <w:pPr>
              <w:pStyle w:val="TableHeaders"/>
            </w:pPr>
          </w:p>
        </w:tc>
      </w:tr>
      <w:tr w:rsidR="00D1649B" w:rsidRPr="002F4950" w14:paraId="5FD6349C" w14:textId="77777777" w:rsidTr="00757E4D">
        <w:trPr>
          <w:trHeight w:val="20"/>
        </w:trPr>
        <w:tc>
          <w:tcPr>
            <w:tcW w:w="1407" w:type="pct"/>
            <w:tcBorders>
              <w:left w:val="nil"/>
              <w:right w:val="nil"/>
            </w:tcBorders>
          </w:tcPr>
          <w:p w14:paraId="1CBA40F4" w14:textId="77777777" w:rsidR="00D1649B" w:rsidRPr="002F4950" w:rsidRDefault="00D1649B" w:rsidP="00020881">
            <w:pPr>
              <w:pStyle w:val="Tabletext"/>
            </w:pPr>
            <w:r w:rsidRPr="002F4950">
              <w:t>Verification calls to initial contact at establishment</w:t>
            </w:r>
          </w:p>
        </w:tc>
        <w:tc>
          <w:tcPr>
            <w:tcW w:w="447" w:type="pct"/>
            <w:tcBorders>
              <w:left w:val="nil"/>
              <w:right w:val="nil"/>
            </w:tcBorders>
          </w:tcPr>
          <w:p w14:paraId="305A8B03" w14:textId="77777777" w:rsidR="00D1649B" w:rsidRPr="002F4950" w:rsidRDefault="00D1649B" w:rsidP="00020881">
            <w:pPr>
              <w:pStyle w:val="Tabletext"/>
              <w:tabs>
                <w:tab w:val="decimal" w:pos="839"/>
              </w:tabs>
            </w:pPr>
            <w:r w:rsidRPr="002F4950">
              <w:t>1</w:t>
            </w:r>
          </w:p>
        </w:tc>
        <w:tc>
          <w:tcPr>
            <w:tcW w:w="477" w:type="pct"/>
            <w:tcBorders>
              <w:left w:val="nil"/>
              <w:right w:val="nil"/>
            </w:tcBorders>
          </w:tcPr>
          <w:p w14:paraId="1C93B8AD" w14:textId="77777777" w:rsidR="00D1649B" w:rsidRPr="002F4950" w:rsidRDefault="00D1649B" w:rsidP="00020881">
            <w:pPr>
              <w:pStyle w:val="Tabletext"/>
              <w:tabs>
                <w:tab w:val="decimal" w:pos="839"/>
              </w:tabs>
            </w:pPr>
            <w:r w:rsidRPr="002F4950">
              <w:t>2</w:t>
            </w:r>
          </w:p>
        </w:tc>
        <w:tc>
          <w:tcPr>
            <w:tcW w:w="452" w:type="pct"/>
            <w:tcBorders>
              <w:left w:val="nil"/>
              <w:right w:val="nil"/>
            </w:tcBorders>
          </w:tcPr>
          <w:p w14:paraId="6A207C5E" w14:textId="77777777" w:rsidR="00D1649B" w:rsidRPr="002F4950" w:rsidRDefault="00D1649B" w:rsidP="00020881">
            <w:pPr>
              <w:pStyle w:val="Tabletext"/>
              <w:tabs>
                <w:tab w:val="decimal" w:pos="839"/>
              </w:tabs>
            </w:pPr>
            <w:r w:rsidRPr="002F4950">
              <w:t>16,500</w:t>
            </w:r>
          </w:p>
        </w:tc>
        <w:tc>
          <w:tcPr>
            <w:tcW w:w="453" w:type="pct"/>
            <w:tcBorders>
              <w:left w:val="nil"/>
              <w:right w:val="nil"/>
            </w:tcBorders>
          </w:tcPr>
          <w:p w14:paraId="7B5012D6" w14:textId="77777777" w:rsidR="00D1649B" w:rsidRPr="002F4950" w:rsidRDefault="00D1649B" w:rsidP="00020881">
            <w:pPr>
              <w:pStyle w:val="Tabletext"/>
              <w:tabs>
                <w:tab w:val="decimal" w:pos="839"/>
              </w:tabs>
            </w:pPr>
            <w:r w:rsidRPr="002F4950">
              <w:t>550</w:t>
            </w:r>
          </w:p>
        </w:tc>
        <w:tc>
          <w:tcPr>
            <w:tcW w:w="42" w:type="pct"/>
            <w:tcBorders>
              <w:left w:val="nil"/>
              <w:right w:val="nil"/>
            </w:tcBorders>
          </w:tcPr>
          <w:p w14:paraId="49EFA323" w14:textId="77777777" w:rsidR="00D1649B" w:rsidRPr="002F4950" w:rsidRDefault="00D1649B" w:rsidP="00020881">
            <w:pPr>
              <w:pStyle w:val="Tabletext"/>
              <w:tabs>
                <w:tab w:val="decimal" w:pos="839"/>
              </w:tabs>
              <w:rPr>
                <w:highlight w:val="yellow"/>
              </w:rPr>
            </w:pPr>
          </w:p>
        </w:tc>
        <w:tc>
          <w:tcPr>
            <w:tcW w:w="433" w:type="pct"/>
            <w:tcBorders>
              <w:left w:val="nil"/>
              <w:right w:val="nil"/>
            </w:tcBorders>
          </w:tcPr>
          <w:p w14:paraId="09525840" w14:textId="77777777" w:rsidR="00D1649B" w:rsidRPr="002F4950" w:rsidRDefault="00D1649B" w:rsidP="00020881">
            <w:pPr>
              <w:pStyle w:val="Tabletext"/>
              <w:tabs>
                <w:tab w:val="decimal" w:pos="839"/>
              </w:tabs>
            </w:pPr>
            <w:r w:rsidRPr="002F4950">
              <w:t>16,500</w:t>
            </w:r>
          </w:p>
        </w:tc>
        <w:tc>
          <w:tcPr>
            <w:tcW w:w="399" w:type="pct"/>
            <w:tcBorders>
              <w:left w:val="nil"/>
              <w:right w:val="nil"/>
            </w:tcBorders>
          </w:tcPr>
          <w:p w14:paraId="37103D42" w14:textId="77777777" w:rsidR="00D1649B" w:rsidRPr="002F4950" w:rsidRDefault="00D1649B" w:rsidP="00020881">
            <w:pPr>
              <w:pStyle w:val="Tabletext"/>
              <w:tabs>
                <w:tab w:val="decimal" w:pos="839"/>
              </w:tabs>
            </w:pPr>
            <w:r w:rsidRPr="002F4950">
              <w:t>550</w:t>
            </w:r>
          </w:p>
        </w:tc>
        <w:tc>
          <w:tcPr>
            <w:tcW w:w="31" w:type="pct"/>
            <w:tcBorders>
              <w:left w:val="nil"/>
              <w:right w:val="nil"/>
            </w:tcBorders>
          </w:tcPr>
          <w:p w14:paraId="050AD4B0" w14:textId="77777777" w:rsidR="00D1649B" w:rsidRPr="002F4950" w:rsidRDefault="00D1649B" w:rsidP="00020881">
            <w:pPr>
              <w:pStyle w:val="Tabletext"/>
              <w:tabs>
                <w:tab w:val="decimal" w:pos="839"/>
              </w:tabs>
              <w:rPr>
                <w:highlight w:val="yellow"/>
              </w:rPr>
            </w:pPr>
          </w:p>
        </w:tc>
        <w:tc>
          <w:tcPr>
            <w:tcW w:w="413" w:type="pct"/>
            <w:tcBorders>
              <w:left w:val="nil"/>
              <w:right w:val="nil"/>
            </w:tcBorders>
          </w:tcPr>
          <w:p w14:paraId="0B8E10E6" w14:textId="77777777" w:rsidR="00D1649B" w:rsidRPr="002F4950" w:rsidRDefault="00D1649B" w:rsidP="00020881">
            <w:pPr>
              <w:pStyle w:val="Tabletext"/>
              <w:tabs>
                <w:tab w:val="decimal" w:pos="839"/>
              </w:tabs>
            </w:pPr>
            <w:r w:rsidRPr="002F4950">
              <w:t>16,000</w:t>
            </w:r>
          </w:p>
        </w:tc>
        <w:tc>
          <w:tcPr>
            <w:tcW w:w="446" w:type="pct"/>
            <w:tcBorders>
              <w:left w:val="nil"/>
              <w:right w:val="nil"/>
            </w:tcBorders>
          </w:tcPr>
          <w:p w14:paraId="642AFA6E" w14:textId="77777777" w:rsidR="00D1649B" w:rsidRPr="002F4950" w:rsidRDefault="00D1649B" w:rsidP="00020881">
            <w:pPr>
              <w:pStyle w:val="Tabletext"/>
              <w:tabs>
                <w:tab w:val="decimal" w:pos="839"/>
              </w:tabs>
            </w:pPr>
            <w:r w:rsidRPr="002F4950">
              <w:t>533</w:t>
            </w:r>
          </w:p>
        </w:tc>
      </w:tr>
      <w:tr w:rsidR="00D1649B" w:rsidRPr="002F4950" w14:paraId="6B9220FA" w14:textId="77777777" w:rsidTr="00757E4D">
        <w:trPr>
          <w:trHeight w:val="20"/>
        </w:trPr>
        <w:tc>
          <w:tcPr>
            <w:tcW w:w="1407" w:type="pct"/>
            <w:tcBorders>
              <w:left w:val="nil"/>
              <w:right w:val="nil"/>
            </w:tcBorders>
          </w:tcPr>
          <w:p w14:paraId="37AD3F08" w14:textId="77777777" w:rsidR="00D1649B" w:rsidRPr="002F4950" w:rsidRDefault="00D1649B" w:rsidP="00020881">
            <w:pPr>
              <w:pStyle w:val="Tabletext"/>
            </w:pPr>
            <w:r w:rsidRPr="002F4950">
              <w:t>Screening call to POC</w:t>
            </w:r>
          </w:p>
        </w:tc>
        <w:tc>
          <w:tcPr>
            <w:tcW w:w="447" w:type="pct"/>
            <w:tcBorders>
              <w:left w:val="nil"/>
              <w:right w:val="nil"/>
            </w:tcBorders>
          </w:tcPr>
          <w:p w14:paraId="0C57E123" w14:textId="77777777" w:rsidR="00D1649B" w:rsidRPr="002F4950" w:rsidRDefault="00D1649B" w:rsidP="00020881">
            <w:pPr>
              <w:pStyle w:val="Tabletext"/>
              <w:tabs>
                <w:tab w:val="decimal" w:pos="839"/>
              </w:tabs>
            </w:pPr>
            <w:r w:rsidRPr="002F4950">
              <w:t>1</w:t>
            </w:r>
          </w:p>
        </w:tc>
        <w:tc>
          <w:tcPr>
            <w:tcW w:w="477" w:type="pct"/>
            <w:tcBorders>
              <w:left w:val="nil"/>
              <w:right w:val="nil"/>
            </w:tcBorders>
          </w:tcPr>
          <w:p w14:paraId="2264BD47" w14:textId="77777777" w:rsidR="00D1649B" w:rsidRPr="002F4950" w:rsidRDefault="00D1649B" w:rsidP="00020881">
            <w:pPr>
              <w:pStyle w:val="Tabletext"/>
              <w:tabs>
                <w:tab w:val="decimal" w:pos="839"/>
              </w:tabs>
            </w:pPr>
            <w:r w:rsidRPr="002F4950">
              <w:t>3</w:t>
            </w:r>
          </w:p>
        </w:tc>
        <w:tc>
          <w:tcPr>
            <w:tcW w:w="452" w:type="pct"/>
            <w:tcBorders>
              <w:left w:val="nil"/>
              <w:right w:val="nil"/>
            </w:tcBorders>
          </w:tcPr>
          <w:p w14:paraId="0DBE242A" w14:textId="77777777" w:rsidR="00D1649B" w:rsidRPr="002F4950" w:rsidRDefault="00D1649B" w:rsidP="00020881">
            <w:pPr>
              <w:pStyle w:val="Tabletext"/>
              <w:tabs>
                <w:tab w:val="decimal" w:pos="839"/>
              </w:tabs>
              <w:rPr>
                <w:color w:val="000000"/>
              </w:rPr>
            </w:pPr>
            <w:r w:rsidRPr="002F4950">
              <w:rPr>
                <w:color w:val="000000"/>
              </w:rPr>
              <w:t>13,695</w:t>
            </w:r>
          </w:p>
        </w:tc>
        <w:tc>
          <w:tcPr>
            <w:tcW w:w="453" w:type="pct"/>
            <w:tcBorders>
              <w:left w:val="nil"/>
              <w:right w:val="nil"/>
            </w:tcBorders>
          </w:tcPr>
          <w:p w14:paraId="527E0ACA" w14:textId="77777777" w:rsidR="00D1649B" w:rsidRPr="002F4950" w:rsidRDefault="00D1649B" w:rsidP="00020881">
            <w:pPr>
              <w:pStyle w:val="Tabletext"/>
              <w:tabs>
                <w:tab w:val="decimal" w:pos="839"/>
              </w:tabs>
              <w:rPr>
                <w:color w:val="000000"/>
              </w:rPr>
            </w:pPr>
            <w:r w:rsidRPr="002F4950">
              <w:rPr>
                <w:color w:val="000000"/>
              </w:rPr>
              <w:t>685</w:t>
            </w:r>
          </w:p>
        </w:tc>
        <w:tc>
          <w:tcPr>
            <w:tcW w:w="42" w:type="pct"/>
            <w:tcBorders>
              <w:left w:val="nil"/>
              <w:right w:val="nil"/>
            </w:tcBorders>
          </w:tcPr>
          <w:p w14:paraId="4870D5AD" w14:textId="77777777" w:rsidR="00D1649B" w:rsidRPr="002F4950" w:rsidRDefault="00D1649B" w:rsidP="00020881">
            <w:pPr>
              <w:pStyle w:val="Tabletext"/>
              <w:tabs>
                <w:tab w:val="decimal" w:pos="839"/>
              </w:tabs>
              <w:rPr>
                <w:color w:val="000000"/>
                <w:highlight w:val="yellow"/>
              </w:rPr>
            </w:pPr>
          </w:p>
        </w:tc>
        <w:tc>
          <w:tcPr>
            <w:tcW w:w="433" w:type="pct"/>
            <w:tcBorders>
              <w:left w:val="nil"/>
              <w:right w:val="nil"/>
            </w:tcBorders>
          </w:tcPr>
          <w:p w14:paraId="2BC23613" w14:textId="77777777" w:rsidR="00D1649B" w:rsidRPr="002F4950" w:rsidRDefault="00D1649B" w:rsidP="00020881">
            <w:pPr>
              <w:pStyle w:val="Tabletext"/>
              <w:tabs>
                <w:tab w:val="decimal" w:pos="839"/>
              </w:tabs>
              <w:rPr>
                <w:color w:val="000000"/>
              </w:rPr>
            </w:pPr>
            <w:r w:rsidRPr="002F4950">
              <w:rPr>
                <w:color w:val="000000"/>
              </w:rPr>
              <w:t>13,695</w:t>
            </w:r>
          </w:p>
        </w:tc>
        <w:tc>
          <w:tcPr>
            <w:tcW w:w="399" w:type="pct"/>
            <w:tcBorders>
              <w:left w:val="nil"/>
              <w:right w:val="nil"/>
            </w:tcBorders>
          </w:tcPr>
          <w:p w14:paraId="54A143C7" w14:textId="77777777" w:rsidR="00D1649B" w:rsidRPr="002F4950" w:rsidRDefault="00D1649B" w:rsidP="00020881">
            <w:pPr>
              <w:pStyle w:val="Tabletext"/>
              <w:tabs>
                <w:tab w:val="decimal" w:pos="839"/>
              </w:tabs>
            </w:pPr>
            <w:r w:rsidRPr="002F4950">
              <w:t>685</w:t>
            </w:r>
          </w:p>
        </w:tc>
        <w:tc>
          <w:tcPr>
            <w:tcW w:w="31" w:type="pct"/>
            <w:tcBorders>
              <w:left w:val="nil"/>
              <w:right w:val="nil"/>
            </w:tcBorders>
          </w:tcPr>
          <w:p w14:paraId="49B21112" w14:textId="77777777" w:rsidR="00D1649B" w:rsidRPr="002F4950" w:rsidRDefault="00D1649B" w:rsidP="00020881">
            <w:pPr>
              <w:pStyle w:val="Tabletext"/>
              <w:tabs>
                <w:tab w:val="decimal" w:pos="839"/>
              </w:tabs>
              <w:rPr>
                <w:color w:val="000000"/>
                <w:highlight w:val="yellow"/>
              </w:rPr>
            </w:pPr>
          </w:p>
        </w:tc>
        <w:tc>
          <w:tcPr>
            <w:tcW w:w="413" w:type="pct"/>
            <w:tcBorders>
              <w:left w:val="nil"/>
              <w:right w:val="nil"/>
            </w:tcBorders>
          </w:tcPr>
          <w:p w14:paraId="4F45A8F8" w14:textId="77777777" w:rsidR="00D1649B" w:rsidRPr="002F4950" w:rsidRDefault="00D1649B" w:rsidP="00020881">
            <w:pPr>
              <w:pStyle w:val="Tabletext"/>
              <w:tabs>
                <w:tab w:val="decimal" w:pos="839"/>
              </w:tabs>
            </w:pPr>
            <w:r w:rsidRPr="002F4950">
              <w:t>13,280</w:t>
            </w:r>
          </w:p>
        </w:tc>
        <w:tc>
          <w:tcPr>
            <w:tcW w:w="446" w:type="pct"/>
            <w:tcBorders>
              <w:left w:val="nil"/>
              <w:right w:val="nil"/>
            </w:tcBorders>
          </w:tcPr>
          <w:p w14:paraId="3E700C3C" w14:textId="77777777" w:rsidR="00D1649B" w:rsidRPr="002F4950" w:rsidRDefault="00D1649B" w:rsidP="00020881">
            <w:pPr>
              <w:pStyle w:val="Tabletext"/>
              <w:tabs>
                <w:tab w:val="decimal" w:pos="839"/>
              </w:tabs>
            </w:pPr>
            <w:r w:rsidRPr="002F4950">
              <w:t>664</w:t>
            </w:r>
          </w:p>
        </w:tc>
      </w:tr>
      <w:tr w:rsidR="00D1649B" w:rsidRPr="002F4950" w14:paraId="0DFC98BA" w14:textId="77777777" w:rsidTr="00757E4D">
        <w:trPr>
          <w:trHeight w:val="20"/>
        </w:trPr>
        <w:tc>
          <w:tcPr>
            <w:tcW w:w="1407" w:type="pct"/>
            <w:tcBorders>
              <w:left w:val="nil"/>
              <w:right w:val="nil"/>
            </w:tcBorders>
          </w:tcPr>
          <w:p w14:paraId="60080616" w14:textId="77777777" w:rsidR="00D1649B" w:rsidRPr="002F4950" w:rsidRDefault="00D1649B" w:rsidP="00020881">
            <w:pPr>
              <w:pStyle w:val="Tabletext"/>
            </w:pPr>
            <w:r w:rsidRPr="002F4950">
              <w:t>Initial recruitment call to POC</w:t>
            </w:r>
          </w:p>
        </w:tc>
        <w:tc>
          <w:tcPr>
            <w:tcW w:w="447" w:type="pct"/>
            <w:tcBorders>
              <w:left w:val="nil"/>
              <w:right w:val="nil"/>
            </w:tcBorders>
          </w:tcPr>
          <w:p w14:paraId="2EDE7028" w14:textId="77777777" w:rsidR="00D1649B" w:rsidRPr="002F4950" w:rsidRDefault="00D1649B" w:rsidP="00020881">
            <w:pPr>
              <w:pStyle w:val="Tabletext"/>
              <w:tabs>
                <w:tab w:val="decimal" w:pos="839"/>
              </w:tabs>
            </w:pPr>
            <w:r w:rsidRPr="002F4950">
              <w:t>1</w:t>
            </w:r>
          </w:p>
        </w:tc>
        <w:tc>
          <w:tcPr>
            <w:tcW w:w="477" w:type="pct"/>
            <w:tcBorders>
              <w:left w:val="nil"/>
              <w:right w:val="nil"/>
            </w:tcBorders>
          </w:tcPr>
          <w:p w14:paraId="2681732B" w14:textId="77777777" w:rsidR="00D1649B" w:rsidRPr="002F4950" w:rsidRDefault="00D1649B" w:rsidP="00020881">
            <w:pPr>
              <w:pStyle w:val="Tabletext"/>
              <w:tabs>
                <w:tab w:val="decimal" w:pos="839"/>
              </w:tabs>
            </w:pPr>
            <w:r w:rsidRPr="002F4950">
              <w:t>12</w:t>
            </w:r>
          </w:p>
        </w:tc>
        <w:tc>
          <w:tcPr>
            <w:tcW w:w="452" w:type="pct"/>
            <w:tcBorders>
              <w:left w:val="nil"/>
              <w:right w:val="nil"/>
            </w:tcBorders>
          </w:tcPr>
          <w:p w14:paraId="4F2BFAC8" w14:textId="77777777" w:rsidR="00D1649B" w:rsidRPr="002F4950" w:rsidRDefault="00D1649B" w:rsidP="00020881">
            <w:pPr>
              <w:pStyle w:val="Tabletext"/>
              <w:tabs>
                <w:tab w:val="decimal" w:pos="839"/>
              </w:tabs>
              <w:rPr>
                <w:color w:val="000000"/>
              </w:rPr>
            </w:pPr>
            <w:r w:rsidRPr="002F4950">
              <w:rPr>
                <w:color w:val="000000"/>
              </w:rPr>
              <w:t>7,491</w:t>
            </w:r>
          </w:p>
        </w:tc>
        <w:tc>
          <w:tcPr>
            <w:tcW w:w="453" w:type="pct"/>
            <w:tcBorders>
              <w:left w:val="nil"/>
              <w:right w:val="nil"/>
            </w:tcBorders>
          </w:tcPr>
          <w:p w14:paraId="6540B367" w14:textId="77777777" w:rsidR="00D1649B" w:rsidRPr="002F4950" w:rsidRDefault="00D1649B" w:rsidP="00020881">
            <w:pPr>
              <w:pStyle w:val="Tabletext"/>
              <w:tabs>
                <w:tab w:val="decimal" w:pos="839"/>
              </w:tabs>
              <w:rPr>
                <w:color w:val="000000"/>
              </w:rPr>
            </w:pPr>
            <w:r w:rsidRPr="002F4950">
              <w:rPr>
                <w:color w:val="000000"/>
              </w:rPr>
              <w:t>1,498</w:t>
            </w:r>
          </w:p>
        </w:tc>
        <w:tc>
          <w:tcPr>
            <w:tcW w:w="42" w:type="pct"/>
            <w:tcBorders>
              <w:left w:val="nil"/>
              <w:right w:val="nil"/>
            </w:tcBorders>
          </w:tcPr>
          <w:p w14:paraId="7E2F7412" w14:textId="77777777" w:rsidR="00D1649B" w:rsidRPr="002F4950" w:rsidRDefault="00D1649B" w:rsidP="00020881">
            <w:pPr>
              <w:pStyle w:val="Tabletext"/>
              <w:tabs>
                <w:tab w:val="decimal" w:pos="839"/>
              </w:tabs>
              <w:rPr>
                <w:color w:val="000000"/>
                <w:highlight w:val="yellow"/>
              </w:rPr>
            </w:pPr>
          </w:p>
        </w:tc>
        <w:tc>
          <w:tcPr>
            <w:tcW w:w="433" w:type="pct"/>
            <w:tcBorders>
              <w:left w:val="nil"/>
              <w:right w:val="nil"/>
            </w:tcBorders>
          </w:tcPr>
          <w:p w14:paraId="7D84C7D4" w14:textId="77777777" w:rsidR="00D1649B" w:rsidRPr="002F4950" w:rsidRDefault="00D1649B" w:rsidP="00020881">
            <w:pPr>
              <w:pStyle w:val="Tabletext"/>
              <w:tabs>
                <w:tab w:val="decimal" w:pos="839"/>
              </w:tabs>
              <w:rPr>
                <w:color w:val="000000"/>
              </w:rPr>
            </w:pPr>
            <w:r w:rsidRPr="002F4950">
              <w:rPr>
                <w:color w:val="000000"/>
              </w:rPr>
              <w:t>7,491</w:t>
            </w:r>
          </w:p>
        </w:tc>
        <w:tc>
          <w:tcPr>
            <w:tcW w:w="399" w:type="pct"/>
            <w:tcBorders>
              <w:left w:val="nil"/>
              <w:right w:val="nil"/>
            </w:tcBorders>
          </w:tcPr>
          <w:p w14:paraId="69F3026E" w14:textId="77777777" w:rsidR="00D1649B" w:rsidRPr="002F4950" w:rsidRDefault="00D1649B" w:rsidP="00020881">
            <w:pPr>
              <w:pStyle w:val="Tabletext"/>
              <w:tabs>
                <w:tab w:val="decimal" w:pos="839"/>
              </w:tabs>
            </w:pPr>
            <w:r w:rsidRPr="002F4950">
              <w:t>1,498</w:t>
            </w:r>
          </w:p>
        </w:tc>
        <w:tc>
          <w:tcPr>
            <w:tcW w:w="31" w:type="pct"/>
            <w:tcBorders>
              <w:left w:val="nil"/>
              <w:right w:val="nil"/>
            </w:tcBorders>
          </w:tcPr>
          <w:p w14:paraId="2AB11DE3" w14:textId="77777777" w:rsidR="00D1649B" w:rsidRPr="002F4950" w:rsidRDefault="00D1649B" w:rsidP="00020881">
            <w:pPr>
              <w:pStyle w:val="Tabletext"/>
              <w:tabs>
                <w:tab w:val="decimal" w:pos="839"/>
              </w:tabs>
              <w:rPr>
                <w:color w:val="000000"/>
                <w:highlight w:val="yellow"/>
              </w:rPr>
            </w:pPr>
          </w:p>
        </w:tc>
        <w:tc>
          <w:tcPr>
            <w:tcW w:w="413" w:type="pct"/>
            <w:tcBorders>
              <w:left w:val="nil"/>
              <w:right w:val="nil"/>
            </w:tcBorders>
          </w:tcPr>
          <w:p w14:paraId="67D464D4" w14:textId="77777777" w:rsidR="00D1649B" w:rsidRPr="002F4950" w:rsidRDefault="00D1649B" w:rsidP="00020881">
            <w:pPr>
              <w:pStyle w:val="Tabletext"/>
              <w:tabs>
                <w:tab w:val="decimal" w:pos="839"/>
              </w:tabs>
            </w:pPr>
            <w:r w:rsidRPr="002F4950">
              <w:t>7,264</w:t>
            </w:r>
          </w:p>
        </w:tc>
        <w:tc>
          <w:tcPr>
            <w:tcW w:w="446" w:type="pct"/>
            <w:tcBorders>
              <w:left w:val="nil"/>
              <w:right w:val="nil"/>
            </w:tcBorders>
          </w:tcPr>
          <w:p w14:paraId="5A2D1146" w14:textId="77777777" w:rsidR="00D1649B" w:rsidRPr="002F4950" w:rsidRDefault="00D1649B" w:rsidP="00020881">
            <w:pPr>
              <w:pStyle w:val="Tabletext"/>
              <w:tabs>
                <w:tab w:val="decimal" w:pos="839"/>
              </w:tabs>
            </w:pPr>
            <w:r w:rsidRPr="002F4950">
              <w:t>1,453</w:t>
            </w:r>
          </w:p>
        </w:tc>
      </w:tr>
      <w:tr w:rsidR="00D1649B" w:rsidRPr="002F4950" w14:paraId="474B0CD1" w14:textId="77777777" w:rsidTr="00757E4D">
        <w:trPr>
          <w:trHeight w:val="20"/>
        </w:trPr>
        <w:tc>
          <w:tcPr>
            <w:tcW w:w="1407" w:type="pct"/>
            <w:tcBorders>
              <w:left w:val="nil"/>
              <w:right w:val="nil"/>
            </w:tcBorders>
          </w:tcPr>
          <w:p w14:paraId="2E7BD96F" w14:textId="77777777" w:rsidR="00D1649B" w:rsidRPr="002F4950" w:rsidRDefault="00D1649B" w:rsidP="00020881">
            <w:pPr>
              <w:pStyle w:val="Tabletext"/>
            </w:pPr>
            <w:r w:rsidRPr="002F4950">
              <w:t>POC creation of occupation lists for sampling</w:t>
            </w:r>
          </w:p>
        </w:tc>
        <w:tc>
          <w:tcPr>
            <w:tcW w:w="447" w:type="pct"/>
            <w:tcBorders>
              <w:left w:val="nil"/>
              <w:right w:val="nil"/>
            </w:tcBorders>
          </w:tcPr>
          <w:p w14:paraId="60514433" w14:textId="77777777" w:rsidR="00D1649B" w:rsidRPr="002F4950" w:rsidRDefault="00D1649B" w:rsidP="00020881">
            <w:pPr>
              <w:pStyle w:val="Tabletext"/>
              <w:tabs>
                <w:tab w:val="decimal" w:pos="839"/>
              </w:tabs>
            </w:pPr>
            <w:r w:rsidRPr="002F4950">
              <w:t>1</w:t>
            </w:r>
          </w:p>
        </w:tc>
        <w:tc>
          <w:tcPr>
            <w:tcW w:w="477" w:type="pct"/>
            <w:tcBorders>
              <w:left w:val="nil"/>
              <w:right w:val="nil"/>
            </w:tcBorders>
          </w:tcPr>
          <w:p w14:paraId="28B2404E" w14:textId="77777777" w:rsidR="00D1649B" w:rsidRPr="002F4950" w:rsidRDefault="00D1649B" w:rsidP="00020881">
            <w:pPr>
              <w:pStyle w:val="Tabletext"/>
              <w:tabs>
                <w:tab w:val="decimal" w:pos="839"/>
              </w:tabs>
            </w:pPr>
            <w:r w:rsidRPr="002F4950">
              <w:t>20</w:t>
            </w:r>
          </w:p>
        </w:tc>
        <w:tc>
          <w:tcPr>
            <w:tcW w:w="452" w:type="pct"/>
            <w:tcBorders>
              <w:left w:val="nil"/>
              <w:right w:val="nil"/>
            </w:tcBorders>
          </w:tcPr>
          <w:p w14:paraId="5959B9C4" w14:textId="77777777" w:rsidR="00D1649B" w:rsidRPr="002F4950" w:rsidRDefault="00D1649B" w:rsidP="00020881">
            <w:pPr>
              <w:pStyle w:val="Tabletext"/>
              <w:tabs>
                <w:tab w:val="decimal" w:pos="839"/>
              </w:tabs>
              <w:rPr>
                <w:color w:val="000000"/>
              </w:rPr>
            </w:pPr>
            <w:r w:rsidRPr="002F4950">
              <w:rPr>
                <w:color w:val="000000"/>
              </w:rPr>
              <w:t>4,098</w:t>
            </w:r>
          </w:p>
        </w:tc>
        <w:tc>
          <w:tcPr>
            <w:tcW w:w="453" w:type="pct"/>
            <w:tcBorders>
              <w:left w:val="nil"/>
              <w:right w:val="nil"/>
            </w:tcBorders>
          </w:tcPr>
          <w:p w14:paraId="62386E57" w14:textId="77777777" w:rsidR="00D1649B" w:rsidRPr="002F4950" w:rsidRDefault="00D1649B" w:rsidP="00020881">
            <w:pPr>
              <w:pStyle w:val="Tabletext"/>
              <w:tabs>
                <w:tab w:val="decimal" w:pos="839"/>
              </w:tabs>
              <w:rPr>
                <w:color w:val="000000"/>
              </w:rPr>
            </w:pPr>
            <w:r w:rsidRPr="002F4950">
              <w:rPr>
                <w:color w:val="000000"/>
              </w:rPr>
              <w:t>1,366</w:t>
            </w:r>
          </w:p>
        </w:tc>
        <w:tc>
          <w:tcPr>
            <w:tcW w:w="42" w:type="pct"/>
            <w:tcBorders>
              <w:left w:val="nil"/>
              <w:right w:val="nil"/>
            </w:tcBorders>
          </w:tcPr>
          <w:p w14:paraId="29EDED27" w14:textId="77777777" w:rsidR="00D1649B" w:rsidRPr="002F4950" w:rsidRDefault="00D1649B" w:rsidP="00020881">
            <w:pPr>
              <w:pStyle w:val="Tabletext"/>
              <w:tabs>
                <w:tab w:val="decimal" w:pos="839"/>
              </w:tabs>
              <w:rPr>
                <w:color w:val="000000"/>
                <w:highlight w:val="yellow"/>
              </w:rPr>
            </w:pPr>
          </w:p>
        </w:tc>
        <w:tc>
          <w:tcPr>
            <w:tcW w:w="433" w:type="pct"/>
            <w:tcBorders>
              <w:left w:val="nil"/>
              <w:right w:val="nil"/>
            </w:tcBorders>
          </w:tcPr>
          <w:p w14:paraId="27AFBA13" w14:textId="77777777" w:rsidR="00D1649B" w:rsidRPr="002F4950" w:rsidRDefault="00D1649B" w:rsidP="00020881">
            <w:pPr>
              <w:pStyle w:val="Tabletext"/>
              <w:tabs>
                <w:tab w:val="decimal" w:pos="839"/>
              </w:tabs>
              <w:rPr>
                <w:color w:val="000000"/>
              </w:rPr>
            </w:pPr>
            <w:r w:rsidRPr="002F4950">
              <w:rPr>
                <w:color w:val="000000"/>
              </w:rPr>
              <w:t>4,098</w:t>
            </w:r>
          </w:p>
        </w:tc>
        <w:tc>
          <w:tcPr>
            <w:tcW w:w="399" w:type="pct"/>
            <w:tcBorders>
              <w:left w:val="nil"/>
              <w:right w:val="nil"/>
            </w:tcBorders>
          </w:tcPr>
          <w:p w14:paraId="1B823AA1" w14:textId="77777777" w:rsidR="00D1649B" w:rsidRPr="002F4950" w:rsidRDefault="00D1649B" w:rsidP="00020881">
            <w:pPr>
              <w:pStyle w:val="Tabletext"/>
              <w:tabs>
                <w:tab w:val="decimal" w:pos="839"/>
              </w:tabs>
            </w:pPr>
            <w:r w:rsidRPr="002F4950">
              <w:t>1,366</w:t>
            </w:r>
          </w:p>
        </w:tc>
        <w:tc>
          <w:tcPr>
            <w:tcW w:w="31" w:type="pct"/>
            <w:tcBorders>
              <w:left w:val="nil"/>
              <w:right w:val="nil"/>
            </w:tcBorders>
          </w:tcPr>
          <w:p w14:paraId="6E0FF027" w14:textId="77777777" w:rsidR="00D1649B" w:rsidRPr="002F4950" w:rsidRDefault="00D1649B" w:rsidP="00020881">
            <w:pPr>
              <w:pStyle w:val="Tabletext"/>
              <w:tabs>
                <w:tab w:val="decimal" w:pos="839"/>
              </w:tabs>
              <w:rPr>
                <w:color w:val="000000"/>
                <w:highlight w:val="yellow"/>
              </w:rPr>
            </w:pPr>
          </w:p>
        </w:tc>
        <w:tc>
          <w:tcPr>
            <w:tcW w:w="413" w:type="pct"/>
            <w:tcBorders>
              <w:left w:val="nil"/>
              <w:right w:val="nil"/>
            </w:tcBorders>
          </w:tcPr>
          <w:p w14:paraId="747CF4D0" w14:textId="77777777" w:rsidR="00D1649B" w:rsidRPr="002F4950" w:rsidRDefault="00D1649B" w:rsidP="00020881">
            <w:pPr>
              <w:pStyle w:val="Tabletext"/>
              <w:tabs>
                <w:tab w:val="decimal" w:pos="839"/>
              </w:tabs>
            </w:pPr>
            <w:r w:rsidRPr="002F4950">
              <w:t>3,973</w:t>
            </w:r>
          </w:p>
        </w:tc>
        <w:tc>
          <w:tcPr>
            <w:tcW w:w="446" w:type="pct"/>
            <w:tcBorders>
              <w:left w:val="nil"/>
              <w:right w:val="nil"/>
            </w:tcBorders>
          </w:tcPr>
          <w:p w14:paraId="78C8B816" w14:textId="77777777" w:rsidR="00D1649B" w:rsidRPr="002F4950" w:rsidRDefault="00D1649B" w:rsidP="00020881">
            <w:pPr>
              <w:pStyle w:val="Tabletext"/>
              <w:tabs>
                <w:tab w:val="decimal" w:pos="839"/>
              </w:tabs>
            </w:pPr>
            <w:r w:rsidRPr="002F4950">
              <w:t>1,324</w:t>
            </w:r>
          </w:p>
        </w:tc>
      </w:tr>
      <w:tr w:rsidR="00D1649B" w:rsidRPr="002F4950" w14:paraId="494ECDB7" w14:textId="77777777" w:rsidTr="00757E4D">
        <w:trPr>
          <w:trHeight w:val="20"/>
        </w:trPr>
        <w:tc>
          <w:tcPr>
            <w:tcW w:w="1407" w:type="pct"/>
            <w:tcBorders>
              <w:left w:val="nil"/>
              <w:right w:val="nil"/>
            </w:tcBorders>
          </w:tcPr>
          <w:p w14:paraId="25378C43" w14:textId="77777777" w:rsidR="00D1649B" w:rsidRPr="002F4950" w:rsidRDefault="00D1649B" w:rsidP="00020881">
            <w:pPr>
              <w:pStyle w:val="Tabletext"/>
            </w:pPr>
            <w:r w:rsidRPr="002F4950">
              <w:t>Call to POC to sample workers</w:t>
            </w:r>
          </w:p>
        </w:tc>
        <w:tc>
          <w:tcPr>
            <w:tcW w:w="447" w:type="pct"/>
            <w:tcBorders>
              <w:left w:val="nil"/>
              <w:right w:val="nil"/>
            </w:tcBorders>
          </w:tcPr>
          <w:p w14:paraId="5F0CB41D" w14:textId="77777777" w:rsidR="00D1649B" w:rsidRPr="002F4950" w:rsidRDefault="00D1649B" w:rsidP="00020881">
            <w:pPr>
              <w:pStyle w:val="Tabletext"/>
              <w:tabs>
                <w:tab w:val="decimal" w:pos="839"/>
              </w:tabs>
            </w:pPr>
            <w:r w:rsidRPr="002F4950">
              <w:t>1</w:t>
            </w:r>
          </w:p>
        </w:tc>
        <w:tc>
          <w:tcPr>
            <w:tcW w:w="477" w:type="pct"/>
            <w:tcBorders>
              <w:left w:val="nil"/>
              <w:right w:val="nil"/>
            </w:tcBorders>
          </w:tcPr>
          <w:p w14:paraId="0566AB35" w14:textId="77777777" w:rsidR="00D1649B" w:rsidRPr="002F4950" w:rsidRDefault="00D1649B" w:rsidP="00020881">
            <w:pPr>
              <w:pStyle w:val="Tabletext"/>
              <w:tabs>
                <w:tab w:val="decimal" w:pos="839"/>
              </w:tabs>
            </w:pPr>
            <w:r w:rsidRPr="002F4950">
              <w:t>10</w:t>
            </w:r>
          </w:p>
        </w:tc>
        <w:tc>
          <w:tcPr>
            <w:tcW w:w="452" w:type="pct"/>
            <w:tcBorders>
              <w:left w:val="nil"/>
              <w:right w:val="nil"/>
            </w:tcBorders>
          </w:tcPr>
          <w:p w14:paraId="4EC2CE98" w14:textId="77777777" w:rsidR="00D1649B" w:rsidRPr="002F4950" w:rsidRDefault="00D1649B" w:rsidP="00020881">
            <w:pPr>
              <w:pStyle w:val="Tabletext"/>
              <w:tabs>
                <w:tab w:val="decimal" w:pos="839"/>
              </w:tabs>
              <w:rPr>
                <w:color w:val="000000"/>
              </w:rPr>
            </w:pPr>
            <w:r w:rsidRPr="002F4950">
              <w:rPr>
                <w:color w:val="000000"/>
              </w:rPr>
              <w:t>4,098</w:t>
            </w:r>
          </w:p>
        </w:tc>
        <w:tc>
          <w:tcPr>
            <w:tcW w:w="453" w:type="pct"/>
            <w:tcBorders>
              <w:left w:val="nil"/>
              <w:right w:val="nil"/>
            </w:tcBorders>
          </w:tcPr>
          <w:p w14:paraId="227C7BDB" w14:textId="77777777" w:rsidR="00D1649B" w:rsidRPr="002F4950" w:rsidRDefault="00D1649B" w:rsidP="00020881">
            <w:pPr>
              <w:pStyle w:val="Tabletext"/>
              <w:tabs>
                <w:tab w:val="decimal" w:pos="839"/>
              </w:tabs>
              <w:rPr>
                <w:color w:val="000000"/>
              </w:rPr>
            </w:pPr>
            <w:r w:rsidRPr="002F4950">
              <w:rPr>
                <w:color w:val="000000"/>
              </w:rPr>
              <w:t>683</w:t>
            </w:r>
          </w:p>
        </w:tc>
        <w:tc>
          <w:tcPr>
            <w:tcW w:w="42" w:type="pct"/>
            <w:tcBorders>
              <w:left w:val="nil"/>
              <w:right w:val="nil"/>
            </w:tcBorders>
          </w:tcPr>
          <w:p w14:paraId="1CA843D9" w14:textId="77777777" w:rsidR="00D1649B" w:rsidRPr="002F4950" w:rsidRDefault="00D1649B" w:rsidP="00020881">
            <w:pPr>
              <w:pStyle w:val="Tabletext"/>
              <w:tabs>
                <w:tab w:val="decimal" w:pos="839"/>
              </w:tabs>
              <w:rPr>
                <w:color w:val="000000"/>
                <w:highlight w:val="yellow"/>
              </w:rPr>
            </w:pPr>
          </w:p>
        </w:tc>
        <w:tc>
          <w:tcPr>
            <w:tcW w:w="433" w:type="pct"/>
            <w:tcBorders>
              <w:left w:val="nil"/>
              <w:right w:val="nil"/>
            </w:tcBorders>
          </w:tcPr>
          <w:p w14:paraId="7E3F93A6" w14:textId="77777777" w:rsidR="00D1649B" w:rsidRPr="002F4950" w:rsidRDefault="00D1649B" w:rsidP="00020881">
            <w:pPr>
              <w:pStyle w:val="Tabletext"/>
              <w:tabs>
                <w:tab w:val="decimal" w:pos="839"/>
              </w:tabs>
              <w:rPr>
                <w:color w:val="000000"/>
              </w:rPr>
            </w:pPr>
            <w:r w:rsidRPr="002F4950">
              <w:rPr>
                <w:color w:val="000000"/>
              </w:rPr>
              <w:t>4,098</w:t>
            </w:r>
          </w:p>
        </w:tc>
        <w:tc>
          <w:tcPr>
            <w:tcW w:w="399" w:type="pct"/>
            <w:tcBorders>
              <w:left w:val="nil"/>
              <w:right w:val="nil"/>
            </w:tcBorders>
          </w:tcPr>
          <w:p w14:paraId="681053DE" w14:textId="77777777" w:rsidR="00D1649B" w:rsidRPr="002F4950" w:rsidRDefault="00D1649B" w:rsidP="00020881">
            <w:pPr>
              <w:pStyle w:val="Tabletext"/>
              <w:tabs>
                <w:tab w:val="decimal" w:pos="839"/>
              </w:tabs>
            </w:pPr>
            <w:r w:rsidRPr="002F4950">
              <w:t>683</w:t>
            </w:r>
          </w:p>
        </w:tc>
        <w:tc>
          <w:tcPr>
            <w:tcW w:w="31" w:type="pct"/>
            <w:tcBorders>
              <w:left w:val="nil"/>
              <w:right w:val="nil"/>
            </w:tcBorders>
          </w:tcPr>
          <w:p w14:paraId="556E628F" w14:textId="77777777" w:rsidR="00D1649B" w:rsidRPr="002F4950" w:rsidRDefault="00D1649B" w:rsidP="00020881">
            <w:pPr>
              <w:pStyle w:val="Tabletext"/>
              <w:tabs>
                <w:tab w:val="decimal" w:pos="839"/>
              </w:tabs>
              <w:rPr>
                <w:color w:val="000000"/>
                <w:highlight w:val="yellow"/>
              </w:rPr>
            </w:pPr>
          </w:p>
        </w:tc>
        <w:tc>
          <w:tcPr>
            <w:tcW w:w="413" w:type="pct"/>
            <w:tcBorders>
              <w:left w:val="nil"/>
              <w:right w:val="nil"/>
            </w:tcBorders>
          </w:tcPr>
          <w:p w14:paraId="06C7EBE8" w14:textId="77777777" w:rsidR="00D1649B" w:rsidRPr="002F4950" w:rsidRDefault="00D1649B" w:rsidP="00020881">
            <w:pPr>
              <w:pStyle w:val="Tabletext"/>
              <w:tabs>
                <w:tab w:val="decimal" w:pos="839"/>
              </w:tabs>
            </w:pPr>
            <w:r w:rsidRPr="002F4950">
              <w:t>3,973</w:t>
            </w:r>
          </w:p>
        </w:tc>
        <w:tc>
          <w:tcPr>
            <w:tcW w:w="446" w:type="pct"/>
            <w:tcBorders>
              <w:left w:val="nil"/>
              <w:right w:val="nil"/>
            </w:tcBorders>
          </w:tcPr>
          <w:p w14:paraId="3EB1E299" w14:textId="77777777" w:rsidR="00D1649B" w:rsidRPr="002F4950" w:rsidRDefault="00D1649B" w:rsidP="00020881">
            <w:pPr>
              <w:pStyle w:val="Tabletext"/>
              <w:tabs>
                <w:tab w:val="decimal" w:pos="839"/>
              </w:tabs>
            </w:pPr>
            <w:r w:rsidRPr="002F4950">
              <w:t>662</w:t>
            </w:r>
          </w:p>
        </w:tc>
      </w:tr>
      <w:tr w:rsidR="00D1649B" w:rsidRPr="002F4950" w14:paraId="184A93B2" w14:textId="77777777" w:rsidTr="00757E4D">
        <w:trPr>
          <w:trHeight w:val="20"/>
        </w:trPr>
        <w:tc>
          <w:tcPr>
            <w:tcW w:w="1407" w:type="pct"/>
            <w:tcBorders>
              <w:left w:val="nil"/>
              <w:right w:val="nil"/>
            </w:tcBorders>
          </w:tcPr>
          <w:p w14:paraId="6F36BFEB" w14:textId="77777777" w:rsidR="00D1649B" w:rsidRPr="002F4950" w:rsidRDefault="00D1649B" w:rsidP="00020881">
            <w:pPr>
              <w:pStyle w:val="Tabletext"/>
            </w:pPr>
            <w:r w:rsidRPr="002F4950">
              <w:t>POC’s distribution of questionnaire packets</w:t>
            </w:r>
          </w:p>
        </w:tc>
        <w:tc>
          <w:tcPr>
            <w:tcW w:w="447" w:type="pct"/>
            <w:tcBorders>
              <w:left w:val="nil"/>
              <w:right w:val="nil"/>
            </w:tcBorders>
          </w:tcPr>
          <w:p w14:paraId="226D7D6E" w14:textId="77777777" w:rsidR="00D1649B" w:rsidRPr="002F4950" w:rsidRDefault="00D1649B" w:rsidP="00020881">
            <w:pPr>
              <w:pStyle w:val="Tabletext"/>
              <w:tabs>
                <w:tab w:val="decimal" w:pos="839"/>
              </w:tabs>
            </w:pPr>
            <w:r w:rsidRPr="002F4950">
              <w:t>1</w:t>
            </w:r>
          </w:p>
        </w:tc>
        <w:tc>
          <w:tcPr>
            <w:tcW w:w="477" w:type="pct"/>
            <w:tcBorders>
              <w:left w:val="nil"/>
              <w:right w:val="nil"/>
            </w:tcBorders>
          </w:tcPr>
          <w:p w14:paraId="5D719D88" w14:textId="77777777" w:rsidR="00D1649B" w:rsidRPr="002F4950" w:rsidRDefault="00D1649B" w:rsidP="00020881">
            <w:pPr>
              <w:pStyle w:val="Tabletext"/>
              <w:tabs>
                <w:tab w:val="decimal" w:pos="839"/>
              </w:tabs>
            </w:pPr>
            <w:r w:rsidRPr="002F4950">
              <w:t>15</w:t>
            </w:r>
          </w:p>
        </w:tc>
        <w:tc>
          <w:tcPr>
            <w:tcW w:w="452" w:type="pct"/>
            <w:tcBorders>
              <w:left w:val="nil"/>
              <w:right w:val="nil"/>
            </w:tcBorders>
          </w:tcPr>
          <w:p w14:paraId="6AB54990" w14:textId="77777777" w:rsidR="00D1649B" w:rsidRPr="002F4950" w:rsidRDefault="00D1649B" w:rsidP="00020881">
            <w:pPr>
              <w:pStyle w:val="Tabletext"/>
              <w:tabs>
                <w:tab w:val="decimal" w:pos="839"/>
              </w:tabs>
              <w:rPr>
                <w:color w:val="000000"/>
              </w:rPr>
            </w:pPr>
            <w:r w:rsidRPr="002F4950">
              <w:rPr>
                <w:color w:val="000000"/>
              </w:rPr>
              <w:t>3,729</w:t>
            </w:r>
          </w:p>
        </w:tc>
        <w:tc>
          <w:tcPr>
            <w:tcW w:w="453" w:type="pct"/>
            <w:tcBorders>
              <w:left w:val="nil"/>
              <w:right w:val="nil"/>
            </w:tcBorders>
          </w:tcPr>
          <w:p w14:paraId="47D40D60" w14:textId="77777777" w:rsidR="00D1649B" w:rsidRPr="002F4950" w:rsidRDefault="00D1649B" w:rsidP="00020881">
            <w:pPr>
              <w:pStyle w:val="Tabletext"/>
              <w:tabs>
                <w:tab w:val="decimal" w:pos="839"/>
              </w:tabs>
              <w:rPr>
                <w:color w:val="000000"/>
              </w:rPr>
            </w:pPr>
            <w:r w:rsidRPr="002F4950">
              <w:rPr>
                <w:color w:val="000000"/>
              </w:rPr>
              <w:t>932</w:t>
            </w:r>
          </w:p>
        </w:tc>
        <w:tc>
          <w:tcPr>
            <w:tcW w:w="42" w:type="pct"/>
            <w:tcBorders>
              <w:left w:val="nil"/>
              <w:right w:val="nil"/>
            </w:tcBorders>
          </w:tcPr>
          <w:p w14:paraId="2D120394" w14:textId="77777777" w:rsidR="00D1649B" w:rsidRPr="002F4950" w:rsidRDefault="00D1649B" w:rsidP="00020881">
            <w:pPr>
              <w:pStyle w:val="Tabletext"/>
              <w:tabs>
                <w:tab w:val="decimal" w:pos="839"/>
              </w:tabs>
              <w:rPr>
                <w:color w:val="000000"/>
                <w:highlight w:val="yellow"/>
              </w:rPr>
            </w:pPr>
          </w:p>
        </w:tc>
        <w:tc>
          <w:tcPr>
            <w:tcW w:w="433" w:type="pct"/>
            <w:tcBorders>
              <w:left w:val="nil"/>
              <w:right w:val="nil"/>
            </w:tcBorders>
          </w:tcPr>
          <w:p w14:paraId="2720073B" w14:textId="77777777" w:rsidR="00D1649B" w:rsidRPr="002F4950" w:rsidRDefault="00D1649B" w:rsidP="00020881">
            <w:pPr>
              <w:pStyle w:val="Tabletext"/>
              <w:tabs>
                <w:tab w:val="decimal" w:pos="839"/>
              </w:tabs>
              <w:rPr>
                <w:color w:val="000000"/>
              </w:rPr>
            </w:pPr>
            <w:r w:rsidRPr="002F4950">
              <w:rPr>
                <w:color w:val="000000"/>
              </w:rPr>
              <w:t>3,729</w:t>
            </w:r>
          </w:p>
        </w:tc>
        <w:tc>
          <w:tcPr>
            <w:tcW w:w="399" w:type="pct"/>
            <w:tcBorders>
              <w:left w:val="nil"/>
              <w:right w:val="nil"/>
            </w:tcBorders>
          </w:tcPr>
          <w:p w14:paraId="12C21A55" w14:textId="77777777" w:rsidR="00D1649B" w:rsidRPr="002F4950" w:rsidRDefault="00D1649B" w:rsidP="00020881">
            <w:pPr>
              <w:pStyle w:val="Tabletext"/>
              <w:tabs>
                <w:tab w:val="decimal" w:pos="839"/>
              </w:tabs>
            </w:pPr>
            <w:r w:rsidRPr="002F4950">
              <w:t>932</w:t>
            </w:r>
          </w:p>
        </w:tc>
        <w:tc>
          <w:tcPr>
            <w:tcW w:w="31" w:type="pct"/>
            <w:tcBorders>
              <w:left w:val="nil"/>
              <w:right w:val="nil"/>
            </w:tcBorders>
          </w:tcPr>
          <w:p w14:paraId="3B78F5B0" w14:textId="77777777" w:rsidR="00D1649B" w:rsidRPr="002F4950" w:rsidRDefault="00D1649B" w:rsidP="00020881">
            <w:pPr>
              <w:pStyle w:val="Tabletext"/>
              <w:tabs>
                <w:tab w:val="decimal" w:pos="839"/>
              </w:tabs>
              <w:rPr>
                <w:color w:val="000000"/>
                <w:highlight w:val="yellow"/>
              </w:rPr>
            </w:pPr>
          </w:p>
        </w:tc>
        <w:tc>
          <w:tcPr>
            <w:tcW w:w="413" w:type="pct"/>
            <w:tcBorders>
              <w:left w:val="nil"/>
              <w:right w:val="nil"/>
            </w:tcBorders>
          </w:tcPr>
          <w:p w14:paraId="2A762D5E" w14:textId="77777777" w:rsidR="00D1649B" w:rsidRPr="002F4950" w:rsidRDefault="00D1649B" w:rsidP="00020881">
            <w:pPr>
              <w:pStyle w:val="Tabletext"/>
              <w:tabs>
                <w:tab w:val="decimal" w:pos="839"/>
              </w:tabs>
            </w:pPr>
            <w:r w:rsidRPr="002F4950">
              <w:t>3,616</w:t>
            </w:r>
          </w:p>
        </w:tc>
        <w:tc>
          <w:tcPr>
            <w:tcW w:w="446" w:type="pct"/>
            <w:tcBorders>
              <w:left w:val="nil"/>
              <w:right w:val="nil"/>
            </w:tcBorders>
          </w:tcPr>
          <w:p w14:paraId="12B72D1E" w14:textId="77777777" w:rsidR="00D1649B" w:rsidRPr="002F4950" w:rsidRDefault="00D1649B" w:rsidP="00020881">
            <w:pPr>
              <w:pStyle w:val="Tabletext"/>
              <w:tabs>
                <w:tab w:val="decimal" w:pos="839"/>
              </w:tabs>
            </w:pPr>
            <w:r w:rsidRPr="002F4950">
              <w:t>904</w:t>
            </w:r>
          </w:p>
        </w:tc>
      </w:tr>
      <w:tr w:rsidR="00D1649B" w:rsidRPr="002F4950" w14:paraId="61E464D0" w14:textId="77777777" w:rsidTr="00757E4D">
        <w:trPr>
          <w:trHeight w:val="20"/>
        </w:trPr>
        <w:tc>
          <w:tcPr>
            <w:tcW w:w="1407" w:type="pct"/>
            <w:tcBorders>
              <w:left w:val="nil"/>
              <w:right w:val="nil"/>
            </w:tcBorders>
          </w:tcPr>
          <w:p w14:paraId="0010C532" w14:textId="77777777" w:rsidR="00D1649B" w:rsidRPr="002F4950" w:rsidRDefault="00D1649B" w:rsidP="00020881">
            <w:pPr>
              <w:pStyle w:val="Tabletext"/>
            </w:pPr>
            <w:r w:rsidRPr="002F4950">
              <w:t>Follow-up calls to POC</w:t>
            </w:r>
          </w:p>
        </w:tc>
        <w:tc>
          <w:tcPr>
            <w:tcW w:w="447" w:type="pct"/>
            <w:tcBorders>
              <w:left w:val="nil"/>
              <w:right w:val="nil"/>
            </w:tcBorders>
          </w:tcPr>
          <w:p w14:paraId="1E69C51D" w14:textId="77777777" w:rsidR="00D1649B" w:rsidRPr="002F4950" w:rsidRDefault="00D1649B" w:rsidP="00020881">
            <w:pPr>
              <w:pStyle w:val="Tabletext"/>
              <w:tabs>
                <w:tab w:val="decimal" w:pos="839"/>
              </w:tabs>
            </w:pPr>
            <w:r w:rsidRPr="002F4950">
              <w:t>4</w:t>
            </w:r>
          </w:p>
        </w:tc>
        <w:tc>
          <w:tcPr>
            <w:tcW w:w="477" w:type="pct"/>
            <w:tcBorders>
              <w:left w:val="nil"/>
              <w:right w:val="nil"/>
            </w:tcBorders>
          </w:tcPr>
          <w:p w14:paraId="5ABBBAFB" w14:textId="77777777" w:rsidR="00D1649B" w:rsidRPr="002F4950" w:rsidRDefault="00D1649B" w:rsidP="00020881">
            <w:pPr>
              <w:pStyle w:val="Tabletext"/>
              <w:tabs>
                <w:tab w:val="decimal" w:pos="839"/>
              </w:tabs>
            </w:pPr>
            <w:r w:rsidRPr="002F4950">
              <w:t>2</w:t>
            </w:r>
          </w:p>
        </w:tc>
        <w:tc>
          <w:tcPr>
            <w:tcW w:w="452" w:type="pct"/>
            <w:tcBorders>
              <w:left w:val="nil"/>
              <w:right w:val="nil"/>
            </w:tcBorders>
          </w:tcPr>
          <w:p w14:paraId="6F0127AA" w14:textId="77777777" w:rsidR="00D1649B" w:rsidRPr="002F4950" w:rsidRDefault="00D1649B" w:rsidP="00020881">
            <w:pPr>
              <w:pStyle w:val="Tabletext"/>
              <w:tabs>
                <w:tab w:val="decimal" w:pos="839"/>
              </w:tabs>
              <w:rPr>
                <w:color w:val="000000"/>
              </w:rPr>
            </w:pPr>
            <w:r w:rsidRPr="002F4950">
              <w:rPr>
                <w:color w:val="000000"/>
              </w:rPr>
              <w:t>3,729</w:t>
            </w:r>
          </w:p>
        </w:tc>
        <w:tc>
          <w:tcPr>
            <w:tcW w:w="453" w:type="pct"/>
            <w:tcBorders>
              <w:left w:val="nil"/>
              <w:right w:val="nil"/>
            </w:tcBorders>
          </w:tcPr>
          <w:p w14:paraId="1A5BA7F6" w14:textId="77777777" w:rsidR="00D1649B" w:rsidRPr="002F4950" w:rsidRDefault="00D1649B" w:rsidP="00020881">
            <w:pPr>
              <w:pStyle w:val="Tabletext"/>
              <w:tabs>
                <w:tab w:val="decimal" w:pos="839"/>
              </w:tabs>
              <w:rPr>
                <w:color w:val="000000"/>
              </w:rPr>
            </w:pPr>
            <w:r w:rsidRPr="002F4950">
              <w:rPr>
                <w:color w:val="000000"/>
              </w:rPr>
              <w:t>497</w:t>
            </w:r>
          </w:p>
        </w:tc>
        <w:tc>
          <w:tcPr>
            <w:tcW w:w="42" w:type="pct"/>
            <w:tcBorders>
              <w:left w:val="nil"/>
              <w:right w:val="nil"/>
            </w:tcBorders>
          </w:tcPr>
          <w:p w14:paraId="49473DF1" w14:textId="77777777" w:rsidR="00D1649B" w:rsidRPr="002F4950" w:rsidRDefault="00D1649B" w:rsidP="00020881">
            <w:pPr>
              <w:pStyle w:val="Tabletext"/>
              <w:tabs>
                <w:tab w:val="decimal" w:pos="839"/>
              </w:tabs>
              <w:rPr>
                <w:color w:val="000000"/>
                <w:highlight w:val="yellow"/>
              </w:rPr>
            </w:pPr>
          </w:p>
        </w:tc>
        <w:tc>
          <w:tcPr>
            <w:tcW w:w="433" w:type="pct"/>
            <w:tcBorders>
              <w:left w:val="nil"/>
              <w:right w:val="nil"/>
            </w:tcBorders>
          </w:tcPr>
          <w:p w14:paraId="4D201B85" w14:textId="77777777" w:rsidR="00D1649B" w:rsidRPr="002F4950" w:rsidRDefault="00D1649B" w:rsidP="00020881">
            <w:pPr>
              <w:pStyle w:val="Tabletext"/>
              <w:tabs>
                <w:tab w:val="decimal" w:pos="839"/>
              </w:tabs>
              <w:rPr>
                <w:color w:val="000000"/>
              </w:rPr>
            </w:pPr>
            <w:r w:rsidRPr="002F4950">
              <w:rPr>
                <w:color w:val="000000"/>
              </w:rPr>
              <w:t>3,729</w:t>
            </w:r>
          </w:p>
        </w:tc>
        <w:tc>
          <w:tcPr>
            <w:tcW w:w="399" w:type="pct"/>
            <w:tcBorders>
              <w:left w:val="nil"/>
              <w:right w:val="nil"/>
            </w:tcBorders>
          </w:tcPr>
          <w:p w14:paraId="63CC9667" w14:textId="77777777" w:rsidR="00D1649B" w:rsidRPr="002F4950" w:rsidRDefault="00D1649B" w:rsidP="00020881">
            <w:pPr>
              <w:pStyle w:val="Tabletext"/>
              <w:tabs>
                <w:tab w:val="decimal" w:pos="839"/>
              </w:tabs>
            </w:pPr>
            <w:r w:rsidRPr="002F4950">
              <w:t>497</w:t>
            </w:r>
          </w:p>
        </w:tc>
        <w:tc>
          <w:tcPr>
            <w:tcW w:w="31" w:type="pct"/>
            <w:tcBorders>
              <w:left w:val="nil"/>
              <w:right w:val="nil"/>
            </w:tcBorders>
          </w:tcPr>
          <w:p w14:paraId="3AB2EC7F" w14:textId="77777777" w:rsidR="00D1649B" w:rsidRPr="002F4950" w:rsidRDefault="00D1649B" w:rsidP="00020881">
            <w:pPr>
              <w:pStyle w:val="Tabletext"/>
              <w:tabs>
                <w:tab w:val="decimal" w:pos="839"/>
              </w:tabs>
              <w:rPr>
                <w:color w:val="000000"/>
                <w:highlight w:val="yellow"/>
              </w:rPr>
            </w:pPr>
          </w:p>
        </w:tc>
        <w:tc>
          <w:tcPr>
            <w:tcW w:w="413" w:type="pct"/>
            <w:tcBorders>
              <w:left w:val="nil"/>
              <w:right w:val="nil"/>
            </w:tcBorders>
          </w:tcPr>
          <w:p w14:paraId="7D27A05F" w14:textId="77777777" w:rsidR="00D1649B" w:rsidRPr="002F4950" w:rsidRDefault="00D1649B" w:rsidP="00020881">
            <w:pPr>
              <w:pStyle w:val="Tabletext"/>
              <w:tabs>
                <w:tab w:val="decimal" w:pos="839"/>
              </w:tabs>
            </w:pPr>
            <w:r w:rsidRPr="002F4950">
              <w:t>3,616</w:t>
            </w:r>
          </w:p>
        </w:tc>
        <w:tc>
          <w:tcPr>
            <w:tcW w:w="446" w:type="pct"/>
            <w:tcBorders>
              <w:left w:val="nil"/>
              <w:right w:val="nil"/>
            </w:tcBorders>
          </w:tcPr>
          <w:p w14:paraId="74404D5A" w14:textId="77777777" w:rsidR="00D1649B" w:rsidRPr="002F4950" w:rsidRDefault="00D1649B" w:rsidP="00020881">
            <w:pPr>
              <w:pStyle w:val="Tabletext"/>
              <w:tabs>
                <w:tab w:val="decimal" w:pos="839"/>
              </w:tabs>
            </w:pPr>
            <w:r w:rsidRPr="002F4950">
              <w:t>482</w:t>
            </w:r>
          </w:p>
        </w:tc>
      </w:tr>
      <w:tr w:rsidR="00D1649B" w:rsidRPr="002F4950" w14:paraId="67D0B0E4" w14:textId="77777777" w:rsidTr="00757E4D">
        <w:trPr>
          <w:trHeight w:val="20"/>
        </w:trPr>
        <w:tc>
          <w:tcPr>
            <w:tcW w:w="1407" w:type="pct"/>
            <w:tcBorders>
              <w:left w:val="nil"/>
              <w:right w:val="nil"/>
            </w:tcBorders>
          </w:tcPr>
          <w:p w14:paraId="11FC67CA" w14:textId="77777777" w:rsidR="00D1649B" w:rsidRPr="002F4950" w:rsidRDefault="00D1649B" w:rsidP="00020881">
            <w:pPr>
              <w:pStyle w:val="Tabletext"/>
              <w:rPr>
                <w:vertAlign w:val="superscript"/>
              </w:rPr>
            </w:pPr>
            <w:r w:rsidRPr="002F4950">
              <w:t>Total, establishment</w:t>
            </w:r>
            <w:r w:rsidRPr="002F4950">
              <w:rPr>
                <w:vertAlign w:val="superscript"/>
              </w:rPr>
              <w:t>a</w:t>
            </w:r>
          </w:p>
        </w:tc>
        <w:tc>
          <w:tcPr>
            <w:tcW w:w="447" w:type="pct"/>
            <w:tcBorders>
              <w:left w:val="nil"/>
              <w:right w:val="nil"/>
            </w:tcBorders>
          </w:tcPr>
          <w:p w14:paraId="1B267D43" w14:textId="77777777" w:rsidR="00D1649B" w:rsidRPr="002F4950" w:rsidRDefault="00D1649B" w:rsidP="00020881">
            <w:pPr>
              <w:pStyle w:val="Tabletext"/>
              <w:tabs>
                <w:tab w:val="decimal" w:pos="839"/>
              </w:tabs>
            </w:pPr>
            <w:r w:rsidRPr="002F4950">
              <w:t>NA</w:t>
            </w:r>
          </w:p>
        </w:tc>
        <w:tc>
          <w:tcPr>
            <w:tcW w:w="477" w:type="pct"/>
            <w:tcBorders>
              <w:left w:val="nil"/>
              <w:right w:val="nil"/>
            </w:tcBorders>
          </w:tcPr>
          <w:p w14:paraId="2EA034C1" w14:textId="77777777" w:rsidR="00D1649B" w:rsidRPr="002F4950" w:rsidRDefault="00D1649B" w:rsidP="00020881">
            <w:pPr>
              <w:pStyle w:val="Tabletext"/>
              <w:tabs>
                <w:tab w:val="decimal" w:pos="839"/>
              </w:tabs>
            </w:pPr>
            <w:r w:rsidRPr="002F4950">
              <w:t>NA</w:t>
            </w:r>
          </w:p>
        </w:tc>
        <w:tc>
          <w:tcPr>
            <w:tcW w:w="452" w:type="pct"/>
            <w:tcBorders>
              <w:left w:val="nil"/>
              <w:right w:val="nil"/>
            </w:tcBorders>
          </w:tcPr>
          <w:p w14:paraId="5314998B" w14:textId="77777777" w:rsidR="00D1649B" w:rsidRPr="002F4950" w:rsidRDefault="00D1649B" w:rsidP="00020881">
            <w:pPr>
              <w:pStyle w:val="Tabletext"/>
              <w:tabs>
                <w:tab w:val="decimal" w:pos="839"/>
              </w:tabs>
              <w:rPr>
                <w:color w:val="000000"/>
              </w:rPr>
            </w:pPr>
            <w:r w:rsidRPr="002F4950">
              <w:rPr>
                <w:color w:val="000000"/>
              </w:rPr>
              <w:t>NA</w:t>
            </w:r>
          </w:p>
        </w:tc>
        <w:tc>
          <w:tcPr>
            <w:tcW w:w="453" w:type="pct"/>
            <w:tcBorders>
              <w:left w:val="nil"/>
              <w:right w:val="nil"/>
            </w:tcBorders>
          </w:tcPr>
          <w:p w14:paraId="585343A2" w14:textId="77777777" w:rsidR="00D1649B" w:rsidRPr="002F4950" w:rsidRDefault="00D1649B" w:rsidP="00020881">
            <w:pPr>
              <w:pStyle w:val="Tabletext"/>
              <w:tabs>
                <w:tab w:val="decimal" w:pos="839"/>
              </w:tabs>
              <w:rPr>
                <w:color w:val="000000"/>
              </w:rPr>
            </w:pPr>
            <w:r w:rsidRPr="002F4950">
              <w:rPr>
                <w:color w:val="000000"/>
              </w:rPr>
              <w:t>6,211</w:t>
            </w:r>
          </w:p>
        </w:tc>
        <w:tc>
          <w:tcPr>
            <w:tcW w:w="42" w:type="pct"/>
            <w:tcBorders>
              <w:left w:val="nil"/>
              <w:right w:val="nil"/>
            </w:tcBorders>
          </w:tcPr>
          <w:p w14:paraId="0D568B66" w14:textId="77777777" w:rsidR="00D1649B" w:rsidRPr="002F4950" w:rsidRDefault="00D1649B" w:rsidP="00020881">
            <w:pPr>
              <w:pStyle w:val="Tabletext"/>
              <w:tabs>
                <w:tab w:val="decimal" w:pos="839"/>
              </w:tabs>
              <w:rPr>
                <w:color w:val="000000"/>
                <w:highlight w:val="yellow"/>
              </w:rPr>
            </w:pPr>
          </w:p>
        </w:tc>
        <w:tc>
          <w:tcPr>
            <w:tcW w:w="433" w:type="pct"/>
            <w:tcBorders>
              <w:left w:val="nil"/>
              <w:right w:val="nil"/>
            </w:tcBorders>
          </w:tcPr>
          <w:p w14:paraId="4C2E90F6" w14:textId="77777777" w:rsidR="00D1649B" w:rsidRPr="002F4950" w:rsidRDefault="00D1649B" w:rsidP="00020881">
            <w:pPr>
              <w:pStyle w:val="Tabletext"/>
              <w:tabs>
                <w:tab w:val="decimal" w:pos="839"/>
              </w:tabs>
              <w:rPr>
                <w:color w:val="000000"/>
              </w:rPr>
            </w:pPr>
            <w:r w:rsidRPr="002F4950">
              <w:rPr>
                <w:color w:val="000000"/>
              </w:rPr>
              <w:t>NA</w:t>
            </w:r>
          </w:p>
        </w:tc>
        <w:tc>
          <w:tcPr>
            <w:tcW w:w="399" w:type="pct"/>
            <w:tcBorders>
              <w:left w:val="nil"/>
              <w:right w:val="nil"/>
            </w:tcBorders>
          </w:tcPr>
          <w:p w14:paraId="317BFD18" w14:textId="77777777" w:rsidR="00D1649B" w:rsidRPr="002F4950" w:rsidRDefault="00D1649B" w:rsidP="00020881">
            <w:pPr>
              <w:pStyle w:val="Tabletext"/>
              <w:tabs>
                <w:tab w:val="decimal" w:pos="839"/>
              </w:tabs>
            </w:pPr>
            <w:r w:rsidRPr="002F4950">
              <w:t>6,211</w:t>
            </w:r>
          </w:p>
        </w:tc>
        <w:tc>
          <w:tcPr>
            <w:tcW w:w="31" w:type="pct"/>
            <w:tcBorders>
              <w:left w:val="nil"/>
              <w:right w:val="nil"/>
            </w:tcBorders>
          </w:tcPr>
          <w:p w14:paraId="7CA93F62" w14:textId="77777777" w:rsidR="00D1649B" w:rsidRPr="002F4950" w:rsidRDefault="00D1649B" w:rsidP="00020881">
            <w:pPr>
              <w:pStyle w:val="Tabletext"/>
              <w:tabs>
                <w:tab w:val="decimal" w:pos="839"/>
              </w:tabs>
              <w:rPr>
                <w:color w:val="000000"/>
                <w:highlight w:val="yellow"/>
              </w:rPr>
            </w:pPr>
          </w:p>
        </w:tc>
        <w:tc>
          <w:tcPr>
            <w:tcW w:w="413" w:type="pct"/>
            <w:tcBorders>
              <w:left w:val="nil"/>
              <w:right w:val="nil"/>
            </w:tcBorders>
          </w:tcPr>
          <w:p w14:paraId="03F17F40" w14:textId="77777777" w:rsidR="00D1649B" w:rsidRPr="002F4950" w:rsidRDefault="00D1649B" w:rsidP="00020881">
            <w:pPr>
              <w:pStyle w:val="Tabletext"/>
              <w:tabs>
                <w:tab w:val="decimal" w:pos="839"/>
              </w:tabs>
            </w:pPr>
            <w:r w:rsidRPr="002F4950">
              <w:t>NA</w:t>
            </w:r>
          </w:p>
        </w:tc>
        <w:tc>
          <w:tcPr>
            <w:tcW w:w="446" w:type="pct"/>
            <w:tcBorders>
              <w:left w:val="nil"/>
              <w:right w:val="nil"/>
            </w:tcBorders>
          </w:tcPr>
          <w:p w14:paraId="62AB7C69" w14:textId="77777777" w:rsidR="00D1649B" w:rsidRPr="002F4950" w:rsidRDefault="00D1649B" w:rsidP="00020881">
            <w:pPr>
              <w:pStyle w:val="Tabletext"/>
              <w:tabs>
                <w:tab w:val="decimal" w:pos="839"/>
              </w:tabs>
            </w:pPr>
            <w:r w:rsidRPr="002F4950">
              <w:t>6,022</w:t>
            </w:r>
          </w:p>
        </w:tc>
      </w:tr>
      <w:tr w:rsidR="00D1649B" w:rsidRPr="002F4950" w14:paraId="0D5AAE4C" w14:textId="77777777" w:rsidTr="00757E4D">
        <w:trPr>
          <w:trHeight w:val="20"/>
        </w:trPr>
        <w:tc>
          <w:tcPr>
            <w:tcW w:w="1407" w:type="pct"/>
            <w:tcBorders>
              <w:left w:val="nil"/>
              <w:right w:val="nil"/>
            </w:tcBorders>
            <w:shd w:val="clear" w:color="auto" w:fill="D9D9D9"/>
            <w:vAlign w:val="bottom"/>
          </w:tcPr>
          <w:p w14:paraId="4C1F187C" w14:textId="77777777" w:rsidR="00D1649B" w:rsidRPr="002F4950" w:rsidRDefault="00D1649B" w:rsidP="00020881">
            <w:pPr>
              <w:pStyle w:val="Tabletext"/>
            </w:pPr>
            <w:r w:rsidRPr="002F4950">
              <w:rPr>
                <w:b/>
                <w:bCs/>
              </w:rPr>
              <w:t>Employee Activity</w:t>
            </w:r>
          </w:p>
        </w:tc>
        <w:tc>
          <w:tcPr>
            <w:tcW w:w="447" w:type="pct"/>
            <w:tcBorders>
              <w:left w:val="nil"/>
              <w:right w:val="nil"/>
            </w:tcBorders>
            <w:shd w:val="clear" w:color="auto" w:fill="D9D9D9"/>
          </w:tcPr>
          <w:p w14:paraId="5FFB17F9" w14:textId="77777777" w:rsidR="00D1649B" w:rsidRPr="002F4950" w:rsidRDefault="00D1649B" w:rsidP="00020881">
            <w:pPr>
              <w:pStyle w:val="Tabletext"/>
            </w:pPr>
          </w:p>
        </w:tc>
        <w:tc>
          <w:tcPr>
            <w:tcW w:w="477" w:type="pct"/>
            <w:tcBorders>
              <w:left w:val="nil"/>
              <w:right w:val="nil"/>
            </w:tcBorders>
            <w:shd w:val="clear" w:color="auto" w:fill="D9D9D9"/>
          </w:tcPr>
          <w:p w14:paraId="3ED39DDF" w14:textId="77777777" w:rsidR="00D1649B" w:rsidRPr="002F4950" w:rsidRDefault="00D1649B" w:rsidP="00020881">
            <w:pPr>
              <w:pStyle w:val="Tabletext"/>
            </w:pPr>
          </w:p>
        </w:tc>
        <w:tc>
          <w:tcPr>
            <w:tcW w:w="452" w:type="pct"/>
            <w:tcBorders>
              <w:left w:val="nil"/>
              <w:right w:val="nil"/>
            </w:tcBorders>
            <w:shd w:val="clear" w:color="auto" w:fill="D9D9D9"/>
            <w:vAlign w:val="bottom"/>
          </w:tcPr>
          <w:p w14:paraId="575C5BDC" w14:textId="77777777" w:rsidR="00D1649B" w:rsidRPr="002F4950" w:rsidRDefault="00D1649B" w:rsidP="00020881">
            <w:pPr>
              <w:pStyle w:val="Tabletext"/>
              <w:rPr>
                <w:color w:val="000000"/>
              </w:rPr>
            </w:pPr>
          </w:p>
        </w:tc>
        <w:tc>
          <w:tcPr>
            <w:tcW w:w="453" w:type="pct"/>
            <w:tcBorders>
              <w:left w:val="nil"/>
              <w:right w:val="nil"/>
            </w:tcBorders>
            <w:shd w:val="clear" w:color="auto" w:fill="D9D9D9"/>
            <w:vAlign w:val="bottom"/>
          </w:tcPr>
          <w:p w14:paraId="0D3CFDB0" w14:textId="77777777" w:rsidR="00D1649B" w:rsidRPr="002F4950" w:rsidRDefault="00D1649B" w:rsidP="00020881">
            <w:pPr>
              <w:pStyle w:val="Tabletext"/>
              <w:rPr>
                <w:color w:val="000000"/>
              </w:rPr>
            </w:pPr>
          </w:p>
        </w:tc>
        <w:tc>
          <w:tcPr>
            <w:tcW w:w="42" w:type="pct"/>
            <w:tcBorders>
              <w:left w:val="nil"/>
              <w:right w:val="nil"/>
            </w:tcBorders>
            <w:shd w:val="clear" w:color="auto" w:fill="D9D9D9"/>
          </w:tcPr>
          <w:p w14:paraId="77DCF897" w14:textId="77777777" w:rsidR="00D1649B" w:rsidRPr="002F4950" w:rsidRDefault="00D1649B" w:rsidP="00020881">
            <w:pPr>
              <w:pStyle w:val="Tabletext"/>
              <w:rPr>
                <w:color w:val="000000"/>
                <w:highlight w:val="yellow"/>
              </w:rPr>
            </w:pPr>
          </w:p>
        </w:tc>
        <w:tc>
          <w:tcPr>
            <w:tcW w:w="433" w:type="pct"/>
            <w:tcBorders>
              <w:left w:val="nil"/>
              <w:right w:val="nil"/>
            </w:tcBorders>
            <w:shd w:val="clear" w:color="auto" w:fill="D9D9D9"/>
            <w:vAlign w:val="bottom"/>
          </w:tcPr>
          <w:p w14:paraId="7339A6C6" w14:textId="77777777" w:rsidR="00D1649B" w:rsidRPr="002F4950" w:rsidRDefault="00D1649B" w:rsidP="00020881">
            <w:pPr>
              <w:pStyle w:val="Tabletext"/>
              <w:rPr>
                <w:color w:val="000000"/>
              </w:rPr>
            </w:pPr>
          </w:p>
        </w:tc>
        <w:tc>
          <w:tcPr>
            <w:tcW w:w="399" w:type="pct"/>
            <w:tcBorders>
              <w:left w:val="nil"/>
              <w:right w:val="nil"/>
            </w:tcBorders>
            <w:shd w:val="clear" w:color="auto" w:fill="D9D9D9"/>
            <w:vAlign w:val="bottom"/>
          </w:tcPr>
          <w:p w14:paraId="05BFE5C1" w14:textId="77777777" w:rsidR="00D1649B" w:rsidRPr="002F4950" w:rsidRDefault="00D1649B" w:rsidP="00020881">
            <w:pPr>
              <w:pStyle w:val="Tabletext"/>
              <w:rPr>
                <w:color w:val="000000"/>
              </w:rPr>
            </w:pPr>
          </w:p>
        </w:tc>
        <w:tc>
          <w:tcPr>
            <w:tcW w:w="31" w:type="pct"/>
            <w:tcBorders>
              <w:left w:val="nil"/>
              <w:right w:val="nil"/>
            </w:tcBorders>
            <w:shd w:val="clear" w:color="auto" w:fill="D9D9D9"/>
          </w:tcPr>
          <w:p w14:paraId="2DDDDF47" w14:textId="77777777" w:rsidR="00D1649B" w:rsidRPr="002F4950" w:rsidRDefault="00D1649B" w:rsidP="00020881">
            <w:pPr>
              <w:pStyle w:val="Tabletext"/>
              <w:rPr>
                <w:color w:val="000000"/>
                <w:highlight w:val="yellow"/>
              </w:rPr>
            </w:pPr>
          </w:p>
        </w:tc>
        <w:tc>
          <w:tcPr>
            <w:tcW w:w="413" w:type="pct"/>
            <w:tcBorders>
              <w:left w:val="nil"/>
              <w:right w:val="nil"/>
            </w:tcBorders>
            <w:shd w:val="clear" w:color="auto" w:fill="D9D9D9"/>
            <w:vAlign w:val="bottom"/>
          </w:tcPr>
          <w:p w14:paraId="33CB692E" w14:textId="77777777" w:rsidR="00D1649B" w:rsidRPr="002F4950" w:rsidRDefault="00D1649B" w:rsidP="00020881">
            <w:pPr>
              <w:pStyle w:val="Tabletext"/>
              <w:rPr>
                <w:color w:val="000000"/>
              </w:rPr>
            </w:pPr>
          </w:p>
        </w:tc>
        <w:tc>
          <w:tcPr>
            <w:tcW w:w="446" w:type="pct"/>
            <w:tcBorders>
              <w:left w:val="nil"/>
              <w:right w:val="nil"/>
            </w:tcBorders>
            <w:shd w:val="clear" w:color="auto" w:fill="D9D9D9"/>
            <w:vAlign w:val="bottom"/>
          </w:tcPr>
          <w:p w14:paraId="1D8EE101" w14:textId="77777777" w:rsidR="00D1649B" w:rsidRPr="002F4950" w:rsidRDefault="00D1649B" w:rsidP="00020881">
            <w:pPr>
              <w:pStyle w:val="Tabletext"/>
              <w:rPr>
                <w:color w:val="000000"/>
              </w:rPr>
            </w:pPr>
          </w:p>
        </w:tc>
      </w:tr>
      <w:tr w:rsidR="00D1649B" w:rsidRPr="002F4950" w14:paraId="41C39C62" w14:textId="77777777" w:rsidTr="00757E4D">
        <w:trPr>
          <w:trHeight w:val="20"/>
        </w:trPr>
        <w:tc>
          <w:tcPr>
            <w:tcW w:w="1407" w:type="pct"/>
            <w:tcBorders>
              <w:left w:val="nil"/>
              <w:right w:val="nil"/>
            </w:tcBorders>
          </w:tcPr>
          <w:p w14:paraId="6ADD3F4C" w14:textId="77777777" w:rsidR="00D1649B" w:rsidRPr="002F4950" w:rsidRDefault="00D1649B" w:rsidP="00020881">
            <w:pPr>
              <w:pStyle w:val="Tabletext"/>
            </w:pPr>
            <w:r w:rsidRPr="002F4950">
              <w:t>Establishment Method employee respondents</w:t>
            </w:r>
          </w:p>
        </w:tc>
        <w:tc>
          <w:tcPr>
            <w:tcW w:w="447" w:type="pct"/>
            <w:tcBorders>
              <w:left w:val="nil"/>
              <w:right w:val="nil"/>
            </w:tcBorders>
          </w:tcPr>
          <w:p w14:paraId="44D22E76" w14:textId="77777777" w:rsidR="00D1649B" w:rsidRPr="00020881" w:rsidRDefault="00D1649B" w:rsidP="00020881">
            <w:pPr>
              <w:pStyle w:val="Tabletext"/>
              <w:tabs>
                <w:tab w:val="decimal" w:pos="839"/>
              </w:tabs>
              <w:rPr>
                <w:color w:val="000000"/>
              </w:rPr>
            </w:pPr>
            <w:r w:rsidRPr="00020881">
              <w:rPr>
                <w:color w:val="000000"/>
              </w:rPr>
              <w:t>1</w:t>
            </w:r>
          </w:p>
        </w:tc>
        <w:tc>
          <w:tcPr>
            <w:tcW w:w="477" w:type="pct"/>
            <w:tcBorders>
              <w:left w:val="nil"/>
              <w:right w:val="nil"/>
            </w:tcBorders>
          </w:tcPr>
          <w:p w14:paraId="4E4D356A" w14:textId="77777777" w:rsidR="00D1649B" w:rsidRPr="00020881" w:rsidRDefault="00D1649B" w:rsidP="00020881">
            <w:pPr>
              <w:pStyle w:val="Tabletext"/>
              <w:tabs>
                <w:tab w:val="decimal" w:pos="839"/>
              </w:tabs>
              <w:rPr>
                <w:color w:val="000000"/>
              </w:rPr>
            </w:pPr>
            <w:r w:rsidRPr="00020881">
              <w:rPr>
                <w:color w:val="000000"/>
              </w:rPr>
              <w:t>30</w:t>
            </w:r>
          </w:p>
        </w:tc>
        <w:tc>
          <w:tcPr>
            <w:tcW w:w="452" w:type="pct"/>
            <w:tcBorders>
              <w:left w:val="nil"/>
              <w:right w:val="nil"/>
            </w:tcBorders>
          </w:tcPr>
          <w:p w14:paraId="03070777" w14:textId="77777777" w:rsidR="00D1649B" w:rsidRPr="002F4950" w:rsidRDefault="00D1649B" w:rsidP="00020881">
            <w:pPr>
              <w:pStyle w:val="Tabletext"/>
              <w:tabs>
                <w:tab w:val="decimal" w:pos="839"/>
              </w:tabs>
              <w:rPr>
                <w:color w:val="000000"/>
              </w:rPr>
            </w:pPr>
            <w:r w:rsidRPr="002F4950">
              <w:rPr>
                <w:color w:val="000000"/>
              </w:rPr>
              <w:t>14,753</w:t>
            </w:r>
          </w:p>
        </w:tc>
        <w:tc>
          <w:tcPr>
            <w:tcW w:w="453" w:type="pct"/>
            <w:tcBorders>
              <w:left w:val="nil"/>
              <w:right w:val="nil"/>
            </w:tcBorders>
          </w:tcPr>
          <w:p w14:paraId="3FB61F8C" w14:textId="77777777" w:rsidR="00D1649B" w:rsidRPr="002F4950" w:rsidRDefault="00D1649B" w:rsidP="00020881">
            <w:pPr>
              <w:pStyle w:val="Tabletext"/>
              <w:tabs>
                <w:tab w:val="decimal" w:pos="839"/>
              </w:tabs>
              <w:rPr>
                <w:color w:val="000000"/>
              </w:rPr>
            </w:pPr>
            <w:r w:rsidRPr="002F4950">
              <w:rPr>
                <w:color w:val="000000"/>
              </w:rPr>
              <w:t>7,377</w:t>
            </w:r>
          </w:p>
        </w:tc>
        <w:tc>
          <w:tcPr>
            <w:tcW w:w="42" w:type="pct"/>
            <w:tcBorders>
              <w:left w:val="nil"/>
              <w:right w:val="nil"/>
            </w:tcBorders>
          </w:tcPr>
          <w:p w14:paraId="48E503FF" w14:textId="77777777" w:rsidR="00D1649B" w:rsidRPr="00020881" w:rsidRDefault="00D1649B" w:rsidP="00020881">
            <w:pPr>
              <w:pStyle w:val="Tabletext"/>
              <w:tabs>
                <w:tab w:val="decimal" w:pos="839"/>
              </w:tabs>
              <w:rPr>
                <w:color w:val="000000"/>
              </w:rPr>
            </w:pPr>
          </w:p>
        </w:tc>
        <w:tc>
          <w:tcPr>
            <w:tcW w:w="433" w:type="pct"/>
            <w:tcBorders>
              <w:left w:val="nil"/>
              <w:right w:val="nil"/>
            </w:tcBorders>
          </w:tcPr>
          <w:p w14:paraId="14D718B8" w14:textId="77777777" w:rsidR="00D1649B" w:rsidRPr="00020881" w:rsidRDefault="00D1649B" w:rsidP="00020881">
            <w:pPr>
              <w:pStyle w:val="Tabletext"/>
              <w:tabs>
                <w:tab w:val="decimal" w:pos="839"/>
              </w:tabs>
              <w:rPr>
                <w:color w:val="000000"/>
              </w:rPr>
            </w:pPr>
            <w:r w:rsidRPr="00020881">
              <w:rPr>
                <w:color w:val="000000"/>
              </w:rPr>
              <w:t>13,956</w:t>
            </w:r>
          </w:p>
        </w:tc>
        <w:tc>
          <w:tcPr>
            <w:tcW w:w="399" w:type="pct"/>
            <w:tcBorders>
              <w:left w:val="nil"/>
              <w:right w:val="nil"/>
            </w:tcBorders>
          </w:tcPr>
          <w:p w14:paraId="1ADBFE79" w14:textId="77777777" w:rsidR="00D1649B" w:rsidRPr="00020881" w:rsidRDefault="00D1649B" w:rsidP="00020881">
            <w:pPr>
              <w:pStyle w:val="Tabletext"/>
              <w:tabs>
                <w:tab w:val="decimal" w:pos="839"/>
              </w:tabs>
              <w:rPr>
                <w:color w:val="000000"/>
              </w:rPr>
            </w:pPr>
            <w:r w:rsidRPr="00020881">
              <w:rPr>
                <w:color w:val="000000"/>
              </w:rPr>
              <w:t>6,978</w:t>
            </w:r>
          </w:p>
        </w:tc>
        <w:tc>
          <w:tcPr>
            <w:tcW w:w="31" w:type="pct"/>
            <w:tcBorders>
              <w:left w:val="nil"/>
              <w:right w:val="nil"/>
            </w:tcBorders>
          </w:tcPr>
          <w:p w14:paraId="04BE2135" w14:textId="77777777" w:rsidR="00D1649B" w:rsidRPr="00020881" w:rsidRDefault="00D1649B" w:rsidP="00020881">
            <w:pPr>
              <w:pStyle w:val="Tabletext"/>
              <w:tabs>
                <w:tab w:val="decimal" w:pos="839"/>
              </w:tabs>
              <w:rPr>
                <w:color w:val="000000"/>
              </w:rPr>
            </w:pPr>
          </w:p>
        </w:tc>
        <w:tc>
          <w:tcPr>
            <w:tcW w:w="413" w:type="pct"/>
            <w:tcBorders>
              <w:left w:val="nil"/>
              <w:right w:val="nil"/>
            </w:tcBorders>
          </w:tcPr>
          <w:p w14:paraId="0D0C990B" w14:textId="77777777" w:rsidR="00D1649B" w:rsidRPr="00020881" w:rsidRDefault="00D1649B" w:rsidP="00020881">
            <w:pPr>
              <w:pStyle w:val="Tabletext"/>
              <w:tabs>
                <w:tab w:val="decimal" w:pos="839"/>
              </w:tabs>
              <w:rPr>
                <w:color w:val="000000"/>
              </w:rPr>
            </w:pPr>
            <w:r w:rsidRPr="00020881">
              <w:rPr>
                <w:color w:val="000000"/>
              </w:rPr>
              <w:t>14,079</w:t>
            </w:r>
          </w:p>
        </w:tc>
        <w:tc>
          <w:tcPr>
            <w:tcW w:w="446" w:type="pct"/>
            <w:tcBorders>
              <w:left w:val="nil"/>
              <w:right w:val="nil"/>
            </w:tcBorders>
          </w:tcPr>
          <w:p w14:paraId="3757E39C" w14:textId="77777777" w:rsidR="00D1649B" w:rsidRPr="002F4950" w:rsidRDefault="00D1649B" w:rsidP="00020881">
            <w:pPr>
              <w:pStyle w:val="Tabletext"/>
              <w:tabs>
                <w:tab w:val="decimal" w:pos="839"/>
              </w:tabs>
              <w:rPr>
                <w:color w:val="000000"/>
              </w:rPr>
            </w:pPr>
            <w:r w:rsidRPr="002F4950">
              <w:rPr>
                <w:color w:val="000000"/>
              </w:rPr>
              <w:t>7,040</w:t>
            </w:r>
          </w:p>
        </w:tc>
      </w:tr>
      <w:tr w:rsidR="00D1649B" w:rsidRPr="002F4950" w14:paraId="2AD7500A" w14:textId="77777777" w:rsidTr="00757E4D">
        <w:trPr>
          <w:trHeight w:val="20"/>
        </w:trPr>
        <w:tc>
          <w:tcPr>
            <w:tcW w:w="1407" w:type="pct"/>
            <w:tcBorders>
              <w:left w:val="nil"/>
              <w:right w:val="nil"/>
            </w:tcBorders>
          </w:tcPr>
          <w:p w14:paraId="085324BC" w14:textId="77777777" w:rsidR="00D1649B" w:rsidRPr="002F4950" w:rsidRDefault="00D1649B" w:rsidP="00020881">
            <w:pPr>
              <w:pStyle w:val="Tabletext"/>
            </w:pPr>
            <w:r w:rsidRPr="002F4950">
              <w:t>Occupation Expert Method respondents</w:t>
            </w:r>
          </w:p>
        </w:tc>
        <w:tc>
          <w:tcPr>
            <w:tcW w:w="447" w:type="pct"/>
            <w:tcBorders>
              <w:left w:val="nil"/>
              <w:right w:val="nil"/>
            </w:tcBorders>
          </w:tcPr>
          <w:p w14:paraId="78B4FE8F" w14:textId="77777777" w:rsidR="00D1649B" w:rsidRPr="00020881" w:rsidRDefault="00D1649B" w:rsidP="00020881">
            <w:pPr>
              <w:pStyle w:val="Tabletext"/>
              <w:tabs>
                <w:tab w:val="decimal" w:pos="839"/>
              </w:tabs>
              <w:rPr>
                <w:color w:val="000000"/>
              </w:rPr>
            </w:pPr>
            <w:r w:rsidRPr="00020881">
              <w:rPr>
                <w:color w:val="000000"/>
              </w:rPr>
              <w:t>3</w:t>
            </w:r>
          </w:p>
        </w:tc>
        <w:tc>
          <w:tcPr>
            <w:tcW w:w="477" w:type="pct"/>
            <w:tcBorders>
              <w:left w:val="nil"/>
              <w:right w:val="nil"/>
            </w:tcBorders>
          </w:tcPr>
          <w:p w14:paraId="5296B1FA" w14:textId="77777777" w:rsidR="00D1649B" w:rsidRPr="00020881" w:rsidRDefault="00D1649B" w:rsidP="00020881">
            <w:pPr>
              <w:pStyle w:val="Tabletext"/>
              <w:tabs>
                <w:tab w:val="decimal" w:pos="839"/>
              </w:tabs>
              <w:rPr>
                <w:color w:val="000000"/>
              </w:rPr>
            </w:pPr>
            <w:r w:rsidRPr="00020881">
              <w:rPr>
                <w:color w:val="000000"/>
              </w:rPr>
              <w:t>30</w:t>
            </w:r>
          </w:p>
        </w:tc>
        <w:tc>
          <w:tcPr>
            <w:tcW w:w="452" w:type="pct"/>
            <w:tcBorders>
              <w:left w:val="nil"/>
              <w:right w:val="nil"/>
            </w:tcBorders>
          </w:tcPr>
          <w:p w14:paraId="7A36B1BD" w14:textId="77777777" w:rsidR="00D1649B" w:rsidRPr="002F4950" w:rsidRDefault="00D1649B" w:rsidP="00020881">
            <w:pPr>
              <w:pStyle w:val="Tabletext"/>
              <w:tabs>
                <w:tab w:val="decimal" w:pos="839"/>
              </w:tabs>
              <w:rPr>
                <w:color w:val="000000"/>
              </w:rPr>
            </w:pPr>
            <w:r w:rsidRPr="002F4950">
              <w:rPr>
                <w:color w:val="000000"/>
              </w:rPr>
              <w:t>675</w:t>
            </w:r>
          </w:p>
        </w:tc>
        <w:tc>
          <w:tcPr>
            <w:tcW w:w="453" w:type="pct"/>
            <w:tcBorders>
              <w:left w:val="nil"/>
              <w:right w:val="nil"/>
            </w:tcBorders>
          </w:tcPr>
          <w:p w14:paraId="1F4D8B69" w14:textId="77777777" w:rsidR="00D1649B" w:rsidRPr="002F4950" w:rsidRDefault="00D1649B" w:rsidP="00020881">
            <w:pPr>
              <w:pStyle w:val="Tabletext"/>
              <w:tabs>
                <w:tab w:val="decimal" w:pos="839"/>
              </w:tabs>
              <w:rPr>
                <w:color w:val="000000"/>
              </w:rPr>
            </w:pPr>
            <w:r w:rsidRPr="002F4950">
              <w:rPr>
                <w:color w:val="000000"/>
              </w:rPr>
              <w:t>1,013</w:t>
            </w:r>
          </w:p>
        </w:tc>
        <w:tc>
          <w:tcPr>
            <w:tcW w:w="42" w:type="pct"/>
            <w:tcBorders>
              <w:left w:val="nil"/>
              <w:right w:val="nil"/>
            </w:tcBorders>
          </w:tcPr>
          <w:p w14:paraId="7CE9F669" w14:textId="77777777" w:rsidR="00D1649B" w:rsidRPr="00020881" w:rsidRDefault="00D1649B" w:rsidP="00020881">
            <w:pPr>
              <w:pStyle w:val="Tabletext"/>
              <w:tabs>
                <w:tab w:val="decimal" w:pos="839"/>
              </w:tabs>
              <w:rPr>
                <w:color w:val="000000"/>
              </w:rPr>
            </w:pPr>
          </w:p>
        </w:tc>
        <w:tc>
          <w:tcPr>
            <w:tcW w:w="433" w:type="pct"/>
            <w:tcBorders>
              <w:left w:val="nil"/>
              <w:right w:val="nil"/>
            </w:tcBorders>
          </w:tcPr>
          <w:p w14:paraId="369F0DFC" w14:textId="77777777" w:rsidR="00D1649B" w:rsidRPr="00020881" w:rsidRDefault="00D1649B" w:rsidP="00020881">
            <w:pPr>
              <w:pStyle w:val="Tabletext"/>
              <w:tabs>
                <w:tab w:val="decimal" w:pos="839"/>
              </w:tabs>
              <w:rPr>
                <w:color w:val="000000"/>
              </w:rPr>
            </w:pPr>
            <w:r w:rsidRPr="00020881">
              <w:rPr>
                <w:color w:val="000000"/>
              </w:rPr>
              <w:t>675</w:t>
            </w:r>
          </w:p>
        </w:tc>
        <w:tc>
          <w:tcPr>
            <w:tcW w:w="399" w:type="pct"/>
            <w:tcBorders>
              <w:left w:val="nil"/>
              <w:right w:val="nil"/>
            </w:tcBorders>
          </w:tcPr>
          <w:p w14:paraId="0EE84F7F" w14:textId="77777777" w:rsidR="00D1649B" w:rsidRPr="00020881" w:rsidRDefault="00D1649B" w:rsidP="00020881">
            <w:pPr>
              <w:pStyle w:val="Tabletext"/>
              <w:tabs>
                <w:tab w:val="decimal" w:pos="839"/>
              </w:tabs>
              <w:rPr>
                <w:color w:val="000000"/>
              </w:rPr>
            </w:pPr>
            <w:r w:rsidRPr="00020881">
              <w:rPr>
                <w:color w:val="000000"/>
              </w:rPr>
              <w:t>1,013</w:t>
            </w:r>
          </w:p>
        </w:tc>
        <w:tc>
          <w:tcPr>
            <w:tcW w:w="31" w:type="pct"/>
            <w:tcBorders>
              <w:left w:val="nil"/>
              <w:right w:val="nil"/>
            </w:tcBorders>
          </w:tcPr>
          <w:p w14:paraId="013E718A" w14:textId="77777777" w:rsidR="00D1649B" w:rsidRPr="00020881" w:rsidRDefault="00D1649B" w:rsidP="00020881">
            <w:pPr>
              <w:pStyle w:val="Tabletext"/>
              <w:tabs>
                <w:tab w:val="decimal" w:pos="839"/>
              </w:tabs>
              <w:rPr>
                <w:color w:val="000000"/>
              </w:rPr>
            </w:pPr>
          </w:p>
        </w:tc>
        <w:tc>
          <w:tcPr>
            <w:tcW w:w="413" w:type="pct"/>
            <w:tcBorders>
              <w:left w:val="nil"/>
              <w:right w:val="nil"/>
            </w:tcBorders>
          </w:tcPr>
          <w:p w14:paraId="539669AA" w14:textId="77777777" w:rsidR="00D1649B" w:rsidRPr="00020881" w:rsidRDefault="00D1649B" w:rsidP="00020881">
            <w:pPr>
              <w:pStyle w:val="Tabletext"/>
              <w:tabs>
                <w:tab w:val="decimal" w:pos="839"/>
              </w:tabs>
              <w:rPr>
                <w:color w:val="000000"/>
              </w:rPr>
            </w:pPr>
            <w:r w:rsidRPr="00020881">
              <w:rPr>
                <w:color w:val="000000"/>
              </w:rPr>
              <w:t>675</w:t>
            </w:r>
          </w:p>
        </w:tc>
        <w:tc>
          <w:tcPr>
            <w:tcW w:w="446" w:type="pct"/>
            <w:tcBorders>
              <w:left w:val="nil"/>
              <w:right w:val="nil"/>
            </w:tcBorders>
          </w:tcPr>
          <w:p w14:paraId="4C6070E1" w14:textId="77777777" w:rsidR="00D1649B" w:rsidRPr="00020881" w:rsidRDefault="00D1649B" w:rsidP="00020881">
            <w:pPr>
              <w:pStyle w:val="Tabletext"/>
              <w:tabs>
                <w:tab w:val="decimal" w:pos="839"/>
              </w:tabs>
              <w:rPr>
                <w:color w:val="000000"/>
              </w:rPr>
            </w:pPr>
            <w:r w:rsidRPr="00020881">
              <w:rPr>
                <w:color w:val="000000"/>
              </w:rPr>
              <w:t>1,013</w:t>
            </w:r>
          </w:p>
        </w:tc>
      </w:tr>
      <w:tr w:rsidR="00D1649B" w:rsidRPr="002F4950" w14:paraId="44291375" w14:textId="77777777" w:rsidTr="00757E4D">
        <w:trPr>
          <w:trHeight w:val="20"/>
        </w:trPr>
        <w:tc>
          <w:tcPr>
            <w:tcW w:w="1407" w:type="pct"/>
            <w:tcBorders>
              <w:left w:val="nil"/>
              <w:right w:val="nil"/>
            </w:tcBorders>
          </w:tcPr>
          <w:p w14:paraId="2126637B" w14:textId="77777777" w:rsidR="00D1649B" w:rsidRPr="002F4950" w:rsidRDefault="00D1649B" w:rsidP="00020881">
            <w:pPr>
              <w:pStyle w:val="Tabletext"/>
              <w:rPr>
                <w:vertAlign w:val="superscript"/>
              </w:rPr>
            </w:pPr>
            <w:r w:rsidRPr="002F4950">
              <w:t>Total, employee</w:t>
            </w:r>
            <w:r w:rsidRPr="002F4950">
              <w:rPr>
                <w:vertAlign w:val="superscript"/>
              </w:rPr>
              <w:t>b</w:t>
            </w:r>
          </w:p>
        </w:tc>
        <w:tc>
          <w:tcPr>
            <w:tcW w:w="447" w:type="pct"/>
            <w:tcBorders>
              <w:left w:val="nil"/>
              <w:right w:val="nil"/>
            </w:tcBorders>
          </w:tcPr>
          <w:p w14:paraId="58C322F9" w14:textId="77777777" w:rsidR="00D1649B" w:rsidRPr="00020881" w:rsidRDefault="00D1649B" w:rsidP="00020881">
            <w:pPr>
              <w:pStyle w:val="Tabletext"/>
              <w:tabs>
                <w:tab w:val="decimal" w:pos="839"/>
              </w:tabs>
              <w:rPr>
                <w:color w:val="000000"/>
              </w:rPr>
            </w:pPr>
            <w:r w:rsidRPr="00020881">
              <w:rPr>
                <w:color w:val="000000"/>
              </w:rPr>
              <w:t>NA</w:t>
            </w:r>
          </w:p>
        </w:tc>
        <w:tc>
          <w:tcPr>
            <w:tcW w:w="477" w:type="pct"/>
            <w:tcBorders>
              <w:left w:val="nil"/>
              <w:right w:val="nil"/>
            </w:tcBorders>
          </w:tcPr>
          <w:p w14:paraId="51219AA0" w14:textId="77777777" w:rsidR="00D1649B" w:rsidRPr="00020881" w:rsidRDefault="00D1649B" w:rsidP="00020881">
            <w:pPr>
              <w:pStyle w:val="Tabletext"/>
              <w:tabs>
                <w:tab w:val="decimal" w:pos="839"/>
              </w:tabs>
              <w:rPr>
                <w:color w:val="000000"/>
              </w:rPr>
            </w:pPr>
            <w:r w:rsidRPr="00020881">
              <w:rPr>
                <w:color w:val="000000"/>
              </w:rPr>
              <w:t>NA</w:t>
            </w:r>
          </w:p>
        </w:tc>
        <w:tc>
          <w:tcPr>
            <w:tcW w:w="452" w:type="pct"/>
            <w:tcBorders>
              <w:left w:val="nil"/>
              <w:right w:val="nil"/>
            </w:tcBorders>
          </w:tcPr>
          <w:p w14:paraId="1135C2BF" w14:textId="77777777" w:rsidR="00D1649B" w:rsidRPr="002F4950" w:rsidRDefault="00D1649B" w:rsidP="00020881">
            <w:pPr>
              <w:pStyle w:val="Tabletext"/>
              <w:tabs>
                <w:tab w:val="decimal" w:pos="839"/>
              </w:tabs>
              <w:rPr>
                <w:color w:val="000000"/>
              </w:rPr>
            </w:pPr>
            <w:r w:rsidRPr="002F4950">
              <w:rPr>
                <w:color w:val="000000"/>
              </w:rPr>
              <w:t>NA</w:t>
            </w:r>
          </w:p>
        </w:tc>
        <w:tc>
          <w:tcPr>
            <w:tcW w:w="453" w:type="pct"/>
            <w:tcBorders>
              <w:left w:val="nil"/>
              <w:right w:val="nil"/>
            </w:tcBorders>
          </w:tcPr>
          <w:p w14:paraId="567CCBF6" w14:textId="77777777" w:rsidR="00D1649B" w:rsidRPr="002F4950" w:rsidRDefault="00D1649B" w:rsidP="00020881">
            <w:pPr>
              <w:pStyle w:val="Tabletext"/>
              <w:tabs>
                <w:tab w:val="decimal" w:pos="839"/>
              </w:tabs>
              <w:rPr>
                <w:color w:val="000000"/>
              </w:rPr>
            </w:pPr>
            <w:r w:rsidRPr="002F4950">
              <w:rPr>
                <w:color w:val="000000"/>
              </w:rPr>
              <w:t>8,390</w:t>
            </w:r>
          </w:p>
        </w:tc>
        <w:tc>
          <w:tcPr>
            <w:tcW w:w="42" w:type="pct"/>
            <w:tcBorders>
              <w:left w:val="nil"/>
              <w:right w:val="nil"/>
            </w:tcBorders>
          </w:tcPr>
          <w:p w14:paraId="0CA98D83" w14:textId="77777777" w:rsidR="00D1649B" w:rsidRPr="00020881" w:rsidRDefault="00D1649B" w:rsidP="00020881">
            <w:pPr>
              <w:pStyle w:val="Tabletext"/>
              <w:tabs>
                <w:tab w:val="decimal" w:pos="839"/>
              </w:tabs>
              <w:rPr>
                <w:color w:val="000000"/>
              </w:rPr>
            </w:pPr>
          </w:p>
        </w:tc>
        <w:tc>
          <w:tcPr>
            <w:tcW w:w="433" w:type="pct"/>
            <w:tcBorders>
              <w:left w:val="nil"/>
              <w:right w:val="nil"/>
            </w:tcBorders>
          </w:tcPr>
          <w:p w14:paraId="5FA698B4" w14:textId="77777777" w:rsidR="00D1649B" w:rsidRPr="00020881" w:rsidRDefault="00D1649B" w:rsidP="00020881">
            <w:pPr>
              <w:pStyle w:val="Tabletext"/>
              <w:tabs>
                <w:tab w:val="decimal" w:pos="839"/>
              </w:tabs>
              <w:rPr>
                <w:color w:val="000000"/>
              </w:rPr>
            </w:pPr>
            <w:r w:rsidRPr="00020881">
              <w:rPr>
                <w:color w:val="000000"/>
              </w:rPr>
              <w:t>N/A</w:t>
            </w:r>
          </w:p>
        </w:tc>
        <w:tc>
          <w:tcPr>
            <w:tcW w:w="399" w:type="pct"/>
            <w:tcBorders>
              <w:left w:val="nil"/>
              <w:right w:val="nil"/>
            </w:tcBorders>
          </w:tcPr>
          <w:p w14:paraId="153D217C" w14:textId="77777777" w:rsidR="00D1649B" w:rsidRPr="00020881" w:rsidRDefault="00D1649B" w:rsidP="00020881">
            <w:pPr>
              <w:pStyle w:val="Tabletext"/>
              <w:tabs>
                <w:tab w:val="decimal" w:pos="839"/>
              </w:tabs>
              <w:rPr>
                <w:color w:val="000000"/>
              </w:rPr>
            </w:pPr>
            <w:r w:rsidRPr="00020881">
              <w:rPr>
                <w:color w:val="000000"/>
              </w:rPr>
              <w:t>7,991</w:t>
            </w:r>
          </w:p>
        </w:tc>
        <w:tc>
          <w:tcPr>
            <w:tcW w:w="31" w:type="pct"/>
            <w:tcBorders>
              <w:left w:val="nil"/>
              <w:right w:val="nil"/>
            </w:tcBorders>
          </w:tcPr>
          <w:p w14:paraId="653A61B2" w14:textId="77777777" w:rsidR="00D1649B" w:rsidRPr="00020881" w:rsidRDefault="00D1649B" w:rsidP="00020881">
            <w:pPr>
              <w:pStyle w:val="Tabletext"/>
              <w:tabs>
                <w:tab w:val="decimal" w:pos="839"/>
              </w:tabs>
              <w:rPr>
                <w:color w:val="000000"/>
              </w:rPr>
            </w:pPr>
          </w:p>
        </w:tc>
        <w:tc>
          <w:tcPr>
            <w:tcW w:w="413" w:type="pct"/>
            <w:tcBorders>
              <w:left w:val="nil"/>
              <w:right w:val="nil"/>
            </w:tcBorders>
          </w:tcPr>
          <w:p w14:paraId="0BC2C6BA" w14:textId="77777777" w:rsidR="00D1649B" w:rsidRPr="00020881" w:rsidRDefault="00D1649B" w:rsidP="00020881">
            <w:pPr>
              <w:pStyle w:val="Tabletext"/>
              <w:tabs>
                <w:tab w:val="decimal" w:pos="839"/>
              </w:tabs>
              <w:rPr>
                <w:color w:val="000000"/>
              </w:rPr>
            </w:pPr>
            <w:r w:rsidRPr="00020881">
              <w:rPr>
                <w:color w:val="000000"/>
              </w:rPr>
              <w:t>NA</w:t>
            </w:r>
          </w:p>
        </w:tc>
        <w:tc>
          <w:tcPr>
            <w:tcW w:w="446" w:type="pct"/>
            <w:tcBorders>
              <w:left w:val="nil"/>
              <w:right w:val="nil"/>
            </w:tcBorders>
          </w:tcPr>
          <w:p w14:paraId="4A4E97F9" w14:textId="77777777" w:rsidR="00D1649B" w:rsidRPr="00020881" w:rsidRDefault="00D1649B" w:rsidP="00020881">
            <w:pPr>
              <w:pStyle w:val="Tabletext"/>
              <w:tabs>
                <w:tab w:val="decimal" w:pos="839"/>
              </w:tabs>
              <w:rPr>
                <w:color w:val="000000"/>
              </w:rPr>
            </w:pPr>
            <w:r w:rsidRPr="00020881">
              <w:rPr>
                <w:color w:val="000000"/>
              </w:rPr>
              <w:t>8,053</w:t>
            </w:r>
          </w:p>
        </w:tc>
      </w:tr>
      <w:tr w:rsidR="00D1649B" w:rsidRPr="002F4950" w14:paraId="756002DA" w14:textId="77777777" w:rsidTr="00757E4D">
        <w:trPr>
          <w:trHeight w:val="20"/>
        </w:trPr>
        <w:tc>
          <w:tcPr>
            <w:tcW w:w="1407" w:type="pct"/>
            <w:tcBorders>
              <w:left w:val="nil"/>
              <w:right w:val="nil"/>
            </w:tcBorders>
            <w:shd w:val="clear" w:color="auto" w:fill="D9D9D9"/>
            <w:vAlign w:val="bottom"/>
          </w:tcPr>
          <w:p w14:paraId="76DC4DD6" w14:textId="77777777" w:rsidR="00D1649B" w:rsidRPr="002F4950" w:rsidRDefault="00D1649B" w:rsidP="00020881">
            <w:pPr>
              <w:pStyle w:val="Tabletext"/>
            </w:pPr>
            <w:r w:rsidRPr="002F4950">
              <w:rPr>
                <w:b/>
                <w:bCs/>
              </w:rPr>
              <w:t>Total Respondents</w:t>
            </w:r>
          </w:p>
        </w:tc>
        <w:tc>
          <w:tcPr>
            <w:tcW w:w="447" w:type="pct"/>
            <w:tcBorders>
              <w:left w:val="nil"/>
              <w:right w:val="nil"/>
            </w:tcBorders>
            <w:shd w:val="clear" w:color="auto" w:fill="D9D9D9"/>
          </w:tcPr>
          <w:p w14:paraId="7CA2FEE1" w14:textId="77777777" w:rsidR="00D1649B" w:rsidRPr="00020881" w:rsidRDefault="00D1649B" w:rsidP="00020881">
            <w:pPr>
              <w:pStyle w:val="Tabletext"/>
              <w:tabs>
                <w:tab w:val="decimal" w:pos="839"/>
              </w:tabs>
              <w:rPr>
                <w:color w:val="000000"/>
              </w:rPr>
            </w:pPr>
          </w:p>
        </w:tc>
        <w:tc>
          <w:tcPr>
            <w:tcW w:w="477" w:type="pct"/>
            <w:tcBorders>
              <w:left w:val="nil"/>
              <w:right w:val="nil"/>
            </w:tcBorders>
            <w:shd w:val="clear" w:color="auto" w:fill="D9D9D9"/>
          </w:tcPr>
          <w:p w14:paraId="1418EC8F" w14:textId="77777777" w:rsidR="00D1649B" w:rsidRPr="00020881" w:rsidRDefault="00D1649B" w:rsidP="00020881">
            <w:pPr>
              <w:pStyle w:val="Tabletext"/>
              <w:tabs>
                <w:tab w:val="decimal" w:pos="839"/>
              </w:tabs>
              <w:rPr>
                <w:color w:val="000000"/>
              </w:rPr>
            </w:pPr>
          </w:p>
        </w:tc>
        <w:tc>
          <w:tcPr>
            <w:tcW w:w="452" w:type="pct"/>
            <w:tcBorders>
              <w:left w:val="nil"/>
              <w:right w:val="nil"/>
            </w:tcBorders>
            <w:shd w:val="clear" w:color="auto" w:fill="D9D9D9"/>
            <w:vAlign w:val="bottom"/>
          </w:tcPr>
          <w:p w14:paraId="1B37F64E" w14:textId="77777777" w:rsidR="00D1649B" w:rsidRPr="00020881" w:rsidRDefault="00D1649B" w:rsidP="00020881">
            <w:pPr>
              <w:pStyle w:val="Tabletext"/>
              <w:tabs>
                <w:tab w:val="decimal" w:pos="839"/>
              </w:tabs>
              <w:rPr>
                <w:color w:val="000000"/>
              </w:rPr>
            </w:pPr>
          </w:p>
        </w:tc>
        <w:tc>
          <w:tcPr>
            <w:tcW w:w="453" w:type="pct"/>
            <w:tcBorders>
              <w:left w:val="nil"/>
              <w:right w:val="nil"/>
            </w:tcBorders>
            <w:shd w:val="clear" w:color="auto" w:fill="D9D9D9"/>
            <w:vAlign w:val="bottom"/>
          </w:tcPr>
          <w:p w14:paraId="4CF0C555" w14:textId="77777777" w:rsidR="00D1649B" w:rsidRPr="00020881" w:rsidRDefault="00D1649B" w:rsidP="00020881">
            <w:pPr>
              <w:pStyle w:val="Tabletext"/>
              <w:tabs>
                <w:tab w:val="decimal" w:pos="839"/>
              </w:tabs>
              <w:rPr>
                <w:color w:val="000000"/>
              </w:rPr>
            </w:pPr>
          </w:p>
        </w:tc>
        <w:tc>
          <w:tcPr>
            <w:tcW w:w="42" w:type="pct"/>
            <w:tcBorders>
              <w:left w:val="nil"/>
              <w:right w:val="nil"/>
            </w:tcBorders>
            <w:shd w:val="clear" w:color="auto" w:fill="D9D9D9"/>
          </w:tcPr>
          <w:p w14:paraId="4BCF3428" w14:textId="77777777" w:rsidR="00D1649B" w:rsidRPr="00020881" w:rsidRDefault="00D1649B" w:rsidP="00020881">
            <w:pPr>
              <w:pStyle w:val="Tabletext"/>
              <w:tabs>
                <w:tab w:val="decimal" w:pos="839"/>
              </w:tabs>
              <w:rPr>
                <w:color w:val="000000"/>
              </w:rPr>
            </w:pPr>
          </w:p>
        </w:tc>
        <w:tc>
          <w:tcPr>
            <w:tcW w:w="433" w:type="pct"/>
            <w:tcBorders>
              <w:left w:val="nil"/>
              <w:right w:val="nil"/>
            </w:tcBorders>
            <w:shd w:val="clear" w:color="auto" w:fill="D9D9D9"/>
            <w:vAlign w:val="bottom"/>
          </w:tcPr>
          <w:p w14:paraId="6710BA0C" w14:textId="77777777" w:rsidR="00D1649B" w:rsidRPr="00020881" w:rsidRDefault="00D1649B" w:rsidP="00020881">
            <w:pPr>
              <w:pStyle w:val="Tabletext"/>
              <w:tabs>
                <w:tab w:val="decimal" w:pos="839"/>
              </w:tabs>
              <w:rPr>
                <w:color w:val="000000"/>
              </w:rPr>
            </w:pPr>
          </w:p>
        </w:tc>
        <w:tc>
          <w:tcPr>
            <w:tcW w:w="399" w:type="pct"/>
            <w:tcBorders>
              <w:left w:val="nil"/>
              <w:right w:val="nil"/>
            </w:tcBorders>
            <w:shd w:val="clear" w:color="auto" w:fill="D9D9D9"/>
            <w:vAlign w:val="bottom"/>
          </w:tcPr>
          <w:p w14:paraId="07BE3E32" w14:textId="77777777" w:rsidR="00D1649B" w:rsidRPr="00020881" w:rsidRDefault="00D1649B" w:rsidP="00020881">
            <w:pPr>
              <w:pStyle w:val="Tabletext"/>
              <w:tabs>
                <w:tab w:val="decimal" w:pos="839"/>
              </w:tabs>
              <w:rPr>
                <w:color w:val="000000"/>
              </w:rPr>
            </w:pPr>
          </w:p>
        </w:tc>
        <w:tc>
          <w:tcPr>
            <w:tcW w:w="31" w:type="pct"/>
            <w:tcBorders>
              <w:left w:val="nil"/>
              <w:right w:val="nil"/>
            </w:tcBorders>
            <w:shd w:val="clear" w:color="auto" w:fill="D9D9D9"/>
          </w:tcPr>
          <w:p w14:paraId="2864C3DB" w14:textId="77777777" w:rsidR="00D1649B" w:rsidRPr="00020881" w:rsidRDefault="00D1649B" w:rsidP="00020881">
            <w:pPr>
              <w:pStyle w:val="Tabletext"/>
              <w:tabs>
                <w:tab w:val="decimal" w:pos="839"/>
              </w:tabs>
              <w:rPr>
                <w:color w:val="000000"/>
              </w:rPr>
            </w:pPr>
          </w:p>
        </w:tc>
        <w:tc>
          <w:tcPr>
            <w:tcW w:w="413" w:type="pct"/>
            <w:tcBorders>
              <w:left w:val="nil"/>
              <w:right w:val="nil"/>
            </w:tcBorders>
            <w:shd w:val="clear" w:color="auto" w:fill="D9D9D9"/>
            <w:vAlign w:val="bottom"/>
          </w:tcPr>
          <w:p w14:paraId="3CBA6B2C" w14:textId="77777777" w:rsidR="00D1649B" w:rsidRPr="002F4950" w:rsidRDefault="00D1649B" w:rsidP="00020881">
            <w:pPr>
              <w:pStyle w:val="Tabletext"/>
              <w:tabs>
                <w:tab w:val="decimal" w:pos="839"/>
              </w:tabs>
              <w:rPr>
                <w:color w:val="000000"/>
              </w:rPr>
            </w:pPr>
          </w:p>
        </w:tc>
        <w:tc>
          <w:tcPr>
            <w:tcW w:w="446" w:type="pct"/>
            <w:tcBorders>
              <w:left w:val="nil"/>
              <w:right w:val="nil"/>
            </w:tcBorders>
            <w:shd w:val="clear" w:color="auto" w:fill="D9D9D9"/>
            <w:vAlign w:val="bottom"/>
          </w:tcPr>
          <w:p w14:paraId="56AE3CD1" w14:textId="77777777" w:rsidR="00D1649B" w:rsidRPr="002F4950" w:rsidRDefault="00D1649B" w:rsidP="00020881">
            <w:pPr>
              <w:pStyle w:val="Tabletext"/>
              <w:tabs>
                <w:tab w:val="decimal" w:pos="839"/>
              </w:tabs>
              <w:rPr>
                <w:color w:val="000000"/>
              </w:rPr>
            </w:pPr>
          </w:p>
        </w:tc>
      </w:tr>
      <w:tr w:rsidR="00D1649B" w:rsidRPr="002F4950" w14:paraId="03204007" w14:textId="77777777" w:rsidTr="00757E4D">
        <w:trPr>
          <w:trHeight w:val="20"/>
        </w:trPr>
        <w:tc>
          <w:tcPr>
            <w:tcW w:w="1407" w:type="pct"/>
            <w:tcBorders>
              <w:left w:val="nil"/>
              <w:right w:val="nil"/>
            </w:tcBorders>
          </w:tcPr>
          <w:p w14:paraId="7F5A58BB" w14:textId="77777777" w:rsidR="00D1649B" w:rsidRPr="002F4950" w:rsidRDefault="00D1649B" w:rsidP="00020881">
            <w:pPr>
              <w:pStyle w:val="Tabletext"/>
            </w:pPr>
            <w:r w:rsidRPr="002F4950">
              <w:t>Private sector</w:t>
            </w:r>
          </w:p>
        </w:tc>
        <w:tc>
          <w:tcPr>
            <w:tcW w:w="447" w:type="pct"/>
            <w:tcBorders>
              <w:left w:val="nil"/>
              <w:right w:val="nil"/>
            </w:tcBorders>
            <w:shd w:val="clear" w:color="auto" w:fill="auto"/>
          </w:tcPr>
          <w:p w14:paraId="480B01BB" w14:textId="77777777" w:rsidR="00D1649B" w:rsidRPr="00020881" w:rsidRDefault="00D1649B" w:rsidP="00020881">
            <w:pPr>
              <w:pStyle w:val="Tabletext"/>
              <w:tabs>
                <w:tab w:val="decimal" w:pos="839"/>
              </w:tabs>
              <w:rPr>
                <w:color w:val="000000"/>
              </w:rPr>
            </w:pPr>
            <w:r w:rsidRPr="00020881">
              <w:rPr>
                <w:color w:val="000000"/>
              </w:rPr>
              <w:t>NA</w:t>
            </w:r>
          </w:p>
        </w:tc>
        <w:tc>
          <w:tcPr>
            <w:tcW w:w="477" w:type="pct"/>
            <w:tcBorders>
              <w:left w:val="nil"/>
              <w:right w:val="nil"/>
            </w:tcBorders>
            <w:shd w:val="clear" w:color="auto" w:fill="auto"/>
          </w:tcPr>
          <w:p w14:paraId="694E5040" w14:textId="77777777" w:rsidR="00D1649B" w:rsidRPr="00020881" w:rsidRDefault="00D1649B" w:rsidP="00020881">
            <w:pPr>
              <w:pStyle w:val="Tabletext"/>
              <w:tabs>
                <w:tab w:val="decimal" w:pos="839"/>
              </w:tabs>
              <w:rPr>
                <w:color w:val="000000"/>
              </w:rPr>
            </w:pPr>
            <w:r w:rsidRPr="00020881">
              <w:rPr>
                <w:color w:val="000000"/>
              </w:rPr>
              <w:t>NA</w:t>
            </w:r>
          </w:p>
        </w:tc>
        <w:tc>
          <w:tcPr>
            <w:tcW w:w="452" w:type="pct"/>
            <w:tcBorders>
              <w:left w:val="nil"/>
              <w:right w:val="nil"/>
            </w:tcBorders>
            <w:shd w:val="clear" w:color="auto" w:fill="auto"/>
          </w:tcPr>
          <w:p w14:paraId="7C69A7F9" w14:textId="77777777" w:rsidR="00D1649B" w:rsidRPr="002F4950" w:rsidRDefault="00D1649B" w:rsidP="00020881">
            <w:pPr>
              <w:pStyle w:val="Tabletext"/>
              <w:tabs>
                <w:tab w:val="decimal" w:pos="839"/>
              </w:tabs>
              <w:rPr>
                <w:color w:val="000000"/>
              </w:rPr>
            </w:pPr>
            <w:r w:rsidRPr="002F4950">
              <w:rPr>
                <w:color w:val="000000"/>
              </w:rPr>
              <w:t>12,531</w:t>
            </w:r>
          </w:p>
        </w:tc>
        <w:tc>
          <w:tcPr>
            <w:tcW w:w="453" w:type="pct"/>
            <w:tcBorders>
              <w:left w:val="nil"/>
              <w:right w:val="nil"/>
            </w:tcBorders>
            <w:shd w:val="clear" w:color="auto" w:fill="auto"/>
          </w:tcPr>
          <w:p w14:paraId="7C5DFDE7" w14:textId="77777777" w:rsidR="00D1649B" w:rsidRPr="002F4950" w:rsidRDefault="00D1649B" w:rsidP="00020881">
            <w:pPr>
              <w:pStyle w:val="Tabletext"/>
              <w:tabs>
                <w:tab w:val="decimal" w:pos="839"/>
              </w:tabs>
              <w:rPr>
                <w:color w:val="000000"/>
              </w:rPr>
            </w:pPr>
            <w:r w:rsidRPr="002F4950">
              <w:rPr>
                <w:color w:val="000000"/>
              </w:rPr>
              <w:t>NA</w:t>
            </w:r>
          </w:p>
        </w:tc>
        <w:tc>
          <w:tcPr>
            <w:tcW w:w="42" w:type="pct"/>
            <w:tcBorders>
              <w:left w:val="nil"/>
              <w:right w:val="nil"/>
            </w:tcBorders>
          </w:tcPr>
          <w:p w14:paraId="3CE29043" w14:textId="77777777" w:rsidR="00D1649B" w:rsidRPr="00020881" w:rsidRDefault="00D1649B" w:rsidP="00020881">
            <w:pPr>
              <w:pStyle w:val="Tabletext"/>
              <w:tabs>
                <w:tab w:val="decimal" w:pos="839"/>
              </w:tabs>
              <w:rPr>
                <w:color w:val="000000"/>
              </w:rPr>
            </w:pPr>
          </w:p>
        </w:tc>
        <w:tc>
          <w:tcPr>
            <w:tcW w:w="433" w:type="pct"/>
            <w:tcBorders>
              <w:left w:val="nil"/>
              <w:right w:val="nil"/>
            </w:tcBorders>
          </w:tcPr>
          <w:p w14:paraId="5AC5323B" w14:textId="77777777" w:rsidR="00D1649B" w:rsidRPr="00020881" w:rsidRDefault="00D1649B" w:rsidP="00020881">
            <w:pPr>
              <w:pStyle w:val="Tabletext"/>
              <w:tabs>
                <w:tab w:val="decimal" w:pos="839"/>
              </w:tabs>
              <w:rPr>
                <w:color w:val="000000"/>
              </w:rPr>
            </w:pPr>
            <w:r w:rsidRPr="00020881">
              <w:rPr>
                <w:color w:val="000000"/>
              </w:rPr>
              <w:t>12,531</w:t>
            </w:r>
          </w:p>
        </w:tc>
        <w:tc>
          <w:tcPr>
            <w:tcW w:w="399" w:type="pct"/>
            <w:tcBorders>
              <w:left w:val="nil"/>
              <w:right w:val="nil"/>
            </w:tcBorders>
          </w:tcPr>
          <w:p w14:paraId="5A24DDBE" w14:textId="77777777" w:rsidR="00D1649B" w:rsidRPr="00020881" w:rsidRDefault="00D1649B" w:rsidP="00020881">
            <w:pPr>
              <w:pStyle w:val="Tabletext"/>
              <w:tabs>
                <w:tab w:val="decimal" w:pos="839"/>
              </w:tabs>
              <w:rPr>
                <w:color w:val="000000"/>
              </w:rPr>
            </w:pPr>
            <w:r w:rsidRPr="00020881">
              <w:rPr>
                <w:color w:val="000000"/>
              </w:rPr>
              <w:t>NA</w:t>
            </w:r>
          </w:p>
        </w:tc>
        <w:tc>
          <w:tcPr>
            <w:tcW w:w="31" w:type="pct"/>
            <w:tcBorders>
              <w:left w:val="nil"/>
              <w:right w:val="nil"/>
            </w:tcBorders>
          </w:tcPr>
          <w:p w14:paraId="535BB9D5" w14:textId="77777777" w:rsidR="00D1649B" w:rsidRPr="00020881" w:rsidRDefault="00D1649B" w:rsidP="00020881">
            <w:pPr>
              <w:pStyle w:val="Tabletext"/>
              <w:tabs>
                <w:tab w:val="decimal" w:pos="839"/>
              </w:tabs>
              <w:rPr>
                <w:color w:val="000000"/>
              </w:rPr>
            </w:pPr>
          </w:p>
        </w:tc>
        <w:tc>
          <w:tcPr>
            <w:tcW w:w="413" w:type="pct"/>
            <w:tcBorders>
              <w:left w:val="nil"/>
              <w:right w:val="nil"/>
            </w:tcBorders>
          </w:tcPr>
          <w:p w14:paraId="00F50B3B" w14:textId="77777777" w:rsidR="00D1649B" w:rsidRPr="00020881" w:rsidRDefault="00D1649B" w:rsidP="00020881">
            <w:pPr>
              <w:pStyle w:val="Tabletext"/>
              <w:tabs>
                <w:tab w:val="decimal" w:pos="839"/>
              </w:tabs>
              <w:rPr>
                <w:color w:val="000000"/>
              </w:rPr>
            </w:pPr>
            <w:r w:rsidRPr="00020881">
              <w:rPr>
                <w:color w:val="000000"/>
              </w:rPr>
              <w:t>12,151</w:t>
            </w:r>
          </w:p>
        </w:tc>
        <w:tc>
          <w:tcPr>
            <w:tcW w:w="446" w:type="pct"/>
            <w:tcBorders>
              <w:left w:val="nil"/>
              <w:right w:val="nil"/>
            </w:tcBorders>
          </w:tcPr>
          <w:p w14:paraId="53BC8AA8" w14:textId="77777777" w:rsidR="00D1649B" w:rsidRPr="00020881" w:rsidRDefault="00D1649B" w:rsidP="00020881">
            <w:pPr>
              <w:pStyle w:val="Tabletext"/>
              <w:tabs>
                <w:tab w:val="decimal" w:pos="839"/>
              </w:tabs>
              <w:rPr>
                <w:color w:val="000000"/>
              </w:rPr>
            </w:pPr>
            <w:r w:rsidRPr="00020881">
              <w:rPr>
                <w:color w:val="000000"/>
              </w:rPr>
              <w:t>NA</w:t>
            </w:r>
          </w:p>
        </w:tc>
      </w:tr>
      <w:tr w:rsidR="00D1649B" w:rsidRPr="002F4950" w14:paraId="25E5DEE0" w14:textId="77777777" w:rsidTr="00757E4D">
        <w:trPr>
          <w:trHeight w:val="20"/>
        </w:trPr>
        <w:tc>
          <w:tcPr>
            <w:tcW w:w="1407" w:type="pct"/>
            <w:tcBorders>
              <w:left w:val="nil"/>
              <w:right w:val="nil"/>
            </w:tcBorders>
          </w:tcPr>
          <w:p w14:paraId="07450831" w14:textId="77777777" w:rsidR="00D1649B" w:rsidRPr="002F4950" w:rsidRDefault="00D1649B" w:rsidP="00020881">
            <w:pPr>
              <w:pStyle w:val="Tabletext"/>
            </w:pPr>
            <w:r w:rsidRPr="002F4950">
              <w:t>Federal government</w:t>
            </w:r>
          </w:p>
        </w:tc>
        <w:tc>
          <w:tcPr>
            <w:tcW w:w="447" w:type="pct"/>
            <w:tcBorders>
              <w:left w:val="nil"/>
              <w:right w:val="nil"/>
            </w:tcBorders>
            <w:shd w:val="clear" w:color="auto" w:fill="auto"/>
          </w:tcPr>
          <w:p w14:paraId="7E57E364" w14:textId="77777777" w:rsidR="00D1649B" w:rsidRPr="00020881" w:rsidRDefault="00D1649B" w:rsidP="00020881">
            <w:pPr>
              <w:pStyle w:val="Tabletext"/>
              <w:tabs>
                <w:tab w:val="decimal" w:pos="839"/>
              </w:tabs>
              <w:rPr>
                <w:color w:val="000000"/>
              </w:rPr>
            </w:pPr>
            <w:r w:rsidRPr="00020881">
              <w:rPr>
                <w:color w:val="000000"/>
              </w:rPr>
              <w:t>NA</w:t>
            </w:r>
          </w:p>
        </w:tc>
        <w:tc>
          <w:tcPr>
            <w:tcW w:w="477" w:type="pct"/>
            <w:tcBorders>
              <w:left w:val="nil"/>
              <w:right w:val="nil"/>
            </w:tcBorders>
            <w:shd w:val="clear" w:color="auto" w:fill="auto"/>
          </w:tcPr>
          <w:p w14:paraId="0CBB6EE1" w14:textId="77777777" w:rsidR="00D1649B" w:rsidRPr="00020881" w:rsidRDefault="00D1649B" w:rsidP="00020881">
            <w:pPr>
              <w:pStyle w:val="Tabletext"/>
              <w:tabs>
                <w:tab w:val="decimal" w:pos="839"/>
              </w:tabs>
              <w:rPr>
                <w:color w:val="000000"/>
              </w:rPr>
            </w:pPr>
            <w:r w:rsidRPr="00020881">
              <w:rPr>
                <w:color w:val="000000"/>
              </w:rPr>
              <w:t>NA</w:t>
            </w:r>
          </w:p>
        </w:tc>
        <w:tc>
          <w:tcPr>
            <w:tcW w:w="452" w:type="pct"/>
            <w:tcBorders>
              <w:left w:val="nil"/>
              <w:right w:val="nil"/>
            </w:tcBorders>
            <w:shd w:val="clear" w:color="auto" w:fill="auto"/>
          </w:tcPr>
          <w:p w14:paraId="0D99662A" w14:textId="77777777" w:rsidR="00D1649B" w:rsidRPr="002F4950" w:rsidRDefault="00D1649B" w:rsidP="00020881">
            <w:pPr>
              <w:pStyle w:val="Tabletext"/>
              <w:tabs>
                <w:tab w:val="decimal" w:pos="839"/>
              </w:tabs>
              <w:rPr>
                <w:color w:val="000000"/>
              </w:rPr>
            </w:pPr>
            <w:r w:rsidRPr="002F4950">
              <w:rPr>
                <w:color w:val="000000"/>
              </w:rPr>
              <w:t>870</w:t>
            </w:r>
          </w:p>
        </w:tc>
        <w:tc>
          <w:tcPr>
            <w:tcW w:w="453" w:type="pct"/>
            <w:tcBorders>
              <w:left w:val="nil"/>
              <w:right w:val="nil"/>
            </w:tcBorders>
            <w:shd w:val="clear" w:color="auto" w:fill="auto"/>
          </w:tcPr>
          <w:p w14:paraId="50F1041E" w14:textId="77777777" w:rsidR="00D1649B" w:rsidRPr="002F4950" w:rsidRDefault="00D1649B" w:rsidP="00020881">
            <w:pPr>
              <w:pStyle w:val="Tabletext"/>
              <w:tabs>
                <w:tab w:val="decimal" w:pos="839"/>
              </w:tabs>
              <w:rPr>
                <w:color w:val="000000"/>
              </w:rPr>
            </w:pPr>
            <w:r w:rsidRPr="002F4950">
              <w:rPr>
                <w:color w:val="000000"/>
              </w:rPr>
              <w:t>NA</w:t>
            </w:r>
          </w:p>
        </w:tc>
        <w:tc>
          <w:tcPr>
            <w:tcW w:w="42" w:type="pct"/>
            <w:tcBorders>
              <w:left w:val="nil"/>
              <w:right w:val="nil"/>
            </w:tcBorders>
          </w:tcPr>
          <w:p w14:paraId="4937C8D7" w14:textId="77777777" w:rsidR="00D1649B" w:rsidRPr="00020881" w:rsidRDefault="00D1649B" w:rsidP="00020881">
            <w:pPr>
              <w:pStyle w:val="Tabletext"/>
              <w:tabs>
                <w:tab w:val="decimal" w:pos="839"/>
              </w:tabs>
              <w:rPr>
                <w:color w:val="000000"/>
              </w:rPr>
            </w:pPr>
          </w:p>
        </w:tc>
        <w:tc>
          <w:tcPr>
            <w:tcW w:w="433" w:type="pct"/>
            <w:tcBorders>
              <w:left w:val="nil"/>
              <w:right w:val="nil"/>
            </w:tcBorders>
          </w:tcPr>
          <w:p w14:paraId="7C20C70E" w14:textId="77777777" w:rsidR="00D1649B" w:rsidRPr="00020881" w:rsidRDefault="00D1649B" w:rsidP="00020881">
            <w:pPr>
              <w:pStyle w:val="Tabletext"/>
              <w:tabs>
                <w:tab w:val="decimal" w:pos="839"/>
              </w:tabs>
              <w:rPr>
                <w:color w:val="000000"/>
              </w:rPr>
            </w:pPr>
            <w:r w:rsidRPr="00020881">
              <w:rPr>
                <w:color w:val="000000"/>
              </w:rPr>
              <w:t>870</w:t>
            </w:r>
          </w:p>
        </w:tc>
        <w:tc>
          <w:tcPr>
            <w:tcW w:w="399" w:type="pct"/>
            <w:tcBorders>
              <w:left w:val="nil"/>
              <w:right w:val="nil"/>
            </w:tcBorders>
          </w:tcPr>
          <w:p w14:paraId="108153F5" w14:textId="77777777" w:rsidR="00D1649B" w:rsidRPr="00020881" w:rsidRDefault="00D1649B" w:rsidP="00020881">
            <w:pPr>
              <w:pStyle w:val="Tabletext"/>
              <w:tabs>
                <w:tab w:val="decimal" w:pos="839"/>
              </w:tabs>
              <w:rPr>
                <w:color w:val="000000"/>
              </w:rPr>
            </w:pPr>
            <w:r w:rsidRPr="00020881">
              <w:rPr>
                <w:color w:val="000000"/>
              </w:rPr>
              <w:t>NA</w:t>
            </w:r>
          </w:p>
        </w:tc>
        <w:tc>
          <w:tcPr>
            <w:tcW w:w="31" w:type="pct"/>
            <w:tcBorders>
              <w:left w:val="nil"/>
              <w:right w:val="nil"/>
            </w:tcBorders>
          </w:tcPr>
          <w:p w14:paraId="4C7E98D2" w14:textId="77777777" w:rsidR="00D1649B" w:rsidRPr="00020881" w:rsidRDefault="00D1649B" w:rsidP="00020881">
            <w:pPr>
              <w:pStyle w:val="Tabletext"/>
              <w:tabs>
                <w:tab w:val="decimal" w:pos="839"/>
              </w:tabs>
              <w:rPr>
                <w:color w:val="000000"/>
              </w:rPr>
            </w:pPr>
          </w:p>
        </w:tc>
        <w:tc>
          <w:tcPr>
            <w:tcW w:w="413" w:type="pct"/>
            <w:tcBorders>
              <w:left w:val="nil"/>
              <w:right w:val="nil"/>
            </w:tcBorders>
          </w:tcPr>
          <w:p w14:paraId="2FB9A0AF" w14:textId="77777777" w:rsidR="00D1649B" w:rsidRPr="00020881" w:rsidRDefault="00D1649B" w:rsidP="00020881">
            <w:pPr>
              <w:pStyle w:val="Tabletext"/>
              <w:tabs>
                <w:tab w:val="decimal" w:pos="839"/>
              </w:tabs>
              <w:rPr>
                <w:color w:val="000000"/>
              </w:rPr>
            </w:pPr>
            <w:r w:rsidRPr="00020881">
              <w:rPr>
                <w:color w:val="000000"/>
              </w:rPr>
              <w:t>843</w:t>
            </w:r>
          </w:p>
        </w:tc>
        <w:tc>
          <w:tcPr>
            <w:tcW w:w="446" w:type="pct"/>
            <w:tcBorders>
              <w:left w:val="nil"/>
              <w:right w:val="nil"/>
            </w:tcBorders>
          </w:tcPr>
          <w:p w14:paraId="7F561EBB" w14:textId="77777777" w:rsidR="00D1649B" w:rsidRPr="00020881" w:rsidRDefault="00D1649B" w:rsidP="00020881">
            <w:pPr>
              <w:pStyle w:val="Tabletext"/>
              <w:tabs>
                <w:tab w:val="decimal" w:pos="839"/>
              </w:tabs>
              <w:rPr>
                <w:color w:val="000000"/>
              </w:rPr>
            </w:pPr>
            <w:r w:rsidRPr="00020881">
              <w:rPr>
                <w:color w:val="000000"/>
              </w:rPr>
              <w:t>NA</w:t>
            </w:r>
          </w:p>
        </w:tc>
      </w:tr>
      <w:tr w:rsidR="00D1649B" w:rsidRPr="002F4950" w14:paraId="1903D575" w14:textId="77777777" w:rsidTr="00757E4D">
        <w:trPr>
          <w:trHeight w:val="20"/>
        </w:trPr>
        <w:tc>
          <w:tcPr>
            <w:tcW w:w="1407" w:type="pct"/>
            <w:tcBorders>
              <w:left w:val="nil"/>
              <w:right w:val="nil"/>
            </w:tcBorders>
          </w:tcPr>
          <w:p w14:paraId="7EA4036C" w14:textId="77777777" w:rsidR="00D1649B" w:rsidRPr="002F4950" w:rsidRDefault="00D1649B" w:rsidP="00020881">
            <w:pPr>
              <w:pStyle w:val="Tabletext"/>
            </w:pPr>
            <w:r w:rsidRPr="002F4950">
              <w:t>State/local/tribal governments</w:t>
            </w:r>
          </w:p>
        </w:tc>
        <w:tc>
          <w:tcPr>
            <w:tcW w:w="447" w:type="pct"/>
            <w:tcBorders>
              <w:left w:val="nil"/>
              <w:right w:val="nil"/>
            </w:tcBorders>
            <w:shd w:val="clear" w:color="auto" w:fill="auto"/>
          </w:tcPr>
          <w:p w14:paraId="75245472" w14:textId="77777777" w:rsidR="00D1649B" w:rsidRPr="00020881" w:rsidRDefault="00D1649B" w:rsidP="00020881">
            <w:pPr>
              <w:pStyle w:val="Tabletext"/>
              <w:tabs>
                <w:tab w:val="decimal" w:pos="839"/>
              </w:tabs>
              <w:rPr>
                <w:color w:val="000000"/>
              </w:rPr>
            </w:pPr>
            <w:r w:rsidRPr="00020881">
              <w:rPr>
                <w:color w:val="000000"/>
              </w:rPr>
              <w:t>NA</w:t>
            </w:r>
          </w:p>
        </w:tc>
        <w:tc>
          <w:tcPr>
            <w:tcW w:w="477" w:type="pct"/>
            <w:tcBorders>
              <w:left w:val="nil"/>
              <w:right w:val="nil"/>
            </w:tcBorders>
            <w:shd w:val="clear" w:color="auto" w:fill="auto"/>
          </w:tcPr>
          <w:p w14:paraId="0DC89054" w14:textId="77777777" w:rsidR="00D1649B" w:rsidRPr="00020881" w:rsidRDefault="00D1649B" w:rsidP="00020881">
            <w:pPr>
              <w:pStyle w:val="Tabletext"/>
              <w:tabs>
                <w:tab w:val="decimal" w:pos="839"/>
              </w:tabs>
              <w:rPr>
                <w:color w:val="000000"/>
              </w:rPr>
            </w:pPr>
            <w:r w:rsidRPr="00020881">
              <w:rPr>
                <w:color w:val="000000"/>
              </w:rPr>
              <w:t>NA</w:t>
            </w:r>
          </w:p>
        </w:tc>
        <w:tc>
          <w:tcPr>
            <w:tcW w:w="452" w:type="pct"/>
            <w:tcBorders>
              <w:left w:val="nil"/>
              <w:right w:val="nil"/>
            </w:tcBorders>
            <w:shd w:val="clear" w:color="auto" w:fill="auto"/>
          </w:tcPr>
          <w:p w14:paraId="6255A42E" w14:textId="77777777" w:rsidR="00D1649B" w:rsidRPr="002F4950" w:rsidRDefault="00D1649B" w:rsidP="00020881">
            <w:pPr>
              <w:pStyle w:val="Tabletext"/>
              <w:tabs>
                <w:tab w:val="decimal" w:pos="839"/>
              </w:tabs>
              <w:rPr>
                <w:color w:val="000000"/>
              </w:rPr>
            </w:pPr>
            <w:r w:rsidRPr="002F4950">
              <w:rPr>
                <w:color w:val="000000"/>
              </w:rPr>
              <w:t>294</w:t>
            </w:r>
          </w:p>
        </w:tc>
        <w:tc>
          <w:tcPr>
            <w:tcW w:w="453" w:type="pct"/>
            <w:tcBorders>
              <w:left w:val="nil"/>
              <w:right w:val="nil"/>
            </w:tcBorders>
            <w:shd w:val="clear" w:color="auto" w:fill="auto"/>
          </w:tcPr>
          <w:p w14:paraId="0A88655C" w14:textId="77777777" w:rsidR="00D1649B" w:rsidRPr="002F4950" w:rsidRDefault="00D1649B" w:rsidP="00020881">
            <w:pPr>
              <w:pStyle w:val="Tabletext"/>
              <w:tabs>
                <w:tab w:val="decimal" w:pos="839"/>
              </w:tabs>
              <w:rPr>
                <w:color w:val="000000"/>
              </w:rPr>
            </w:pPr>
            <w:r w:rsidRPr="002F4950">
              <w:rPr>
                <w:color w:val="000000"/>
              </w:rPr>
              <w:t>NA</w:t>
            </w:r>
          </w:p>
        </w:tc>
        <w:tc>
          <w:tcPr>
            <w:tcW w:w="42" w:type="pct"/>
            <w:tcBorders>
              <w:left w:val="nil"/>
              <w:right w:val="nil"/>
            </w:tcBorders>
          </w:tcPr>
          <w:p w14:paraId="2DA53C6F" w14:textId="77777777" w:rsidR="00D1649B" w:rsidRPr="00020881" w:rsidRDefault="00D1649B" w:rsidP="00020881">
            <w:pPr>
              <w:pStyle w:val="Tabletext"/>
              <w:tabs>
                <w:tab w:val="decimal" w:pos="839"/>
              </w:tabs>
              <w:rPr>
                <w:color w:val="000000"/>
              </w:rPr>
            </w:pPr>
          </w:p>
        </w:tc>
        <w:tc>
          <w:tcPr>
            <w:tcW w:w="433" w:type="pct"/>
            <w:tcBorders>
              <w:left w:val="nil"/>
              <w:right w:val="nil"/>
            </w:tcBorders>
          </w:tcPr>
          <w:p w14:paraId="370C4923" w14:textId="77777777" w:rsidR="00D1649B" w:rsidRPr="00020881" w:rsidRDefault="00D1649B" w:rsidP="00020881">
            <w:pPr>
              <w:pStyle w:val="Tabletext"/>
              <w:tabs>
                <w:tab w:val="decimal" w:pos="839"/>
              </w:tabs>
              <w:rPr>
                <w:color w:val="000000"/>
              </w:rPr>
            </w:pPr>
            <w:r w:rsidRPr="00020881">
              <w:rPr>
                <w:color w:val="000000"/>
              </w:rPr>
              <w:t>294</w:t>
            </w:r>
          </w:p>
        </w:tc>
        <w:tc>
          <w:tcPr>
            <w:tcW w:w="399" w:type="pct"/>
            <w:tcBorders>
              <w:left w:val="nil"/>
              <w:right w:val="nil"/>
            </w:tcBorders>
          </w:tcPr>
          <w:p w14:paraId="6D5EA33F" w14:textId="77777777" w:rsidR="00D1649B" w:rsidRPr="00020881" w:rsidRDefault="00D1649B" w:rsidP="00020881">
            <w:pPr>
              <w:pStyle w:val="Tabletext"/>
              <w:tabs>
                <w:tab w:val="decimal" w:pos="839"/>
              </w:tabs>
              <w:rPr>
                <w:color w:val="000000"/>
              </w:rPr>
            </w:pPr>
            <w:r w:rsidRPr="00020881">
              <w:rPr>
                <w:color w:val="000000"/>
              </w:rPr>
              <w:t>NA</w:t>
            </w:r>
          </w:p>
        </w:tc>
        <w:tc>
          <w:tcPr>
            <w:tcW w:w="31" w:type="pct"/>
            <w:tcBorders>
              <w:left w:val="nil"/>
              <w:right w:val="nil"/>
            </w:tcBorders>
          </w:tcPr>
          <w:p w14:paraId="62A9986D" w14:textId="77777777" w:rsidR="00D1649B" w:rsidRPr="00020881" w:rsidRDefault="00D1649B" w:rsidP="00020881">
            <w:pPr>
              <w:pStyle w:val="Tabletext"/>
              <w:tabs>
                <w:tab w:val="decimal" w:pos="839"/>
              </w:tabs>
              <w:rPr>
                <w:color w:val="000000"/>
              </w:rPr>
            </w:pPr>
          </w:p>
        </w:tc>
        <w:tc>
          <w:tcPr>
            <w:tcW w:w="413" w:type="pct"/>
            <w:tcBorders>
              <w:left w:val="nil"/>
              <w:right w:val="nil"/>
            </w:tcBorders>
          </w:tcPr>
          <w:p w14:paraId="1F498735" w14:textId="77777777" w:rsidR="00D1649B" w:rsidRPr="00020881" w:rsidRDefault="00D1649B" w:rsidP="00020881">
            <w:pPr>
              <w:pStyle w:val="Tabletext"/>
              <w:tabs>
                <w:tab w:val="decimal" w:pos="839"/>
              </w:tabs>
              <w:rPr>
                <w:color w:val="000000"/>
              </w:rPr>
            </w:pPr>
            <w:r w:rsidRPr="00020881">
              <w:rPr>
                <w:color w:val="000000"/>
              </w:rPr>
              <w:t>286</w:t>
            </w:r>
          </w:p>
        </w:tc>
        <w:tc>
          <w:tcPr>
            <w:tcW w:w="446" w:type="pct"/>
            <w:tcBorders>
              <w:left w:val="nil"/>
              <w:right w:val="nil"/>
            </w:tcBorders>
          </w:tcPr>
          <w:p w14:paraId="62D4CE86" w14:textId="77777777" w:rsidR="00D1649B" w:rsidRPr="00020881" w:rsidRDefault="00D1649B" w:rsidP="00020881">
            <w:pPr>
              <w:pStyle w:val="Tabletext"/>
              <w:tabs>
                <w:tab w:val="decimal" w:pos="839"/>
              </w:tabs>
              <w:rPr>
                <w:color w:val="000000"/>
              </w:rPr>
            </w:pPr>
            <w:r w:rsidRPr="00020881">
              <w:rPr>
                <w:color w:val="000000"/>
              </w:rPr>
              <w:t>NA</w:t>
            </w:r>
          </w:p>
        </w:tc>
      </w:tr>
      <w:tr w:rsidR="00D1649B" w:rsidRPr="002F4950" w14:paraId="21B8574C" w14:textId="77777777" w:rsidTr="00757E4D">
        <w:trPr>
          <w:trHeight w:val="20"/>
        </w:trPr>
        <w:tc>
          <w:tcPr>
            <w:tcW w:w="1407" w:type="pct"/>
            <w:tcBorders>
              <w:left w:val="nil"/>
              <w:right w:val="nil"/>
            </w:tcBorders>
          </w:tcPr>
          <w:p w14:paraId="432096C3" w14:textId="77777777" w:rsidR="00D1649B" w:rsidRPr="002F4950" w:rsidRDefault="00D1649B" w:rsidP="00020881">
            <w:pPr>
              <w:pStyle w:val="Tabletext"/>
            </w:pPr>
            <w:r w:rsidRPr="002F4950">
              <w:t>Subtotal, establishment respondents</w:t>
            </w:r>
          </w:p>
        </w:tc>
        <w:tc>
          <w:tcPr>
            <w:tcW w:w="447" w:type="pct"/>
            <w:tcBorders>
              <w:left w:val="nil"/>
              <w:right w:val="nil"/>
            </w:tcBorders>
            <w:shd w:val="clear" w:color="auto" w:fill="auto"/>
          </w:tcPr>
          <w:p w14:paraId="54448597" w14:textId="77777777" w:rsidR="00D1649B" w:rsidRPr="00020881" w:rsidRDefault="00D1649B" w:rsidP="00020881">
            <w:pPr>
              <w:pStyle w:val="Tabletext"/>
              <w:tabs>
                <w:tab w:val="decimal" w:pos="839"/>
              </w:tabs>
              <w:rPr>
                <w:color w:val="000000"/>
              </w:rPr>
            </w:pPr>
            <w:r w:rsidRPr="00020881">
              <w:rPr>
                <w:color w:val="000000"/>
              </w:rPr>
              <w:t>NA</w:t>
            </w:r>
          </w:p>
        </w:tc>
        <w:tc>
          <w:tcPr>
            <w:tcW w:w="477" w:type="pct"/>
            <w:tcBorders>
              <w:left w:val="nil"/>
              <w:right w:val="nil"/>
            </w:tcBorders>
            <w:shd w:val="clear" w:color="auto" w:fill="auto"/>
          </w:tcPr>
          <w:p w14:paraId="63C5C805" w14:textId="77777777" w:rsidR="00D1649B" w:rsidRPr="00020881" w:rsidRDefault="00D1649B" w:rsidP="00020881">
            <w:pPr>
              <w:pStyle w:val="Tabletext"/>
              <w:tabs>
                <w:tab w:val="decimal" w:pos="839"/>
              </w:tabs>
              <w:rPr>
                <w:color w:val="000000"/>
              </w:rPr>
            </w:pPr>
            <w:r w:rsidRPr="00020881">
              <w:rPr>
                <w:color w:val="000000"/>
              </w:rPr>
              <w:t>NA</w:t>
            </w:r>
          </w:p>
        </w:tc>
        <w:tc>
          <w:tcPr>
            <w:tcW w:w="452" w:type="pct"/>
            <w:tcBorders>
              <w:left w:val="nil"/>
              <w:right w:val="nil"/>
            </w:tcBorders>
            <w:shd w:val="clear" w:color="auto" w:fill="auto"/>
          </w:tcPr>
          <w:p w14:paraId="359763AD" w14:textId="77777777" w:rsidR="00D1649B" w:rsidRPr="002F4950" w:rsidRDefault="00D1649B" w:rsidP="00020881">
            <w:pPr>
              <w:pStyle w:val="Tabletext"/>
              <w:tabs>
                <w:tab w:val="decimal" w:pos="839"/>
              </w:tabs>
              <w:rPr>
                <w:color w:val="000000"/>
              </w:rPr>
            </w:pPr>
            <w:r w:rsidRPr="002F4950">
              <w:rPr>
                <w:color w:val="000000"/>
              </w:rPr>
              <w:t>13,695</w:t>
            </w:r>
          </w:p>
        </w:tc>
        <w:tc>
          <w:tcPr>
            <w:tcW w:w="453" w:type="pct"/>
            <w:tcBorders>
              <w:left w:val="nil"/>
              <w:right w:val="nil"/>
            </w:tcBorders>
            <w:shd w:val="clear" w:color="auto" w:fill="auto"/>
          </w:tcPr>
          <w:p w14:paraId="0BD7A0FE" w14:textId="77777777" w:rsidR="00D1649B" w:rsidRPr="002F4950" w:rsidRDefault="00D1649B" w:rsidP="00020881">
            <w:pPr>
              <w:pStyle w:val="Tabletext"/>
              <w:tabs>
                <w:tab w:val="decimal" w:pos="839"/>
              </w:tabs>
              <w:rPr>
                <w:color w:val="000000"/>
              </w:rPr>
            </w:pPr>
            <w:r w:rsidRPr="002F4950">
              <w:rPr>
                <w:color w:val="000000"/>
              </w:rPr>
              <w:t>NA</w:t>
            </w:r>
          </w:p>
        </w:tc>
        <w:tc>
          <w:tcPr>
            <w:tcW w:w="42" w:type="pct"/>
            <w:tcBorders>
              <w:left w:val="nil"/>
              <w:right w:val="nil"/>
            </w:tcBorders>
          </w:tcPr>
          <w:p w14:paraId="6A47EC24" w14:textId="77777777" w:rsidR="00D1649B" w:rsidRPr="00020881" w:rsidRDefault="00D1649B" w:rsidP="00020881">
            <w:pPr>
              <w:pStyle w:val="Tabletext"/>
              <w:tabs>
                <w:tab w:val="decimal" w:pos="839"/>
              </w:tabs>
              <w:rPr>
                <w:color w:val="000000"/>
              </w:rPr>
            </w:pPr>
          </w:p>
        </w:tc>
        <w:tc>
          <w:tcPr>
            <w:tcW w:w="433" w:type="pct"/>
            <w:tcBorders>
              <w:left w:val="nil"/>
              <w:right w:val="nil"/>
            </w:tcBorders>
          </w:tcPr>
          <w:p w14:paraId="643AFFEF" w14:textId="77777777" w:rsidR="00D1649B" w:rsidRPr="00020881" w:rsidRDefault="00D1649B" w:rsidP="00020881">
            <w:pPr>
              <w:pStyle w:val="Tabletext"/>
              <w:tabs>
                <w:tab w:val="decimal" w:pos="839"/>
              </w:tabs>
              <w:rPr>
                <w:color w:val="000000"/>
              </w:rPr>
            </w:pPr>
            <w:r w:rsidRPr="00020881">
              <w:rPr>
                <w:color w:val="000000"/>
              </w:rPr>
              <w:t>13,695</w:t>
            </w:r>
          </w:p>
        </w:tc>
        <w:tc>
          <w:tcPr>
            <w:tcW w:w="399" w:type="pct"/>
            <w:tcBorders>
              <w:left w:val="nil"/>
              <w:right w:val="nil"/>
            </w:tcBorders>
          </w:tcPr>
          <w:p w14:paraId="46797261" w14:textId="77777777" w:rsidR="00D1649B" w:rsidRPr="00020881" w:rsidRDefault="00D1649B" w:rsidP="00020881">
            <w:pPr>
              <w:pStyle w:val="Tabletext"/>
              <w:tabs>
                <w:tab w:val="decimal" w:pos="839"/>
              </w:tabs>
              <w:rPr>
                <w:color w:val="000000"/>
              </w:rPr>
            </w:pPr>
            <w:r w:rsidRPr="00020881">
              <w:rPr>
                <w:color w:val="000000"/>
              </w:rPr>
              <w:t>NA</w:t>
            </w:r>
          </w:p>
        </w:tc>
        <w:tc>
          <w:tcPr>
            <w:tcW w:w="31" w:type="pct"/>
            <w:tcBorders>
              <w:left w:val="nil"/>
              <w:right w:val="nil"/>
            </w:tcBorders>
          </w:tcPr>
          <w:p w14:paraId="3C25C50F" w14:textId="77777777" w:rsidR="00D1649B" w:rsidRPr="00020881" w:rsidRDefault="00D1649B" w:rsidP="00020881">
            <w:pPr>
              <w:pStyle w:val="Tabletext"/>
              <w:tabs>
                <w:tab w:val="decimal" w:pos="839"/>
              </w:tabs>
              <w:rPr>
                <w:color w:val="000000"/>
              </w:rPr>
            </w:pPr>
          </w:p>
        </w:tc>
        <w:tc>
          <w:tcPr>
            <w:tcW w:w="413" w:type="pct"/>
            <w:tcBorders>
              <w:left w:val="nil"/>
              <w:right w:val="nil"/>
            </w:tcBorders>
          </w:tcPr>
          <w:p w14:paraId="1005B7C7" w14:textId="77777777" w:rsidR="00D1649B" w:rsidRPr="00020881" w:rsidRDefault="00D1649B" w:rsidP="00020881">
            <w:pPr>
              <w:pStyle w:val="Tabletext"/>
              <w:tabs>
                <w:tab w:val="decimal" w:pos="839"/>
              </w:tabs>
              <w:rPr>
                <w:color w:val="000000"/>
              </w:rPr>
            </w:pPr>
            <w:r w:rsidRPr="00020881">
              <w:rPr>
                <w:color w:val="000000"/>
              </w:rPr>
              <w:t>13,280</w:t>
            </w:r>
          </w:p>
        </w:tc>
        <w:tc>
          <w:tcPr>
            <w:tcW w:w="446" w:type="pct"/>
            <w:tcBorders>
              <w:left w:val="nil"/>
              <w:right w:val="nil"/>
            </w:tcBorders>
          </w:tcPr>
          <w:p w14:paraId="46681347" w14:textId="77777777" w:rsidR="00D1649B" w:rsidRPr="00020881" w:rsidRDefault="00D1649B" w:rsidP="00020881">
            <w:pPr>
              <w:pStyle w:val="Tabletext"/>
              <w:tabs>
                <w:tab w:val="decimal" w:pos="839"/>
              </w:tabs>
              <w:rPr>
                <w:color w:val="000000"/>
              </w:rPr>
            </w:pPr>
            <w:r w:rsidRPr="00020881">
              <w:rPr>
                <w:color w:val="000000"/>
              </w:rPr>
              <w:t>NA</w:t>
            </w:r>
          </w:p>
        </w:tc>
      </w:tr>
      <w:tr w:rsidR="00D1649B" w:rsidRPr="002F4950" w14:paraId="209D1575" w14:textId="77777777" w:rsidTr="00757E4D">
        <w:trPr>
          <w:trHeight w:val="20"/>
        </w:trPr>
        <w:tc>
          <w:tcPr>
            <w:tcW w:w="1407" w:type="pct"/>
            <w:tcBorders>
              <w:left w:val="nil"/>
              <w:bottom w:val="single" w:sz="6" w:space="0" w:color="auto"/>
              <w:right w:val="nil"/>
            </w:tcBorders>
          </w:tcPr>
          <w:p w14:paraId="37F9C38B" w14:textId="77777777" w:rsidR="00D1649B" w:rsidRPr="002F4950" w:rsidRDefault="00D1649B" w:rsidP="00020881">
            <w:pPr>
              <w:pStyle w:val="Tabletext"/>
            </w:pPr>
            <w:r w:rsidRPr="002F4950">
              <w:t>Individuals/households</w:t>
            </w:r>
          </w:p>
        </w:tc>
        <w:tc>
          <w:tcPr>
            <w:tcW w:w="447" w:type="pct"/>
            <w:tcBorders>
              <w:left w:val="nil"/>
              <w:bottom w:val="single" w:sz="6" w:space="0" w:color="auto"/>
              <w:right w:val="nil"/>
            </w:tcBorders>
            <w:shd w:val="clear" w:color="auto" w:fill="auto"/>
          </w:tcPr>
          <w:p w14:paraId="03CF8989" w14:textId="77777777" w:rsidR="00D1649B" w:rsidRPr="00020881" w:rsidRDefault="00D1649B" w:rsidP="00020881">
            <w:pPr>
              <w:pStyle w:val="Tabletext"/>
              <w:tabs>
                <w:tab w:val="decimal" w:pos="839"/>
              </w:tabs>
              <w:rPr>
                <w:color w:val="000000"/>
              </w:rPr>
            </w:pPr>
            <w:r w:rsidRPr="00020881">
              <w:rPr>
                <w:color w:val="000000"/>
              </w:rPr>
              <w:t>NA</w:t>
            </w:r>
          </w:p>
        </w:tc>
        <w:tc>
          <w:tcPr>
            <w:tcW w:w="477" w:type="pct"/>
            <w:tcBorders>
              <w:left w:val="nil"/>
              <w:bottom w:val="single" w:sz="6" w:space="0" w:color="auto"/>
              <w:right w:val="nil"/>
            </w:tcBorders>
            <w:shd w:val="clear" w:color="auto" w:fill="auto"/>
          </w:tcPr>
          <w:p w14:paraId="4BDBFEAC" w14:textId="77777777" w:rsidR="00D1649B" w:rsidRPr="00020881" w:rsidRDefault="00D1649B" w:rsidP="00020881">
            <w:pPr>
              <w:pStyle w:val="Tabletext"/>
              <w:tabs>
                <w:tab w:val="decimal" w:pos="839"/>
              </w:tabs>
              <w:rPr>
                <w:color w:val="000000"/>
              </w:rPr>
            </w:pPr>
            <w:r w:rsidRPr="00020881">
              <w:rPr>
                <w:color w:val="000000"/>
              </w:rPr>
              <w:t>NA</w:t>
            </w:r>
          </w:p>
        </w:tc>
        <w:tc>
          <w:tcPr>
            <w:tcW w:w="452" w:type="pct"/>
            <w:tcBorders>
              <w:left w:val="nil"/>
              <w:bottom w:val="single" w:sz="6" w:space="0" w:color="auto"/>
              <w:right w:val="nil"/>
            </w:tcBorders>
            <w:shd w:val="clear" w:color="auto" w:fill="auto"/>
          </w:tcPr>
          <w:p w14:paraId="51C5E546" w14:textId="77777777" w:rsidR="00D1649B" w:rsidRPr="002F4950" w:rsidRDefault="00D1649B" w:rsidP="00020881">
            <w:pPr>
              <w:pStyle w:val="Tabletext"/>
              <w:tabs>
                <w:tab w:val="decimal" w:pos="839"/>
              </w:tabs>
              <w:rPr>
                <w:color w:val="000000"/>
              </w:rPr>
            </w:pPr>
            <w:r w:rsidRPr="002F4950">
              <w:rPr>
                <w:color w:val="000000"/>
              </w:rPr>
              <w:t>15,428</w:t>
            </w:r>
          </w:p>
        </w:tc>
        <w:tc>
          <w:tcPr>
            <w:tcW w:w="453" w:type="pct"/>
            <w:tcBorders>
              <w:left w:val="nil"/>
              <w:bottom w:val="single" w:sz="6" w:space="0" w:color="auto"/>
              <w:right w:val="nil"/>
            </w:tcBorders>
            <w:shd w:val="clear" w:color="auto" w:fill="auto"/>
          </w:tcPr>
          <w:p w14:paraId="2FF991A3" w14:textId="77777777" w:rsidR="00D1649B" w:rsidRPr="002F4950" w:rsidRDefault="00D1649B" w:rsidP="00020881">
            <w:pPr>
              <w:pStyle w:val="Tabletext"/>
              <w:tabs>
                <w:tab w:val="decimal" w:pos="839"/>
              </w:tabs>
              <w:rPr>
                <w:color w:val="000000"/>
              </w:rPr>
            </w:pPr>
            <w:r w:rsidRPr="002F4950">
              <w:rPr>
                <w:color w:val="000000"/>
              </w:rPr>
              <w:t>NA</w:t>
            </w:r>
          </w:p>
        </w:tc>
        <w:tc>
          <w:tcPr>
            <w:tcW w:w="42" w:type="pct"/>
            <w:tcBorders>
              <w:left w:val="nil"/>
              <w:bottom w:val="single" w:sz="6" w:space="0" w:color="auto"/>
              <w:right w:val="nil"/>
            </w:tcBorders>
          </w:tcPr>
          <w:p w14:paraId="1454E093" w14:textId="77777777" w:rsidR="00D1649B" w:rsidRPr="00020881" w:rsidRDefault="00D1649B" w:rsidP="00020881">
            <w:pPr>
              <w:pStyle w:val="Tabletext"/>
              <w:tabs>
                <w:tab w:val="decimal" w:pos="839"/>
              </w:tabs>
              <w:rPr>
                <w:color w:val="000000"/>
              </w:rPr>
            </w:pPr>
          </w:p>
        </w:tc>
        <w:tc>
          <w:tcPr>
            <w:tcW w:w="433" w:type="pct"/>
            <w:tcBorders>
              <w:left w:val="nil"/>
              <w:bottom w:val="single" w:sz="6" w:space="0" w:color="auto"/>
              <w:right w:val="nil"/>
            </w:tcBorders>
          </w:tcPr>
          <w:p w14:paraId="17383063" w14:textId="77777777" w:rsidR="00D1649B" w:rsidRPr="00020881" w:rsidRDefault="00D1649B" w:rsidP="00020881">
            <w:pPr>
              <w:pStyle w:val="Tabletext"/>
              <w:tabs>
                <w:tab w:val="decimal" w:pos="839"/>
              </w:tabs>
              <w:rPr>
                <w:color w:val="000000"/>
              </w:rPr>
            </w:pPr>
            <w:r w:rsidRPr="00020881">
              <w:rPr>
                <w:color w:val="000000"/>
              </w:rPr>
              <w:t>14,631</w:t>
            </w:r>
          </w:p>
        </w:tc>
        <w:tc>
          <w:tcPr>
            <w:tcW w:w="399" w:type="pct"/>
            <w:tcBorders>
              <w:left w:val="nil"/>
              <w:bottom w:val="single" w:sz="6" w:space="0" w:color="auto"/>
              <w:right w:val="nil"/>
            </w:tcBorders>
          </w:tcPr>
          <w:p w14:paraId="61A4F64B" w14:textId="77777777" w:rsidR="00D1649B" w:rsidRPr="00020881" w:rsidRDefault="00D1649B" w:rsidP="00020881">
            <w:pPr>
              <w:pStyle w:val="Tabletext"/>
              <w:tabs>
                <w:tab w:val="decimal" w:pos="839"/>
              </w:tabs>
              <w:rPr>
                <w:color w:val="000000"/>
              </w:rPr>
            </w:pPr>
            <w:r w:rsidRPr="00020881">
              <w:rPr>
                <w:color w:val="000000"/>
              </w:rPr>
              <w:t>NA</w:t>
            </w:r>
          </w:p>
        </w:tc>
        <w:tc>
          <w:tcPr>
            <w:tcW w:w="31" w:type="pct"/>
            <w:tcBorders>
              <w:left w:val="nil"/>
              <w:bottom w:val="single" w:sz="6" w:space="0" w:color="auto"/>
              <w:right w:val="nil"/>
            </w:tcBorders>
          </w:tcPr>
          <w:p w14:paraId="10897B28" w14:textId="77777777" w:rsidR="00D1649B" w:rsidRPr="00020881" w:rsidRDefault="00D1649B" w:rsidP="00020881">
            <w:pPr>
              <w:pStyle w:val="Tabletext"/>
              <w:tabs>
                <w:tab w:val="decimal" w:pos="839"/>
              </w:tabs>
              <w:rPr>
                <w:color w:val="000000"/>
              </w:rPr>
            </w:pPr>
          </w:p>
        </w:tc>
        <w:tc>
          <w:tcPr>
            <w:tcW w:w="413" w:type="pct"/>
            <w:tcBorders>
              <w:left w:val="nil"/>
              <w:bottom w:val="single" w:sz="6" w:space="0" w:color="auto"/>
              <w:right w:val="nil"/>
            </w:tcBorders>
          </w:tcPr>
          <w:p w14:paraId="05467431" w14:textId="77777777" w:rsidR="00D1649B" w:rsidRPr="00020881" w:rsidRDefault="00D1649B" w:rsidP="00020881">
            <w:pPr>
              <w:pStyle w:val="Tabletext"/>
              <w:tabs>
                <w:tab w:val="decimal" w:pos="839"/>
              </w:tabs>
              <w:rPr>
                <w:color w:val="000000"/>
              </w:rPr>
            </w:pPr>
            <w:r w:rsidRPr="00020881">
              <w:rPr>
                <w:color w:val="000000"/>
              </w:rPr>
              <w:t>14,754</w:t>
            </w:r>
          </w:p>
        </w:tc>
        <w:tc>
          <w:tcPr>
            <w:tcW w:w="446" w:type="pct"/>
            <w:tcBorders>
              <w:left w:val="nil"/>
              <w:bottom w:val="single" w:sz="6" w:space="0" w:color="auto"/>
              <w:right w:val="nil"/>
            </w:tcBorders>
          </w:tcPr>
          <w:p w14:paraId="7AE43A4A" w14:textId="77777777" w:rsidR="00D1649B" w:rsidRPr="00020881" w:rsidRDefault="00D1649B" w:rsidP="00020881">
            <w:pPr>
              <w:pStyle w:val="Tabletext"/>
              <w:tabs>
                <w:tab w:val="decimal" w:pos="839"/>
              </w:tabs>
              <w:rPr>
                <w:color w:val="000000"/>
              </w:rPr>
            </w:pPr>
            <w:r w:rsidRPr="00020881">
              <w:rPr>
                <w:color w:val="000000"/>
              </w:rPr>
              <w:t>NA</w:t>
            </w:r>
          </w:p>
        </w:tc>
      </w:tr>
      <w:tr w:rsidR="00D1649B" w:rsidRPr="002F4950" w14:paraId="0E105B26" w14:textId="77777777" w:rsidTr="00757E4D">
        <w:trPr>
          <w:trHeight w:val="20"/>
        </w:trPr>
        <w:tc>
          <w:tcPr>
            <w:tcW w:w="1407" w:type="pct"/>
            <w:tcBorders>
              <w:left w:val="nil"/>
              <w:right w:val="nil"/>
            </w:tcBorders>
          </w:tcPr>
          <w:p w14:paraId="454CE49F" w14:textId="77777777" w:rsidR="00D1649B" w:rsidRPr="002F4950" w:rsidRDefault="00D1649B" w:rsidP="00020881">
            <w:pPr>
              <w:pStyle w:val="Tabletext"/>
            </w:pPr>
            <w:r w:rsidRPr="002F4950">
              <w:t>Total, all respondents</w:t>
            </w:r>
            <w:r w:rsidRPr="002F4950">
              <w:rPr>
                <w:vertAlign w:val="superscript"/>
              </w:rPr>
              <w:t>c,d</w:t>
            </w:r>
          </w:p>
        </w:tc>
        <w:tc>
          <w:tcPr>
            <w:tcW w:w="447" w:type="pct"/>
            <w:tcBorders>
              <w:left w:val="nil"/>
              <w:right w:val="nil"/>
            </w:tcBorders>
            <w:shd w:val="clear" w:color="auto" w:fill="auto"/>
          </w:tcPr>
          <w:p w14:paraId="31EB8DAA" w14:textId="77777777" w:rsidR="00D1649B" w:rsidRPr="00020881" w:rsidRDefault="00D1649B" w:rsidP="00020881">
            <w:pPr>
              <w:pStyle w:val="Tabletext"/>
              <w:tabs>
                <w:tab w:val="decimal" w:pos="839"/>
              </w:tabs>
              <w:rPr>
                <w:color w:val="000000"/>
              </w:rPr>
            </w:pPr>
            <w:r w:rsidRPr="00020881">
              <w:rPr>
                <w:color w:val="000000"/>
              </w:rPr>
              <w:t>NA</w:t>
            </w:r>
          </w:p>
        </w:tc>
        <w:tc>
          <w:tcPr>
            <w:tcW w:w="477" w:type="pct"/>
            <w:tcBorders>
              <w:left w:val="nil"/>
              <w:right w:val="nil"/>
            </w:tcBorders>
            <w:shd w:val="clear" w:color="auto" w:fill="auto"/>
          </w:tcPr>
          <w:p w14:paraId="34A68DCC" w14:textId="77777777" w:rsidR="00D1649B" w:rsidRPr="00020881" w:rsidRDefault="00D1649B" w:rsidP="00020881">
            <w:pPr>
              <w:pStyle w:val="Tabletext"/>
              <w:tabs>
                <w:tab w:val="decimal" w:pos="839"/>
              </w:tabs>
              <w:rPr>
                <w:color w:val="000000"/>
              </w:rPr>
            </w:pPr>
            <w:r w:rsidRPr="00020881">
              <w:rPr>
                <w:color w:val="000000"/>
              </w:rPr>
              <w:t>NA</w:t>
            </w:r>
          </w:p>
        </w:tc>
        <w:tc>
          <w:tcPr>
            <w:tcW w:w="452" w:type="pct"/>
            <w:tcBorders>
              <w:left w:val="nil"/>
              <w:right w:val="nil"/>
            </w:tcBorders>
            <w:shd w:val="clear" w:color="auto" w:fill="auto"/>
          </w:tcPr>
          <w:p w14:paraId="749A992F" w14:textId="77777777" w:rsidR="00D1649B" w:rsidRPr="002F4950" w:rsidRDefault="00D1649B" w:rsidP="00020881">
            <w:pPr>
              <w:pStyle w:val="Tabletext"/>
              <w:tabs>
                <w:tab w:val="decimal" w:pos="839"/>
              </w:tabs>
              <w:rPr>
                <w:color w:val="000000"/>
              </w:rPr>
            </w:pPr>
            <w:r w:rsidRPr="002F4950">
              <w:rPr>
                <w:color w:val="000000"/>
              </w:rPr>
              <w:t>29,123</w:t>
            </w:r>
          </w:p>
        </w:tc>
        <w:tc>
          <w:tcPr>
            <w:tcW w:w="453" w:type="pct"/>
            <w:tcBorders>
              <w:left w:val="nil"/>
              <w:right w:val="nil"/>
            </w:tcBorders>
            <w:shd w:val="clear" w:color="auto" w:fill="auto"/>
          </w:tcPr>
          <w:p w14:paraId="69F38440" w14:textId="77777777" w:rsidR="00D1649B" w:rsidRPr="002F4950" w:rsidRDefault="00D1649B" w:rsidP="00020881">
            <w:pPr>
              <w:pStyle w:val="Tabletext"/>
              <w:tabs>
                <w:tab w:val="decimal" w:pos="839"/>
              </w:tabs>
              <w:rPr>
                <w:color w:val="000000"/>
              </w:rPr>
            </w:pPr>
            <w:r w:rsidRPr="002F4950">
              <w:rPr>
                <w:color w:val="000000"/>
              </w:rPr>
              <w:t>NA</w:t>
            </w:r>
          </w:p>
        </w:tc>
        <w:tc>
          <w:tcPr>
            <w:tcW w:w="42" w:type="pct"/>
            <w:tcBorders>
              <w:left w:val="nil"/>
              <w:right w:val="nil"/>
            </w:tcBorders>
          </w:tcPr>
          <w:p w14:paraId="3E2585E8" w14:textId="77777777" w:rsidR="00D1649B" w:rsidRPr="00020881" w:rsidRDefault="00D1649B" w:rsidP="00020881">
            <w:pPr>
              <w:pStyle w:val="Tabletext"/>
              <w:tabs>
                <w:tab w:val="decimal" w:pos="839"/>
              </w:tabs>
              <w:rPr>
                <w:color w:val="000000"/>
              </w:rPr>
            </w:pPr>
          </w:p>
        </w:tc>
        <w:tc>
          <w:tcPr>
            <w:tcW w:w="433" w:type="pct"/>
            <w:tcBorders>
              <w:left w:val="nil"/>
              <w:right w:val="nil"/>
            </w:tcBorders>
          </w:tcPr>
          <w:p w14:paraId="408EFC62" w14:textId="77777777" w:rsidR="00D1649B" w:rsidRPr="00020881" w:rsidRDefault="00D1649B" w:rsidP="00020881">
            <w:pPr>
              <w:pStyle w:val="Tabletext"/>
              <w:tabs>
                <w:tab w:val="decimal" w:pos="839"/>
              </w:tabs>
              <w:rPr>
                <w:color w:val="000000"/>
              </w:rPr>
            </w:pPr>
            <w:r w:rsidRPr="00020881">
              <w:rPr>
                <w:color w:val="000000"/>
              </w:rPr>
              <w:t>28,326</w:t>
            </w:r>
          </w:p>
        </w:tc>
        <w:tc>
          <w:tcPr>
            <w:tcW w:w="399" w:type="pct"/>
            <w:tcBorders>
              <w:left w:val="nil"/>
              <w:right w:val="nil"/>
            </w:tcBorders>
          </w:tcPr>
          <w:p w14:paraId="4875130B" w14:textId="77777777" w:rsidR="00D1649B" w:rsidRPr="00020881" w:rsidRDefault="00D1649B" w:rsidP="00020881">
            <w:pPr>
              <w:pStyle w:val="Tabletext"/>
              <w:tabs>
                <w:tab w:val="decimal" w:pos="839"/>
              </w:tabs>
              <w:rPr>
                <w:color w:val="000000"/>
              </w:rPr>
            </w:pPr>
            <w:r w:rsidRPr="00020881">
              <w:rPr>
                <w:color w:val="000000"/>
              </w:rPr>
              <w:t>NA</w:t>
            </w:r>
          </w:p>
        </w:tc>
        <w:tc>
          <w:tcPr>
            <w:tcW w:w="31" w:type="pct"/>
            <w:tcBorders>
              <w:left w:val="nil"/>
              <w:right w:val="nil"/>
            </w:tcBorders>
          </w:tcPr>
          <w:p w14:paraId="4E6865DC" w14:textId="77777777" w:rsidR="00D1649B" w:rsidRPr="00020881" w:rsidRDefault="00D1649B" w:rsidP="00020881">
            <w:pPr>
              <w:pStyle w:val="Tabletext"/>
              <w:tabs>
                <w:tab w:val="decimal" w:pos="839"/>
              </w:tabs>
              <w:rPr>
                <w:color w:val="000000"/>
              </w:rPr>
            </w:pPr>
          </w:p>
        </w:tc>
        <w:tc>
          <w:tcPr>
            <w:tcW w:w="413" w:type="pct"/>
            <w:tcBorders>
              <w:left w:val="nil"/>
              <w:right w:val="nil"/>
            </w:tcBorders>
          </w:tcPr>
          <w:p w14:paraId="16189319" w14:textId="77777777" w:rsidR="00D1649B" w:rsidRPr="00020881" w:rsidRDefault="00D1649B" w:rsidP="00020881">
            <w:pPr>
              <w:pStyle w:val="Tabletext"/>
              <w:tabs>
                <w:tab w:val="decimal" w:pos="839"/>
              </w:tabs>
              <w:rPr>
                <w:color w:val="000000"/>
              </w:rPr>
            </w:pPr>
            <w:r w:rsidRPr="00020881">
              <w:rPr>
                <w:color w:val="000000"/>
              </w:rPr>
              <w:t>28,034</w:t>
            </w:r>
          </w:p>
        </w:tc>
        <w:tc>
          <w:tcPr>
            <w:tcW w:w="446" w:type="pct"/>
            <w:tcBorders>
              <w:left w:val="nil"/>
              <w:right w:val="nil"/>
            </w:tcBorders>
          </w:tcPr>
          <w:p w14:paraId="47CFE852" w14:textId="77777777" w:rsidR="00D1649B" w:rsidRPr="00020881" w:rsidRDefault="00D1649B" w:rsidP="00020881">
            <w:pPr>
              <w:pStyle w:val="Tabletext"/>
              <w:tabs>
                <w:tab w:val="decimal" w:pos="839"/>
              </w:tabs>
              <w:rPr>
                <w:color w:val="000000"/>
              </w:rPr>
            </w:pPr>
            <w:r w:rsidRPr="00020881">
              <w:rPr>
                <w:color w:val="000000"/>
              </w:rPr>
              <w:t>NA</w:t>
            </w:r>
          </w:p>
        </w:tc>
      </w:tr>
      <w:tr w:rsidR="00D1649B" w:rsidRPr="002F4950" w14:paraId="1829F486" w14:textId="77777777" w:rsidTr="00757E4D">
        <w:trPr>
          <w:trHeight w:val="20"/>
        </w:trPr>
        <w:tc>
          <w:tcPr>
            <w:tcW w:w="1407" w:type="pct"/>
            <w:tcBorders>
              <w:left w:val="nil"/>
              <w:right w:val="nil"/>
            </w:tcBorders>
            <w:shd w:val="clear" w:color="auto" w:fill="D9D9D9"/>
            <w:vAlign w:val="bottom"/>
          </w:tcPr>
          <w:p w14:paraId="24856D9D" w14:textId="24525CC5" w:rsidR="00D1649B" w:rsidRPr="002F4950" w:rsidRDefault="00D1649B" w:rsidP="00020881">
            <w:pPr>
              <w:pStyle w:val="Tabletext"/>
            </w:pPr>
            <w:r w:rsidRPr="002F4950">
              <w:rPr>
                <w:b/>
                <w:bCs/>
              </w:rPr>
              <w:t>Total Burden Hours</w:t>
            </w:r>
          </w:p>
        </w:tc>
        <w:tc>
          <w:tcPr>
            <w:tcW w:w="447" w:type="pct"/>
            <w:tcBorders>
              <w:left w:val="nil"/>
              <w:right w:val="nil"/>
            </w:tcBorders>
            <w:shd w:val="clear" w:color="auto" w:fill="D9D9D9"/>
          </w:tcPr>
          <w:p w14:paraId="2DCAEB57" w14:textId="77777777" w:rsidR="00D1649B" w:rsidRPr="00020881" w:rsidRDefault="00D1649B" w:rsidP="00020881">
            <w:pPr>
              <w:pStyle w:val="Tabletext"/>
              <w:tabs>
                <w:tab w:val="decimal" w:pos="839"/>
              </w:tabs>
              <w:rPr>
                <w:color w:val="000000"/>
              </w:rPr>
            </w:pPr>
          </w:p>
        </w:tc>
        <w:tc>
          <w:tcPr>
            <w:tcW w:w="477" w:type="pct"/>
            <w:tcBorders>
              <w:left w:val="nil"/>
              <w:right w:val="nil"/>
            </w:tcBorders>
            <w:shd w:val="clear" w:color="auto" w:fill="D9D9D9"/>
          </w:tcPr>
          <w:p w14:paraId="5CB33122" w14:textId="77777777" w:rsidR="00D1649B" w:rsidRPr="00020881" w:rsidRDefault="00D1649B" w:rsidP="00020881">
            <w:pPr>
              <w:pStyle w:val="Tabletext"/>
              <w:tabs>
                <w:tab w:val="decimal" w:pos="839"/>
              </w:tabs>
              <w:rPr>
                <w:color w:val="000000"/>
              </w:rPr>
            </w:pPr>
          </w:p>
        </w:tc>
        <w:tc>
          <w:tcPr>
            <w:tcW w:w="452" w:type="pct"/>
            <w:tcBorders>
              <w:left w:val="nil"/>
              <w:right w:val="nil"/>
            </w:tcBorders>
            <w:shd w:val="clear" w:color="auto" w:fill="D9D9D9"/>
            <w:vAlign w:val="bottom"/>
          </w:tcPr>
          <w:p w14:paraId="6170DEF5" w14:textId="77777777" w:rsidR="00D1649B" w:rsidRPr="002F4950" w:rsidRDefault="00D1649B" w:rsidP="00020881">
            <w:pPr>
              <w:pStyle w:val="Tabletext"/>
              <w:tabs>
                <w:tab w:val="decimal" w:pos="839"/>
              </w:tabs>
              <w:rPr>
                <w:color w:val="000000"/>
              </w:rPr>
            </w:pPr>
          </w:p>
        </w:tc>
        <w:tc>
          <w:tcPr>
            <w:tcW w:w="453" w:type="pct"/>
            <w:tcBorders>
              <w:left w:val="nil"/>
              <w:right w:val="nil"/>
            </w:tcBorders>
            <w:shd w:val="clear" w:color="auto" w:fill="D9D9D9"/>
            <w:vAlign w:val="bottom"/>
          </w:tcPr>
          <w:p w14:paraId="422655A3" w14:textId="77777777" w:rsidR="00D1649B" w:rsidRPr="002F4950" w:rsidRDefault="00D1649B" w:rsidP="00020881">
            <w:pPr>
              <w:pStyle w:val="Tabletext"/>
              <w:tabs>
                <w:tab w:val="decimal" w:pos="839"/>
              </w:tabs>
              <w:rPr>
                <w:color w:val="000000"/>
              </w:rPr>
            </w:pPr>
          </w:p>
        </w:tc>
        <w:tc>
          <w:tcPr>
            <w:tcW w:w="42" w:type="pct"/>
            <w:tcBorders>
              <w:left w:val="nil"/>
              <w:right w:val="nil"/>
            </w:tcBorders>
            <w:shd w:val="clear" w:color="auto" w:fill="D9D9D9"/>
          </w:tcPr>
          <w:p w14:paraId="53B038FD" w14:textId="77777777" w:rsidR="00D1649B" w:rsidRPr="00020881" w:rsidRDefault="00D1649B" w:rsidP="00020881">
            <w:pPr>
              <w:pStyle w:val="Tabletext"/>
              <w:tabs>
                <w:tab w:val="decimal" w:pos="839"/>
              </w:tabs>
              <w:rPr>
                <w:color w:val="000000"/>
              </w:rPr>
            </w:pPr>
          </w:p>
        </w:tc>
        <w:tc>
          <w:tcPr>
            <w:tcW w:w="433" w:type="pct"/>
            <w:tcBorders>
              <w:left w:val="nil"/>
              <w:right w:val="nil"/>
            </w:tcBorders>
            <w:shd w:val="clear" w:color="auto" w:fill="D9D9D9"/>
            <w:vAlign w:val="bottom"/>
          </w:tcPr>
          <w:p w14:paraId="2A871588" w14:textId="77777777" w:rsidR="00D1649B" w:rsidRPr="00020881" w:rsidRDefault="00D1649B" w:rsidP="00020881">
            <w:pPr>
              <w:pStyle w:val="Tabletext"/>
              <w:tabs>
                <w:tab w:val="decimal" w:pos="839"/>
              </w:tabs>
              <w:rPr>
                <w:color w:val="000000"/>
              </w:rPr>
            </w:pPr>
          </w:p>
        </w:tc>
        <w:tc>
          <w:tcPr>
            <w:tcW w:w="399" w:type="pct"/>
            <w:tcBorders>
              <w:left w:val="nil"/>
              <w:right w:val="nil"/>
            </w:tcBorders>
            <w:shd w:val="clear" w:color="auto" w:fill="D9D9D9"/>
            <w:vAlign w:val="bottom"/>
          </w:tcPr>
          <w:p w14:paraId="1B51D129" w14:textId="77777777" w:rsidR="00D1649B" w:rsidRPr="002F4950" w:rsidRDefault="00D1649B" w:rsidP="00020881">
            <w:pPr>
              <w:pStyle w:val="Tabletext"/>
              <w:tabs>
                <w:tab w:val="decimal" w:pos="839"/>
              </w:tabs>
              <w:rPr>
                <w:color w:val="000000"/>
              </w:rPr>
            </w:pPr>
          </w:p>
        </w:tc>
        <w:tc>
          <w:tcPr>
            <w:tcW w:w="31" w:type="pct"/>
            <w:tcBorders>
              <w:left w:val="nil"/>
              <w:right w:val="nil"/>
            </w:tcBorders>
            <w:shd w:val="clear" w:color="auto" w:fill="D9D9D9"/>
          </w:tcPr>
          <w:p w14:paraId="2CD1C1B3" w14:textId="77777777" w:rsidR="00D1649B" w:rsidRPr="00020881" w:rsidRDefault="00D1649B" w:rsidP="00020881">
            <w:pPr>
              <w:pStyle w:val="Tabletext"/>
              <w:tabs>
                <w:tab w:val="decimal" w:pos="839"/>
              </w:tabs>
              <w:rPr>
                <w:color w:val="000000"/>
              </w:rPr>
            </w:pPr>
          </w:p>
        </w:tc>
        <w:tc>
          <w:tcPr>
            <w:tcW w:w="413" w:type="pct"/>
            <w:tcBorders>
              <w:left w:val="nil"/>
              <w:right w:val="nil"/>
            </w:tcBorders>
            <w:shd w:val="clear" w:color="auto" w:fill="D9D9D9"/>
            <w:vAlign w:val="bottom"/>
          </w:tcPr>
          <w:p w14:paraId="0600C586" w14:textId="77777777" w:rsidR="00D1649B" w:rsidRPr="002F4950" w:rsidRDefault="00D1649B" w:rsidP="00020881">
            <w:pPr>
              <w:pStyle w:val="Tabletext"/>
              <w:tabs>
                <w:tab w:val="decimal" w:pos="839"/>
              </w:tabs>
              <w:rPr>
                <w:color w:val="000000"/>
              </w:rPr>
            </w:pPr>
          </w:p>
        </w:tc>
        <w:tc>
          <w:tcPr>
            <w:tcW w:w="446" w:type="pct"/>
            <w:tcBorders>
              <w:left w:val="nil"/>
              <w:right w:val="nil"/>
            </w:tcBorders>
            <w:shd w:val="clear" w:color="auto" w:fill="D9D9D9"/>
            <w:vAlign w:val="bottom"/>
          </w:tcPr>
          <w:p w14:paraId="66A662D2" w14:textId="77777777" w:rsidR="00D1649B" w:rsidRPr="002F4950" w:rsidRDefault="00D1649B" w:rsidP="00020881">
            <w:pPr>
              <w:pStyle w:val="Tabletext"/>
              <w:tabs>
                <w:tab w:val="decimal" w:pos="839"/>
              </w:tabs>
              <w:rPr>
                <w:color w:val="000000"/>
              </w:rPr>
            </w:pPr>
          </w:p>
        </w:tc>
      </w:tr>
      <w:tr w:rsidR="00D1649B" w:rsidRPr="002F4950" w14:paraId="59964598" w14:textId="77777777" w:rsidTr="00757E4D">
        <w:trPr>
          <w:trHeight w:val="20"/>
        </w:trPr>
        <w:tc>
          <w:tcPr>
            <w:tcW w:w="1407" w:type="pct"/>
            <w:tcBorders>
              <w:left w:val="nil"/>
              <w:right w:val="nil"/>
            </w:tcBorders>
          </w:tcPr>
          <w:p w14:paraId="1C96712E" w14:textId="77777777" w:rsidR="00D1649B" w:rsidRPr="002F4950" w:rsidRDefault="00D1649B" w:rsidP="00020881">
            <w:pPr>
              <w:pStyle w:val="Tabletext"/>
            </w:pPr>
            <w:r w:rsidRPr="002F4950">
              <w:t>Private sector</w:t>
            </w:r>
          </w:p>
        </w:tc>
        <w:tc>
          <w:tcPr>
            <w:tcW w:w="447" w:type="pct"/>
            <w:tcBorders>
              <w:left w:val="nil"/>
              <w:right w:val="nil"/>
            </w:tcBorders>
          </w:tcPr>
          <w:p w14:paraId="5280A38A" w14:textId="77777777" w:rsidR="00D1649B" w:rsidRPr="00020881" w:rsidRDefault="00D1649B" w:rsidP="00020881">
            <w:pPr>
              <w:pStyle w:val="Tabletext"/>
              <w:tabs>
                <w:tab w:val="decimal" w:pos="839"/>
              </w:tabs>
              <w:rPr>
                <w:color w:val="000000"/>
              </w:rPr>
            </w:pPr>
            <w:r w:rsidRPr="00020881">
              <w:rPr>
                <w:color w:val="000000"/>
              </w:rPr>
              <w:t>NA</w:t>
            </w:r>
          </w:p>
        </w:tc>
        <w:tc>
          <w:tcPr>
            <w:tcW w:w="477" w:type="pct"/>
            <w:tcBorders>
              <w:left w:val="nil"/>
              <w:right w:val="nil"/>
            </w:tcBorders>
          </w:tcPr>
          <w:p w14:paraId="2C0EB6F5" w14:textId="77777777" w:rsidR="00D1649B" w:rsidRPr="00020881" w:rsidRDefault="00D1649B" w:rsidP="00020881">
            <w:pPr>
              <w:pStyle w:val="Tabletext"/>
              <w:tabs>
                <w:tab w:val="decimal" w:pos="839"/>
              </w:tabs>
              <w:rPr>
                <w:color w:val="000000"/>
              </w:rPr>
            </w:pPr>
            <w:r w:rsidRPr="00020881">
              <w:rPr>
                <w:color w:val="000000"/>
              </w:rPr>
              <w:t>NA</w:t>
            </w:r>
          </w:p>
        </w:tc>
        <w:tc>
          <w:tcPr>
            <w:tcW w:w="452" w:type="pct"/>
            <w:tcBorders>
              <w:left w:val="nil"/>
              <w:right w:val="nil"/>
            </w:tcBorders>
          </w:tcPr>
          <w:p w14:paraId="4B8D95F7" w14:textId="77777777" w:rsidR="00D1649B" w:rsidRPr="002F4950" w:rsidRDefault="00D1649B" w:rsidP="00020881">
            <w:pPr>
              <w:pStyle w:val="Tabletext"/>
              <w:tabs>
                <w:tab w:val="decimal" w:pos="839"/>
              </w:tabs>
              <w:rPr>
                <w:color w:val="000000"/>
              </w:rPr>
            </w:pPr>
            <w:r w:rsidRPr="002F4950">
              <w:rPr>
                <w:color w:val="000000"/>
              </w:rPr>
              <w:t>NA</w:t>
            </w:r>
          </w:p>
        </w:tc>
        <w:tc>
          <w:tcPr>
            <w:tcW w:w="453" w:type="pct"/>
            <w:tcBorders>
              <w:left w:val="nil"/>
              <w:right w:val="nil"/>
            </w:tcBorders>
          </w:tcPr>
          <w:p w14:paraId="11BF1114" w14:textId="77777777" w:rsidR="00D1649B" w:rsidRPr="002F4950" w:rsidRDefault="00D1649B" w:rsidP="00020881">
            <w:pPr>
              <w:pStyle w:val="Tabletext"/>
              <w:tabs>
                <w:tab w:val="decimal" w:pos="839"/>
              </w:tabs>
              <w:rPr>
                <w:color w:val="000000"/>
              </w:rPr>
            </w:pPr>
            <w:r w:rsidRPr="002F4950">
              <w:rPr>
                <w:color w:val="000000"/>
              </w:rPr>
              <w:t>5,683</w:t>
            </w:r>
          </w:p>
        </w:tc>
        <w:tc>
          <w:tcPr>
            <w:tcW w:w="42" w:type="pct"/>
            <w:tcBorders>
              <w:left w:val="nil"/>
              <w:right w:val="nil"/>
            </w:tcBorders>
          </w:tcPr>
          <w:p w14:paraId="69FEF8C4" w14:textId="77777777" w:rsidR="00D1649B" w:rsidRPr="00020881" w:rsidRDefault="00D1649B" w:rsidP="00020881">
            <w:pPr>
              <w:pStyle w:val="Tabletext"/>
              <w:tabs>
                <w:tab w:val="decimal" w:pos="839"/>
              </w:tabs>
              <w:rPr>
                <w:color w:val="000000"/>
              </w:rPr>
            </w:pPr>
          </w:p>
        </w:tc>
        <w:tc>
          <w:tcPr>
            <w:tcW w:w="433" w:type="pct"/>
            <w:tcBorders>
              <w:left w:val="nil"/>
              <w:right w:val="nil"/>
            </w:tcBorders>
          </w:tcPr>
          <w:p w14:paraId="759A627F" w14:textId="77777777" w:rsidR="00D1649B" w:rsidRPr="00020881" w:rsidRDefault="00D1649B" w:rsidP="00020881">
            <w:pPr>
              <w:pStyle w:val="Tabletext"/>
              <w:tabs>
                <w:tab w:val="decimal" w:pos="839"/>
              </w:tabs>
              <w:rPr>
                <w:color w:val="000000"/>
              </w:rPr>
            </w:pPr>
            <w:r w:rsidRPr="00020881">
              <w:rPr>
                <w:color w:val="000000"/>
              </w:rPr>
              <w:t>NA</w:t>
            </w:r>
          </w:p>
        </w:tc>
        <w:tc>
          <w:tcPr>
            <w:tcW w:w="399" w:type="pct"/>
            <w:tcBorders>
              <w:left w:val="nil"/>
              <w:right w:val="nil"/>
            </w:tcBorders>
          </w:tcPr>
          <w:p w14:paraId="3EC1A689" w14:textId="77777777" w:rsidR="00D1649B" w:rsidRPr="00020881" w:rsidRDefault="00D1649B" w:rsidP="00020881">
            <w:pPr>
              <w:pStyle w:val="Tabletext"/>
              <w:tabs>
                <w:tab w:val="decimal" w:pos="839"/>
              </w:tabs>
              <w:rPr>
                <w:color w:val="000000"/>
              </w:rPr>
            </w:pPr>
            <w:r w:rsidRPr="00020881">
              <w:rPr>
                <w:color w:val="000000"/>
              </w:rPr>
              <w:t>5,683</w:t>
            </w:r>
          </w:p>
        </w:tc>
        <w:tc>
          <w:tcPr>
            <w:tcW w:w="31" w:type="pct"/>
            <w:tcBorders>
              <w:left w:val="nil"/>
              <w:right w:val="nil"/>
            </w:tcBorders>
          </w:tcPr>
          <w:p w14:paraId="261EAE1D" w14:textId="77777777" w:rsidR="00D1649B" w:rsidRPr="00020881" w:rsidRDefault="00D1649B" w:rsidP="00020881">
            <w:pPr>
              <w:pStyle w:val="Tabletext"/>
              <w:tabs>
                <w:tab w:val="decimal" w:pos="839"/>
              </w:tabs>
              <w:rPr>
                <w:color w:val="000000"/>
              </w:rPr>
            </w:pPr>
          </w:p>
        </w:tc>
        <w:tc>
          <w:tcPr>
            <w:tcW w:w="413" w:type="pct"/>
            <w:tcBorders>
              <w:left w:val="nil"/>
              <w:right w:val="nil"/>
            </w:tcBorders>
          </w:tcPr>
          <w:p w14:paraId="020A47EF" w14:textId="77777777" w:rsidR="00D1649B" w:rsidRPr="00020881" w:rsidRDefault="00D1649B" w:rsidP="00020881">
            <w:pPr>
              <w:pStyle w:val="Tabletext"/>
              <w:tabs>
                <w:tab w:val="decimal" w:pos="839"/>
              </w:tabs>
              <w:rPr>
                <w:color w:val="000000"/>
              </w:rPr>
            </w:pPr>
            <w:r w:rsidRPr="00020881">
              <w:rPr>
                <w:color w:val="000000"/>
              </w:rPr>
              <w:t>NA</w:t>
            </w:r>
          </w:p>
        </w:tc>
        <w:tc>
          <w:tcPr>
            <w:tcW w:w="446" w:type="pct"/>
            <w:tcBorders>
              <w:left w:val="nil"/>
              <w:right w:val="nil"/>
            </w:tcBorders>
          </w:tcPr>
          <w:p w14:paraId="5F76548B" w14:textId="77777777" w:rsidR="00D1649B" w:rsidRPr="00020881" w:rsidRDefault="00D1649B" w:rsidP="00020881">
            <w:pPr>
              <w:pStyle w:val="Tabletext"/>
              <w:tabs>
                <w:tab w:val="decimal" w:pos="839"/>
              </w:tabs>
              <w:rPr>
                <w:color w:val="000000"/>
              </w:rPr>
            </w:pPr>
            <w:r w:rsidRPr="00020881">
              <w:rPr>
                <w:color w:val="000000"/>
              </w:rPr>
              <w:t>5,510</w:t>
            </w:r>
          </w:p>
        </w:tc>
      </w:tr>
      <w:tr w:rsidR="00D1649B" w:rsidRPr="002F4950" w14:paraId="3FA784C1" w14:textId="77777777" w:rsidTr="00757E4D">
        <w:trPr>
          <w:trHeight w:val="20"/>
        </w:trPr>
        <w:tc>
          <w:tcPr>
            <w:tcW w:w="1407" w:type="pct"/>
            <w:tcBorders>
              <w:left w:val="nil"/>
              <w:right w:val="nil"/>
            </w:tcBorders>
          </w:tcPr>
          <w:p w14:paraId="74F8B4AD" w14:textId="77777777" w:rsidR="00D1649B" w:rsidRPr="002F4950" w:rsidRDefault="00D1649B" w:rsidP="00020881">
            <w:pPr>
              <w:pStyle w:val="Tabletext"/>
            </w:pPr>
            <w:r w:rsidRPr="002F4950">
              <w:t>Federal government</w:t>
            </w:r>
          </w:p>
        </w:tc>
        <w:tc>
          <w:tcPr>
            <w:tcW w:w="447" w:type="pct"/>
            <w:tcBorders>
              <w:left w:val="nil"/>
              <w:right w:val="nil"/>
            </w:tcBorders>
          </w:tcPr>
          <w:p w14:paraId="04385699" w14:textId="77777777" w:rsidR="00D1649B" w:rsidRPr="00020881" w:rsidRDefault="00D1649B" w:rsidP="00020881">
            <w:pPr>
              <w:pStyle w:val="Tabletext"/>
              <w:tabs>
                <w:tab w:val="decimal" w:pos="839"/>
              </w:tabs>
              <w:rPr>
                <w:color w:val="000000"/>
              </w:rPr>
            </w:pPr>
            <w:r w:rsidRPr="00020881">
              <w:rPr>
                <w:color w:val="000000"/>
              </w:rPr>
              <w:t>NA</w:t>
            </w:r>
          </w:p>
        </w:tc>
        <w:tc>
          <w:tcPr>
            <w:tcW w:w="477" w:type="pct"/>
            <w:tcBorders>
              <w:left w:val="nil"/>
              <w:right w:val="nil"/>
            </w:tcBorders>
          </w:tcPr>
          <w:p w14:paraId="005EE7E7" w14:textId="77777777" w:rsidR="00D1649B" w:rsidRPr="00020881" w:rsidRDefault="00D1649B" w:rsidP="00020881">
            <w:pPr>
              <w:pStyle w:val="Tabletext"/>
              <w:tabs>
                <w:tab w:val="decimal" w:pos="839"/>
              </w:tabs>
              <w:rPr>
                <w:color w:val="000000"/>
              </w:rPr>
            </w:pPr>
            <w:r w:rsidRPr="00020881">
              <w:rPr>
                <w:color w:val="000000"/>
              </w:rPr>
              <w:t>NA</w:t>
            </w:r>
          </w:p>
        </w:tc>
        <w:tc>
          <w:tcPr>
            <w:tcW w:w="452" w:type="pct"/>
            <w:tcBorders>
              <w:left w:val="nil"/>
              <w:right w:val="nil"/>
            </w:tcBorders>
          </w:tcPr>
          <w:p w14:paraId="53F344DC" w14:textId="77777777" w:rsidR="00D1649B" w:rsidRPr="002F4950" w:rsidRDefault="00D1649B" w:rsidP="00020881">
            <w:pPr>
              <w:pStyle w:val="Tabletext"/>
              <w:tabs>
                <w:tab w:val="decimal" w:pos="839"/>
              </w:tabs>
              <w:rPr>
                <w:color w:val="000000"/>
              </w:rPr>
            </w:pPr>
            <w:r w:rsidRPr="002F4950">
              <w:rPr>
                <w:color w:val="000000"/>
              </w:rPr>
              <w:t>NA</w:t>
            </w:r>
          </w:p>
        </w:tc>
        <w:tc>
          <w:tcPr>
            <w:tcW w:w="453" w:type="pct"/>
            <w:tcBorders>
              <w:left w:val="nil"/>
              <w:right w:val="nil"/>
            </w:tcBorders>
          </w:tcPr>
          <w:p w14:paraId="36A591C0" w14:textId="77777777" w:rsidR="00D1649B" w:rsidRPr="002F4950" w:rsidRDefault="00D1649B" w:rsidP="00020881">
            <w:pPr>
              <w:pStyle w:val="Tabletext"/>
              <w:tabs>
                <w:tab w:val="decimal" w:pos="839"/>
              </w:tabs>
              <w:rPr>
                <w:color w:val="000000"/>
              </w:rPr>
            </w:pPr>
            <w:r w:rsidRPr="002F4950">
              <w:rPr>
                <w:color w:val="000000"/>
              </w:rPr>
              <w:t>394</w:t>
            </w:r>
          </w:p>
        </w:tc>
        <w:tc>
          <w:tcPr>
            <w:tcW w:w="42" w:type="pct"/>
            <w:tcBorders>
              <w:left w:val="nil"/>
              <w:right w:val="nil"/>
            </w:tcBorders>
          </w:tcPr>
          <w:p w14:paraId="08D55536" w14:textId="77777777" w:rsidR="00D1649B" w:rsidRPr="00020881" w:rsidRDefault="00D1649B" w:rsidP="00020881">
            <w:pPr>
              <w:pStyle w:val="Tabletext"/>
              <w:tabs>
                <w:tab w:val="decimal" w:pos="839"/>
              </w:tabs>
              <w:rPr>
                <w:color w:val="000000"/>
              </w:rPr>
            </w:pPr>
          </w:p>
        </w:tc>
        <w:tc>
          <w:tcPr>
            <w:tcW w:w="433" w:type="pct"/>
            <w:tcBorders>
              <w:left w:val="nil"/>
              <w:right w:val="nil"/>
            </w:tcBorders>
          </w:tcPr>
          <w:p w14:paraId="7B329FA7" w14:textId="77777777" w:rsidR="00D1649B" w:rsidRPr="00020881" w:rsidRDefault="00D1649B" w:rsidP="00020881">
            <w:pPr>
              <w:pStyle w:val="Tabletext"/>
              <w:tabs>
                <w:tab w:val="decimal" w:pos="839"/>
              </w:tabs>
              <w:rPr>
                <w:color w:val="000000"/>
              </w:rPr>
            </w:pPr>
            <w:r w:rsidRPr="00020881">
              <w:rPr>
                <w:color w:val="000000"/>
              </w:rPr>
              <w:t>NA</w:t>
            </w:r>
          </w:p>
        </w:tc>
        <w:tc>
          <w:tcPr>
            <w:tcW w:w="399" w:type="pct"/>
            <w:tcBorders>
              <w:left w:val="nil"/>
              <w:right w:val="nil"/>
            </w:tcBorders>
          </w:tcPr>
          <w:p w14:paraId="6023BBDB" w14:textId="77777777" w:rsidR="00D1649B" w:rsidRPr="00020881" w:rsidRDefault="00D1649B" w:rsidP="00020881">
            <w:pPr>
              <w:pStyle w:val="Tabletext"/>
              <w:tabs>
                <w:tab w:val="decimal" w:pos="839"/>
              </w:tabs>
              <w:rPr>
                <w:color w:val="000000"/>
              </w:rPr>
            </w:pPr>
            <w:r w:rsidRPr="00020881">
              <w:rPr>
                <w:color w:val="000000"/>
              </w:rPr>
              <w:t>394</w:t>
            </w:r>
          </w:p>
        </w:tc>
        <w:tc>
          <w:tcPr>
            <w:tcW w:w="31" w:type="pct"/>
            <w:tcBorders>
              <w:left w:val="nil"/>
              <w:right w:val="nil"/>
            </w:tcBorders>
          </w:tcPr>
          <w:p w14:paraId="55EAB9DE" w14:textId="77777777" w:rsidR="00D1649B" w:rsidRPr="00020881" w:rsidRDefault="00D1649B" w:rsidP="00020881">
            <w:pPr>
              <w:pStyle w:val="Tabletext"/>
              <w:tabs>
                <w:tab w:val="decimal" w:pos="839"/>
              </w:tabs>
              <w:rPr>
                <w:color w:val="000000"/>
              </w:rPr>
            </w:pPr>
          </w:p>
        </w:tc>
        <w:tc>
          <w:tcPr>
            <w:tcW w:w="413" w:type="pct"/>
            <w:tcBorders>
              <w:left w:val="nil"/>
              <w:right w:val="nil"/>
            </w:tcBorders>
          </w:tcPr>
          <w:p w14:paraId="28E95669" w14:textId="77777777" w:rsidR="00D1649B" w:rsidRPr="00020881" w:rsidRDefault="00D1649B" w:rsidP="00020881">
            <w:pPr>
              <w:pStyle w:val="Tabletext"/>
              <w:tabs>
                <w:tab w:val="decimal" w:pos="839"/>
              </w:tabs>
              <w:rPr>
                <w:color w:val="000000"/>
              </w:rPr>
            </w:pPr>
            <w:r w:rsidRPr="00020881">
              <w:rPr>
                <w:color w:val="000000"/>
              </w:rPr>
              <w:t>NA</w:t>
            </w:r>
          </w:p>
        </w:tc>
        <w:tc>
          <w:tcPr>
            <w:tcW w:w="446" w:type="pct"/>
            <w:tcBorders>
              <w:left w:val="nil"/>
              <w:right w:val="nil"/>
            </w:tcBorders>
          </w:tcPr>
          <w:p w14:paraId="1AA4CF0A" w14:textId="77777777" w:rsidR="00D1649B" w:rsidRPr="00020881" w:rsidRDefault="00D1649B" w:rsidP="00020881">
            <w:pPr>
              <w:pStyle w:val="Tabletext"/>
              <w:tabs>
                <w:tab w:val="decimal" w:pos="839"/>
              </w:tabs>
              <w:rPr>
                <w:color w:val="000000"/>
              </w:rPr>
            </w:pPr>
            <w:r w:rsidRPr="00020881">
              <w:rPr>
                <w:color w:val="000000"/>
              </w:rPr>
              <w:t>383</w:t>
            </w:r>
          </w:p>
        </w:tc>
      </w:tr>
    </w:tbl>
    <w:p w14:paraId="31EF51BD" w14:textId="77777777" w:rsidR="00757E4D" w:rsidRPr="00757E4D" w:rsidRDefault="00757E4D" w:rsidP="00757E4D">
      <w:pPr>
        <w:jc w:val="right"/>
        <w:rPr>
          <w:rFonts w:ascii="Arial" w:hAnsi="Arial" w:cs="Arial"/>
          <w:sz w:val="18"/>
        </w:rPr>
      </w:pPr>
      <w:r w:rsidRPr="00757E4D">
        <w:rPr>
          <w:rFonts w:ascii="Arial" w:hAnsi="Arial" w:cs="Arial"/>
          <w:sz w:val="18"/>
        </w:rPr>
        <w:t>(continued)</w:t>
      </w:r>
    </w:p>
    <w:p w14:paraId="451F9E4B" w14:textId="77777777" w:rsidR="00757E4D" w:rsidRPr="002F4950" w:rsidRDefault="00757E4D" w:rsidP="00757E4D">
      <w:pPr>
        <w:pStyle w:val="Exhibitcontinued"/>
      </w:pPr>
      <w:r>
        <w:t>E</w:t>
      </w:r>
      <w:r w:rsidRPr="002F4950">
        <w:t>xhibit </w:t>
      </w:r>
      <w:r>
        <w:rPr>
          <w:noProof/>
        </w:rPr>
        <w:t>A-</w:t>
      </w:r>
      <w:r w:rsidRPr="002F4950">
        <w:rPr>
          <w:noProof/>
        </w:rPr>
        <w:t>1</w:t>
      </w:r>
      <w:r>
        <w:rPr>
          <w:noProof/>
        </w:rPr>
        <w:t>9</w:t>
      </w:r>
      <w:r w:rsidRPr="002F4950">
        <w:t>.</w:t>
      </w:r>
      <w:r w:rsidRPr="002F4950">
        <w:tab/>
        <w:t>Estimate of Hour and Cost Burden by Year</w:t>
      </w:r>
      <w:r>
        <w:t xml:space="preserve"> (continued)</w:t>
      </w:r>
    </w:p>
    <w:tbl>
      <w:tblPr>
        <w:tblW w:w="5058" w:type="pct"/>
        <w:tblInd w:w="-18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30" w:type="dxa"/>
          <w:right w:w="30" w:type="dxa"/>
        </w:tblCellMar>
        <w:tblLook w:val="0000" w:firstRow="0" w:lastRow="0" w:firstColumn="0" w:lastColumn="0" w:noHBand="0" w:noVBand="0"/>
      </w:tblPr>
      <w:tblGrid>
        <w:gridCol w:w="3155"/>
        <w:gridCol w:w="547"/>
        <w:gridCol w:w="748"/>
        <w:gridCol w:w="429"/>
        <w:gridCol w:w="867"/>
        <w:gridCol w:w="390"/>
        <w:gridCol w:w="640"/>
        <w:gridCol w:w="551"/>
        <w:gridCol w:w="643"/>
        <w:gridCol w:w="237"/>
        <w:gridCol w:w="313"/>
        <w:gridCol w:w="111"/>
        <w:gridCol w:w="406"/>
        <w:gridCol w:w="735"/>
        <w:gridCol w:w="701"/>
        <w:gridCol w:w="266"/>
        <w:gridCol w:w="84"/>
        <w:gridCol w:w="82"/>
        <w:gridCol w:w="635"/>
        <w:gridCol w:w="453"/>
        <w:gridCol w:w="1030"/>
        <w:gridCol w:w="148"/>
      </w:tblGrid>
      <w:tr w:rsidR="00757E4D" w:rsidRPr="002F4950" w14:paraId="4F69D07E" w14:textId="77777777" w:rsidTr="009D72C7">
        <w:trPr>
          <w:trHeight w:val="247"/>
        </w:trPr>
        <w:tc>
          <w:tcPr>
            <w:tcW w:w="1406" w:type="pct"/>
            <w:gridSpan w:val="2"/>
            <w:vMerge w:val="restart"/>
            <w:tcBorders>
              <w:top w:val="single" w:sz="12" w:space="0" w:color="auto"/>
              <w:left w:val="nil"/>
              <w:right w:val="nil"/>
            </w:tcBorders>
            <w:shd w:val="clear" w:color="auto" w:fill="D9D9D9"/>
          </w:tcPr>
          <w:p w14:paraId="69088CE5" w14:textId="77777777" w:rsidR="00757E4D" w:rsidRPr="002F4950" w:rsidRDefault="00757E4D" w:rsidP="00757E4D">
            <w:pPr>
              <w:pStyle w:val="TableHeaders"/>
            </w:pPr>
          </w:p>
        </w:tc>
        <w:tc>
          <w:tcPr>
            <w:tcW w:w="447" w:type="pct"/>
            <w:gridSpan w:val="2"/>
            <w:vMerge w:val="restart"/>
            <w:tcBorders>
              <w:top w:val="single" w:sz="12" w:space="0" w:color="auto"/>
              <w:left w:val="nil"/>
              <w:right w:val="nil"/>
            </w:tcBorders>
            <w:shd w:val="clear" w:color="auto" w:fill="D9D9D9"/>
            <w:vAlign w:val="bottom"/>
          </w:tcPr>
          <w:p w14:paraId="08120B61" w14:textId="77777777" w:rsidR="00757E4D" w:rsidRPr="002F4950" w:rsidRDefault="00757E4D" w:rsidP="00757E4D">
            <w:pPr>
              <w:pStyle w:val="TableHeaders"/>
            </w:pPr>
            <w:r w:rsidRPr="002F4950">
              <w:t>Number of Responses per Sample Unit</w:t>
            </w:r>
          </w:p>
        </w:tc>
        <w:tc>
          <w:tcPr>
            <w:tcW w:w="477" w:type="pct"/>
            <w:gridSpan w:val="2"/>
            <w:vMerge w:val="restart"/>
            <w:tcBorders>
              <w:top w:val="single" w:sz="12" w:space="0" w:color="auto"/>
              <w:left w:val="nil"/>
              <w:right w:val="nil"/>
            </w:tcBorders>
            <w:shd w:val="clear" w:color="auto" w:fill="D9D9D9"/>
            <w:vAlign w:val="bottom"/>
          </w:tcPr>
          <w:p w14:paraId="374B4814" w14:textId="77777777" w:rsidR="00757E4D" w:rsidRPr="002F4950" w:rsidRDefault="00757E4D" w:rsidP="00757E4D">
            <w:pPr>
              <w:pStyle w:val="TableHeaders"/>
            </w:pPr>
            <w:r w:rsidRPr="002F4950">
              <w:t>Average Burden per Response (Minutes)</w:t>
            </w:r>
          </w:p>
        </w:tc>
        <w:tc>
          <w:tcPr>
            <w:tcW w:w="905" w:type="pct"/>
            <w:gridSpan w:val="5"/>
            <w:tcBorders>
              <w:top w:val="single" w:sz="12" w:space="0" w:color="auto"/>
              <w:left w:val="nil"/>
              <w:right w:val="nil"/>
            </w:tcBorders>
            <w:shd w:val="clear" w:color="auto" w:fill="D9D9D9"/>
          </w:tcPr>
          <w:p w14:paraId="5E18F7D0" w14:textId="77777777" w:rsidR="00757E4D" w:rsidRPr="002F4950" w:rsidRDefault="00757E4D" w:rsidP="00757E4D">
            <w:pPr>
              <w:pStyle w:val="TableHeaders"/>
            </w:pPr>
            <w:r w:rsidRPr="002F4950">
              <w:t xml:space="preserve">Oct 2018 </w:t>
            </w:r>
            <w:r>
              <w:t>–</w:t>
            </w:r>
            <w:r w:rsidRPr="002F4950">
              <w:t xml:space="preserve"> Sept 2019</w:t>
            </w:r>
          </w:p>
        </w:tc>
        <w:tc>
          <w:tcPr>
            <w:tcW w:w="42" w:type="pct"/>
            <w:tcBorders>
              <w:top w:val="single" w:sz="12" w:space="0" w:color="auto"/>
              <w:left w:val="nil"/>
              <w:bottom w:val="nil"/>
              <w:right w:val="nil"/>
            </w:tcBorders>
            <w:shd w:val="clear" w:color="auto" w:fill="D9D9D9"/>
          </w:tcPr>
          <w:p w14:paraId="7EE7CA83" w14:textId="77777777" w:rsidR="00757E4D" w:rsidRPr="002F4950" w:rsidRDefault="00757E4D" w:rsidP="00757E4D">
            <w:pPr>
              <w:pStyle w:val="TableHeaders"/>
            </w:pPr>
          </w:p>
        </w:tc>
        <w:tc>
          <w:tcPr>
            <w:tcW w:w="832" w:type="pct"/>
            <w:gridSpan w:val="5"/>
            <w:tcBorders>
              <w:top w:val="single" w:sz="12" w:space="0" w:color="auto"/>
              <w:left w:val="nil"/>
              <w:right w:val="nil"/>
            </w:tcBorders>
            <w:shd w:val="clear" w:color="auto" w:fill="D9D9D9"/>
          </w:tcPr>
          <w:p w14:paraId="1D510FA2" w14:textId="77777777" w:rsidR="00757E4D" w:rsidRPr="002F4950" w:rsidRDefault="00757E4D" w:rsidP="00757E4D">
            <w:pPr>
              <w:pStyle w:val="TableHeaders"/>
            </w:pPr>
            <w:r w:rsidRPr="002F4950">
              <w:t xml:space="preserve">Oct 2019 </w:t>
            </w:r>
            <w:r>
              <w:t>–</w:t>
            </w:r>
            <w:r w:rsidRPr="002F4950">
              <w:t xml:space="preserve"> Sept 2020</w:t>
            </w:r>
          </w:p>
        </w:tc>
        <w:tc>
          <w:tcPr>
            <w:tcW w:w="31" w:type="pct"/>
            <w:tcBorders>
              <w:top w:val="single" w:sz="12" w:space="0" w:color="auto"/>
              <w:left w:val="nil"/>
              <w:bottom w:val="nil"/>
              <w:right w:val="nil"/>
            </w:tcBorders>
            <w:shd w:val="clear" w:color="auto" w:fill="D9D9D9"/>
          </w:tcPr>
          <w:p w14:paraId="49D1800F" w14:textId="77777777" w:rsidR="00757E4D" w:rsidRPr="002F4950" w:rsidRDefault="00757E4D" w:rsidP="00757E4D">
            <w:pPr>
              <w:pStyle w:val="TableHeaders"/>
            </w:pPr>
          </w:p>
        </w:tc>
        <w:tc>
          <w:tcPr>
            <w:tcW w:w="859" w:type="pct"/>
            <w:gridSpan w:val="4"/>
            <w:tcBorders>
              <w:top w:val="single" w:sz="12" w:space="0" w:color="auto"/>
              <w:left w:val="nil"/>
              <w:right w:val="nil"/>
            </w:tcBorders>
            <w:shd w:val="clear" w:color="auto" w:fill="D9D9D9"/>
          </w:tcPr>
          <w:p w14:paraId="052AA0DC" w14:textId="77777777" w:rsidR="00757E4D" w:rsidRPr="002F4950" w:rsidRDefault="00757E4D" w:rsidP="00757E4D">
            <w:pPr>
              <w:pStyle w:val="TableHeaders"/>
            </w:pPr>
            <w:r w:rsidRPr="002F4950">
              <w:t xml:space="preserve">Oct 2020 </w:t>
            </w:r>
            <w:r>
              <w:t>–</w:t>
            </w:r>
            <w:r w:rsidRPr="002F4950">
              <w:t xml:space="preserve"> Sept 2021</w:t>
            </w:r>
          </w:p>
        </w:tc>
      </w:tr>
      <w:tr w:rsidR="00757E4D" w:rsidRPr="002F4950" w14:paraId="755E4930" w14:textId="77777777" w:rsidTr="009D72C7">
        <w:trPr>
          <w:trHeight w:val="247"/>
        </w:trPr>
        <w:tc>
          <w:tcPr>
            <w:tcW w:w="1406" w:type="pct"/>
            <w:gridSpan w:val="2"/>
            <w:vMerge/>
            <w:tcBorders>
              <w:left w:val="nil"/>
              <w:right w:val="nil"/>
            </w:tcBorders>
            <w:shd w:val="clear" w:color="auto" w:fill="D9D9D9"/>
          </w:tcPr>
          <w:p w14:paraId="297050EF" w14:textId="77777777" w:rsidR="00757E4D" w:rsidRPr="002F4950" w:rsidRDefault="00757E4D" w:rsidP="00757E4D">
            <w:pPr>
              <w:pStyle w:val="TableHeaders"/>
            </w:pPr>
          </w:p>
        </w:tc>
        <w:tc>
          <w:tcPr>
            <w:tcW w:w="447" w:type="pct"/>
            <w:gridSpan w:val="2"/>
            <w:vMerge/>
            <w:tcBorders>
              <w:left w:val="nil"/>
              <w:right w:val="nil"/>
            </w:tcBorders>
            <w:shd w:val="clear" w:color="auto" w:fill="D9D9D9"/>
            <w:vAlign w:val="bottom"/>
          </w:tcPr>
          <w:p w14:paraId="54DDAE86" w14:textId="77777777" w:rsidR="00757E4D" w:rsidRPr="002F4950" w:rsidRDefault="00757E4D" w:rsidP="00757E4D">
            <w:pPr>
              <w:pStyle w:val="TableHeaders"/>
            </w:pPr>
          </w:p>
        </w:tc>
        <w:tc>
          <w:tcPr>
            <w:tcW w:w="477" w:type="pct"/>
            <w:gridSpan w:val="2"/>
            <w:vMerge/>
            <w:tcBorders>
              <w:left w:val="nil"/>
              <w:right w:val="nil"/>
            </w:tcBorders>
            <w:shd w:val="clear" w:color="auto" w:fill="D9D9D9"/>
            <w:vAlign w:val="bottom"/>
          </w:tcPr>
          <w:p w14:paraId="577D3261" w14:textId="77777777" w:rsidR="00757E4D" w:rsidRPr="002F4950" w:rsidRDefault="00757E4D" w:rsidP="00757E4D">
            <w:pPr>
              <w:pStyle w:val="TableHeaders"/>
            </w:pPr>
          </w:p>
        </w:tc>
        <w:tc>
          <w:tcPr>
            <w:tcW w:w="452" w:type="pct"/>
            <w:gridSpan w:val="2"/>
            <w:tcBorders>
              <w:left w:val="nil"/>
              <w:right w:val="nil"/>
            </w:tcBorders>
            <w:shd w:val="clear" w:color="auto" w:fill="D9D9D9"/>
            <w:vAlign w:val="bottom"/>
          </w:tcPr>
          <w:p w14:paraId="79029C0F" w14:textId="77777777" w:rsidR="00757E4D" w:rsidRPr="002F4950" w:rsidRDefault="00757E4D" w:rsidP="00757E4D">
            <w:pPr>
              <w:pStyle w:val="TableHeaders"/>
            </w:pPr>
            <w:r w:rsidRPr="002F4950">
              <w:t>Sampling Units</w:t>
            </w:r>
          </w:p>
        </w:tc>
        <w:tc>
          <w:tcPr>
            <w:tcW w:w="453" w:type="pct"/>
            <w:gridSpan w:val="3"/>
            <w:tcBorders>
              <w:left w:val="nil"/>
              <w:right w:val="nil"/>
            </w:tcBorders>
            <w:shd w:val="clear" w:color="auto" w:fill="D9D9D9"/>
            <w:vAlign w:val="bottom"/>
          </w:tcPr>
          <w:p w14:paraId="7429F012" w14:textId="77777777" w:rsidR="00757E4D" w:rsidRPr="002F4950" w:rsidRDefault="00757E4D" w:rsidP="00757E4D">
            <w:pPr>
              <w:pStyle w:val="TableHeaders"/>
            </w:pPr>
            <w:r w:rsidRPr="002F4950">
              <w:t>Burden</w:t>
            </w:r>
            <w:r w:rsidRPr="002F4950">
              <w:br/>
              <w:t>Hours</w:t>
            </w:r>
          </w:p>
        </w:tc>
        <w:tc>
          <w:tcPr>
            <w:tcW w:w="42" w:type="pct"/>
            <w:tcBorders>
              <w:top w:val="nil"/>
              <w:left w:val="nil"/>
              <w:right w:val="nil"/>
            </w:tcBorders>
            <w:shd w:val="clear" w:color="auto" w:fill="D9D9D9"/>
          </w:tcPr>
          <w:p w14:paraId="07EBCFDD" w14:textId="77777777" w:rsidR="00757E4D" w:rsidRPr="002F4950" w:rsidRDefault="00757E4D" w:rsidP="00757E4D">
            <w:pPr>
              <w:pStyle w:val="TableHeaders"/>
            </w:pPr>
          </w:p>
        </w:tc>
        <w:tc>
          <w:tcPr>
            <w:tcW w:w="433" w:type="pct"/>
            <w:gridSpan w:val="2"/>
            <w:tcBorders>
              <w:left w:val="nil"/>
              <w:right w:val="nil"/>
            </w:tcBorders>
            <w:shd w:val="clear" w:color="auto" w:fill="D9D9D9"/>
            <w:vAlign w:val="bottom"/>
          </w:tcPr>
          <w:p w14:paraId="7C92055B" w14:textId="77777777" w:rsidR="00757E4D" w:rsidRPr="002F4950" w:rsidRDefault="00757E4D" w:rsidP="00757E4D">
            <w:pPr>
              <w:pStyle w:val="TableHeaders"/>
            </w:pPr>
            <w:r w:rsidRPr="002F4950">
              <w:t>Sampling Units</w:t>
            </w:r>
          </w:p>
        </w:tc>
        <w:tc>
          <w:tcPr>
            <w:tcW w:w="399" w:type="pct"/>
            <w:gridSpan w:val="3"/>
            <w:tcBorders>
              <w:left w:val="nil"/>
              <w:right w:val="nil"/>
            </w:tcBorders>
            <w:shd w:val="clear" w:color="auto" w:fill="D9D9D9"/>
            <w:vAlign w:val="bottom"/>
          </w:tcPr>
          <w:p w14:paraId="08E47D7B" w14:textId="77777777" w:rsidR="00757E4D" w:rsidRPr="002F4950" w:rsidRDefault="00757E4D" w:rsidP="00757E4D">
            <w:pPr>
              <w:pStyle w:val="TableHeaders"/>
            </w:pPr>
            <w:r w:rsidRPr="002F4950">
              <w:t>Burden Hours</w:t>
            </w:r>
          </w:p>
        </w:tc>
        <w:tc>
          <w:tcPr>
            <w:tcW w:w="31" w:type="pct"/>
            <w:tcBorders>
              <w:top w:val="nil"/>
              <w:left w:val="nil"/>
              <w:right w:val="nil"/>
            </w:tcBorders>
            <w:shd w:val="clear" w:color="auto" w:fill="D9D9D9"/>
          </w:tcPr>
          <w:p w14:paraId="40AE9041" w14:textId="77777777" w:rsidR="00757E4D" w:rsidRPr="002F4950" w:rsidRDefault="00757E4D" w:rsidP="00757E4D">
            <w:pPr>
              <w:pStyle w:val="TableHeaders"/>
            </w:pPr>
          </w:p>
        </w:tc>
        <w:tc>
          <w:tcPr>
            <w:tcW w:w="413" w:type="pct"/>
            <w:gridSpan w:val="2"/>
            <w:tcBorders>
              <w:left w:val="nil"/>
              <w:right w:val="nil"/>
            </w:tcBorders>
            <w:shd w:val="clear" w:color="auto" w:fill="D9D9D9"/>
            <w:vAlign w:val="bottom"/>
          </w:tcPr>
          <w:p w14:paraId="03E0ECC7" w14:textId="77777777" w:rsidR="00757E4D" w:rsidRPr="002F4950" w:rsidRDefault="00757E4D" w:rsidP="00757E4D">
            <w:pPr>
              <w:pStyle w:val="TableHeaders"/>
            </w:pPr>
            <w:r w:rsidRPr="002F4950">
              <w:t>Sampling Units</w:t>
            </w:r>
          </w:p>
        </w:tc>
        <w:tc>
          <w:tcPr>
            <w:tcW w:w="446" w:type="pct"/>
            <w:gridSpan w:val="2"/>
            <w:tcBorders>
              <w:left w:val="nil"/>
              <w:right w:val="nil"/>
            </w:tcBorders>
            <w:shd w:val="clear" w:color="auto" w:fill="D9D9D9"/>
            <w:vAlign w:val="bottom"/>
          </w:tcPr>
          <w:p w14:paraId="66E835A1" w14:textId="77777777" w:rsidR="00757E4D" w:rsidRPr="002F4950" w:rsidRDefault="00757E4D" w:rsidP="00757E4D">
            <w:pPr>
              <w:pStyle w:val="TableHeaders"/>
            </w:pPr>
            <w:r w:rsidRPr="002F4950">
              <w:t>Burden</w:t>
            </w:r>
            <w:r w:rsidRPr="002F4950">
              <w:br/>
              <w:t>Hours</w:t>
            </w:r>
          </w:p>
        </w:tc>
      </w:tr>
      <w:tr w:rsidR="00D1649B" w:rsidRPr="002F4950" w14:paraId="65AB0476" w14:textId="77777777" w:rsidTr="009D72C7">
        <w:trPr>
          <w:trHeight w:val="20"/>
        </w:trPr>
        <w:tc>
          <w:tcPr>
            <w:tcW w:w="1406" w:type="pct"/>
            <w:gridSpan w:val="2"/>
            <w:tcBorders>
              <w:left w:val="nil"/>
              <w:right w:val="nil"/>
            </w:tcBorders>
          </w:tcPr>
          <w:p w14:paraId="189CBCF4" w14:textId="445B3F24" w:rsidR="00D1649B" w:rsidRPr="002F4950" w:rsidRDefault="00D1649B" w:rsidP="00020881">
            <w:pPr>
              <w:pStyle w:val="Tabletext"/>
            </w:pPr>
            <w:r w:rsidRPr="002F4950">
              <w:t>State/local/tribal governments</w:t>
            </w:r>
          </w:p>
        </w:tc>
        <w:tc>
          <w:tcPr>
            <w:tcW w:w="447" w:type="pct"/>
            <w:gridSpan w:val="2"/>
            <w:tcBorders>
              <w:left w:val="nil"/>
              <w:right w:val="nil"/>
            </w:tcBorders>
          </w:tcPr>
          <w:p w14:paraId="50099224" w14:textId="77777777" w:rsidR="00D1649B" w:rsidRPr="00020881" w:rsidRDefault="00D1649B" w:rsidP="00020881">
            <w:pPr>
              <w:pStyle w:val="Tabletext"/>
              <w:tabs>
                <w:tab w:val="decimal" w:pos="839"/>
              </w:tabs>
              <w:rPr>
                <w:color w:val="000000"/>
              </w:rPr>
            </w:pPr>
            <w:r w:rsidRPr="00020881">
              <w:rPr>
                <w:color w:val="000000"/>
              </w:rPr>
              <w:t>NA</w:t>
            </w:r>
          </w:p>
        </w:tc>
        <w:tc>
          <w:tcPr>
            <w:tcW w:w="477" w:type="pct"/>
            <w:gridSpan w:val="2"/>
            <w:tcBorders>
              <w:left w:val="nil"/>
              <w:right w:val="nil"/>
            </w:tcBorders>
          </w:tcPr>
          <w:p w14:paraId="1A383D15" w14:textId="77777777" w:rsidR="00D1649B" w:rsidRPr="00020881" w:rsidRDefault="00D1649B" w:rsidP="00020881">
            <w:pPr>
              <w:pStyle w:val="Tabletext"/>
              <w:tabs>
                <w:tab w:val="decimal" w:pos="839"/>
              </w:tabs>
              <w:rPr>
                <w:color w:val="000000"/>
              </w:rPr>
            </w:pPr>
            <w:r w:rsidRPr="00020881">
              <w:rPr>
                <w:color w:val="000000"/>
              </w:rPr>
              <w:t>NA</w:t>
            </w:r>
          </w:p>
        </w:tc>
        <w:tc>
          <w:tcPr>
            <w:tcW w:w="452" w:type="pct"/>
            <w:gridSpan w:val="2"/>
            <w:tcBorders>
              <w:left w:val="nil"/>
              <w:right w:val="nil"/>
            </w:tcBorders>
          </w:tcPr>
          <w:p w14:paraId="7A8C0579" w14:textId="77777777" w:rsidR="00D1649B" w:rsidRPr="002F4950" w:rsidRDefault="00D1649B" w:rsidP="00020881">
            <w:pPr>
              <w:pStyle w:val="Tabletext"/>
              <w:tabs>
                <w:tab w:val="decimal" w:pos="839"/>
              </w:tabs>
              <w:rPr>
                <w:color w:val="000000"/>
              </w:rPr>
            </w:pPr>
            <w:r w:rsidRPr="002F4950">
              <w:rPr>
                <w:color w:val="000000"/>
              </w:rPr>
              <w:t>NA</w:t>
            </w:r>
          </w:p>
        </w:tc>
        <w:tc>
          <w:tcPr>
            <w:tcW w:w="453" w:type="pct"/>
            <w:gridSpan w:val="3"/>
            <w:tcBorders>
              <w:left w:val="nil"/>
              <w:right w:val="nil"/>
            </w:tcBorders>
          </w:tcPr>
          <w:p w14:paraId="68BAF1A9" w14:textId="77777777" w:rsidR="00D1649B" w:rsidRPr="002F4950" w:rsidRDefault="00D1649B" w:rsidP="00020881">
            <w:pPr>
              <w:pStyle w:val="Tabletext"/>
              <w:tabs>
                <w:tab w:val="decimal" w:pos="839"/>
              </w:tabs>
              <w:rPr>
                <w:color w:val="000000"/>
              </w:rPr>
            </w:pPr>
            <w:r w:rsidRPr="002F4950">
              <w:rPr>
                <w:color w:val="000000"/>
              </w:rPr>
              <w:t>134</w:t>
            </w:r>
          </w:p>
        </w:tc>
        <w:tc>
          <w:tcPr>
            <w:tcW w:w="42" w:type="pct"/>
            <w:tcBorders>
              <w:left w:val="nil"/>
              <w:right w:val="nil"/>
            </w:tcBorders>
          </w:tcPr>
          <w:p w14:paraId="66D5C03A" w14:textId="77777777" w:rsidR="00D1649B" w:rsidRPr="00020881" w:rsidRDefault="00D1649B" w:rsidP="00020881">
            <w:pPr>
              <w:pStyle w:val="Tabletext"/>
              <w:tabs>
                <w:tab w:val="decimal" w:pos="839"/>
              </w:tabs>
              <w:rPr>
                <w:color w:val="000000"/>
              </w:rPr>
            </w:pPr>
          </w:p>
        </w:tc>
        <w:tc>
          <w:tcPr>
            <w:tcW w:w="433" w:type="pct"/>
            <w:gridSpan w:val="2"/>
            <w:tcBorders>
              <w:left w:val="nil"/>
              <w:right w:val="nil"/>
            </w:tcBorders>
          </w:tcPr>
          <w:p w14:paraId="313C5720" w14:textId="77777777" w:rsidR="00D1649B" w:rsidRPr="00020881" w:rsidRDefault="00D1649B" w:rsidP="00020881">
            <w:pPr>
              <w:pStyle w:val="Tabletext"/>
              <w:tabs>
                <w:tab w:val="decimal" w:pos="839"/>
              </w:tabs>
              <w:rPr>
                <w:color w:val="000000"/>
              </w:rPr>
            </w:pPr>
            <w:r w:rsidRPr="00020881">
              <w:rPr>
                <w:color w:val="000000"/>
              </w:rPr>
              <w:t>NA</w:t>
            </w:r>
          </w:p>
        </w:tc>
        <w:tc>
          <w:tcPr>
            <w:tcW w:w="399" w:type="pct"/>
            <w:gridSpan w:val="3"/>
            <w:tcBorders>
              <w:left w:val="nil"/>
              <w:right w:val="nil"/>
            </w:tcBorders>
          </w:tcPr>
          <w:p w14:paraId="72E7293C" w14:textId="77777777" w:rsidR="00D1649B" w:rsidRPr="00020881" w:rsidRDefault="00D1649B" w:rsidP="00020881">
            <w:pPr>
              <w:pStyle w:val="Tabletext"/>
              <w:tabs>
                <w:tab w:val="decimal" w:pos="839"/>
              </w:tabs>
              <w:rPr>
                <w:color w:val="000000"/>
              </w:rPr>
            </w:pPr>
            <w:r w:rsidRPr="00020881">
              <w:rPr>
                <w:color w:val="000000"/>
              </w:rPr>
              <w:t>134</w:t>
            </w:r>
          </w:p>
        </w:tc>
        <w:tc>
          <w:tcPr>
            <w:tcW w:w="31" w:type="pct"/>
            <w:tcBorders>
              <w:left w:val="nil"/>
              <w:right w:val="nil"/>
            </w:tcBorders>
          </w:tcPr>
          <w:p w14:paraId="2925CEFF" w14:textId="77777777" w:rsidR="00D1649B" w:rsidRPr="00020881" w:rsidRDefault="00D1649B" w:rsidP="00020881">
            <w:pPr>
              <w:pStyle w:val="Tabletext"/>
              <w:tabs>
                <w:tab w:val="decimal" w:pos="839"/>
              </w:tabs>
              <w:rPr>
                <w:color w:val="000000"/>
              </w:rPr>
            </w:pPr>
          </w:p>
        </w:tc>
        <w:tc>
          <w:tcPr>
            <w:tcW w:w="413" w:type="pct"/>
            <w:gridSpan w:val="2"/>
            <w:tcBorders>
              <w:left w:val="nil"/>
              <w:right w:val="nil"/>
            </w:tcBorders>
          </w:tcPr>
          <w:p w14:paraId="2A82CB34" w14:textId="77777777" w:rsidR="00D1649B" w:rsidRPr="00020881" w:rsidRDefault="00D1649B" w:rsidP="00020881">
            <w:pPr>
              <w:pStyle w:val="Tabletext"/>
              <w:tabs>
                <w:tab w:val="decimal" w:pos="839"/>
              </w:tabs>
              <w:rPr>
                <w:color w:val="000000"/>
              </w:rPr>
            </w:pPr>
            <w:r w:rsidRPr="00020881">
              <w:rPr>
                <w:color w:val="000000"/>
              </w:rPr>
              <w:t>NA</w:t>
            </w:r>
          </w:p>
        </w:tc>
        <w:tc>
          <w:tcPr>
            <w:tcW w:w="446" w:type="pct"/>
            <w:gridSpan w:val="2"/>
            <w:tcBorders>
              <w:left w:val="nil"/>
              <w:right w:val="nil"/>
            </w:tcBorders>
          </w:tcPr>
          <w:p w14:paraId="76BA5710" w14:textId="77777777" w:rsidR="00D1649B" w:rsidRPr="00020881" w:rsidRDefault="00D1649B" w:rsidP="00020881">
            <w:pPr>
              <w:pStyle w:val="Tabletext"/>
              <w:tabs>
                <w:tab w:val="decimal" w:pos="839"/>
              </w:tabs>
              <w:rPr>
                <w:color w:val="000000"/>
              </w:rPr>
            </w:pPr>
            <w:r w:rsidRPr="00020881">
              <w:rPr>
                <w:color w:val="000000"/>
              </w:rPr>
              <w:t>129</w:t>
            </w:r>
          </w:p>
        </w:tc>
      </w:tr>
      <w:tr w:rsidR="00D1649B" w:rsidRPr="002F4950" w14:paraId="0188D3D7" w14:textId="77777777" w:rsidTr="009D72C7">
        <w:trPr>
          <w:trHeight w:val="20"/>
        </w:trPr>
        <w:tc>
          <w:tcPr>
            <w:tcW w:w="1406" w:type="pct"/>
            <w:gridSpan w:val="2"/>
            <w:tcBorders>
              <w:left w:val="nil"/>
              <w:right w:val="nil"/>
            </w:tcBorders>
          </w:tcPr>
          <w:p w14:paraId="6CD70240" w14:textId="77777777" w:rsidR="00D1649B" w:rsidRPr="002F4950" w:rsidRDefault="00D1649B" w:rsidP="00020881">
            <w:pPr>
              <w:pStyle w:val="Tabletext"/>
            </w:pPr>
            <w:r w:rsidRPr="002F4950">
              <w:t>Subtotal, establishment burden hours</w:t>
            </w:r>
          </w:p>
        </w:tc>
        <w:tc>
          <w:tcPr>
            <w:tcW w:w="447" w:type="pct"/>
            <w:gridSpan w:val="2"/>
            <w:tcBorders>
              <w:left w:val="nil"/>
              <w:right w:val="nil"/>
            </w:tcBorders>
          </w:tcPr>
          <w:p w14:paraId="0F7E33DC" w14:textId="77777777" w:rsidR="00D1649B" w:rsidRPr="00020881" w:rsidRDefault="00D1649B" w:rsidP="00020881">
            <w:pPr>
              <w:pStyle w:val="Tabletext"/>
              <w:tabs>
                <w:tab w:val="decimal" w:pos="839"/>
              </w:tabs>
              <w:rPr>
                <w:color w:val="000000"/>
              </w:rPr>
            </w:pPr>
            <w:r w:rsidRPr="00020881">
              <w:rPr>
                <w:color w:val="000000"/>
              </w:rPr>
              <w:t>NA</w:t>
            </w:r>
          </w:p>
        </w:tc>
        <w:tc>
          <w:tcPr>
            <w:tcW w:w="477" w:type="pct"/>
            <w:gridSpan w:val="2"/>
            <w:tcBorders>
              <w:left w:val="nil"/>
              <w:right w:val="nil"/>
            </w:tcBorders>
          </w:tcPr>
          <w:p w14:paraId="779833E5" w14:textId="77777777" w:rsidR="00D1649B" w:rsidRPr="00020881" w:rsidRDefault="00D1649B" w:rsidP="00020881">
            <w:pPr>
              <w:pStyle w:val="Tabletext"/>
              <w:tabs>
                <w:tab w:val="decimal" w:pos="839"/>
              </w:tabs>
              <w:rPr>
                <w:color w:val="000000"/>
              </w:rPr>
            </w:pPr>
            <w:r w:rsidRPr="00020881">
              <w:rPr>
                <w:color w:val="000000"/>
              </w:rPr>
              <w:t>NA</w:t>
            </w:r>
          </w:p>
        </w:tc>
        <w:tc>
          <w:tcPr>
            <w:tcW w:w="452" w:type="pct"/>
            <w:gridSpan w:val="2"/>
            <w:tcBorders>
              <w:left w:val="nil"/>
              <w:right w:val="nil"/>
            </w:tcBorders>
          </w:tcPr>
          <w:p w14:paraId="250BC224" w14:textId="77777777" w:rsidR="00D1649B" w:rsidRPr="002F4950" w:rsidRDefault="00D1649B" w:rsidP="00020881">
            <w:pPr>
              <w:pStyle w:val="Tabletext"/>
              <w:tabs>
                <w:tab w:val="decimal" w:pos="839"/>
              </w:tabs>
              <w:rPr>
                <w:color w:val="000000"/>
              </w:rPr>
            </w:pPr>
            <w:r w:rsidRPr="002F4950">
              <w:rPr>
                <w:color w:val="000000"/>
              </w:rPr>
              <w:t>NA</w:t>
            </w:r>
          </w:p>
        </w:tc>
        <w:tc>
          <w:tcPr>
            <w:tcW w:w="453" w:type="pct"/>
            <w:gridSpan w:val="3"/>
            <w:tcBorders>
              <w:left w:val="nil"/>
              <w:right w:val="nil"/>
            </w:tcBorders>
          </w:tcPr>
          <w:p w14:paraId="4F23B2EC" w14:textId="77777777" w:rsidR="00D1649B" w:rsidRPr="002F4950" w:rsidRDefault="00D1649B" w:rsidP="00020881">
            <w:pPr>
              <w:pStyle w:val="Tabletext"/>
              <w:tabs>
                <w:tab w:val="decimal" w:pos="839"/>
              </w:tabs>
              <w:rPr>
                <w:color w:val="000000"/>
              </w:rPr>
            </w:pPr>
            <w:r w:rsidRPr="002F4950">
              <w:rPr>
                <w:color w:val="000000"/>
              </w:rPr>
              <w:t>6,211</w:t>
            </w:r>
          </w:p>
        </w:tc>
        <w:tc>
          <w:tcPr>
            <w:tcW w:w="42" w:type="pct"/>
            <w:tcBorders>
              <w:left w:val="nil"/>
              <w:right w:val="nil"/>
            </w:tcBorders>
          </w:tcPr>
          <w:p w14:paraId="2793EB64" w14:textId="77777777" w:rsidR="00D1649B" w:rsidRPr="00020881" w:rsidRDefault="00D1649B" w:rsidP="00020881">
            <w:pPr>
              <w:pStyle w:val="Tabletext"/>
              <w:tabs>
                <w:tab w:val="decimal" w:pos="839"/>
              </w:tabs>
              <w:rPr>
                <w:color w:val="000000"/>
              </w:rPr>
            </w:pPr>
          </w:p>
        </w:tc>
        <w:tc>
          <w:tcPr>
            <w:tcW w:w="433" w:type="pct"/>
            <w:gridSpan w:val="2"/>
            <w:tcBorders>
              <w:left w:val="nil"/>
              <w:right w:val="nil"/>
            </w:tcBorders>
          </w:tcPr>
          <w:p w14:paraId="70BA2521" w14:textId="77777777" w:rsidR="00D1649B" w:rsidRPr="00020881" w:rsidRDefault="00D1649B" w:rsidP="00020881">
            <w:pPr>
              <w:pStyle w:val="Tabletext"/>
              <w:tabs>
                <w:tab w:val="decimal" w:pos="839"/>
              </w:tabs>
              <w:rPr>
                <w:color w:val="000000"/>
              </w:rPr>
            </w:pPr>
            <w:r w:rsidRPr="00020881">
              <w:rPr>
                <w:color w:val="000000"/>
              </w:rPr>
              <w:t>NA</w:t>
            </w:r>
          </w:p>
        </w:tc>
        <w:tc>
          <w:tcPr>
            <w:tcW w:w="399" w:type="pct"/>
            <w:gridSpan w:val="3"/>
            <w:tcBorders>
              <w:left w:val="nil"/>
              <w:right w:val="nil"/>
            </w:tcBorders>
          </w:tcPr>
          <w:p w14:paraId="302F5FF8" w14:textId="77777777" w:rsidR="00D1649B" w:rsidRPr="00020881" w:rsidRDefault="00D1649B" w:rsidP="00020881">
            <w:pPr>
              <w:pStyle w:val="Tabletext"/>
              <w:tabs>
                <w:tab w:val="decimal" w:pos="839"/>
              </w:tabs>
              <w:rPr>
                <w:color w:val="000000"/>
              </w:rPr>
            </w:pPr>
            <w:r w:rsidRPr="00020881">
              <w:rPr>
                <w:color w:val="000000"/>
              </w:rPr>
              <w:t>6,211</w:t>
            </w:r>
          </w:p>
        </w:tc>
        <w:tc>
          <w:tcPr>
            <w:tcW w:w="31" w:type="pct"/>
            <w:tcBorders>
              <w:left w:val="nil"/>
              <w:right w:val="nil"/>
            </w:tcBorders>
          </w:tcPr>
          <w:p w14:paraId="24818609" w14:textId="77777777" w:rsidR="00D1649B" w:rsidRPr="00020881" w:rsidRDefault="00D1649B" w:rsidP="00020881">
            <w:pPr>
              <w:pStyle w:val="Tabletext"/>
              <w:tabs>
                <w:tab w:val="decimal" w:pos="839"/>
              </w:tabs>
              <w:rPr>
                <w:color w:val="000000"/>
              </w:rPr>
            </w:pPr>
          </w:p>
        </w:tc>
        <w:tc>
          <w:tcPr>
            <w:tcW w:w="413" w:type="pct"/>
            <w:gridSpan w:val="2"/>
            <w:tcBorders>
              <w:left w:val="nil"/>
              <w:right w:val="nil"/>
            </w:tcBorders>
          </w:tcPr>
          <w:p w14:paraId="17FFD20D" w14:textId="77777777" w:rsidR="00D1649B" w:rsidRPr="00020881" w:rsidRDefault="00D1649B" w:rsidP="00020881">
            <w:pPr>
              <w:pStyle w:val="Tabletext"/>
              <w:tabs>
                <w:tab w:val="decimal" w:pos="839"/>
              </w:tabs>
              <w:rPr>
                <w:color w:val="000000"/>
              </w:rPr>
            </w:pPr>
            <w:r w:rsidRPr="00020881">
              <w:rPr>
                <w:color w:val="000000"/>
              </w:rPr>
              <w:t>NA</w:t>
            </w:r>
          </w:p>
        </w:tc>
        <w:tc>
          <w:tcPr>
            <w:tcW w:w="446" w:type="pct"/>
            <w:gridSpan w:val="2"/>
            <w:tcBorders>
              <w:left w:val="nil"/>
              <w:right w:val="nil"/>
            </w:tcBorders>
          </w:tcPr>
          <w:p w14:paraId="4C29FAD6" w14:textId="77777777" w:rsidR="00D1649B" w:rsidRPr="00020881" w:rsidRDefault="00D1649B" w:rsidP="00020881">
            <w:pPr>
              <w:pStyle w:val="Tabletext"/>
              <w:tabs>
                <w:tab w:val="decimal" w:pos="839"/>
              </w:tabs>
              <w:rPr>
                <w:color w:val="000000"/>
              </w:rPr>
            </w:pPr>
            <w:r w:rsidRPr="00020881">
              <w:rPr>
                <w:color w:val="000000"/>
              </w:rPr>
              <w:t>6,022</w:t>
            </w:r>
          </w:p>
        </w:tc>
      </w:tr>
      <w:tr w:rsidR="00D1649B" w:rsidRPr="002F4950" w14:paraId="2B656752" w14:textId="77777777" w:rsidTr="009D72C7">
        <w:trPr>
          <w:trHeight w:val="20"/>
        </w:trPr>
        <w:tc>
          <w:tcPr>
            <w:tcW w:w="1406" w:type="pct"/>
            <w:gridSpan w:val="2"/>
            <w:tcBorders>
              <w:left w:val="nil"/>
              <w:right w:val="nil"/>
            </w:tcBorders>
          </w:tcPr>
          <w:p w14:paraId="79338863" w14:textId="77777777" w:rsidR="00D1649B" w:rsidRPr="002F4950" w:rsidRDefault="00D1649B" w:rsidP="00020881">
            <w:pPr>
              <w:pStyle w:val="Tabletext"/>
            </w:pPr>
            <w:r w:rsidRPr="002F4950">
              <w:t>Individuals/households</w:t>
            </w:r>
          </w:p>
        </w:tc>
        <w:tc>
          <w:tcPr>
            <w:tcW w:w="447" w:type="pct"/>
            <w:gridSpan w:val="2"/>
            <w:tcBorders>
              <w:left w:val="nil"/>
              <w:right w:val="nil"/>
            </w:tcBorders>
          </w:tcPr>
          <w:p w14:paraId="49044164" w14:textId="77777777" w:rsidR="00D1649B" w:rsidRPr="00020881" w:rsidRDefault="00D1649B" w:rsidP="00020881">
            <w:pPr>
              <w:pStyle w:val="Tabletext"/>
              <w:tabs>
                <w:tab w:val="decimal" w:pos="839"/>
              </w:tabs>
              <w:rPr>
                <w:color w:val="000000"/>
              </w:rPr>
            </w:pPr>
            <w:r w:rsidRPr="00020881">
              <w:rPr>
                <w:color w:val="000000"/>
              </w:rPr>
              <w:t>NA</w:t>
            </w:r>
          </w:p>
        </w:tc>
        <w:tc>
          <w:tcPr>
            <w:tcW w:w="477" w:type="pct"/>
            <w:gridSpan w:val="2"/>
            <w:tcBorders>
              <w:left w:val="nil"/>
              <w:right w:val="nil"/>
            </w:tcBorders>
          </w:tcPr>
          <w:p w14:paraId="434D6F45" w14:textId="77777777" w:rsidR="00D1649B" w:rsidRPr="00020881" w:rsidRDefault="00D1649B" w:rsidP="00020881">
            <w:pPr>
              <w:pStyle w:val="Tabletext"/>
              <w:tabs>
                <w:tab w:val="decimal" w:pos="839"/>
              </w:tabs>
              <w:rPr>
                <w:color w:val="000000"/>
              </w:rPr>
            </w:pPr>
            <w:r w:rsidRPr="00020881">
              <w:rPr>
                <w:color w:val="000000"/>
              </w:rPr>
              <w:t>NA</w:t>
            </w:r>
          </w:p>
        </w:tc>
        <w:tc>
          <w:tcPr>
            <w:tcW w:w="452" w:type="pct"/>
            <w:gridSpan w:val="2"/>
            <w:tcBorders>
              <w:left w:val="nil"/>
              <w:right w:val="nil"/>
            </w:tcBorders>
          </w:tcPr>
          <w:p w14:paraId="0CB29105" w14:textId="77777777" w:rsidR="00D1649B" w:rsidRPr="002F4950" w:rsidRDefault="00D1649B" w:rsidP="00020881">
            <w:pPr>
              <w:pStyle w:val="Tabletext"/>
              <w:tabs>
                <w:tab w:val="decimal" w:pos="839"/>
              </w:tabs>
              <w:rPr>
                <w:color w:val="000000"/>
              </w:rPr>
            </w:pPr>
            <w:r w:rsidRPr="002F4950">
              <w:rPr>
                <w:color w:val="000000"/>
              </w:rPr>
              <w:t>NA</w:t>
            </w:r>
          </w:p>
        </w:tc>
        <w:tc>
          <w:tcPr>
            <w:tcW w:w="453" w:type="pct"/>
            <w:gridSpan w:val="3"/>
            <w:tcBorders>
              <w:left w:val="nil"/>
              <w:right w:val="nil"/>
            </w:tcBorders>
          </w:tcPr>
          <w:p w14:paraId="39723652" w14:textId="77777777" w:rsidR="00D1649B" w:rsidRPr="002F4950" w:rsidRDefault="00D1649B" w:rsidP="00020881">
            <w:pPr>
              <w:pStyle w:val="Tabletext"/>
              <w:tabs>
                <w:tab w:val="decimal" w:pos="839"/>
              </w:tabs>
              <w:rPr>
                <w:color w:val="000000"/>
              </w:rPr>
            </w:pPr>
            <w:r w:rsidRPr="002F4950">
              <w:rPr>
                <w:color w:val="000000"/>
              </w:rPr>
              <w:t>8,390</w:t>
            </w:r>
          </w:p>
        </w:tc>
        <w:tc>
          <w:tcPr>
            <w:tcW w:w="42" w:type="pct"/>
            <w:tcBorders>
              <w:left w:val="nil"/>
              <w:right w:val="nil"/>
            </w:tcBorders>
          </w:tcPr>
          <w:p w14:paraId="6D9AC8E5" w14:textId="77777777" w:rsidR="00D1649B" w:rsidRPr="00020881" w:rsidRDefault="00D1649B" w:rsidP="00020881">
            <w:pPr>
              <w:pStyle w:val="Tabletext"/>
              <w:tabs>
                <w:tab w:val="decimal" w:pos="839"/>
              </w:tabs>
              <w:rPr>
                <w:color w:val="000000"/>
              </w:rPr>
            </w:pPr>
          </w:p>
        </w:tc>
        <w:tc>
          <w:tcPr>
            <w:tcW w:w="433" w:type="pct"/>
            <w:gridSpan w:val="2"/>
            <w:tcBorders>
              <w:left w:val="nil"/>
              <w:right w:val="nil"/>
            </w:tcBorders>
          </w:tcPr>
          <w:p w14:paraId="6619E29D" w14:textId="77777777" w:rsidR="00D1649B" w:rsidRPr="00020881" w:rsidRDefault="00D1649B" w:rsidP="00020881">
            <w:pPr>
              <w:pStyle w:val="Tabletext"/>
              <w:tabs>
                <w:tab w:val="decimal" w:pos="839"/>
              </w:tabs>
              <w:rPr>
                <w:color w:val="000000"/>
              </w:rPr>
            </w:pPr>
            <w:r w:rsidRPr="00020881">
              <w:rPr>
                <w:color w:val="000000"/>
              </w:rPr>
              <w:t>NA</w:t>
            </w:r>
          </w:p>
        </w:tc>
        <w:tc>
          <w:tcPr>
            <w:tcW w:w="399" w:type="pct"/>
            <w:gridSpan w:val="3"/>
            <w:tcBorders>
              <w:left w:val="nil"/>
              <w:right w:val="nil"/>
            </w:tcBorders>
          </w:tcPr>
          <w:p w14:paraId="0A1790C2" w14:textId="77777777" w:rsidR="00D1649B" w:rsidRPr="00020881" w:rsidRDefault="00D1649B" w:rsidP="00020881">
            <w:pPr>
              <w:pStyle w:val="Tabletext"/>
              <w:tabs>
                <w:tab w:val="decimal" w:pos="839"/>
              </w:tabs>
              <w:rPr>
                <w:color w:val="000000"/>
              </w:rPr>
            </w:pPr>
            <w:r w:rsidRPr="00020881">
              <w:rPr>
                <w:color w:val="000000"/>
              </w:rPr>
              <w:t>7,991</w:t>
            </w:r>
          </w:p>
        </w:tc>
        <w:tc>
          <w:tcPr>
            <w:tcW w:w="31" w:type="pct"/>
            <w:tcBorders>
              <w:left w:val="nil"/>
              <w:right w:val="nil"/>
            </w:tcBorders>
          </w:tcPr>
          <w:p w14:paraId="45190F49" w14:textId="77777777" w:rsidR="00D1649B" w:rsidRPr="00020881" w:rsidRDefault="00D1649B" w:rsidP="00020881">
            <w:pPr>
              <w:pStyle w:val="Tabletext"/>
              <w:tabs>
                <w:tab w:val="decimal" w:pos="839"/>
              </w:tabs>
              <w:rPr>
                <w:color w:val="000000"/>
              </w:rPr>
            </w:pPr>
          </w:p>
        </w:tc>
        <w:tc>
          <w:tcPr>
            <w:tcW w:w="413" w:type="pct"/>
            <w:gridSpan w:val="2"/>
            <w:tcBorders>
              <w:left w:val="nil"/>
              <w:right w:val="nil"/>
            </w:tcBorders>
          </w:tcPr>
          <w:p w14:paraId="6D6C2ED2" w14:textId="77777777" w:rsidR="00D1649B" w:rsidRPr="00020881" w:rsidRDefault="00D1649B" w:rsidP="00020881">
            <w:pPr>
              <w:pStyle w:val="Tabletext"/>
              <w:tabs>
                <w:tab w:val="decimal" w:pos="839"/>
              </w:tabs>
              <w:rPr>
                <w:color w:val="000000"/>
              </w:rPr>
            </w:pPr>
            <w:r w:rsidRPr="00020881">
              <w:rPr>
                <w:color w:val="000000"/>
              </w:rPr>
              <w:t>NA</w:t>
            </w:r>
          </w:p>
        </w:tc>
        <w:tc>
          <w:tcPr>
            <w:tcW w:w="446" w:type="pct"/>
            <w:gridSpan w:val="2"/>
            <w:tcBorders>
              <w:left w:val="nil"/>
              <w:right w:val="nil"/>
            </w:tcBorders>
          </w:tcPr>
          <w:p w14:paraId="6A4D1D2E" w14:textId="77777777" w:rsidR="00D1649B" w:rsidRPr="00020881" w:rsidRDefault="00D1649B" w:rsidP="00020881">
            <w:pPr>
              <w:pStyle w:val="Tabletext"/>
              <w:tabs>
                <w:tab w:val="decimal" w:pos="839"/>
              </w:tabs>
              <w:rPr>
                <w:color w:val="000000"/>
              </w:rPr>
            </w:pPr>
            <w:r w:rsidRPr="00020881">
              <w:rPr>
                <w:color w:val="000000"/>
              </w:rPr>
              <w:t>8,053</w:t>
            </w:r>
          </w:p>
        </w:tc>
      </w:tr>
      <w:tr w:rsidR="00D1649B" w:rsidRPr="002F4950" w14:paraId="3B38B0DA" w14:textId="77777777" w:rsidTr="009D72C7">
        <w:trPr>
          <w:trHeight w:val="20"/>
        </w:trPr>
        <w:tc>
          <w:tcPr>
            <w:tcW w:w="1406" w:type="pct"/>
            <w:gridSpan w:val="2"/>
            <w:tcBorders>
              <w:left w:val="nil"/>
              <w:right w:val="nil"/>
            </w:tcBorders>
          </w:tcPr>
          <w:p w14:paraId="6C39870F" w14:textId="77777777" w:rsidR="00D1649B" w:rsidRPr="002F4950" w:rsidRDefault="00D1649B" w:rsidP="00020881">
            <w:pPr>
              <w:pStyle w:val="Tabletext"/>
            </w:pPr>
            <w:r w:rsidRPr="002F4950">
              <w:t>Total, all burden hours</w:t>
            </w:r>
            <w:r w:rsidRPr="002F4950">
              <w:rPr>
                <w:vertAlign w:val="superscript"/>
              </w:rPr>
              <w:t>e</w:t>
            </w:r>
          </w:p>
        </w:tc>
        <w:tc>
          <w:tcPr>
            <w:tcW w:w="447" w:type="pct"/>
            <w:gridSpan w:val="2"/>
            <w:tcBorders>
              <w:left w:val="nil"/>
              <w:right w:val="nil"/>
            </w:tcBorders>
          </w:tcPr>
          <w:p w14:paraId="75FF3538" w14:textId="77777777" w:rsidR="00D1649B" w:rsidRPr="00020881" w:rsidRDefault="00D1649B" w:rsidP="00020881">
            <w:pPr>
              <w:pStyle w:val="Tabletext"/>
              <w:tabs>
                <w:tab w:val="decimal" w:pos="839"/>
              </w:tabs>
              <w:rPr>
                <w:color w:val="000000"/>
              </w:rPr>
            </w:pPr>
            <w:r w:rsidRPr="00020881">
              <w:rPr>
                <w:color w:val="000000"/>
              </w:rPr>
              <w:t>NA</w:t>
            </w:r>
          </w:p>
        </w:tc>
        <w:tc>
          <w:tcPr>
            <w:tcW w:w="477" w:type="pct"/>
            <w:gridSpan w:val="2"/>
            <w:tcBorders>
              <w:left w:val="nil"/>
              <w:right w:val="nil"/>
            </w:tcBorders>
          </w:tcPr>
          <w:p w14:paraId="5AA99F67" w14:textId="77777777" w:rsidR="00D1649B" w:rsidRPr="00020881" w:rsidRDefault="00D1649B" w:rsidP="00020881">
            <w:pPr>
              <w:pStyle w:val="Tabletext"/>
              <w:tabs>
                <w:tab w:val="decimal" w:pos="839"/>
              </w:tabs>
              <w:rPr>
                <w:color w:val="000000"/>
              </w:rPr>
            </w:pPr>
            <w:r w:rsidRPr="00020881">
              <w:rPr>
                <w:color w:val="000000"/>
              </w:rPr>
              <w:t>NA</w:t>
            </w:r>
          </w:p>
        </w:tc>
        <w:tc>
          <w:tcPr>
            <w:tcW w:w="452" w:type="pct"/>
            <w:gridSpan w:val="2"/>
            <w:tcBorders>
              <w:left w:val="nil"/>
              <w:right w:val="nil"/>
            </w:tcBorders>
          </w:tcPr>
          <w:p w14:paraId="38550836" w14:textId="77777777" w:rsidR="00D1649B" w:rsidRPr="002F4950" w:rsidRDefault="00D1649B" w:rsidP="00020881">
            <w:pPr>
              <w:pStyle w:val="Tabletext"/>
              <w:tabs>
                <w:tab w:val="decimal" w:pos="839"/>
              </w:tabs>
              <w:rPr>
                <w:color w:val="000000"/>
              </w:rPr>
            </w:pPr>
            <w:r w:rsidRPr="002F4950">
              <w:rPr>
                <w:color w:val="000000"/>
              </w:rPr>
              <w:t>NA</w:t>
            </w:r>
          </w:p>
        </w:tc>
        <w:tc>
          <w:tcPr>
            <w:tcW w:w="453" w:type="pct"/>
            <w:gridSpan w:val="3"/>
            <w:tcBorders>
              <w:left w:val="nil"/>
              <w:right w:val="nil"/>
            </w:tcBorders>
          </w:tcPr>
          <w:p w14:paraId="3128D8A2" w14:textId="77777777" w:rsidR="00D1649B" w:rsidRPr="002F4950" w:rsidRDefault="00D1649B" w:rsidP="00020881">
            <w:pPr>
              <w:pStyle w:val="Tabletext"/>
              <w:tabs>
                <w:tab w:val="decimal" w:pos="839"/>
              </w:tabs>
              <w:rPr>
                <w:color w:val="000000"/>
              </w:rPr>
            </w:pPr>
            <w:r w:rsidRPr="002F4950">
              <w:rPr>
                <w:color w:val="000000"/>
              </w:rPr>
              <w:t>14,601</w:t>
            </w:r>
          </w:p>
        </w:tc>
        <w:tc>
          <w:tcPr>
            <w:tcW w:w="42" w:type="pct"/>
            <w:tcBorders>
              <w:left w:val="nil"/>
              <w:right w:val="nil"/>
            </w:tcBorders>
          </w:tcPr>
          <w:p w14:paraId="070B909A" w14:textId="77777777" w:rsidR="00D1649B" w:rsidRPr="00020881" w:rsidRDefault="00D1649B" w:rsidP="00020881">
            <w:pPr>
              <w:pStyle w:val="Tabletext"/>
              <w:tabs>
                <w:tab w:val="decimal" w:pos="839"/>
              </w:tabs>
              <w:rPr>
                <w:color w:val="000000"/>
              </w:rPr>
            </w:pPr>
          </w:p>
        </w:tc>
        <w:tc>
          <w:tcPr>
            <w:tcW w:w="433" w:type="pct"/>
            <w:gridSpan w:val="2"/>
            <w:tcBorders>
              <w:left w:val="nil"/>
              <w:right w:val="nil"/>
            </w:tcBorders>
          </w:tcPr>
          <w:p w14:paraId="61B71DF0" w14:textId="77777777" w:rsidR="00D1649B" w:rsidRPr="00020881" w:rsidRDefault="00D1649B" w:rsidP="00020881">
            <w:pPr>
              <w:pStyle w:val="Tabletext"/>
              <w:tabs>
                <w:tab w:val="decimal" w:pos="839"/>
              </w:tabs>
              <w:rPr>
                <w:color w:val="000000"/>
              </w:rPr>
            </w:pPr>
            <w:r w:rsidRPr="00020881">
              <w:rPr>
                <w:color w:val="000000"/>
              </w:rPr>
              <w:t>NA</w:t>
            </w:r>
          </w:p>
        </w:tc>
        <w:tc>
          <w:tcPr>
            <w:tcW w:w="399" w:type="pct"/>
            <w:gridSpan w:val="3"/>
            <w:tcBorders>
              <w:left w:val="nil"/>
              <w:right w:val="nil"/>
            </w:tcBorders>
          </w:tcPr>
          <w:p w14:paraId="490470A8" w14:textId="77777777" w:rsidR="00D1649B" w:rsidRPr="00020881" w:rsidRDefault="00D1649B" w:rsidP="00020881">
            <w:pPr>
              <w:pStyle w:val="Tabletext"/>
              <w:tabs>
                <w:tab w:val="decimal" w:pos="839"/>
              </w:tabs>
              <w:rPr>
                <w:color w:val="000000"/>
              </w:rPr>
            </w:pPr>
            <w:r w:rsidRPr="00020881">
              <w:rPr>
                <w:color w:val="000000"/>
              </w:rPr>
              <w:t>14,202</w:t>
            </w:r>
          </w:p>
        </w:tc>
        <w:tc>
          <w:tcPr>
            <w:tcW w:w="31" w:type="pct"/>
            <w:tcBorders>
              <w:left w:val="nil"/>
              <w:right w:val="nil"/>
            </w:tcBorders>
          </w:tcPr>
          <w:p w14:paraId="4A62A928" w14:textId="77777777" w:rsidR="00D1649B" w:rsidRPr="00020881" w:rsidRDefault="00D1649B" w:rsidP="00020881">
            <w:pPr>
              <w:pStyle w:val="Tabletext"/>
              <w:tabs>
                <w:tab w:val="decimal" w:pos="839"/>
              </w:tabs>
              <w:rPr>
                <w:color w:val="000000"/>
              </w:rPr>
            </w:pPr>
          </w:p>
        </w:tc>
        <w:tc>
          <w:tcPr>
            <w:tcW w:w="413" w:type="pct"/>
            <w:gridSpan w:val="2"/>
            <w:tcBorders>
              <w:left w:val="nil"/>
              <w:right w:val="nil"/>
            </w:tcBorders>
          </w:tcPr>
          <w:p w14:paraId="4600525A" w14:textId="77777777" w:rsidR="00D1649B" w:rsidRPr="00020881" w:rsidRDefault="00D1649B" w:rsidP="00020881">
            <w:pPr>
              <w:pStyle w:val="Tabletext"/>
              <w:tabs>
                <w:tab w:val="decimal" w:pos="839"/>
              </w:tabs>
              <w:rPr>
                <w:color w:val="000000"/>
              </w:rPr>
            </w:pPr>
            <w:r w:rsidRPr="00020881">
              <w:rPr>
                <w:color w:val="000000"/>
              </w:rPr>
              <w:t>NA</w:t>
            </w:r>
          </w:p>
        </w:tc>
        <w:tc>
          <w:tcPr>
            <w:tcW w:w="446" w:type="pct"/>
            <w:gridSpan w:val="2"/>
            <w:tcBorders>
              <w:left w:val="nil"/>
              <w:right w:val="nil"/>
            </w:tcBorders>
          </w:tcPr>
          <w:p w14:paraId="156412FA" w14:textId="77777777" w:rsidR="00D1649B" w:rsidRPr="00020881" w:rsidRDefault="00D1649B" w:rsidP="00020881">
            <w:pPr>
              <w:pStyle w:val="Tabletext"/>
              <w:tabs>
                <w:tab w:val="decimal" w:pos="839"/>
              </w:tabs>
              <w:rPr>
                <w:color w:val="000000"/>
              </w:rPr>
            </w:pPr>
            <w:r w:rsidRPr="00020881">
              <w:rPr>
                <w:color w:val="000000"/>
              </w:rPr>
              <w:t>14,075</w:t>
            </w:r>
          </w:p>
        </w:tc>
      </w:tr>
      <w:tr w:rsidR="009D72C7" w:rsidRPr="002F4950" w14:paraId="32325ECC" w14:textId="77777777" w:rsidTr="009D72C7">
        <w:trPr>
          <w:trHeight w:val="247"/>
        </w:trPr>
        <w:tc>
          <w:tcPr>
            <w:tcW w:w="1406" w:type="pct"/>
            <w:gridSpan w:val="2"/>
            <w:tcBorders>
              <w:top w:val="single" w:sz="12" w:space="0" w:color="auto"/>
              <w:left w:val="nil"/>
              <w:right w:val="nil"/>
            </w:tcBorders>
            <w:shd w:val="clear" w:color="auto" w:fill="D9D9D9"/>
          </w:tcPr>
          <w:p w14:paraId="34475D7C" w14:textId="77777777" w:rsidR="009D72C7" w:rsidRPr="002F4950" w:rsidRDefault="009D72C7" w:rsidP="009D72C7">
            <w:pPr>
              <w:pStyle w:val="TableHeaders"/>
            </w:pPr>
          </w:p>
        </w:tc>
        <w:tc>
          <w:tcPr>
            <w:tcW w:w="447" w:type="pct"/>
            <w:gridSpan w:val="2"/>
            <w:tcBorders>
              <w:top w:val="single" w:sz="12" w:space="0" w:color="auto"/>
              <w:left w:val="nil"/>
              <w:right w:val="nil"/>
            </w:tcBorders>
            <w:shd w:val="clear" w:color="auto" w:fill="D9D9D9"/>
            <w:vAlign w:val="bottom"/>
          </w:tcPr>
          <w:p w14:paraId="30DA314B" w14:textId="224D1CAF" w:rsidR="009D72C7" w:rsidRPr="002F4950" w:rsidRDefault="009D72C7" w:rsidP="009D72C7">
            <w:pPr>
              <w:pStyle w:val="TableHeaders"/>
            </w:pPr>
          </w:p>
        </w:tc>
        <w:tc>
          <w:tcPr>
            <w:tcW w:w="477" w:type="pct"/>
            <w:gridSpan w:val="2"/>
            <w:tcBorders>
              <w:top w:val="single" w:sz="12" w:space="0" w:color="auto"/>
              <w:left w:val="nil"/>
              <w:right w:val="nil"/>
            </w:tcBorders>
            <w:shd w:val="clear" w:color="auto" w:fill="D9D9D9"/>
            <w:vAlign w:val="bottom"/>
          </w:tcPr>
          <w:p w14:paraId="3DA1DC85" w14:textId="516B73FA" w:rsidR="009D72C7" w:rsidRPr="002F4950" w:rsidRDefault="009D72C7" w:rsidP="009D72C7">
            <w:pPr>
              <w:pStyle w:val="TableHeaders"/>
            </w:pPr>
          </w:p>
        </w:tc>
        <w:tc>
          <w:tcPr>
            <w:tcW w:w="905" w:type="pct"/>
            <w:gridSpan w:val="5"/>
            <w:tcBorders>
              <w:top w:val="single" w:sz="12" w:space="0" w:color="auto"/>
              <w:left w:val="nil"/>
              <w:right w:val="nil"/>
            </w:tcBorders>
            <w:shd w:val="clear" w:color="auto" w:fill="D9D9D9"/>
          </w:tcPr>
          <w:p w14:paraId="05959EBB" w14:textId="77777777" w:rsidR="009D72C7" w:rsidRPr="002F4950" w:rsidRDefault="009D72C7" w:rsidP="009D72C7">
            <w:pPr>
              <w:pStyle w:val="TableHeaders"/>
            </w:pPr>
            <w:r w:rsidRPr="002F4950">
              <w:t xml:space="preserve">Oct 2018 </w:t>
            </w:r>
            <w:r>
              <w:t>–</w:t>
            </w:r>
            <w:r w:rsidRPr="002F4950">
              <w:t xml:space="preserve"> Sept 2019</w:t>
            </w:r>
          </w:p>
        </w:tc>
        <w:tc>
          <w:tcPr>
            <w:tcW w:w="42" w:type="pct"/>
            <w:tcBorders>
              <w:top w:val="single" w:sz="12" w:space="0" w:color="auto"/>
              <w:left w:val="nil"/>
              <w:bottom w:val="nil"/>
              <w:right w:val="nil"/>
            </w:tcBorders>
            <w:shd w:val="clear" w:color="auto" w:fill="D9D9D9"/>
          </w:tcPr>
          <w:p w14:paraId="57F71930" w14:textId="77777777" w:rsidR="009D72C7" w:rsidRPr="002F4950" w:rsidRDefault="009D72C7" w:rsidP="009D72C7">
            <w:pPr>
              <w:pStyle w:val="TableHeaders"/>
            </w:pPr>
          </w:p>
        </w:tc>
        <w:tc>
          <w:tcPr>
            <w:tcW w:w="832" w:type="pct"/>
            <w:gridSpan w:val="5"/>
            <w:tcBorders>
              <w:top w:val="single" w:sz="12" w:space="0" w:color="auto"/>
              <w:left w:val="nil"/>
              <w:right w:val="nil"/>
            </w:tcBorders>
            <w:shd w:val="clear" w:color="auto" w:fill="D9D9D9"/>
          </w:tcPr>
          <w:p w14:paraId="3D8E3B8D" w14:textId="77777777" w:rsidR="009D72C7" w:rsidRPr="002F4950" w:rsidRDefault="009D72C7" w:rsidP="009D72C7">
            <w:pPr>
              <w:pStyle w:val="TableHeaders"/>
            </w:pPr>
            <w:r w:rsidRPr="002F4950">
              <w:t xml:space="preserve">Oct 2019 </w:t>
            </w:r>
            <w:r>
              <w:t>–</w:t>
            </w:r>
            <w:r w:rsidRPr="002F4950">
              <w:t xml:space="preserve"> Sept 2020</w:t>
            </w:r>
          </w:p>
        </w:tc>
        <w:tc>
          <w:tcPr>
            <w:tcW w:w="31" w:type="pct"/>
            <w:tcBorders>
              <w:top w:val="single" w:sz="12" w:space="0" w:color="auto"/>
              <w:left w:val="nil"/>
              <w:bottom w:val="nil"/>
              <w:right w:val="nil"/>
            </w:tcBorders>
            <w:shd w:val="clear" w:color="auto" w:fill="D9D9D9"/>
          </w:tcPr>
          <w:p w14:paraId="148F6665" w14:textId="77777777" w:rsidR="009D72C7" w:rsidRPr="002F4950" w:rsidRDefault="009D72C7" w:rsidP="009D72C7">
            <w:pPr>
              <w:pStyle w:val="TableHeaders"/>
            </w:pPr>
          </w:p>
        </w:tc>
        <w:tc>
          <w:tcPr>
            <w:tcW w:w="859" w:type="pct"/>
            <w:gridSpan w:val="4"/>
            <w:tcBorders>
              <w:top w:val="single" w:sz="12" w:space="0" w:color="auto"/>
              <w:left w:val="nil"/>
              <w:right w:val="nil"/>
            </w:tcBorders>
            <w:shd w:val="clear" w:color="auto" w:fill="D9D9D9"/>
          </w:tcPr>
          <w:p w14:paraId="5C57DFD2" w14:textId="77777777" w:rsidR="009D72C7" w:rsidRPr="002F4950" w:rsidRDefault="009D72C7" w:rsidP="009D72C7">
            <w:pPr>
              <w:pStyle w:val="TableHeaders"/>
            </w:pPr>
            <w:r w:rsidRPr="002F4950">
              <w:t xml:space="preserve">Oct 2020 </w:t>
            </w:r>
            <w:r>
              <w:t>–</w:t>
            </w:r>
            <w:r w:rsidRPr="002F4950">
              <w:t xml:space="preserve"> Sept 2021</w:t>
            </w:r>
          </w:p>
        </w:tc>
      </w:tr>
      <w:tr w:rsidR="00D1649B" w:rsidRPr="002F4950" w14:paraId="3569B9BA" w14:textId="77777777" w:rsidTr="00020881">
        <w:tblPrEx>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Ex>
        <w:trPr>
          <w:gridAfter w:val="1"/>
          <w:wAfter w:w="56" w:type="pct"/>
          <w:cantSplit/>
          <w:trHeight w:val="20"/>
        </w:trPr>
        <w:tc>
          <w:tcPr>
            <w:tcW w:w="1198" w:type="pct"/>
            <w:tcBorders>
              <w:top w:val="single" w:sz="6" w:space="0" w:color="auto"/>
              <w:bottom w:val="single" w:sz="6" w:space="0" w:color="auto"/>
            </w:tcBorders>
          </w:tcPr>
          <w:p w14:paraId="003B84FB" w14:textId="77777777" w:rsidR="00D1649B" w:rsidRPr="002F4950" w:rsidRDefault="00D1649B" w:rsidP="00020881">
            <w:pPr>
              <w:pStyle w:val="Tabletext"/>
              <w:rPr>
                <w:sz w:val="20"/>
              </w:rPr>
            </w:pPr>
            <w:r w:rsidRPr="002F4950">
              <w:t>Establishments</w:t>
            </w:r>
            <w:r w:rsidRPr="002F4950">
              <w:rPr>
                <w:sz w:val="20"/>
                <w:vertAlign w:val="superscript"/>
              </w:rPr>
              <w:t>f</w:t>
            </w:r>
          </w:p>
        </w:tc>
        <w:tc>
          <w:tcPr>
            <w:tcW w:w="492" w:type="pct"/>
            <w:gridSpan w:val="2"/>
            <w:tcBorders>
              <w:top w:val="single" w:sz="6" w:space="0" w:color="auto"/>
              <w:bottom w:val="single" w:sz="6" w:space="0" w:color="auto"/>
            </w:tcBorders>
          </w:tcPr>
          <w:p w14:paraId="0669336E" w14:textId="77777777" w:rsidR="00D1649B" w:rsidRPr="00020881" w:rsidRDefault="00D1649B" w:rsidP="00020881">
            <w:pPr>
              <w:pStyle w:val="Tabletext"/>
              <w:tabs>
                <w:tab w:val="decimal" w:pos="839"/>
              </w:tabs>
              <w:rPr>
                <w:color w:val="000000"/>
              </w:rPr>
            </w:pPr>
          </w:p>
        </w:tc>
        <w:tc>
          <w:tcPr>
            <w:tcW w:w="492" w:type="pct"/>
            <w:gridSpan w:val="2"/>
            <w:tcBorders>
              <w:top w:val="single" w:sz="6" w:space="0" w:color="auto"/>
              <w:bottom w:val="single" w:sz="6" w:space="0" w:color="auto"/>
            </w:tcBorders>
          </w:tcPr>
          <w:p w14:paraId="0CE6B6D1" w14:textId="77777777" w:rsidR="00D1649B" w:rsidRPr="00020881" w:rsidRDefault="00D1649B" w:rsidP="00020881">
            <w:pPr>
              <w:pStyle w:val="Tabletext"/>
              <w:tabs>
                <w:tab w:val="decimal" w:pos="839"/>
              </w:tabs>
              <w:rPr>
                <w:color w:val="000000"/>
              </w:rPr>
            </w:pPr>
          </w:p>
        </w:tc>
        <w:tc>
          <w:tcPr>
            <w:tcW w:w="391" w:type="pct"/>
            <w:gridSpan w:val="2"/>
            <w:tcBorders>
              <w:top w:val="single" w:sz="6" w:space="0" w:color="auto"/>
              <w:bottom w:val="single" w:sz="6" w:space="0" w:color="auto"/>
            </w:tcBorders>
          </w:tcPr>
          <w:p w14:paraId="0A002617" w14:textId="77777777" w:rsidR="00D1649B" w:rsidRPr="00020881" w:rsidRDefault="00D1649B" w:rsidP="00020881">
            <w:pPr>
              <w:pStyle w:val="Tabletext"/>
              <w:tabs>
                <w:tab w:val="decimal" w:pos="839"/>
              </w:tabs>
              <w:rPr>
                <w:color w:val="000000"/>
              </w:rPr>
            </w:pPr>
          </w:p>
        </w:tc>
        <w:tc>
          <w:tcPr>
            <w:tcW w:w="453" w:type="pct"/>
            <w:gridSpan w:val="2"/>
            <w:tcBorders>
              <w:top w:val="single" w:sz="6" w:space="0" w:color="auto"/>
              <w:bottom w:val="single" w:sz="6" w:space="0" w:color="auto"/>
            </w:tcBorders>
          </w:tcPr>
          <w:p w14:paraId="42C1E974" w14:textId="77777777" w:rsidR="00D1649B" w:rsidRPr="00020881" w:rsidRDefault="00D1649B" w:rsidP="00020881">
            <w:pPr>
              <w:pStyle w:val="Tabletext"/>
              <w:tabs>
                <w:tab w:val="decimal" w:pos="839"/>
              </w:tabs>
              <w:rPr>
                <w:color w:val="000000"/>
              </w:rPr>
            </w:pPr>
            <w:r w:rsidRPr="00020881">
              <w:rPr>
                <w:color w:val="000000"/>
              </w:rPr>
              <w:t>$385,206</w:t>
            </w:r>
          </w:p>
        </w:tc>
        <w:tc>
          <w:tcPr>
            <w:tcW w:w="90" w:type="pct"/>
            <w:tcBorders>
              <w:top w:val="single" w:sz="6" w:space="0" w:color="auto"/>
              <w:bottom w:val="single" w:sz="6" w:space="0" w:color="auto"/>
            </w:tcBorders>
          </w:tcPr>
          <w:p w14:paraId="2425E5F7" w14:textId="77777777" w:rsidR="00D1649B" w:rsidRPr="00020881" w:rsidRDefault="00D1649B" w:rsidP="00020881">
            <w:pPr>
              <w:pStyle w:val="Tabletext"/>
              <w:tabs>
                <w:tab w:val="decimal" w:pos="839"/>
              </w:tabs>
              <w:rPr>
                <w:color w:val="000000"/>
              </w:rPr>
            </w:pPr>
          </w:p>
        </w:tc>
        <w:tc>
          <w:tcPr>
            <w:tcW w:w="315" w:type="pct"/>
            <w:gridSpan w:val="3"/>
            <w:tcBorders>
              <w:top w:val="single" w:sz="6" w:space="0" w:color="auto"/>
              <w:bottom w:val="single" w:sz="6" w:space="0" w:color="auto"/>
            </w:tcBorders>
          </w:tcPr>
          <w:p w14:paraId="5CF3F637" w14:textId="77777777" w:rsidR="00D1649B" w:rsidRPr="00020881" w:rsidRDefault="00D1649B" w:rsidP="00020881">
            <w:pPr>
              <w:pStyle w:val="Tabletext"/>
              <w:tabs>
                <w:tab w:val="decimal" w:pos="839"/>
              </w:tabs>
              <w:rPr>
                <w:color w:val="000000"/>
              </w:rPr>
            </w:pPr>
          </w:p>
        </w:tc>
        <w:tc>
          <w:tcPr>
            <w:tcW w:w="545" w:type="pct"/>
            <w:gridSpan w:val="2"/>
            <w:tcBorders>
              <w:top w:val="single" w:sz="6" w:space="0" w:color="auto"/>
              <w:bottom w:val="single" w:sz="6" w:space="0" w:color="auto"/>
            </w:tcBorders>
          </w:tcPr>
          <w:p w14:paraId="163992BF" w14:textId="77777777" w:rsidR="00D1649B" w:rsidRPr="00020881" w:rsidRDefault="00D1649B" w:rsidP="00020881">
            <w:pPr>
              <w:pStyle w:val="Tabletext"/>
              <w:tabs>
                <w:tab w:val="decimal" w:pos="839"/>
              </w:tabs>
              <w:rPr>
                <w:color w:val="000000"/>
              </w:rPr>
            </w:pPr>
            <w:r w:rsidRPr="00020881">
              <w:rPr>
                <w:color w:val="000000"/>
              </w:rPr>
              <w:t>$394,150</w:t>
            </w:r>
          </w:p>
        </w:tc>
        <w:tc>
          <w:tcPr>
            <w:tcW w:w="101" w:type="pct"/>
            <w:tcBorders>
              <w:top w:val="single" w:sz="6" w:space="0" w:color="auto"/>
              <w:bottom w:val="single" w:sz="6" w:space="0" w:color="auto"/>
            </w:tcBorders>
          </w:tcPr>
          <w:p w14:paraId="39BF590B" w14:textId="77777777" w:rsidR="00D1649B" w:rsidRPr="00020881" w:rsidRDefault="00D1649B" w:rsidP="00020881">
            <w:pPr>
              <w:pStyle w:val="Tabletext"/>
              <w:tabs>
                <w:tab w:val="decimal" w:pos="839"/>
              </w:tabs>
              <w:rPr>
                <w:color w:val="000000"/>
              </w:rPr>
            </w:pPr>
          </w:p>
        </w:tc>
        <w:tc>
          <w:tcPr>
            <w:tcW w:w="304" w:type="pct"/>
            <w:gridSpan w:val="3"/>
            <w:tcBorders>
              <w:top w:val="single" w:sz="6" w:space="0" w:color="auto"/>
              <w:bottom w:val="single" w:sz="6" w:space="0" w:color="auto"/>
            </w:tcBorders>
          </w:tcPr>
          <w:p w14:paraId="7CC7C28D" w14:textId="77777777" w:rsidR="00D1649B" w:rsidRPr="00020881" w:rsidRDefault="00D1649B" w:rsidP="00020881">
            <w:pPr>
              <w:pStyle w:val="Tabletext"/>
              <w:tabs>
                <w:tab w:val="decimal" w:pos="839"/>
              </w:tabs>
              <w:rPr>
                <w:color w:val="000000"/>
              </w:rPr>
            </w:pPr>
          </w:p>
        </w:tc>
        <w:tc>
          <w:tcPr>
            <w:tcW w:w="563" w:type="pct"/>
            <w:gridSpan w:val="2"/>
            <w:tcBorders>
              <w:top w:val="single" w:sz="6" w:space="0" w:color="auto"/>
              <w:bottom w:val="single" w:sz="6" w:space="0" w:color="auto"/>
            </w:tcBorders>
          </w:tcPr>
          <w:p w14:paraId="167F86F9" w14:textId="77777777" w:rsidR="00D1649B" w:rsidRPr="00020881" w:rsidRDefault="00D1649B" w:rsidP="00020881">
            <w:pPr>
              <w:pStyle w:val="Tabletext"/>
              <w:tabs>
                <w:tab w:val="decimal" w:pos="839"/>
              </w:tabs>
              <w:rPr>
                <w:color w:val="000000"/>
              </w:rPr>
            </w:pPr>
            <w:r w:rsidRPr="00020881">
              <w:rPr>
                <w:color w:val="000000"/>
              </w:rPr>
              <w:t>$391,008</w:t>
            </w:r>
          </w:p>
        </w:tc>
      </w:tr>
      <w:tr w:rsidR="00D1649B" w:rsidRPr="002F4950" w14:paraId="21E01D16" w14:textId="77777777" w:rsidTr="00020881">
        <w:tblPrEx>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Ex>
        <w:trPr>
          <w:gridAfter w:val="1"/>
          <w:wAfter w:w="56" w:type="pct"/>
          <w:cantSplit/>
          <w:trHeight w:val="20"/>
        </w:trPr>
        <w:tc>
          <w:tcPr>
            <w:tcW w:w="1198" w:type="pct"/>
            <w:tcBorders>
              <w:top w:val="single" w:sz="6" w:space="0" w:color="auto"/>
              <w:bottom w:val="single" w:sz="6" w:space="0" w:color="auto"/>
            </w:tcBorders>
          </w:tcPr>
          <w:p w14:paraId="3406E20C" w14:textId="77777777" w:rsidR="00D1649B" w:rsidRPr="002F4950" w:rsidRDefault="00D1649B" w:rsidP="00020881">
            <w:pPr>
              <w:pStyle w:val="Tabletext"/>
              <w:rPr>
                <w:sz w:val="20"/>
              </w:rPr>
            </w:pPr>
            <w:r w:rsidRPr="002F4950">
              <w:t>Employees</w:t>
            </w:r>
            <w:r w:rsidRPr="002F4950">
              <w:rPr>
                <w:sz w:val="20"/>
                <w:vertAlign w:val="superscript"/>
              </w:rPr>
              <w:t>g</w:t>
            </w:r>
          </w:p>
        </w:tc>
        <w:tc>
          <w:tcPr>
            <w:tcW w:w="492" w:type="pct"/>
            <w:gridSpan w:val="2"/>
            <w:tcBorders>
              <w:top w:val="single" w:sz="6" w:space="0" w:color="auto"/>
              <w:bottom w:val="single" w:sz="6" w:space="0" w:color="auto"/>
            </w:tcBorders>
          </w:tcPr>
          <w:p w14:paraId="071AB929" w14:textId="77777777" w:rsidR="00D1649B" w:rsidRPr="00020881" w:rsidRDefault="00D1649B" w:rsidP="00020881">
            <w:pPr>
              <w:pStyle w:val="Tabletext"/>
              <w:tabs>
                <w:tab w:val="decimal" w:pos="839"/>
              </w:tabs>
              <w:rPr>
                <w:color w:val="000000"/>
              </w:rPr>
            </w:pPr>
          </w:p>
        </w:tc>
        <w:tc>
          <w:tcPr>
            <w:tcW w:w="492" w:type="pct"/>
            <w:gridSpan w:val="2"/>
            <w:tcBorders>
              <w:top w:val="single" w:sz="6" w:space="0" w:color="auto"/>
              <w:bottom w:val="single" w:sz="6" w:space="0" w:color="auto"/>
            </w:tcBorders>
          </w:tcPr>
          <w:p w14:paraId="273E025C" w14:textId="77777777" w:rsidR="00D1649B" w:rsidRPr="00020881" w:rsidRDefault="00D1649B" w:rsidP="00020881">
            <w:pPr>
              <w:pStyle w:val="Tabletext"/>
              <w:tabs>
                <w:tab w:val="decimal" w:pos="839"/>
              </w:tabs>
              <w:rPr>
                <w:color w:val="000000"/>
              </w:rPr>
            </w:pPr>
          </w:p>
        </w:tc>
        <w:tc>
          <w:tcPr>
            <w:tcW w:w="391" w:type="pct"/>
            <w:gridSpan w:val="2"/>
            <w:tcBorders>
              <w:top w:val="single" w:sz="6" w:space="0" w:color="auto"/>
              <w:bottom w:val="single" w:sz="6" w:space="0" w:color="auto"/>
            </w:tcBorders>
          </w:tcPr>
          <w:p w14:paraId="10ED3A33" w14:textId="77777777" w:rsidR="00D1649B" w:rsidRPr="00020881" w:rsidRDefault="00D1649B" w:rsidP="00020881">
            <w:pPr>
              <w:pStyle w:val="Tabletext"/>
              <w:tabs>
                <w:tab w:val="decimal" w:pos="839"/>
              </w:tabs>
              <w:rPr>
                <w:color w:val="000000"/>
              </w:rPr>
            </w:pPr>
          </w:p>
        </w:tc>
        <w:tc>
          <w:tcPr>
            <w:tcW w:w="453" w:type="pct"/>
            <w:gridSpan w:val="2"/>
            <w:tcBorders>
              <w:top w:val="single" w:sz="6" w:space="0" w:color="auto"/>
              <w:bottom w:val="single" w:sz="6" w:space="0" w:color="auto"/>
            </w:tcBorders>
          </w:tcPr>
          <w:p w14:paraId="77DE6188" w14:textId="77777777" w:rsidR="00D1649B" w:rsidRPr="00020881" w:rsidRDefault="00D1649B" w:rsidP="00020881">
            <w:pPr>
              <w:pStyle w:val="Tabletext"/>
              <w:tabs>
                <w:tab w:val="decimal" w:pos="839"/>
              </w:tabs>
              <w:rPr>
                <w:color w:val="000000"/>
              </w:rPr>
            </w:pPr>
            <w:r w:rsidRPr="00020881">
              <w:rPr>
                <w:color w:val="000000"/>
              </w:rPr>
              <w:t>$293,902</w:t>
            </w:r>
          </w:p>
        </w:tc>
        <w:tc>
          <w:tcPr>
            <w:tcW w:w="90" w:type="pct"/>
            <w:tcBorders>
              <w:top w:val="single" w:sz="6" w:space="0" w:color="auto"/>
              <w:bottom w:val="single" w:sz="6" w:space="0" w:color="auto"/>
            </w:tcBorders>
          </w:tcPr>
          <w:p w14:paraId="2950A8A7" w14:textId="77777777" w:rsidR="00D1649B" w:rsidRPr="00020881" w:rsidRDefault="00D1649B" w:rsidP="00020881">
            <w:pPr>
              <w:pStyle w:val="Tabletext"/>
              <w:tabs>
                <w:tab w:val="decimal" w:pos="839"/>
              </w:tabs>
              <w:rPr>
                <w:color w:val="000000"/>
              </w:rPr>
            </w:pPr>
          </w:p>
        </w:tc>
        <w:tc>
          <w:tcPr>
            <w:tcW w:w="315" w:type="pct"/>
            <w:gridSpan w:val="3"/>
            <w:tcBorders>
              <w:top w:val="single" w:sz="6" w:space="0" w:color="auto"/>
              <w:bottom w:val="single" w:sz="6" w:space="0" w:color="auto"/>
            </w:tcBorders>
          </w:tcPr>
          <w:p w14:paraId="1662C718" w14:textId="77777777" w:rsidR="00D1649B" w:rsidRPr="00020881" w:rsidRDefault="00D1649B" w:rsidP="00020881">
            <w:pPr>
              <w:pStyle w:val="Tabletext"/>
              <w:tabs>
                <w:tab w:val="decimal" w:pos="839"/>
              </w:tabs>
              <w:rPr>
                <w:color w:val="000000"/>
              </w:rPr>
            </w:pPr>
          </w:p>
        </w:tc>
        <w:tc>
          <w:tcPr>
            <w:tcW w:w="545" w:type="pct"/>
            <w:gridSpan w:val="2"/>
            <w:tcBorders>
              <w:top w:val="single" w:sz="6" w:space="0" w:color="auto"/>
              <w:bottom w:val="single" w:sz="6" w:space="0" w:color="auto"/>
            </w:tcBorders>
          </w:tcPr>
          <w:p w14:paraId="667C8E93" w14:textId="77777777" w:rsidR="00D1649B" w:rsidRPr="00020881" w:rsidRDefault="00D1649B" w:rsidP="00020881">
            <w:pPr>
              <w:pStyle w:val="Tabletext"/>
              <w:tabs>
                <w:tab w:val="decimal" w:pos="839"/>
              </w:tabs>
              <w:rPr>
                <w:color w:val="000000"/>
              </w:rPr>
            </w:pPr>
            <w:r w:rsidRPr="00020881">
              <w:rPr>
                <w:color w:val="000000"/>
              </w:rPr>
              <w:t>$286,397</w:t>
            </w:r>
          </w:p>
        </w:tc>
        <w:tc>
          <w:tcPr>
            <w:tcW w:w="101" w:type="pct"/>
            <w:tcBorders>
              <w:top w:val="single" w:sz="6" w:space="0" w:color="auto"/>
              <w:bottom w:val="single" w:sz="6" w:space="0" w:color="auto"/>
            </w:tcBorders>
          </w:tcPr>
          <w:p w14:paraId="537699B5" w14:textId="77777777" w:rsidR="00D1649B" w:rsidRPr="00020881" w:rsidRDefault="00D1649B" w:rsidP="00020881">
            <w:pPr>
              <w:pStyle w:val="Tabletext"/>
              <w:tabs>
                <w:tab w:val="decimal" w:pos="839"/>
              </w:tabs>
              <w:rPr>
                <w:color w:val="000000"/>
              </w:rPr>
            </w:pPr>
          </w:p>
        </w:tc>
        <w:tc>
          <w:tcPr>
            <w:tcW w:w="304" w:type="pct"/>
            <w:gridSpan w:val="3"/>
            <w:tcBorders>
              <w:top w:val="single" w:sz="6" w:space="0" w:color="auto"/>
              <w:bottom w:val="single" w:sz="6" w:space="0" w:color="auto"/>
            </w:tcBorders>
          </w:tcPr>
          <w:p w14:paraId="07F39BB6" w14:textId="77777777" w:rsidR="00D1649B" w:rsidRPr="00020881" w:rsidRDefault="00D1649B" w:rsidP="00020881">
            <w:pPr>
              <w:pStyle w:val="Tabletext"/>
              <w:tabs>
                <w:tab w:val="decimal" w:pos="839"/>
              </w:tabs>
              <w:rPr>
                <w:color w:val="000000"/>
              </w:rPr>
            </w:pPr>
          </w:p>
        </w:tc>
        <w:tc>
          <w:tcPr>
            <w:tcW w:w="563" w:type="pct"/>
            <w:gridSpan w:val="2"/>
            <w:tcBorders>
              <w:top w:val="single" w:sz="6" w:space="0" w:color="auto"/>
              <w:bottom w:val="single" w:sz="6" w:space="0" w:color="auto"/>
            </w:tcBorders>
          </w:tcPr>
          <w:p w14:paraId="27A93843" w14:textId="77777777" w:rsidR="00D1649B" w:rsidRPr="00020881" w:rsidRDefault="00D1649B" w:rsidP="00020881">
            <w:pPr>
              <w:pStyle w:val="Tabletext"/>
              <w:tabs>
                <w:tab w:val="decimal" w:pos="839"/>
              </w:tabs>
              <w:rPr>
                <w:color w:val="000000"/>
              </w:rPr>
            </w:pPr>
            <w:r w:rsidRPr="00020881">
              <w:rPr>
                <w:color w:val="000000"/>
              </w:rPr>
              <w:t>$295,304</w:t>
            </w:r>
          </w:p>
        </w:tc>
      </w:tr>
      <w:tr w:rsidR="00D1649B" w:rsidRPr="002F4950" w14:paraId="0CCC7095" w14:textId="77777777" w:rsidTr="00020881">
        <w:tblPrEx>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Ex>
        <w:trPr>
          <w:gridAfter w:val="1"/>
          <w:wAfter w:w="56" w:type="pct"/>
          <w:cantSplit/>
          <w:trHeight w:val="20"/>
        </w:trPr>
        <w:tc>
          <w:tcPr>
            <w:tcW w:w="1198" w:type="pct"/>
            <w:tcBorders>
              <w:top w:val="single" w:sz="6" w:space="0" w:color="auto"/>
              <w:bottom w:val="single" w:sz="12" w:space="0" w:color="auto"/>
            </w:tcBorders>
          </w:tcPr>
          <w:p w14:paraId="2DC8980E" w14:textId="77777777" w:rsidR="00D1649B" w:rsidRPr="002F4950" w:rsidRDefault="00D1649B" w:rsidP="00020881">
            <w:pPr>
              <w:pStyle w:val="Tabletext"/>
            </w:pPr>
            <w:r w:rsidRPr="002F4950">
              <w:t xml:space="preserve">Total </w:t>
            </w:r>
          </w:p>
        </w:tc>
        <w:tc>
          <w:tcPr>
            <w:tcW w:w="492" w:type="pct"/>
            <w:gridSpan w:val="2"/>
            <w:tcBorders>
              <w:top w:val="single" w:sz="6" w:space="0" w:color="auto"/>
              <w:bottom w:val="single" w:sz="12" w:space="0" w:color="auto"/>
            </w:tcBorders>
          </w:tcPr>
          <w:p w14:paraId="037E1A5F" w14:textId="77777777" w:rsidR="00D1649B" w:rsidRPr="00020881" w:rsidRDefault="00D1649B" w:rsidP="00020881">
            <w:pPr>
              <w:pStyle w:val="Tabletext"/>
              <w:tabs>
                <w:tab w:val="decimal" w:pos="839"/>
              </w:tabs>
              <w:rPr>
                <w:color w:val="000000"/>
              </w:rPr>
            </w:pPr>
          </w:p>
        </w:tc>
        <w:tc>
          <w:tcPr>
            <w:tcW w:w="492" w:type="pct"/>
            <w:gridSpan w:val="2"/>
            <w:tcBorders>
              <w:top w:val="single" w:sz="6" w:space="0" w:color="auto"/>
              <w:bottom w:val="single" w:sz="12" w:space="0" w:color="auto"/>
            </w:tcBorders>
          </w:tcPr>
          <w:p w14:paraId="17C6545A" w14:textId="77777777" w:rsidR="00D1649B" w:rsidRPr="00020881" w:rsidRDefault="00D1649B" w:rsidP="00020881">
            <w:pPr>
              <w:pStyle w:val="Tabletext"/>
              <w:tabs>
                <w:tab w:val="decimal" w:pos="839"/>
              </w:tabs>
              <w:rPr>
                <w:color w:val="000000"/>
              </w:rPr>
            </w:pPr>
          </w:p>
        </w:tc>
        <w:tc>
          <w:tcPr>
            <w:tcW w:w="391" w:type="pct"/>
            <w:gridSpan w:val="2"/>
            <w:tcBorders>
              <w:top w:val="single" w:sz="6" w:space="0" w:color="auto"/>
              <w:bottom w:val="single" w:sz="12" w:space="0" w:color="auto"/>
            </w:tcBorders>
          </w:tcPr>
          <w:p w14:paraId="2E9ED01F" w14:textId="77777777" w:rsidR="00D1649B" w:rsidRPr="00020881" w:rsidRDefault="00D1649B" w:rsidP="00020881">
            <w:pPr>
              <w:pStyle w:val="Tabletext"/>
              <w:tabs>
                <w:tab w:val="decimal" w:pos="839"/>
              </w:tabs>
              <w:rPr>
                <w:color w:val="000000"/>
              </w:rPr>
            </w:pPr>
          </w:p>
        </w:tc>
        <w:tc>
          <w:tcPr>
            <w:tcW w:w="453" w:type="pct"/>
            <w:gridSpan w:val="2"/>
            <w:tcBorders>
              <w:top w:val="single" w:sz="6" w:space="0" w:color="auto"/>
              <w:bottom w:val="single" w:sz="12" w:space="0" w:color="auto"/>
            </w:tcBorders>
          </w:tcPr>
          <w:p w14:paraId="1DA2FD6C" w14:textId="77777777" w:rsidR="00D1649B" w:rsidRPr="00020881" w:rsidRDefault="00D1649B" w:rsidP="00020881">
            <w:pPr>
              <w:pStyle w:val="Tabletext"/>
              <w:tabs>
                <w:tab w:val="decimal" w:pos="839"/>
              </w:tabs>
              <w:rPr>
                <w:color w:val="000000"/>
              </w:rPr>
            </w:pPr>
            <w:r w:rsidRPr="00020881">
              <w:rPr>
                <w:color w:val="000000"/>
              </w:rPr>
              <w:t>$679,108</w:t>
            </w:r>
          </w:p>
        </w:tc>
        <w:tc>
          <w:tcPr>
            <w:tcW w:w="90" w:type="pct"/>
            <w:tcBorders>
              <w:top w:val="single" w:sz="6" w:space="0" w:color="auto"/>
              <w:bottom w:val="single" w:sz="12" w:space="0" w:color="auto"/>
            </w:tcBorders>
          </w:tcPr>
          <w:p w14:paraId="10E0C8A4" w14:textId="77777777" w:rsidR="00D1649B" w:rsidRPr="00020881" w:rsidRDefault="00D1649B" w:rsidP="00020881">
            <w:pPr>
              <w:pStyle w:val="Tabletext"/>
              <w:tabs>
                <w:tab w:val="decimal" w:pos="839"/>
              </w:tabs>
              <w:rPr>
                <w:color w:val="000000"/>
              </w:rPr>
            </w:pPr>
          </w:p>
        </w:tc>
        <w:tc>
          <w:tcPr>
            <w:tcW w:w="315" w:type="pct"/>
            <w:gridSpan w:val="3"/>
            <w:tcBorders>
              <w:top w:val="single" w:sz="6" w:space="0" w:color="auto"/>
              <w:bottom w:val="single" w:sz="12" w:space="0" w:color="auto"/>
            </w:tcBorders>
          </w:tcPr>
          <w:p w14:paraId="1A7DFC18" w14:textId="77777777" w:rsidR="00D1649B" w:rsidRPr="00020881" w:rsidRDefault="00D1649B" w:rsidP="00020881">
            <w:pPr>
              <w:pStyle w:val="Tabletext"/>
              <w:tabs>
                <w:tab w:val="decimal" w:pos="839"/>
              </w:tabs>
              <w:rPr>
                <w:color w:val="000000"/>
              </w:rPr>
            </w:pPr>
          </w:p>
        </w:tc>
        <w:tc>
          <w:tcPr>
            <w:tcW w:w="545" w:type="pct"/>
            <w:gridSpan w:val="2"/>
            <w:tcBorders>
              <w:top w:val="single" w:sz="6" w:space="0" w:color="auto"/>
              <w:bottom w:val="single" w:sz="12" w:space="0" w:color="auto"/>
            </w:tcBorders>
          </w:tcPr>
          <w:p w14:paraId="6E3CE741" w14:textId="77777777" w:rsidR="00D1649B" w:rsidRPr="00020881" w:rsidRDefault="00D1649B" w:rsidP="00020881">
            <w:pPr>
              <w:pStyle w:val="Tabletext"/>
              <w:tabs>
                <w:tab w:val="decimal" w:pos="839"/>
              </w:tabs>
              <w:rPr>
                <w:color w:val="000000"/>
              </w:rPr>
            </w:pPr>
            <w:r w:rsidRPr="00020881">
              <w:rPr>
                <w:color w:val="000000"/>
              </w:rPr>
              <w:t>$680,547</w:t>
            </w:r>
          </w:p>
        </w:tc>
        <w:tc>
          <w:tcPr>
            <w:tcW w:w="101" w:type="pct"/>
            <w:tcBorders>
              <w:top w:val="single" w:sz="6" w:space="0" w:color="auto"/>
              <w:bottom w:val="single" w:sz="12" w:space="0" w:color="auto"/>
            </w:tcBorders>
          </w:tcPr>
          <w:p w14:paraId="31808DD8" w14:textId="77777777" w:rsidR="00D1649B" w:rsidRPr="00020881" w:rsidRDefault="00D1649B" w:rsidP="00020881">
            <w:pPr>
              <w:pStyle w:val="Tabletext"/>
              <w:tabs>
                <w:tab w:val="decimal" w:pos="839"/>
              </w:tabs>
              <w:rPr>
                <w:color w:val="000000"/>
              </w:rPr>
            </w:pPr>
          </w:p>
        </w:tc>
        <w:tc>
          <w:tcPr>
            <w:tcW w:w="304" w:type="pct"/>
            <w:gridSpan w:val="3"/>
            <w:tcBorders>
              <w:top w:val="single" w:sz="6" w:space="0" w:color="auto"/>
              <w:bottom w:val="single" w:sz="12" w:space="0" w:color="auto"/>
            </w:tcBorders>
          </w:tcPr>
          <w:p w14:paraId="2BCE5A3B" w14:textId="77777777" w:rsidR="00D1649B" w:rsidRPr="00020881" w:rsidRDefault="00D1649B" w:rsidP="00020881">
            <w:pPr>
              <w:pStyle w:val="Tabletext"/>
              <w:tabs>
                <w:tab w:val="decimal" w:pos="839"/>
              </w:tabs>
              <w:rPr>
                <w:color w:val="000000"/>
              </w:rPr>
            </w:pPr>
          </w:p>
        </w:tc>
        <w:tc>
          <w:tcPr>
            <w:tcW w:w="563" w:type="pct"/>
            <w:gridSpan w:val="2"/>
            <w:tcBorders>
              <w:top w:val="single" w:sz="6" w:space="0" w:color="auto"/>
              <w:bottom w:val="single" w:sz="12" w:space="0" w:color="auto"/>
            </w:tcBorders>
          </w:tcPr>
          <w:p w14:paraId="26685D35" w14:textId="77777777" w:rsidR="00D1649B" w:rsidRPr="00020881" w:rsidRDefault="00D1649B" w:rsidP="00020881">
            <w:pPr>
              <w:pStyle w:val="Tabletext"/>
              <w:tabs>
                <w:tab w:val="decimal" w:pos="839"/>
              </w:tabs>
              <w:rPr>
                <w:color w:val="000000"/>
              </w:rPr>
            </w:pPr>
            <w:r w:rsidRPr="00020881">
              <w:rPr>
                <w:color w:val="000000"/>
              </w:rPr>
              <w:t>$686,312</w:t>
            </w:r>
          </w:p>
        </w:tc>
      </w:tr>
    </w:tbl>
    <w:p w14:paraId="1A07ABB2" w14:textId="3B6F6E46" w:rsidR="00D1649B" w:rsidRDefault="00D1649B" w:rsidP="00787DB2">
      <w:pPr>
        <w:autoSpaceDE w:val="0"/>
        <w:autoSpaceDN w:val="0"/>
        <w:adjustRightInd w:val="0"/>
        <w:spacing w:before="60" w:after="0" w:line="240" w:lineRule="auto"/>
        <w:ind w:left="187" w:hanging="187"/>
        <w:rPr>
          <w:rFonts w:ascii="Arial" w:eastAsia="Times New Roman" w:hAnsi="Arial"/>
          <w:sz w:val="18"/>
          <w:szCs w:val="20"/>
        </w:rPr>
      </w:pPr>
      <w:r w:rsidRPr="002F4950">
        <w:rPr>
          <w:rFonts w:ascii="Arial" w:eastAsia="Times New Roman" w:hAnsi="Arial"/>
          <w:sz w:val="18"/>
          <w:szCs w:val="20"/>
        </w:rPr>
        <w:t>Note: NA = not applicable.</w:t>
      </w:r>
    </w:p>
    <w:p w14:paraId="17237241" w14:textId="6E6CC746" w:rsidR="000B3C48" w:rsidRDefault="000B3C48" w:rsidP="000B3C48">
      <w:pPr>
        <w:pStyle w:val="Exhibitsource2"/>
      </w:pPr>
      <w:r w:rsidRPr="002F4950">
        <w:t>Exhibit </w:t>
      </w:r>
      <w:r w:rsidR="00312F84">
        <w:t>A-</w:t>
      </w:r>
      <w:r w:rsidRPr="002F4950">
        <w:t>1</w:t>
      </w:r>
      <w:r>
        <w:t>9</w:t>
      </w:r>
      <w:r w:rsidRPr="002F4950">
        <w:t xml:space="preserve"> displays the estimated annualized cost to respondents for burden hours by year. The cost burden was estimated with use of average total compensation rates obtained from the March 2017 Employer Costs for Employee Compensation Summary issued by BLS on June 9, 2017</w:t>
      </w:r>
      <w:r w:rsidRPr="002F4950">
        <w:rPr>
          <w:color w:val="000000"/>
        </w:rPr>
        <w:fldChar w:fldCharType="begin"/>
      </w:r>
      <w:r>
        <w:rPr>
          <w:color w:val="000000"/>
        </w:rPr>
        <w:instrText xml:space="preserve"> ADDIN EN.CITE &lt;EndNote&gt;&lt;Cite ExcludeAuth="1" ExcludeYear="1"&gt;&lt;Author&gt;Bureau of Labor Statistics&lt;/Author&gt;&lt;Year&gt;2014, March&lt;/Year&gt;&lt;RecNum&gt;148&lt;/RecNum&gt;&lt;record&gt;&lt;rec-number&gt;148&lt;/rec-number&gt;&lt;foreign-keys&gt;&lt;key app="EN" db-id="exawddvxhxs9ptete5tpwe9gexpwwvzprptd" timestamp="1432841223"&gt;148&lt;/key&gt;&lt;/foreign-keys&gt;&lt;ref-type name="Web Page"&gt;12&lt;/ref-type&gt;&lt;contributors&gt;&lt;authors&gt;&lt;author&gt;Bureau of Labor Statistics,, U.S. Department of Labor &lt;/author&gt;&lt;/authors&gt;&lt;/contributors&gt;&lt;titles&gt;&lt;title&gt;Employer costs for employee compensation summary. Available from Databases, tables and calculators by subject&lt;/title&gt;&lt;/titles&gt;&lt;dates&gt;&lt;year&gt;2014, March&lt;/year&gt;&lt;/dates&gt;&lt;urls&gt;&lt;related-urls&gt;&lt;url&gt;http://data.bls.gov/timeseries/CIS1010000000000Q&lt;/url&gt;&lt;/related-urls&gt;&lt;/urls&gt;&lt;/record&gt;&lt;/Cite&gt;&lt;Cite&gt;&lt;Author&gt;Bureau of Labor Statistics&lt;/Author&gt;&lt;Year&gt;2014, March&lt;/Year&gt;&lt;RecNum&gt;148&lt;/RecNum&gt;&lt;record&gt;&lt;rec-number&gt;148&lt;/rec-number&gt;&lt;foreign-keys&gt;&lt;key app="EN" db-id="exawddvxhxs9ptete5tpwe9gexpwwvzprptd" timestamp="1432841223"&gt;148&lt;/key&gt;&lt;/foreign-keys&gt;&lt;ref-type name="Web Page"&gt;12&lt;/ref-type&gt;&lt;contributors&gt;&lt;authors&gt;&lt;author&gt;Bureau of Labor Statistics,, U.S. Department of Labor &lt;/author&gt;&lt;/authors&gt;&lt;/contributors&gt;&lt;titles&gt;&lt;title&gt;Employer costs for employee compensation summary. Available from Databases, tables and calculators by subject&lt;/title&gt;&lt;/titles&gt;&lt;dates&gt;&lt;year&gt;2014, March&lt;/year&gt;&lt;/dates&gt;&lt;urls&gt;&lt;related-urls&gt;&lt;url&gt;http://data.bls.gov/timeseries/CIS1010000000000Q&lt;/url&gt;&lt;/related-urls&gt;&lt;/urls&gt;&lt;/record&gt;&lt;/Cite&gt;&lt;/EndNote&gt;</w:instrText>
      </w:r>
      <w:r w:rsidRPr="002F4950">
        <w:rPr>
          <w:color w:val="000000"/>
        </w:rPr>
        <w:fldChar w:fldCharType="end"/>
      </w:r>
      <w:r w:rsidRPr="002F4950">
        <w:rPr>
          <w:color w:val="000000"/>
        </w:rPr>
        <w:t xml:space="preserve"> </w:t>
      </w:r>
      <w:r w:rsidRPr="002F4950">
        <w:t>. The average total compensation per hour for private industry was $33.11, which was inflated based on the Employment Cost Index to a median hourly total compensation of $35.03 for October 2018–September 2019, $35.84 for October 2019–September 2020, and $36.67 for October 2020–September 2021. These are the total compensation rates used for estimating the employee cost burden. Given that the POC will often be a human resources manager, the March 2017 total compensation rate of $58.62 for the Management, Professional and Related category was inflated to a median hourly total compensation of $62.02 for October 2018–September 2019, $63.46 for October 2019–September 2020, and $64.93 for October 2020–September 2021 for estimating the establishment cost burden.</w:t>
      </w:r>
    </w:p>
    <w:p w14:paraId="33527B8B" w14:textId="77777777" w:rsidR="00D1649B" w:rsidRPr="002F4950" w:rsidRDefault="00D1649B" w:rsidP="00787DB2">
      <w:pPr>
        <w:autoSpaceDE w:val="0"/>
        <w:autoSpaceDN w:val="0"/>
        <w:adjustRightInd w:val="0"/>
        <w:spacing w:before="60" w:after="0" w:line="240" w:lineRule="auto"/>
        <w:ind w:left="187" w:hanging="187"/>
        <w:rPr>
          <w:rFonts w:ascii="Arial" w:eastAsia="Times New Roman" w:hAnsi="Arial"/>
          <w:sz w:val="18"/>
          <w:szCs w:val="20"/>
        </w:rPr>
      </w:pPr>
      <w:r w:rsidRPr="002F4950">
        <w:rPr>
          <w:rFonts w:ascii="Arial" w:eastAsia="Times New Roman" w:hAnsi="Arial"/>
          <w:sz w:val="18"/>
          <w:szCs w:val="20"/>
          <w:vertAlign w:val="superscript"/>
        </w:rPr>
        <w:t xml:space="preserve">a </w:t>
      </w:r>
      <w:r w:rsidRPr="002F4950">
        <w:rPr>
          <w:rFonts w:ascii="Arial" w:eastAsia="Times New Roman" w:hAnsi="Arial"/>
          <w:sz w:val="18"/>
          <w:szCs w:val="20"/>
        </w:rPr>
        <w:t>Includes total burden time for all establishments (private sector, federal government, and state/local/tribal governments).</w:t>
      </w:r>
    </w:p>
    <w:p w14:paraId="7E5A5FF4" w14:textId="77777777" w:rsidR="00D1649B" w:rsidRPr="002F4950" w:rsidRDefault="00D1649B" w:rsidP="00787DB2">
      <w:pPr>
        <w:autoSpaceDE w:val="0"/>
        <w:autoSpaceDN w:val="0"/>
        <w:adjustRightInd w:val="0"/>
        <w:spacing w:before="60" w:after="0" w:line="240" w:lineRule="auto"/>
        <w:ind w:left="187" w:hanging="187"/>
        <w:rPr>
          <w:rFonts w:ascii="Arial" w:eastAsia="Times New Roman" w:hAnsi="Arial"/>
          <w:sz w:val="18"/>
          <w:szCs w:val="20"/>
        </w:rPr>
      </w:pPr>
      <w:r w:rsidRPr="002F4950">
        <w:rPr>
          <w:rFonts w:ascii="Arial" w:eastAsia="Times New Roman" w:hAnsi="Arial"/>
          <w:sz w:val="18"/>
          <w:szCs w:val="20"/>
          <w:vertAlign w:val="superscript"/>
        </w:rPr>
        <w:t xml:space="preserve">b </w:t>
      </w:r>
      <w:r w:rsidRPr="002F4950">
        <w:rPr>
          <w:rFonts w:ascii="Arial" w:eastAsia="Times New Roman" w:hAnsi="Arial"/>
          <w:sz w:val="18"/>
          <w:szCs w:val="20"/>
        </w:rPr>
        <w:t>Includes total burden time for individuals/households.</w:t>
      </w:r>
    </w:p>
    <w:p w14:paraId="6C201963" w14:textId="77777777" w:rsidR="00D1649B" w:rsidRPr="002F4950" w:rsidRDefault="00D1649B" w:rsidP="00787DB2">
      <w:pPr>
        <w:autoSpaceDE w:val="0"/>
        <w:autoSpaceDN w:val="0"/>
        <w:adjustRightInd w:val="0"/>
        <w:spacing w:before="60" w:after="0" w:line="240" w:lineRule="auto"/>
        <w:ind w:left="187" w:hanging="187"/>
        <w:rPr>
          <w:rFonts w:ascii="Arial" w:eastAsia="Times New Roman" w:hAnsi="Arial"/>
          <w:sz w:val="18"/>
          <w:szCs w:val="20"/>
        </w:rPr>
      </w:pPr>
      <w:r w:rsidRPr="002F4950">
        <w:rPr>
          <w:rFonts w:ascii="Arial" w:eastAsia="Times New Roman" w:hAnsi="Arial"/>
          <w:b/>
          <w:sz w:val="18"/>
          <w:szCs w:val="20"/>
          <w:vertAlign w:val="superscript"/>
        </w:rPr>
        <w:t xml:space="preserve">c </w:t>
      </w:r>
      <w:r w:rsidRPr="002F4950">
        <w:rPr>
          <w:rFonts w:ascii="Arial" w:eastAsia="Times New Roman" w:hAnsi="Arial"/>
          <w:sz w:val="18"/>
          <w:szCs w:val="20"/>
        </w:rPr>
        <w:t>The total number of respondents across all 3 years = 85,483.</w:t>
      </w:r>
    </w:p>
    <w:p w14:paraId="267ACDA6" w14:textId="77777777" w:rsidR="00D1649B" w:rsidRPr="002F4950" w:rsidRDefault="00D1649B" w:rsidP="00787DB2">
      <w:pPr>
        <w:autoSpaceDE w:val="0"/>
        <w:autoSpaceDN w:val="0"/>
        <w:adjustRightInd w:val="0"/>
        <w:spacing w:before="60" w:after="0" w:line="240" w:lineRule="auto"/>
        <w:ind w:left="187" w:hanging="187"/>
        <w:rPr>
          <w:rFonts w:ascii="Arial" w:eastAsia="Times New Roman" w:hAnsi="Arial"/>
          <w:sz w:val="18"/>
          <w:szCs w:val="20"/>
        </w:rPr>
      </w:pPr>
      <w:r w:rsidRPr="002F4950">
        <w:rPr>
          <w:rFonts w:ascii="Arial" w:eastAsia="Times New Roman" w:hAnsi="Arial"/>
          <w:b/>
          <w:sz w:val="18"/>
          <w:szCs w:val="20"/>
          <w:vertAlign w:val="superscript"/>
        </w:rPr>
        <w:t xml:space="preserve">d </w:t>
      </w:r>
      <w:r w:rsidRPr="002F4950">
        <w:rPr>
          <w:rFonts w:ascii="Arial" w:eastAsia="Times New Roman" w:hAnsi="Arial"/>
          <w:sz w:val="18"/>
          <w:szCs w:val="20"/>
        </w:rPr>
        <w:t>The total number of respondents was derived by summing the number of POCs (row name is “Screening call to POCs”), Establishment employees (row name is “Establishment Method employee respondents”), and occupation experts (row name is “Occupation Expert Method respondents”).</w:t>
      </w:r>
    </w:p>
    <w:p w14:paraId="50301552" w14:textId="77777777" w:rsidR="00D1649B" w:rsidRPr="002F4950" w:rsidRDefault="00D1649B" w:rsidP="00787DB2">
      <w:pPr>
        <w:autoSpaceDE w:val="0"/>
        <w:autoSpaceDN w:val="0"/>
        <w:adjustRightInd w:val="0"/>
        <w:spacing w:before="60" w:after="0" w:line="240" w:lineRule="auto"/>
        <w:ind w:left="187" w:hanging="187"/>
        <w:rPr>
          <w:rFonts w:ascii="Arial" w:eastAsia="Times New Roman" w:hAnsi="Arial"/>
          <w:sz w:val="18"/>
          <w:szCs w:val="20"/>
        </w:rPr>
      </w:pPr>
      <w:r w:rsidRPr="002F4950">
        <w:rPr>
          <w:rFonts w:ascii="Arial" w:eastAsia="Times New Roman" w:hAnsi="Arial"/>
          <w:sz w:val="18"/>
          <w:szCs w:val="20"/>
          <w:vertAlign w:val="superscript"/>
        </w:rPr>
        <w:t xml:space="preserve">e </w:t>
      </w:r>
      <w:r w:rsidRPr="002F4950">
        <w:rPr>
          <w:rFonts w:ascii="Arial" w:eastAsia="Times New Roman" w:hAnsi="Arial"/>
          <w:sz w:val="18"/>
          <w:szCs w:val="20"/>
        </w:rPr>
        <w:t>The total number of burden hours across all 3 years = 42,878.</w:t>
      </w:r>
    </w:p>
    <w:p w14:paraId="5FAED795" w14:textId="77777777" w:rsidR="00D1649B" w:rsidRPr="002F4950" w:rsidRDefault="00D1649B" w:rsidP="00787DB2">
      <w:pPr>
        <w:autoSpaceDE w:val="0"/>
        <w:autoSpaceDN w:val="0"/>
        <w:adjustRightInd w:val="0"/>
        <w:spacing w:before="60" w:after="0" w:line="240" w:lineRule="auto"/>
        <w:ind w:left="187" w:hanging="187"/>
        <w:rPr>
          <w:rFonts w:ascii="Arial" w:eastAsia="Times New Roman" w:hAnsi="Arial"/>
          <w:sz w:val="18"/>
          <w:szCs w:val="20"/>
        </w:rPr>
      </w:pPr>
      <w:r w:rsidRPr="002F4950">
        <w:rPr>
          <w:rFonts w:ascii="Arial" w:eastAsia="Times New Roman" w:hAnsi="Arial"/>
          <w:sz w:val="18"/>
          <w:szCs w:val="20"/>
          <w:vertAlign w:val="superscript"/>
        </w:rPr>
        <w:t xml:space="preserve">f </w:t>
      </w:r>
      <w:r w:rsidRPr="002F4950">
        <w:rPr>
          <w:rFonts w:ascii="Arial" w:eastAsia="Times New Roman" w:hAnsi="Arial"/>
          <w:sz w:val="18"/>
          <w:szCs w:val="20"/>
        </w:rPr>
        <w:t>Assumed hourly total compensation rates: $62.02 for October 2018–September 2019; $63.46 for October 2019–September 2020; $64.93 for October 2020–September 2021.</w:t>
      </w:r>
    </w:p>
    <w:p w14:paraId="51916571" w14:textId="77777777" w:rsidR="00D1649B" w:rsidRPr="002F4950" w:rsidRDefault="00D1649B" w:rsidP="00787DB2">
      <w:pPr>
        <w:autoSpaceDE w:val="0"/>
        <w:autoSpaceDN w:val="0"/>
        <w:adjustRightInd w:val="0"/>
        <w:spacing w:before="60" w:after="0" w:line="240" w:lineRule="auto"/>
        <w:ind w:left="187" w:hanging="187"/>
        <w:rPr>
          <w:rFonts w:ascii="Arial" w:eastAsia="Times New Roman" w:hAnsi="Arial"/>
          <w:sz w:val="18"/>
          <w:szCs w:val="20"/>
        </w:rPr>
      </w:pPr>
      <w:r w:rsidRPr="002F4950">
        <w:rPr>
          <w:rFonts w:ascii="Arial" w:eastAsia="Times New Roman" w:hAnsi="Arial"/>
          <w:sz w:val="18"/>
          <w:szCs w:val="20"/>
          <w:vertAlign w:val="superscript"/>
        </w:rPr>
        <w:t xml:space="preserve">g </w:t>
      </w:r>
      <w:r w:rsidRPr="002F4950">
        <w:rPr>
          <w:rFonts w:ascii="Arial" w:eastAsia="Times New Roman" w:hAnsi="Arial"/>
          <w:sz w:val="18"/>
          <w:szCs w:val="20"/>
        </w:rPr>
        <w:t>Assumed hourly total compensation rates: $35.03 for October 2018–September 2019; $35.84 for October 2019–September 2020; $36.67 for October 2020–September 2021.</w:t>
      </w:r>
    </w:p>
    <w:p w14:paraId="51ED729F" w14:textId="77777777" w:rsidR="00D1649B" w:rsidRPr="002F4950" w:rsidRDefault="00D1649B" w:rsidP="00787DB2">
      <w:pPr>
        <w:autoSpaceDE w:val="0"/>
        <w:autoSpaceDN w:val="0"/>
        <w:adjustRightInd w:val="0"/>
        <w:spacing w:before="60" w:after="0" w:line="240" w:lineRule="auto"/>
        <w:ind w:left="187" w:hanging="187"/>
        <w:rPr>
          <w:rFonts w:ascii="Arial" w:eastAsia="Times New Roman" w:hAnsi="Arial"/>
          <w:sz w:val="18"/>
          <w:szCs w:val="20"/>
        </w:rPr>
      </w:pPr>
      <w:r w:rsidRPr="002F4950">
        <w:rPr>
          <w:rFonts w:ascii="Arial" w:eastAsia="Times New Roman" w:hAnsi="Arial"/>
          <w:sz w:val="18"/>
          <w:szCs w:val="20"/>
        </w:rPr>
        <w:t xml:space="preserve">Source: Bureau of Labor Statistics, U.S. Department of Labor. (2017, June). Employer costs for employee compensation summary. Available from </w:t>
      </w:r>
      <w:r w:rsidRPr="002F4950">
        <w:rPr>
          <w:rFonts w:ascii="Arial" w:eastAsia="Times New Roman" w:hAnsi="Arial"/>
          <w:i/>
          <w:sz w:val="18"/>
          <w:szCs w:val="20"/>
        </w:rPr>
        <w:t>Databases, tables and calculators by subject</w:t>
      </w:r>
      <w:r w:rsidRPr="002F4950">
        <w:rPr>
          <w:rFonts w:ascii="Arial" w:eastAsia="Times New Roman" w:hAnsi="Arial"/>
          <w:sz w:val="18"/>
          <w:szCs w:val="20"/>
        </w:rPr>
        <w:t xml:space="preserve">, </w:t>
      </w:r>
      <w:hyperlink r:id="rId155" w:history="1">
        <w:r w:rsidRPr="002F4950">
          <w:rPr>
            <w:rFonts w:ascii="Arial" w:eastAsia="Times New Roman" w:hAnsi="Arial"/>
            <w:color w:val="0000FF"/>
            <w:sz w:val="18"/>
            <w:szCs w:val="20"/>
            <w:u w:val="single"/>
          </w:rPr>
          <w:t>https://data.bls.gov/timeseries/CIS2010000000000Q</w:t>
        </w:r>
      </w:hyperlink>
      <w:r w:rsidRPr="002F4950">
        <w:rPr>
          <w:rFonts w:ascii="Arial" w:eastAsia="Times New Roman" w:hAnsi="Arial"/>
          <w:sz w:val="18"/>
          <w:szCs w:val="20"/>
        </w:rPr>
        <w:t xml:space="preserve"> </w:t>
      </w:r>
    </w:p>
    <w:p w14:paraId="7C7F991A" w14:textId="0B41A0EC" w:rsidR="00F619D0" w:rsidRDefault="00F619D0" w:rsidP="00787DB2">
      <w:pPr>
        <w:autoSpaceDE w:val="0"/>
        <w:autoSpaceDN w:val="0"/>
        <w:adjustRightInd w:val="0"/>
        <w:spacing w:before="60" w:after="0" w:line="240" w:lineRule="auto"/>
        <w:ind w:left="187" w:hanging="187"/>
        <w:rPr>
          <w:rFonts w:ascii="Arial" w:eastAsia="Times New Roman" w:hAnsi="Arial"/>
          <w:sz w:val="18"/>
          <w:szCs w:val="20"/>
        </w:rPr>
      </w:pPr>
    </w:p>
    <w:p w14:paraId="1CA51A0D" w14:textId="77777777" w:rsidR="00020881" w:rsidRDefault="00020881">
      <w:pPr>
        <w:spacing w:after="0" w:line="240" w:lineRule="auto"/>
        <w:rPr>
          <w:rFonts w:ascii="Arial" w:eastAsia="Times New Roman" w:hAnsi="Arial"/>
          <w:sz w:val="18"/>
          <w:szCs w:val="20"/>
        </w:rPr>
      </w:pPr>
      <w:r>
        <w:rPr>
          <w:rFonts w:ascii="Arial" w:eastAsia="Times New Roman" w:hAnsi="Arial"/>
          <w:sz w:val="18"/>
          <w:szCs w:val="20"/>
        </w:rPr>
        <w:br w:type="page"/>
      </w:r>
    </w:p>
    <w:p w14:paraId="2B2C47D4" w14:textId="77777777" w:rsidR="005B34D1" w:rsidRPr="00020881" w:rsidRDefault="005B34D1" w:rsidP="005B34D1">
      <w:pPr>
        <w:pStyle w:val="Exhibitcontinued"/>
      </w:pPr>
      <w:r w:rsidRPr="00020881">
        <w:t>Exhibit A-</w:t>
      </w:r>
      <w:r>
        <w:t>19</w:t>
      </w:r>
      <w:r w:rsidRPr="00020881">
        <w:t>.</w:t>
      </w:r>
      <w:r>
        <w:tab/>
      </w:r>
      <w:r w:rsidRPr="00020881">
        <w:t>Estimate of Hour and Cost Burden,</w:t>
      </w:r>
      <w:r>
        <w:t xml:space="preserve"> Annual Averages</w:t>
      </w:r>
      <w:r w:rsidRPr="00020881">
        <w:t xml:space="preserve"> </w:t>
      </w:r>
      <w:r>
        <w:t>(continued)</w:t>
      </w:r>
    </w:p>
    <w:tbl>
      <w:tblPr>
        <w:tblW w:w="5068" w:type="pct"/>
        <w:tblInd w:w="-187" w:type="dxa"/>
        <w:tblLook w:val="04A0" w:firstRow="1" w:lastRow="0" w:firstColumn="1" w:lastColumn="0" w:noHBand="0" w:noVBand="1"/>
      </w:tblPr>
      <w:tblGrid>
        <w:gridCol w:w="4177"/>
        <w:gridCol w:w="1369"/>
        <w:gridCol w:w="1137"/>
        <w:gridCol w:w="1425"/>
        <w:gridCol w:w="1188"/>
        <w:gridCol w:w="1050"/>
        <w:gridCol w:w="1315"/>
        <w:gridCol w:w="1694"/>
      </w:tblGrid>
      <w:tr w:rsidR="005B34D1" w:rsidRPr="0000037F" w14:paraId="0C7C2403" w14:textId="77777777" w:rsidTr="006850F1">
        <w:trPr>
          <w:trHeight w:val="459"/>
        </w:trPr>
        <w:tc>
          <w:tcPr>
            <w:tcW w:w="4140" w:type="dxa"/>
            <w:tcBorders>
              <w:top w:val="single" w:sz="12" w:space="0" w:color="auto"/>
              <w:bottom w:val="single" w:sz="6" w:space="0" w:color="auto"/>
            </w:tcBorders>
            <w:shd w:val="clear" w:color="auto" w:fill="D9D9D9" w:themeFill="background1" w:themeFillShade="D9"/>
            <w:vAlign w:val="bottom"/>
            <w:hideMark/>
          </w:tcPr>
          <w:p w14:paraId="5CCC5360" w14:textId="77777777" w:rsidR="005B34D1" w:rsidRPr="0000037F" w:rsidRDefault="005B34D1" w:rsidP="006850F1">
            <w:pPr>
              <w:pStyle w:val="TableHeaders"/>
            </w:pPr>
            <w:r w:rsidRPr="0000037F">
              <w:t>Activity</w:t>
            </w:r>
          </w:p>
        </w:tc>
        <w:tc>
          <w:tcPr>
            <w:tcW w:w="1357" w:type="dxa"/>
            <w:tcBorders>
              <w:top w:val="single" w:sz="12" w:space="0" w:color="auto"/>
              <w:bottom w:val="single" w:sz="6" w:space="0" w:color="auto"/>
            </w:tcBorders>
            <w:shd w:val="clear" w:color="auto" w:fill="D9D9D9" w:themeFill="background1" w:themeFillShade="D9"/>
            <w:vAlign w:val="bottom"/>
            <w:hideMark/>
          </w:tcPr>
          <w:p w14:paraId="25A76F08" w14:textId="77777777" w:rsidR="005B34D1" w:rsidRPr="0000037F" w:rsidRDefault="005B34D1" w:rsidP="006850F1">
            <w:pPr>
              <w:pStyle w:val="TableHeaders"/>
            </w:pPr>
            <w:r>
              <w:t xml:space="preserve">Annual </w:t>
            </w:r>
            <w:r w:rsidRPr="0000037F">
              <w:t>Number of Respondents</w:t>
            </w:r>
          </w:p>
        </w:tc>
        <w:tc>
          <w:tcPr>
            <w:tcW w:w="1127" w:type="dxa"/>
            <w:tcBorders>
              <w:top w:val="single" w:sz="12" w:space="0" w:color="auto"/>
              <w:bottom w:val="single" w:sz="6" w:space="0" w:color="auto"/>
            </w:tcBorders>
            <w:shd w:val="clear" w:color="auto" w:fill="D9D9D9" w:themeFill="background1" w:themeFillShade="D9"/>
            <w:vAlign w:val="bottom"/>
            <w:hideMark/>
          </w:tcPr>
          <w:p w14:paraId="235B41A0" w14:textId="77777777" w:rsidR="005B34D1" w:rsidRPr="0000037F" w:rsidRDefault="005B34D1" w:rsidP="006850F1">
            <w:pPr>
              <w:pStyle w:val="TableHeaders"/>
            </w:pPr>
            <w:r w:rsidRPr="0000037F">
              <w:t>Frequency</w:t>
            </w:r>
          </w:p>
        </w:tc>
        <w:tc>
          <w:tcPr>
            <w:tcW w:w="1413" w:type="dxa"/>
            <w:tcBorders>
              <w:top w:val="single" w:sz="12" w:space="0" w:color="auto"/>
              <w:bottom w:val="single" w:sz="6" w:space="0" w:color="auto"/>
            </w:tcBorders>
            <w:shd w:val="clear" w:color="auto" w:fill="D9D9D9" w:themeFill="background1" w:themeFillShade="D9"/>
            <w:vAlign w:val="bottom"/>
            <w:hideMark/>
          </w:tcPr>
          <w:p w14:paraId="7EF1680B" w14:textId="77777777" w:rsidR="005B34D1" w:rsidRPr="0000037F" w:rsidRDefault="005B34D1" w:rsidP="006850F1">
            <w:pPr>
              <w:pStyle w:val="TableHeaders"/>
            </w:pPr>
            <w:r w:rsidRPr="0000037F">
              <w:t>Total Annual Responses</w:t>
            </w:r>
          </w:p>
        </w:tc>
        <w:tc>
          <w:tcPr>
            <w:tcW w:w="1077" w:type="dxa"/>
            <w:tcBorders>
              <w:top w:val="single" w:sz="12" w:space="0" w:color="auto"/>
              <w:bottom w:val="single" w:sz="6" w:space="0" w:color="auto"/>
            </w:tcBorders>
            <w:shd w:val="clear" w:color="auto" w:fill="D9D9D9" w:themeFill="background1" w:themeFillShade="D9"/>
            <w:vAlign w:val="bottom"/>
            <w:hideMark/>
          </w:tcPr>
          <w:p w14:paraId="0E3174CC" w14:textId="77777777" w:rsidR="005B34D1" w:rsidRPr="0000037F" w:rsidRDefault="005B34D1" w:rsidP="006850F1">
            <w:pPr>
              <w:pStyle w:val="TableHeaders"/>
            </w:pPr>
            <w:r w:rsidRPr="0000037F">
              <w:t>Time Per Response</w:t>
            </w:r>
            <w:r>
              <w:t xml:space="preserve"> (Hours)</w:t>
            </w:r>
          </w:p>
        </w:tc>
        <w:tc>
          <w:tcPr>
            <w:tcW w:w="1041" w:type="dxa"/>
            <w:tcBorders>
              <w:top w:val="single" w:sz="12" w:space="0" w:color="auto"/>
              <w:bottom w:val="single" w:sz="6" w:space="0" w:color="auto"/>
            </w:tcBorders>
            <w:shd w:val="clear" w:color="auto" w:fill="D9D9D9" w:themeFill="background1" w:themeFillShade="D9"/>
            <w:vAlign w:val="bottom"/>
            <w:hideMark/>
          </w:tcPr>
          <w:p w14:paraId="1A5A60E5" w14:textId="77777777" w:rsidR="005B34D1" w:rsidRPr="0000037F" w:rsidRDefault="005B34D1" w:rsidP="006850F1">
            <w:pPr>
              <w:pStyle w:val="TableHeaders"/>
            </w:pPr>
            <w:r w:rsidRPr="0000037F">
              <w:t>Total Annual Burden (Hours)</w:t>
            </w:r>
          </w:p>
        </w:tc>
        <w:tc>
          <w:tcPr>
            <w:tcW w:w="1303" w:type="dxa"/>
            <w:tcBorders>
              <w:top w:val="single" w:sz="12" w:space="0" w:color="auto"/>
              <w:bottom w:val="single" w:sz="6" w:space="0" w:color="auto"/>
            </w:tcBorders>
            <w:shd w:val="clear" w:color="auto" w:fill="D9D9D9" w:themeFill="background1" w:themeFillShade="D9"/>
            <w:vAlign w:val="bottom"/>
            <w:hideMark/>
          </w:tcPr>
          <w:p w14:paraId="1844002B" w14:textId="77777777" w:rsidR="005B34D1" w:rsidRPr="0000037F" w:rsidRDefault="005B34D1" w:rsidP="006850F1">
            <w:pPr>
              <w:pStyle w:val="TableHeaders"/>
            </w:pPr>
            <w:r w:rsidRPr="0000037F">
              <w:t xml:space="preserve">Average </w:t>
            </w:r>
            <w:r>
              <w:t xml:space="preserve">Annual </w:t>
            </w:r>
            <w:r w:rsidRPr="0000037F">
              <w:t>Hourly Rate</w:t>
            </w:r>
          </w:p>
        </w:tc>
        <w:tc>
          <w:tcPr>
            <w:tcW w:w="1679" w:type="dxa"/>
            <w:tcBorders>
              <w:top w:val="single" w:sz="12" w:space="0" w:color="auto"/>
              <w:bottom w:val="single" w:sz="6" w:space="0" w:color="auto"/>
            </w:tcBorders>
            <w:shd w:val="clear" w:color="auto" w:fill="D9D9D9" w:themeFill="background1" w:themeFillShade="D9"/>
            <w:vAlign w:val="bottom"/>
            <w:hideMark/>
          </w:tcPr>
          <w:p w14:paraId="03C73656" w14:textId="77777777" w:rsidR="005B34D1" w:rsidRPr="0000037F" w:rsidRDefault="005B34D1" w:rsidP="006850F1">
            <w:pPr>
              <w:pStyle w:val="TableHeaders"/>
            </w:pPr>
            <w:r w:rsidRPr="0000037F">
              <w:t xml:space="preserve">Monetized </w:t>
            </w:r>
            <w:r>
              <w:t xml:space="preserve">Annual </w:t>
            </w:r>
            <w:r w:rsidRPr="0000037F">
              <w:t>Value of Respondent Time</w:t>
            </w:r>
          </w:p>
        </w:tc>
      </w:tr>
      <w:tr w:rsidR="005B34D1" w:rsidRPr="009D72C7" w14:paraId="0F823482" w14:textId="77777777" w:rsidTr="006850F1">
        <w:trPr>
          <w:trHeight w:val="234"/>
        </w:trPr>
        <w:tc>
          <w:tcPr>
            <w:tcW w:w="4140" w:type="dxa"/>
            <w:tcBorders>
              <w:top w:val="single" w:sz="6" w:space="0" w:color="auto"/>
              <w:bottom w:val="single" w:sz="6" w:space="0" w:color="auto"/>
            </w:tcBorders>
            <w:shd w:val="clear" w:color="auto" w:fill="auto"/>
            <w:noWrap/>
            <w:vAlign w:val="center"/>
          </w:tcPr>
          <w:p w14:paraId="117E455C" w14:textId="77777777" w:rsidR="005B34D1" w:rsidRPr="009D72C7" w:rsidRDefault="005B34D1" w:rsidP="006850F1">
            <w:pPr>
              <w:pStyle w:val="Tabletext"/>
              <w:rPr>
                <w:b/>
              </w:rPr>
            </w:pPr>
            <w:r>
              <w:rPr>
                <w:b/>
              </w:rPr>
              <w:t>Individuals/households</w:t>
            </w:r>
          </w:p>
        </w:tc>
        <w:tc>
          <w:tcPr>
            <w:tcW w:w="1357" w:type="dxa"/>
            <w:tcBorders>
              <w:top w:val="single" w:sz="6" w:space="0" w:color="auto"/>
              <w:bottom w:val="single" w:sz="6" w:space="0" w:color="auto"/>
            </w:tcBorders>
            <w:shd w:val="clear" w:color="auto" w:fill="auto"/>
            <w:noWrap/>
            <w:vAlign w:val="center"/>
          </w:tcPr>
          <w:p w14:paraId="34378BBA" w14:textId="77777777" w:rsidR="005B34D1" w:rsidRPr="009D72C7" w:rsidRDefault="005B34D1" w:rsidP="006850F1">
            <w:pPr>
              <w:pStyle w:val="Tabletext"/>
              <w:tabs>
                <w:tab w:val="decimal" w:pos="848"/>
              </w:tabs>
              <w:rPr>
                <w:b/>
              </w:rPr>
            </w:pPr>
          </w:p>
        </w:tc>
        <w:tc>
          <w:tcPr>
            <w:tcW w:w="1127" w:type="dxa"/>
            <w:tcBorders>
              <w:top w:val="single" w:sz="6" w:space="0" w:color="auto"/>
              <w:bottom w:val="single" w:sz="6" w:space="0" w:color="auto"/>
            </w:tcBorders>
            <w:shd w:val="clear" w:color="auto" w:fill="auto"/>
            <w:noWrap/>
            <w:vAlign w:val="center"/>
          </w:tcPr>
          <w:p w14:paraId="51F825FA" w14:textId="77777777" w:rsidR="005B34D1" w:rsidRPr="009D72C7" w:rsidRDefault="005B34D1" w:rsidP="006850F1">
            <w:pPr>
              <w:pStyle w:val="Tabletext"/>
              <w:tabs>
                <w:tab w:val="decimal" w:pos="539"/>
              </w:tabs>
              <w:rPr>
                <w:b/>
              </w:rPr>
            </w:pPr>
          </w:p>
        </w:tc>
        <w:tc>
          <w:tcPr>
            <w:tcW w:w="1413" w:type="dxa"/>
            <w:tcBorders>
              <w:top w:val="single" w:sz="6" w:space="0" w:color="auto"/>
              <w:bottom w:val="single" w:sz="6" w:space="0" w:color="auto"/>
            </w:tcBorders>
            <w:shd w:val="clear" w:color="auto" w:fill="auto"/>
            <w:noWrap/>
            <w:vAlign w:val="center"/>
          </w:tcPr>
          <w:p w14:paraId="37D5C5A2" w14:textId="77777777" w:rsidR="005B34D1" w:rsidRPr="009D72C7" w:rsidRDefault="005B34D1" w:rsidP="006850F1">
            <w:pPr>
              <w:pStyle w:val="Tabletext"/>
              <w:tabs>
                <w:tab w:val="decimal" w:pos="948"/>
              </w:tabs>
              <w:rPr>
                <w:b/>
              </w:rPr>
            </w:pPr>
          </w:p>
        </w:tc>
        <w:tc>
          <w:tcPr>
            <w:tcW w:w="1077" w:type="dxa"/>
            <w:tcBorders>
              <w:top w:val="single" w:sz="6" w:space="0" w:color="auto"/>
              <w:bottom w:val="single" w:sz="6" w:space="0" w:color="auto"/>
            </w:tcBorders>
            <w:shd w:val="clear" w:color="auto" w:fill="auto"/>
            <w:noWrap/>
            <w:vAlign w:val="center"/>
          </w:tcPr>
          <w:p w14:paraId="1F0B9B37" w14:textId="77777777" w:rsidR="005B34D1" w:rsidRPr="009D72C7" w:rsidRDefault="005B34D1" w:rsidP="006850F1">
            <w:pPr>
              <w:pStyle w:val="Tabletext"/>
              <w:tabs>
                <w:tab w:val="decimal" w:pos="612"/>
              </w:tabs>
              <w:rPr>
                <w:b/>
              </w:rPr>
            </w:pPr>
          </w:p>
        </w:tc>
        <w:tc>
          <w:tcPr>
            <w:tcW w:w="1041" w:type="dxa"/>
            <w:tcBorders>
              <w:top w:val="single" w:sz="6" w:space="0" w:color="auto"/>
              <w:bottom w:val="single" w:sz="6" w:space="0" w:color="auto"/>
            </w:tcBorders>
            <w:shd w:val="clear" w:color="auto" w:fill="auto"/>
            <w:noWrap/>
            <w:vAlign w:val="center"/>
          </w:tcPr>
          <w:p w14:paraId="1B4E4BC6" w14:textId="77777777" w:rsidR="005B34D1" w:rsidRPr="009D72C7" w:rsidRDefault="005B34D1" w:rsidP="006850F1">
            <w:pPr>
              <w:pStyle w:val="Tabletext"/>
              <w:tabs>
                <w:tab w:val="decimal" w:pos="707"/>
              </w:tabs>
              <w:rPr>
                <w:b/>
              </w:rPr>
            </w:pPr>
          </w:p>
        </w:tc>
        <w:tc>
          <w:tcPr>
            <w:tcW w:w="1303" w:type="dxa"/>
            <w:tcBorders>
              <w:top w:val="single" w:sz="6" w:space="0" w:color="auto"/>
              <w:bottom w:val="single" w:sz="6" w:space="0" w:color="auto"/>
            </w:tcBorders>
            <w:shd w:val="clear" w:color="auto" w:fill="auto"/>
            <w:noWrap/>
            <w:vAlign w:val="center"/>
          </w:tcPr>
          <w:p w14:paraId="25BDA6A6" w14:textId="77777777" w:rsidR="005B34D1" w:rsidRPr="009D72C7" w:rsidRDefault="005B34D1" w:rsidP="006850F1">
            <w:pPr>
              <w:pStyle w:val="Tabletext"/>
              <w:tabs>
                <w:tab w:val="decimal" w:pos="568"/>
              </w:tabs>
              <w:rPr>
                <w:b/>
              </w:rPr>
            </w:pPr>
          </w:p>
        </w:tc>
        <w:tc>
          <w:tcPr>
            <w:tcW w:w="1679" w:type="dxa"/>
            <w:tcBorders>
              <w:top w:val="single" w:sz="6" w:space="0" w:color="auto"/>
              <w:bottom w:val="single" w:sz="6" w:space="0" w:color="auto"/>
            </w:tcBorders>
            <w:shd w:val="clear" w:color="auto" w:fill="auto"/>
            <w:noWrap/>
            <w:vAlign w:val="center"/>
          </w:tcPr>
          <w:p w14:paraId="77AEFF39" w14:textId="77777777" w:rsidR="005B34D1" w:rsidRPr="009D72C7" w:rsidRDefault="005B34D1" w:rsidP="006850F1">
            <w:pPr>
              <w:pStyle w:val="Tabletext"/>
              <w:tabs>
                <w:tab w:val="decimal" w:pos="1150"/>
              </w:tabs>
              <w:rPr>
                <w:b/>
              </w:rPr>
            </w:pPr>
          </w:p>
        </w:tc>
      </w:tr>
      <w:tr w:rsidR="005B34D1" w:rsidRPr="0000037F" w14:paraId="43EB9748" w14:textId="77777777" w:rsidTr="006850F1">
        <w:trPr>
          <w:trHeight w:val="234"/>
        </w:trPr>
        <w:tc>
          <w:tcPr>
            <w:tcW w:w="4140" w:type="dxa"/>
            <w:tcBorders>
              <w:top w:val="single" w:sz="6" w:space="0" w:color="auto"/>
              <w:bottom w:val="single" w:sz="6" w:space="0" w:color="auto"/>
            </w:tcBorders>
            <w:shd w:val="clear" w:color="auto" w:fill="auto"/>
            <w:noWrap/>
            <w:vAlign w:val="center"/>
          </w:tcPr>
          <w:p w14:paraId="11250A04" w14:textId="77777777" w:rsidR="005B34D1" w:rsidRPr="0000037F" w:rsidRDefault="005B34D1" w:rsidP="006850F1">
            <w:pPr>
              <w:pStyle w:val="Tabletext"/>
            </w:pPr>
            <w:r>
              <w:t xml:space="preserve">     </w:t>
            </w:r>
            <w:r w:rsidRPr="00B5524B">
              <w:t>Establishment Method employee respondents</w:t>
            </w:r>
          </w:p>
        </w:tc>
        <w:tc>
          <w:tcPr>
            <w:tcW w:w="1357" w:type="dxa"/>
            <w:tcBorders>
              <w:top w:val="single" w:sz="6" w:space="0" w:color="auto"/>
              <w:bottom w:val="single" w:sz="6" w:space="0" w:color="auto"/>
            </w:tcBorders>
            <w:shd w:val="clear" w:color="auto" w:fill="auto"/>
            <w:noWrap/>
            <w:vAlign w:val="center"/>
          </w:tcPr>
          <w:p w14:paraId="54FDE410" w14:textId="77777777" w:rsidR="005B34D1" w:rsidRPr="00B5524B" w:rsidRDefault="005B34D1" w:rsidP="006850F1">
            <w:pPr>
              <w:pStyle w:val="Tabletext"/>
              <w:tabs>
                <w:tab w:val="decimal" w:pos="848"/>
              </w:tabs>
            </w:pPr>
            <w:r>
              <w:t>14,263</w:t>
            </w:r>
          </w:p>
        </w:tc>
        <w:tc>
          <w:tcPr>
            <w:tcW w:w="1127" w:type="dxa"/>
            <w:tcBorders>
              <w:top w:val="single" w:sz="6" w:space="0" w:color="auto"/>
              <w:bottom w:val="single" w:sz="6" w:space="0" w:color="auto"/>
            </w:tcBorders>
            <w:shd w:val="clear" w:color="auto" w:fill="auto"/>
            <w:noWrap/>
            <w:vAlign w:val="center"/>
          </w:tcPr>
          <w:p w14:paraId="2B2324E3" w14:textId="77777777" w:rsidR="005B34D1" w:rsidRPr="00B5524B" w:rsidRDefault="005B34D1" w:rsidP="006850F1">
            <w:pPr>
              <w:pStyle w:val="Tabletext"/>
              <w:tabs>
                <w:tab w:val="decimal" w:pos="539"/>
              </w:tabs>
            </w:pPr>
            <w:r w:rsidRPr="00B5524B">
              <w:t>1</w:t>
            </w:r>
          </w:p>
        </w:tc>
        <w:tc>
          <w:tcPr>
            <w:tcW w:w="1413" w:type="dxa"/>
            <w:tcBorders>
              <w:top w:val="single" w:sz="6" w:space="0" w:color="auto"/>
              <w:bottom w:val="single" w:sz="6" w:space="0" w:color="auto"/>
            </w:tcBorders>
            <w:shd w:val="clear" w:color="auto" w:fill="auto"/>
            <w:noWrap/>
            <w:vAlign w:val="center"/>
          </w:tcPr>
          <w:p w14:paraId="7E4AE197" w14:textId="77777777" w:rsidR="005B34D1" w:rsidRPr="00B5524B" w:rsidRDefault="005B34D1" w:rsidP="006850F1">
            <w:pPr>
              <w:pStyle w:val="Tabletext"/>
              <w:tabs>
                <w:tab w:val="decimal" w:pos="948"/>
              </w:tabs>
            </w:pPr>
            <w:r>
              <w:t>14,263</w:t>
            </w:r>
          </w:p>
        </w:tc>
        <w:tc>
          <w:tcPr>
            <w:tcW w:w="1077" w:type="dxa"/>
            <w:tcBorders>
              <w:top w:val="single" w:sz="6" w:space="0" w:color="auto"/>
              <w:bottom w:val="single" w:sz="6" w:space="0" w:color="auto"/>
            </w:tcBorders>
            <w:shd w:val="clear" w:color="auto" w:fill="auto"/>
            <w:noWrap/>
            <w:tcMar>
              <w:left w:w="0" w:type="dxa"/>
              <w:right w:w="115" w:type="dxa"/>
            </w:tcMar>
            <w:vAlign w:val="center"/>
          </w:tcPr>
          <w:p w14:paraId="19BD68DA" w14:textId="77777777" w:rsidR="005B34D1" w:rsidRPr="00B5524B" w:rsidRDefault="005B34D1" w:rsidP="006850F1">
            <w:pPr>
              <w:pStyle w:val="Tabletext"/>
              <w:tabs>
                <w:tab w:val="decimal" w:pos="612"/>
              </w:tabs>
            </w:pPr>
            <w:r>
              <w:t>0.500</w:t>
            </w:r>
          </w:p>
        </w:tc>
        <w:tc>
          <w:tcPr>
            <w:tcW w:w="1041" w:type="dxa"/>
            <w:tcBorders>
              <w:top w:val="single" w:sz="6" w:space="0" w:color="auto"/>
              <w:bottom w:val="single" w:sz="6" w:space="0" w:color="auto"/>
            </w:tcBorders>
            <w:shd w:val="clear" w:color="auto" w:fill="auto"/>
            <w:noWrap/>
            <w:vAlign w:val="center"/>
          </w:tcPr>
          <w:p w14:paraId="126C2493" w14:textId="77777777" w:rsidR="005B34D1" w:rsidRPr="00B5524B" w:rsidRDefault="005B34D1" w:rsidP="006850F1">
            <w:pPr>
              <w:pStyle w:val="Tabletext"/>
              <w:tabs>
                <w:tab w:val="decimal" w:pos="707"/>
              </w:tabs>
            </w:pPr>
            <w:r>
              <w:t>7,132</w:t>
            </w:r>
          </w:p>
        </w:tc>
        <w:tc>
          <w:tcPr>
            <w:tcW w:w="1303" w:type="dxa"/>
            <w:tcBorders>
              <w:top w:val="single" w:sz="6" w:space="0" w:color="auto"/>
              <w:bottom w:val="single" w:sz="6" w:space="0" w:color="auto"/>
            </w:tcBorders>
            <w:shd w:val="clear" w:color="auto" w:fill="auto"/>
            <w:noWrap/>
            <w:vAlign w:val="center"/>
          </w:tcPr>
          <w:p w14:paraId="59C3E9C7" w14:textId="77777777" w:rsidR="005B34D1" w:rsidRPr="00B5524B" w:rsidRDefault="005B34D1" w:rsidP="006850F1">
            <w:pPr>
              <w:pStyle w:val="Tabletext"/>
              <w:tabs>
                <w:tab w:val="decimal" w:pos="568"/>
              </w:tabs>
            </w:pPr>
            <w:r>
              <w:t>$</w:t>
            </w:r>
            <w:r w:rsidRPr="00B5524B">
              <w:t>35.83</w:t>
            </w:r>
          </w:p>
        </w:tc>
        <w:tc>
          <w:tcPr>
            <w:tcW w:w="1679" w:type="dxa"/>
            <w:tcBorders>
              <w:top w:val="single" w:sz="6" w:space="0" w:color="auto"/>
              <w:bottom w:val="single" w:sz="6" w:space="0" w:color="auto"/>
            </w:tcBorders>
            <w:shd w:val="clear" w:color="auto" w:fill="auto"/>
            <w:noWrap/>
            <w:vAlign w:val="center"/>
          </w:tcPr>
          <w:p w14:paraId="4BEC50FB" w14:textId="77777777" w:rsidR="005B34D1" w:rsidRPr="00B5524B" w:rsidRDefault="005B34D1" w:rsidP="006850F1">
            <w:pPr>
              <w:pStyle w:val="Tabletext"/>
              <w:tabs>
                <w:tab w:val="decimal" w:pos="1150"/>
              </w:tabs>
            </w:pPr>
            <w:r w:rsidRPr="00B5524B">
              <w:t>$</w:t>
            </w:r>
            <w:r>
              <w:t>255,540</w:t>
            </w:r>
          </w:p>
        </w:tc>
      </w:tr>
      <w:tr w:rsidR="005B34D1" w:rsidRPr="0000037F" w14:paraId="7D6005A3" w14:textId="77777777" w:rsidTr="006850F1">
        <w:trPr>
          <w:trHeight w:val="234"/>
        </w:trPr>
        <w:tc>
          <w:tcPr>
            <w:tcW w:w="4140" w:type="dxa"/>
            <w:tcBorders>
              <w:top w:val="single" w:sz="6" w:space="0" w:color="auto"/>
              <w:bottom w:val="single" w:sz="6" w:space="0" w:color="auto"/>
            </w:tcBorders>
            <w:shd w:val="clear" w:color="auto" w:fill="auto"/>
            <w:noWrap/>
            <w:vAlign w:val="center"/>
          </w:tcPr>
          <w:p w14:paraId="401786CA" w14:textId="77777777" w:rsidR="005B34D1" w:rsidRPr="0000037F" w:rsidRDefault="005B34D1" w:rsidP="006850F1">
            <w:pPr>
              <w:pStyle w:val="Tabletext"/>
            </w:pPr>
            <w:r>
              <w:t xml:space="preserve">     </w:t>
            </w:r>
            <w:r w:rsidRPr="0000037F">
              <w:t>Occupation Expert Method respondents</w:t>
            </w:r>
          </w:p>
        </w:tc>
        <w:tc>
          <w:tcPr>
            <w:tcW w:w="1357" w:type="dxa"/>
            <w:tcBorders>
              <w:top w:val="single" w:sz="6" w:space="0" w:color="auto"/>
              <w:bottom w:val="single" w:sz="6" w:space="0" w:color="auto"/>
            </w:tcBorders>
            <w:shd w:val="clear" w:color="auto" w:fill="auto"/>
            <w:noWrap/>
            <w:vAlign w:val="center"/>
          </w:tcPr>
          <w:p w14:paraId="619AC0DB" w14:textId="77777777" w:rsidR="005B34D1" w:rsidRPr="0000037F" w:rsidRDefault="005B34D1" w:rsidP="006850F1">
            <w:pPr>
              <w:pStyle w:val="Tabletext"/>
              <w:tabs>
                <w:tab w:val="decimal" w:pos="848"/>
              </w:tabs>
            </w:pPr>
            <w:r>
              <w:t>675</w:t>
            </w:r>
          </w:p>
        </w:tc>
        <w:tc>
          <w:tcPr>
            <w:tcW w:w="1127" w:type="dxa"/>
            <w:tcBorders>
              <w:top w:val="single" w:sz="6" w:space="0" w:color="auto"/>
              <w:bottom w:val="single" w:sz="6" w:space="0" w:color="auto"/>
            </w:tcBorders>
            <w:shd w:val="clear" w:color="auto" w:fill="auto"/>
            <w:noWrap/>
            <w:vAlign w:val="center"/>
          </w:tcPr>
          <w:p w14:paraId="08E58AB9" w14:textId="77777777" w:rsidR="005B34D1" w:rsidRPr="0000037F" w:rsidRDefault="005B34D1" w:rsidP="006850F1">
            <w:pPr>
              <w:pStyle w:val="Tabletext"/>
              <w:tabs>
                <w:tab w:val="decimal" w:pos="539"/>
              </w:tabs>
            </w:pPr>
            <w:r>
              <w:t>1</w:t>
            </w:r>
          </w:p>
        </w:tc>
        <w:tc>
          <w:tcPr>
            <w:tcW w:w="1413" w:type="dxa"/>
            <w:tcBorders>
              <w:top w:val="single" w:sz="6" w:space="0" w:color="auto"/>
              <w:bottom w:val="single" w:sz="6" w:space="0" w:color="auto"/>
            </w:tcBorders>
            <w:shd w:val="clear" w:color="auto" w:fill="auto"/>
            <w:noWrap/>
            <w:vAlign w:val="center"/>
          </w:tcPr>
          <w:p w14:paraId="690783AB" w14:textId="77777777" w:rsidR="005B34D1" w:rsidRPr="0000037F" w:rsidRDefault="005B34D1" w:rsidP="006850F1">
            <w:pPr>
              <w:pStyle w:val="Tabletext"/>
              <w:tabs>
                <w:tab w:val="decimal" w:pos="948"/>
              </w:tabs>
            </w:pPr>
            <w:r>
              <w:t>675</w:t>
            </w:r>
          </w:p>
        </w:tc>
        <w:tc>
          <w:tcPr>
            <w:tcW w:w="1077" w:type="dxa"/>
            <w:tcBorders>
              <w:top w:val="single" w:sz="6" w:space="0" w:color="auto"/>
              <w:bottom w:val="single" w:sz="6" w:space="0" w:color="auto"/>
            </w:tcBorders>
            <w:shd w:val="clear" w:color="auto" w:fill="auto"/>
            <w:noWrap/>
            <w:tcMar>
              <w:left w:w="0" w:type="dxa"/>
              <w:right w:w="115" w:type="dxa"/>
            </w:tcMar>
            <w:vAlign w:val="center"/>
          </w:tcPr>
          <w:p w14:paraId="60531441" w14:textId="77777777" w:rsidR="005B34D1" w:rsidRPr="0000037F" w:rsidRDefault="005B34D1" w:rsidP="006850F1">
            <w:pPr>
              <w:pStyle w:val="Tabletext"/>
              <w:tabs>
                <w:tab w:val="decimal" w:pos="612"/>
              </w:tabs>
              <w:jc w:val="center"/>
            </w:pPr>
            <w:r>
              <w:t>1.500</w:t>
            </w:r>
          </w:p>
        </w:tc>
        <w:tc>
          <w:tcPr>
            <w:tcW w:w="1041" w:type="dxa"/>
            <w:tcBorders>
              <w:top w:val="single" w:sz="6" w:space="0" w:color="auto"/>
              <w:bottom w:val="single" w:sz="6" w:space="0" w:color="auto"/>
            </w:tcBorders>
            <w:shd w:val="clear" w:color="auto" w:fill="auto"/>
            <w:noWrap/>
            <w:vAlign w:val="center"/>
          </w:tcPr>
          <w:p w14:paraId="6E3CF959" w14:textId="77777777" w:rsidR="005B34D1" w:rsidRPr="0000037F" w:rsidRDefault="005B34D1" w:rsidP="006850F1">
            <w:pPr>
              <w:pStyle w:val="Tabletext"/>
              <w:tabs>
                <w:tab w:val="decimal" w:pos="707"/>
              </w:tabs>
            </w:pPr>
            <w:r>
              <w:t>1,013</w:t>
            </w:r>
          </w:p>
        </w:tc>
        <w:tc>
          <w:tcPr>
            <w:tcW w:w="1303" w:type="dxa"/>
            <w:tcBorders>
              <w:top w:val="single" w:sz="6" w:space="0" w:color="auto"/>
              <w:bottom w:val="single" w:sz="6" w:space="0" w:color="auto"/>
            </w:tcBorders>
            <w:shd w:val="clear" w:color="auto" w:fill="auto"/>
            <w:noWrap/>
            <w:vAlign w:val="center"/>
          </w:tcPr>
          <w:p w14:paraId="3436AF36" w14:textId="77777777" w:rsidR="005B34D1" w:rsidRPr="0000037F" w:rsidRDefault="005B34D1" w:rsidP="006850F1">
            <w:pPr>
              <w:pStyle w:val="Tabletext"/>
              <w:tabs>
                <w:tab w:val="decimal" w:pos="568"/>
              </w:tabs>
            </w:pPr>
            <w:r>
              <w:t>$</w:t>
            </w:r>
            <w:r w:rsidRPr="0000037F">
              <w:t>3</w:t>
            </w:r>
            <w:r>
              <w:t>5.85</w:t>
            </w:r>
          </w:p>
        </w:tc>
        <w:tc>
          <w:tcPr>
            <w:tcW w:w="1679" w:type="dxa"/>
            <w:tcBorders>
              <w:top w:val="single" w:sz="6" w:space="0" w:color="auto"/>
              <w:bottom w:val="single" w:sz="6" w:space="0" w:color="auto"/>
            </w:tcBorders>
            <w:shd w:val="clear" w:color="auto" w:fill="auto"/>
            <w:noWrap/>
            <w:vAlign w:val="center"/>
          </w:tcPr>
          <w:p w14:paraId="30EC8967" w14:textId="77777777" w:rsidR="005B34D1" w:rsidRPr="0000037F" w:rsidRDefault="005B34D1" w:rsidP="006850F1">
            <w:pPr>
              <w:pStyle w:val="Tabletext"/>
              <w:tabs>
                <w:tab w:val="decimal" w:pos="1150"/>
              </w:tabs>
            </w:pPr>
            <w:r>
              <w:t>$36,316</w:t>
            </w:r>
          </w:p>
        </w:tc>
      </w:tr>
      <w:tr w:rsidR="005B34D1" w:rsidRPr="0000037F" w14:paraId="1E254D28" w14:textId="77777777" w:rsidTr="006850F1">
        <w:trPr>
          <w:trHeight w:val="234"/>
        </w:trPr>
        <w:tc>
          <w:tcPr>
            <w:tcW w:w="4140" w:type="dxa"/>
            <w:tcBorders>
              <w:top w:val="single" w:sz="6" w:space="0" w:color="auto"/>
              <w:bottom w:val="single" w:sz="6" w:space="0" w:color="auto"/>
            </w:tcBorders>
            <w:shd w:val="clear" w:color="auto" w:fill="auto"/>
            <w:noWrap/>
            <w:vAlign w:val="center"/>
          </w:tcPr>
          <w:p w14:paraId="67C53A85" w14:textId="77777777" w:rsidR="005B34D1" w:rsidRPr="0000037F" w:rsidRDefault="005B34D1" w:rsidP="006850F1">
            <w:pPr>
              <w:pStyle w:val="Tabletext"/>
            </w:pPr>
            <w:r>
              <w:t>State/local/tribal governments</w:t>
            </w:r>
          </w:p>
        </w:tc>
        <w:tc>
          <w:tcPr>
            <w:tcW w:w="1357" w:type="dxa"/>
            <w:tcBorders>
              <w:top w:val="single" w:sz="6" w:space="0" w:color="auto"/>
              <w:bottom w:val="single" w:sz="6" w:space="0" w:color="auto"/>
            </w:tcBorders>
            <w:shd w:val="clear" w:color="auto" w:fill="auto"/>
            <w:noWrap/>
            <w:vAlign w:val="center"/>
          </w:tcPr>
          <w:p w14:paraId="1462E759" w14:textId="77777777" w:rsidR="005B34D1" w:rsidRPr="0000037F" w:rsidRDefault="005B34D1" w:rsidP="006850F1">
            <w:pPr>
              <w:pStyle w:val="Tabletext"/>
              <w:tabs>
                <w:tab w:val="decimal" w:pos="848"/>
              </w:tabs>
            </w:pPr>
            <w:r>
              <w:t>291</w:t>
            </w:r>
          </w:p>
        </w:tc>
        <w:tc>
          <w:tcPr>
            <w:tcW w:w="1127" w:type="dxa"/>
            <w:tcBorders>
              <w:top w:val="single" w:sz="6" w:space="0" w:color="auto"/>
              <w:bottom w:val="single" w:sz="6" w:space="0" w:color="auto"/>
            </w:tcBorders>
            <w:shd w:val="clear" w:color="auto" w:fill="auto"/>
            <w:noWrap/>
            <w:vAlign w:val="center"/>
          </w:tcPr>
          <w:p w14:paraId="3151EB71" w14:textId="77777777" w:rsidR="005B34D1" w:rsidRPr="0000037F" w:rsidRDefault="005B34D1" w:rsidP="006850F1">
            <w:pPr>
              <w:pStyle w:val="Tabletext"/>
              <w:tabs>
                <w:tab w:val="decimal" w:pos="539"/>
              </w:tabs>
            </w:pPr>
            <w:r>
              <w:t>1</w:t>
            </w:r>
          </w:p>
        </w:tc>
        <w:tc>
          <w:tcPr>
            <w:tcW w:w="1413" w:type="dxa"/>
            <w:tcBorders>
              <w:top w:val="single" w:sz="6" w:space="0" w:color="auto"/>
              <w:bottom w:val="single" w:sz="6" w:space="0" w:color="auto"/>
            </w:tcBorders>
            <w:shd w:val="clear" w:color="auto" w:fill="auto"/>
            <w:noWrap/>
            <w:vAlign w:val="center"/>
          </w:tcPr>
          <w:p w14:paraId="2EC22B0A" w14:textId="77777777" w:rsidR="005B34D1" w:rsidRPr="0000037F" w:rsidRDefault="005B34D1" w:rsidP="006850F1">
            <w:pPr>
              <w:pStyle w:val="Tabletext"/>
              <w:tabs>
                <w:tab w:val="decimal" w:pos="948"/>
              </w:tabs>
            </w:pPr>
            <w:r>
              <w:t>291</w:t>
            </w:r>
          </w:p>
        </w:tc>
        <w:tc>
          <w:tcPr>
            <w:tcW w:w="1077" w:type="dxa"/>
            <w:tcBorders>
              <w:top w:val="single" w:sz="6" w:space="0" w:color="auto"/>
              <w:bottom w:val="single" w:sz="6" w:space="0" w:color="auto"/>
            </w:tcBorders>
            <w:shd w:val="clear" w:color="auto" w:fill="auto"/>
            <w:noWrap/>
            <w:tcMar>
              <w:left w:w="0" w:type="dxa"/>
              <w:right w:w="115" w:type="dxa"/>
            </w:tcMar>
            <w:vAlign w:val="center"/>
          </w:tcPr>
          <w:p w14:paraId="69F9E211" w14:textId="0AFD99CF" w:rsidR="005B34D1" w:rsidRPr="0000037F" w:rsidRDefault="005B34D1" w:rsidP="006850F1">
            <w:pPr>
              <w:pStyle w:val="Tabletext"/>
              <w:tabs>
                <w:tab w:val="decimal" w:pos="612"/>
              </w:tabs>
              <w:jc w:val="center"/>
            </w:pPr>
            <w:r>
              <w:t>0.454</w:t>
            </w:r>
            <w:r w:rsidR="00300AD9">
              <w:t>5</w:t>
            </w:r>
          </w:p>
        </w:tc>
        <w:tc>
          <w:tcPr>
            <w:tcW w:w="1041" w:type="dxa"/>
            <w:tcBorders>
              <w:top w:val="single" w:sz="6" w:space="0" w:color="auto"/>
              <w:bottom w:val="single" w:sz="6" w:space="0" w:color="auto"/>
            </w:tcBorders>
            <w:shd w:val="clear" w:color="auto" w:fill="auto"/>
            <w:noWrap/>
            <w:vAlign w:val="center"/>
          </w:tcPr>
          <w:p w14:paraId="3262924C" w14:textId="77777777" w:rsidR="005B34D1" w:rsidRPr="0000037F" w:rsidRDefault="005B34D1" w:rsidP="006850F1">
            <w:pPr>
              <w:pStyle w:val="Tabletext"/>
              <w:tabs>
                <w:tab w:val="decimal" w:pos="707"/>
              </w:tabs>
            </w:pPr>
            <w:r>
              <w:t>132</w:t>
            </w:r>
          </w:p>
        </w:tc>
        <w:tc>
          <w:tcPr>
            <w:tcW w:w="1303" w:type="dxa"/>
            <w:tcBorders>
              <w:top w:val="single" w:sz="6" w:space="0" w:color="auto"/>
              <w:bottom w:val="single" w:sz="6" w:space="0" w:color="auto"/>
            </w:tcBorders>
            <w:shd w:val="clear" w:color="auto" w:fill="auto"/>
            <w:noWrap/>
            <w:vAlign w:val="center"/>
          </w:tcPr>
          <w:p w14:paraId="0A934B93" w14:textId="77777777" w:rsidR="005B34D1" w:rsidRPr="0000037F" w:rsidRDefault="005B34D1" w:rsidP="006850F1">
            <w:pPr>
              <w:pStyle w:val="Tabletext"/>
              <w:tabs>
                <w:tab w:val="decimal" w:pos="568"/>
              </w:tabs>
            </w:pPr>
            <w:r>
              <w:t>$63.46</w:t>
            </w:r>
          </w:p>
        </w:tc>
        <w:tc>
          <w:tcPr>
            <w:tcW w:w="1679" w:type="dxa"/>
            <w:tcBorders>
              <w:top w:val="single" w:sz="6" w:space="0" w:color="auto"/>
              <w:bottom w:val="single" w:sz="6" w:space="0" w:color="auto"/>
            </w:tcBorders>
            <w:shd w:val="clear" w:color="auto" w:fill="auto"/>
            <w:noWrap/>
            <w:vAlign w:val="center"/>
          </w:tcPr>
          <w:p w14:paraId="4FC6F156" w14:textId="77777777" w:rsidR="005B34D1" w:rsidRPr="0000037F" w:rsidRDefault="005B34D1" w:rsidP="006850F1">
            <w:pPr>
              <w:pStyle w:val="Tabletext"/>
              <w:tabs>
                <w:tab w:val="decimal" w:pos="1150"/>
              </w:tabs>
            </w:pPr>
            <w:r>
              <w:t>$8,377</w:t>
            </w:r>
          </w:p>
        </w:tc>
      </w:tr>
      <w:tr w:rsidR="005B34D1" w:rsidRPr="0000037F" w14:paraId="10B78C35" w14:textId="77777777" w:rsidTr="006850F1">
        <w:trPr>
          <w:trHeight w:val="234"/>
        </w:trPr>
        <w:tc>
          <w:tcPr>
            <w:tcW w:w="4140" w:type="dxa"/>
            <w:tcBorders>
              <w:top w:val="single" w:sz="6" w:space="0" w:color="auto"/>
              <w:bottom w:val="single" w:sz="6" w:space="0" w:color="auto"/>
            </w:tcBorders>
            <w:shd w:val="clear" w:color="auto" w:fill="auto"/>
            <w:noWrap/>
            <w:vAlign w:val="center"/>
          </w:tcPr>
          <w:p w14:paraId="180DB400" w14:textId="77777777" w:rsidR="005B34D1" w:rsidRPr="0000037F" w:rsidRDefault="005B34D1" w:rsidP="006850F1">
            <w:pPr>
              <w:pStyle w:val="Tabletext"/>
            </w:pPr>
            <w:r>
              <w:t>Federal government</w:t>
            </w:r>
          </w:p>
        </w:tc>
        <w:tc>
          <w:tcPr>
            <w:tcW w:w="1357" w:type="dxa"/>
            <w:tcBorders>
              <w:top w:val="single" w:sz="6" w:space="0" w:color="auto"/>
              <w:bottom w:val="single" w:sz="6" w:space="0" w:color="auto"/>
            </w:tcBorders>
            <w:shd w:val="clear" w:color="auto" w:fill="auto"/>
            <w:noWrap/>
            <w:vAlign w:val="center"/>
          </w:tcPr>
          <w:p w14:paraId="60BF2DE1" w14:textId="77777777" w:rsidR="005B34D1" w:rsidRPr="0000037F" w:rsidRDefault="005B34D1" w:rsidP="006850F1">
            <w:pPr>
              <w:pStyle w:val="Tabletext"/>
              <w:tabs>
                <w:tab w:val="decimal" w:pos="848"/>
              </w:tabs>
            </w:pPr>
            <w:r>
              <w:t>861</w:t>
            </w:r>
          </w:p>
        </w:tc>
        <w:tc>
          <w:tcPr>
            <w:tcW w:w="1127" w:type="dxa"/>
            <w:tcBorders>
              <w:top w:val="single" w:sz="6" w:space="0" w:color="auto"/>
              <w:bottom w:val="single" w:sz="6" w:space="0" w:color="auto"/>
            </w:tcBorders>
            <w:shd w:val="clear" w:color="auto" w:fill="auto"/>
            <w:noWrap/>
            <w:vAlign w:val="center"/>
          </w:tcPr>
          <w:p w14:paraId="214FEE53" w14:textId="77777777" w:rsidR="005B34D1" w:rsidRPr="0000037F" w:rsidRDefault="005B34D1" w:rsidP="006850F1">
            <w:pPr>
              <w:pStyle w:val="Tabletext"/>
              <w:tabs>
                <w:tab w:val="decimal" w:pos="539"/>
              </w:tabs>
            </w:pPr>
            <w:r>
              <w:t>1</w:t>
            </w:r>
          </w:p>
        </w:tc>
        <w:tc>
          <w:tcPr>
            <w:tcW w:w="1413" w:type="dxa"/>
            <w:tcBorders>
              <w:top w:val="single" w:sz="6" w:space="0" w:color="auto"/>
              <w:bottom w:val="single" w:sz="6" w:space="0" w:color="auto"/>
            </w:tcBorders>
            <w:shd w:val="clear" w:color="auto" w:fill="auto"/>
            <w:noWrap/>
            <w:vAlign w:val="center"/>
          </w:tcPr>
          <w:p w14:paraId="1276BAF9" w14:textId="77777777" w:rsidR="005B34D1" w:rsidRPr="0000037F" w:rsidRDefault="005B34D1" w:rsidP="006850F1">
            <w:pPr>
              <w:pStyle w:val="Tabletext"/>
              <w:tabs>
                <w:tab w:val="decimal" w:pos="948"/>
              </w:tabs>
            </w:pPr>
            <w:r>
              <w:t>861</w:t>
            </w:r>
          </w:p>
        </w:tc>
        <w:tc>
          <w:tcPr>
            <w:tcW w:w="1077" w:type="dxa"/>
            <w:tcBorders>
              <w:top w:val="single" w:sz="6" w:space="0" w:color="auto"/>
              <w:bottom w:val="single" w:sz="6" w:space="0" w:color="auto"/>
            </w:tcBorders>
            <w:shd w:val="clear" w:color="auto" w:fill="auto"/>
            <w:noWrap/>
            <w:tcMar>
              <w:left w:w="0" w:type="dxa"/>
              <w:right w:w="115" w:type="dxa"/>
            </w:tcMar>
            <w:vAlign w:val="center"/>
          </w:tcPr>
          <w:p w14:paraId="6FEFAD9C" w14:textId="3B94002E" w:rsidR="005B34D1" w:rsidRPr="0000037F" w:rsidRDefault="005B34D1" w:rsidP="006850F1">
            <w:pPr>
              <w:pStyle w:val="Tabletext"/>
              <w:tabs>
                <w:tab w:val="decimal" w:pos="612"/>
              </w:tabs>
              <w:jc w:val="center"/>
            </w:pPr>
            <w:r>
              <w:t>0.453</w:t>
            </w:r>
            <w:r w:rsidR="00300AD9">
              <w:t>5</w:t>
            </w:r>
          </w:p>
        </w:tc>
        <w:tc>
          <w:tcPr>
            <w:tcW w:w="1041" w:type="dxa"/>
            <w:tcBorders>
              <w:top w:val="single" w:sz="6" w:space="0" w:color="auto"/>
              <w:bottom w:val="single" w:sz="6" w:space="0" w:color="auto"/>
            </w:tcBorders>
            <w:shd w:val="clear" w:color="auto" w:fill="auto"/>
            <w:noWrap/>
            <w:vAlign w:val="center"/>
          </w:tcPr>
          <w:p w14:paraId="58E41AA1" w14:textId="77777777" w:rsidR="005B34D1" w:rsidRPr="0000037F" w:rsidRDefault="005B34D1" w:rsidP="006850F1">
            <w:pPr>
              <w:pStyle w:val="Tabletext"/>
              <w:tabs>
                <w:tab w:val="decimal" w:pos="707"/>
              </w:tabs>
            </w:pPr>
            <w:r>
              <w:t>390</w:t>
            </w:r>
          </w:p>
        </w:tc>
        <w:tc>
          <w:tcPr>
            <w:tcW w:w="1303" w:type="dxa"/>
            <w:tcBorders>
              <w:top w:val="single" w:sz="6" w:space="0" w:color="auto"/>
              <w:bottom w:val="single" w:sz="6" w:space="0" w:color="auto"/>
            </w:tcBorders>
            <w:shd w:val="clear" w:color="auto" w:fill="auto"/>
            <w:noWrap/>
            <w:vAlign w:val="center"/>
          </w:tcPr>
          <w:p w14:paraId="41DE6E20" w14:textId="77777777" w:rsidR="005B34D1" w:rsidRPr="0000037F" w:rsidRDefault="005B34D1" w:rsidP="006850F1">
            <w:pPr>
              <w:pStyle w:val="Tabletext"/>
              <w:tabs>
                <w:tab w:val="decimal" w:pos="568"/>
              </w:tabs>
            </w:pPr>
            <w:r>
              <w:t>$63.46</w:t>
            </w:r>
          </w:p>
        </w:tc>
        <w:tc>
          <w:tcPr>
            <w:tcW w:w="1679" w:type="dxa"/>
            <w:tcBorders>
              <w:top w:val="single" w:sz="6" w:space="0" w:color="auto"/>
              <w:bottom w:val="single" w:sz="6" w:space="0" w:color="auto"/>
            </w:tcBorders>
            <w:shd w:val="clear" w:color="auto" w:fill="auto"/>
            <w:noWrap/>
            <w:vAlign w:val="center"/>
          </w:tcPr>
          <w:p w14:paraId="0D33A116" w14:textId="77777777" w:rsidR="005B34D1" w:rsidRPr="0000037F" w:rsidRDefault="005B34D1" w:rsidP="006850F1">
            <w:pPr>
              <w:pStyle w:val="Tabletext"/>
              <w:tabs>
                <w:tab w:val="decimal" w:pos="1150"/>
              </w:tabs>
            </w:pPr>
            <w:r>
              <w:t>$24,749</w:t>
            </w:r>
          </w:p>
        </w:tc>
      </w:tr>
      <w:tr w:rsidR="005B34D1" w:rsidRPr="0000037F" w14:paraId="03F659C9" w14:textId="77777777" w:rsidTr="006850F1">
        <w:trPr>
          <w:trHeight w:val="234"/>
        </w:trPr>
        <w:tc>
          <w:tcPr>
            <w:tcW w:w="4140" w:type="dxa"/>
            <w:tcBorders>
              <w:top w:val="single" w:sz="6" w:space="0" w:color="auto"/>
              <w:bottom w:val="single" w:sz="6" w:space="0" w:color="auto"/>
            </w:tcBorders>
            <w:shd w:val="clear" w:color="auto" w:fill="auto"/>
            <w:noWrap/>
            <w:vAlign w:val="center"/>
          </w:tcPr>
          <w:p w14:paraId="6C8A7E1B" w14:textId="77777777" w:rsidR="005B34D1" w:rsidRPr="0000037F" w:rsidRDefault="005B34D1" w:rsidP="006850F1">
            <w:pPr>
              <w:pStyle w:val="Tabletext"/>
            </w:pPr>
            <w:r>
              <w:t>Private Sector</w:t>
            </w:r>
          </w:p>
        </w:tc>
        <w:tc>
          <w:tcPr>
            <w:tcW w:w="1357" w:type="dxa"/>
            <w:tcBorders>
              <w:top w:val="single" w:sz="6" w:space="0" w:color="auto"/>
              <w:bottom w:val="single" w:sz="6" w:space="0" w:color="auto"/>
            </w:tcBorders>
            <w:shd w:val="clear" w:color="auto" w:fill="auto"/>
            <w:noWrap/>
            <w:vAlign w:val="center"/>
          </w:tcPr>
          <w:p w14:paraId="1814BC22" w14:textId="77777777" w:rsidR="005B34D1" w:rsidRPr="0000037F" w:rsidRDefault="005B34D1" w:rsidP="006850F1">
            <w:pPr>
              <w:pStyle w:val="Tabletext"/>
              <w:tabs>
                <w:tab w:val="decimal" w:pos="848"/>
              </w:tabs>
            </w:pPr>
            <w:r>
              <w:t>12,404</w:t>
            </w:r>
          </w:p>
        </w:tc>
        <w:tc>
          <w:tcPr>
            <w:tcW w:w="1127" w:type="dxa"/>
            <w:tcBorders>
              <w:top w:val="single" w:sz="6" w:space="0" w:color="auto"/>
              <w:bottom w:val="single" w:sz="6" w:space="0" w:color="auto"/>
            </w:tcBorders>
            <w:shd w:val="clear" w:color="auto" w:fill="auto"/>
            <w:noWrap/>
            <w:vAlign w:val="center"/>
          </w:tcPr>
          <w:p w14:paraId="6E823499" w14:textId="77777777" w:rsidR="005B34D1" w:rsidRPr="0000037F" w:rsidRDefault="005B34D1" w:rsidP="006850F1">
            <w:pPr>
              <w:pStyle w:val="Tabletext"/>
              <w:tabs>
                <w:tab w:val="decimal" w:pos="539"/>
              </w:tabs>
            </w:pPr>
            <w:r>
              <w:t>1</w:t>
            </w:r>
          </w:p>
        </w:tc>
        <w:tc>
          <w:tcPr>
            <w:tcW w:w="1413" w:type="dxa"/>
            <w:tcBorders>
              <w:top w:val="single" w:sz="6" w:space="0" w:color="auto"/>
              <w:bottom w:val="single" w:sz="6" w:space="0" w:color="auto"/>
            </w:tcBorders>
            <w:shd w:val="clear" w:color="auto" w:fill="auto"/>
            <w:noWrap/>
            <w:vAlign w:val="center"/>
          </w:tcPr>
          <w:p w14:paraId="1428C008" w14:textId="77777777" w:rsidR="005B34D1" w:rsidRPr="0000037F" w:rsidRDefault="005B34D1" w:rsidP="006850F1">
            <w:pPr>
              <w:pStyle w:val="Tabletext"/>
              <w:tabs>
                <w:tab w:val="decimal" w:pos="948"/>
              </w:tabs>
            </w:pPr>
            <w:r>
              <w:t>12,404</w:t>
            </w:r>
          </w:p>
        </w:tc>
        <w:tc>
          <w:tcPr>
            <w:tcW w:w="1077" w:type="dxa"/>
            <w:tcBorders>
              <w:top w:val="single" w:sz="6" w:space="0" w:color="auto"/>
              <w:bottom w:val="single" w:sz="6" w:space="0" w:color="auto"/>
            </w:tcBorders>
            <w:shd w:val="clear" w:color="auto" w:fill="auto"/>
            <w:noWrap/>
            <w:tcMar>
              <w:left w:w="0" w:type="dxa"/>
              <w:right w:w="115" w:type="dxa"/>
            </w:tcMar>
            <w:vAlign w:val="center"/>
          </w:tcPr>
          <w:p w14:paraId="7A5B9C7D" w14:textId="18B32C50" w:rsidR="005B34D1" w:rsidRPr="0000037F" w:rsidRDefault="005B34D1" w:rsidP="006850F1">
            <w:pPr>
              <w:pStyle w:val="Tabletext"/>
              <w:tabs>
                <w:tab w:val="decimal" w:pos="612"/>
              </w:tabs>
              <w:jc w:val="center"/>
            </w:pPr>
            <w:r>
              <w:t>0.453</w:t>
            </w:r>
            <w:r w:rsidR="00300AD9">
              <w:t>5</w:t>
            </w:r>
          </w:p>
        </w:tc>
        <w:tc>
          <w:tcPr>
            <w:tcW w:w="1041" w:type="dxa"/>
            <w:tcBorders>
              <w:top w:val="single" w:sz="6" w:space="0" w:color="auto"/>
              <w:bottom w:val="single" w:sz="6" w:space="0" w:color="auto"/>
            </w:tcBorders>
            <w:shd w:val="clear" w:color="auto" w:fill="auto"/>
            <w:noWrap/>
            <w:vAlign w:val="center"/>
          </w:tcPr>
          <w:p w14:paraId="278F6059" w14:textId="2BA0D3EC" w:rsidR="005B34D1" w:rsidRPr="0000037F" w:rsidRDefault="00300AD9" w:rsidP="006850F1">
            <w:pPr>
              <w:pStyle w:val="Tabletext"/>
              <w:tabs>
                <w:tab w:val="decimal" w:pos="707"/>
              </w:tabs>
            </w:pPr>
            <w:r>
              <w:t>5,625</w:t>
            </w:r>
          </w:p>
        </w:tc>
        <w:tc>
          <w:tcPr>
            <w:tcW w:w="1303" w:type="dxa"/>
            <w:tcBorders>
              <w:top w:val="single" w:sz="6" w:space="0" w:color="auto"/>
              <w:bottom w:val="single" w:sz="6" w:space="0" w:color="auto"/>
            </w:tcBorders>
            <w:shd w:val="clear" w:color="auto" w:fill="auto"/>
            <w:noWrap/>
            <w:vAlign w:val="center"/>
          </w:tcPr>
          <w:p w14:paraId="426FF067" w14:textId="77777777" w:rsidR="005B34D1" w:rsidRPr="0000037F" w:rsidRDefault="005B34D1" w:rsidP="006850F1">
            <w:pPr>
              <w:pStyle w:val="Tabletext"/>
              <w:tabs>
                <w:tab w:val="decimal" w:pos="568"/>
              </w:tabs>
            </w:pPr>
            <w:r>
              <w:t>$63.46</w:t>
            </w:r>
          </w:p>
        </w:tc>
        <w:tc>
          <w:tcPr>
            <w:tcW w:w="1679" w:type="dxa"/>
            <w:tcBorders>
              <w:top w:val="single" w:sz="6" w:space="0" w:color="auto"/>
              <w:bottom w:val="single" w:sz="6" w:space="0" w:color="auto"/>
            </w:tcBorders>
            <w:shd w:val="clear" w:color="auto" w:fill="auto"/>
            <w:noWrap/>
            <w:vAlign w:val="center"/>
          </w:tcPr>
          <w:p w14:paraId="5B66707D" w14:textId="77777777" w:rsidR="005B34D1" w:rsidRPr="0000037F" w:rsidRDefault="005B34D1" w:rsidP="006850F1">
            <w:pPr>
              <w:pStyle w:val="Tabletext"/>
              <w:tabs>
                <w:tab w:val="decimal" w:pos="1150"/>
              </w:tabs>
            </w:pPr>
            <w:r>
              <w:t>$356,963</w:t>
            </w:r>
          </w:p>
        </w:tc>
      </w:tr>
      <w:tr w:rsidR="005B34D1" w:rsidRPr="0000037F" w14:paraId="681DD68E" w14:textId="77777777" w:rsidTr="006850F1">
        <w:trPr>
          <w:trHeight w:val="234"/>
        </w:trPr>
        <w:tc>
          <w:tcPr>
            <w:tcW w:w="4140" w:type="dxa"/>
            <w:tcBorders>
              <w:top w:val="single" w:sz="6" w:space="0" w:color="auto"/>
              <w:bottom w:val="single" w:sz="12" w:space="0" w:color="auto"/>
            </w:tcBorders>
            <w:shd w:val="clear" w:color="auto" w:fill="auto"/>
            <w:noWrap/>
            <w:vAlign w:val="center"/>
            <w:hideMark/>
          </w:tcPr>
          <w:p w14:paraId="1CDF167D" w14:textId="77777777" w:rsidR="005B34D1" w:rsidRPr="00300AD9" w:rsidRDefault="005B34D1" w:rsidP="006850F1">
            <w:pPr>
              <w:pStyle w:val="Tabletext"/>
              <w:rPr>
                <w:b/>
                <w:bCs/>
                <w:i/>
              </w:rPr>
            </w:pPr>
            <w:r w:rsidRPr="00300AD9">
              <w:rPr>
                <w:b/>
                <w:bCs/>
                <w:i/>
              </w:rPr>
              <w:t>Unduplicated Totals</w:t>
            </w:r>
          </w:p>
        </w:tc>
        <w:tc>
          <w:tcPr>
            <w:tcW w:w="1357" w:type="dxa"/>
            <w:tcBorders>
              <w:top w:val="single" w:sz="6" w:space="0" w:color="auto"/>
              <w:bottom w:val="single" w:sz="12" w:space="0" w:color="auto"/>
            </w:tcBorders>
            <w:shd w:val="clear" w:color="auto" w:fill="auto"/>
            <w:noWrap/>
            <w:vAlign w:val="center"/>
            <w:hideMark/>
          </w:tcPr>
          <w:p w14:paraId="356E822B" w14:textId="77777777" w:rsidR="005B34D1" w:rsidRPr="00300AD9" w:rsidRDefault="005B34D1" w:rsidP="006850F1">
            <w:pPr>
              <w:pStyle w:val="Tabletext"/>
              <w:tabs>
                <w:tab w:val="decimal" w:pos="848"/>
              </w:tabs>
              <w:rPr>
                <w:b/>
                <w:bCs/>
                <w:i/>
              </w:rPr>
            </w:pPr>
            <w:r w:rsidRPr="00300AD9">
              <w:rPr>
                <w:b/>
                <w:bCs/>
                <w:i/>
              </w:rPr>
              <w:t>28,494</w:t>
            </w:r>
          </w:p>
        </w:tc>
        <w:tc>
          <w:tcPr>
            <w:tcW w:w="1127" w:type="dxa"/>
            <w:tcBorders>
              <w:top w:val="single" w:sz="6" w:space="0" w:color="auto"/>
              <w:bottom w:val="single" w:sz="12" w:space="0" w:color="auto"/>
            </w:tcBorders>
            <w:shd w:val="clear" w:color="auto" w:fill="auto"/>
            <w:noWrap/>
            <w:vAlign w:val="center"/>
            <w:hideMark/>
          </w:tcPr>
          <w:p w14:paraId="6B846D68" w14:textId="7B230620" w:rsidR="005B34D1" w:rsidRPr="00300AD9" w:rsidRDefault="00300AD9" w:rsidP="006850F1">
            <w:pPr>
              <w:pStyle w:val="Tabletext"/>
              <w:jc w:val="center"/>
              <w:rPr>
                <w:b/>
                <w:bCs/>
                <w:i/>
              </w:rPr>
            </w:pPr>
            <w:r>
              <w:rPr>
                <w:b/>
                <w:bCs/>
                <w:i/>
              </w:rPr>
              <w:t xml:space="preserve"> Once</w:t>
            </w:r>
          </w:p>
        </w:tc>
        <w:tc>
          <w:tcPr>
            <w:tcW w:w="1413" w:type="dxa"/>
            <w:tcBorders>
              <w:top w:val="single" w:sz="6" w:space="0" w:color="auto"/>
              <w:bottom w:val="single" w:sz="12" w:space="0" w:color="auto"/>
            </w:tcBorders>
            <w:shd w:val="clear" w:color="auto" w:fill="auto"/>
            <w:noWrap/>
            <w:vAlign w:val="center"/>
          </w:tcPr>
          <w:p w14:paraId="52661B0D" w14:textId="77777777" w:rsidR="005B34D1" w:rsidRPr="00300AD9" w:rsidRDefault="005B34D1" w:rsidP="006850F1">
            <w:pPr>
              <w:pStyle w:val="Tabletext"/>
              <w:tabs>
                <w:tab w:val="decimal" w:pos="948"/>
              </w:tabs>
              <w:rPr>
                <w:b/>
                <w:bCs/>
                <w:i/>
              </w:rPr>
            </w:pPr>
            <w:r w:rsidRPr="00300AD9">
              <w:rPr>
                <w:b/>
                <w:bCs/>
                <w:i/>
              </w:rPr>
              <w:t>28,494</w:t>
            </w:r>
          </w:p>
        </w:tc>
        <w:tc>
          <w:tcPr>
            <w:tcW w:w="1077" w:type="dxa"/>
            <w:tcBorders>
              <w:top w:val="single" w:sz="6" w:space="0" w:color="auto"/>
              <w:bottom w:val="single" w:sz="12" w:space="0" w:color="auto"/>
            </w:tcBorders>
            <w:shd w:val="clear" w:color="auto" w:fill="auto"/>
            <w:noWrap/>
            <w:tcMar>
              <w:left w:w="0" w:type="dxa"/>
              <w:right w:w="115" w:type="dxa"/>
            </w:tcMar>
            <w:vAlign w:val="center"/>
          </w:tcPr>
          <w:p w14:paraId="3228ADB2" w14:textId="4AEC868F" w:rsidR="005B34D1" w:rsidRPr="00300AD9" w:rsidRDefault="00300AD9" w:rsidP="006850F1">
            <w:pPr>
              <w:pStyle w:val="Tabletext"/>
              <w:jc w:val="right"/>
              <w:rPr>
                <w:b/>
                <w:bCs/>
                <w:i/>
              </w:rPr>
            </w:pPr>
            <w:r w:rsidRPr="00300AD9">
              <w:rPr>
                <w:b/>
                <w:bCs/>
                <w:i/>
              </w:rPr>
              <w:t>V</w:t>
            </w:r>
            <w:r w:rsidR="005B34D1" w:rsidRPr="00300AD9">
              <w:rPr>
                <w:b/>
                <w:bCs/>
                <w:i/>
              </w:rPr>
              <w:t>aries</w:t>
            </w:r>
          </w:p>
        </w:tc>
        <w:tc>
          <w:tcPr>
            <w:tcW w:w="1041" w:type="dxa"/>
            <w:tcBorders>
              <w:top w:val="single" w:sz="6" w:space="0" w:color="auto"/>
              <w:bottom w:val="single" w:sz="12" w:space="0" w:color="auto"/>
            </w:tcBorders>
            <w:shd w:val="clear" w:color="auto" w:fill="auto"/>
            <w:noWrap/>
            <w:vAlign w:val="center"/>
          </w:tcPr>
          <w:p w14:paraId="5D9C55B0" w14:textId="77777777" w:rsidR="005B34D1" w:rsidRPr="00300AD9" w:rsidRDefault="005B34D1" w:rsidP="006850F1">
            <w:pPr>
              <w:pStyle w:val="Tabletext"/>
              <w:tabs>
                <w:tab w:val="decimal" w:pos="707"/>
              </w:tabs>
              <w:rPr>
                <w:b/>
                <w:bCs/>
                <w:i/>
              </w:rPr>
            </w:pPr>
            <w:r w:rsidRPr="00300AD9">
              <w:rPr>
                <w:b/>
                <w:bCs/>
                <w:i/>
              </w:rPr>
              <w:t>14,292</w:t>
            </w:r>
          </w:p>
        </w:tc>
        <w:tc>
          <w:tcPr>
            <w:tcW w:w="1303" w:type="dxa"/>
            <w:tcBorders>
              <w:top w:val="single" w:sz="6" w:space="0" w:color="auto"/>
              <w:bottom w:val="single" w:sz="12" w:space="0" w:color="auto"/>
            </w:tcBorders>
            <w:shd w:val="clear" w:color="auto" w:fill="auto"/>
            <w:noWrap/>
            <w:vAlign w:val="center"/>
            <w:hideMark/>
          </w:tcPr>
          <w:p w14:paraId="51901A7A" w14:textId="3AD05FA6" w:rsidR="005B34D1" w:rsidRPr="00300AD9" w:rsidRDefault="00300AD9" w:rsidP="006850F1">
            <w:pPr>
              <w:pStyle w:val="Tabletext"/>
              <w:jc w:val="center"/>
              <w:rPr>
                <w:b/>
                <w:bCs/>
                <w:i/>
              </w:rPr>
            </w:pPr>
            <w:r w:rsidRPr="00300AD9">
              <w:rPr>
                <w:b/>
                <w:bCs/>
                <w:i/>
              </w:rPr>
              <w:t>V</w:t>
            </w:r>
            <w:r w:rsidR="005B34D1" w:rsidRPr="00300AD9">
              <w:rPr>
                <w:b/>
                <w:bCs/>
                <w:i/>
              </w:rPr>
              <w:t>aries</w:t>
            </w:r>
          </w:p>
        </w:tc>
        <w:tc>
          <w:tcPr>
            <w:tcW w:w="1679" w:type="dxa"/>
            <w:tcBorders>
              <w:top w:val="single" w:sz="6" w:space="0" w:color="auto"/>
              <w:bottom w:val="single" w:sz="12" w:space="0" w:color="auto"/>
            </w:tcBorders>
            <w:shd w:val="clear" w:color="auto" w:fill="auto"/>
            <w:noWrap/>
            <w:vAlign w:val="center"/>
            <w:hideMark/>
          </w:tcPr>
          <w:p w14:paraId="2054967C" w14:textId="6F118F87" w:rsidR="005B34D1" w:rsidRPr="00300AD9" w:rsidRDefault="00300AD9" w:rsidP="006850F1">
            <w:pPr>
              <w:pStyle w:val="Tabletext"/>
              <w:tabs>
                <w:tab w:val="decimal" w:pos="1150"/>
              </w:tabs>
              <w:rPr>
                <w:b/>
                <w:bCs/>
                <w:i/>
              </w:rPr>
            </w:pPr>
            <w:r>
              <w:rPr>
                <w:b/>
                <w:bCs/>
                <w:i/>
              </w:rPr>
              <w:t>$681,945</w:t>
            </w:r>
          </w:p>
        </w:tc>
      </w:tr>
    </w:tbl>
    <w:p w14:paraId="526DD2F1" w14:textId="77777777" w:rsidR="00742893" w:rsidRDefault="00742893" w:rsidP="005B34D1">
      <w:pPr>
        <w:autoSpaceDE w:val="0"/>
        <w:autoSpaceDN w:val="0"/>
        <w:adjustRightInd w:val="0"/>
        <w:spacing w:before="60" w:after="0" w:line="240" w:lineRule="auto"/>
        <w:rPr>
          <w:rFonts w:ascii="Arial" w:eastAsia="Times New Roman" w:hAnsi="Arial"/>
          <w:sz w:val="18"/>
          <w:szCs w:val="20"/>
        </w:rPr>
        <w:sectPr w:rsidR="00742893" w:rsidSect="00C16F76">
          <w:headerReference w:type="even" r:id="rId156"/>
          <w:headerReference w:type="default" r:id="rId157"/>
          <w:footerReference w:type="even" r:id="rId158"/>
          <w:footerReference w:type="default" r:id="rId159"/>
          <w:headerReference w:type="first" r:id="rId160"/>
          <w:footerReference w:type="first" r:id="rId161"/>
          <w:pgSz w:w="15840" w:h="12240" w:orient="landscape" w:code="1"/>
          <w:pgMar w:top="1440" w:right="1440" w:bottom="1440" w:left="1440" w:header="720" w:footer="720" w:gutter="0"/>
          <w:cols w:space="720"/>
          <w:titlePg/>
          <w:docGrid w:linePitch="360"/>
        </w:sectPr>
      </w:pPr>
    </w:p>
    <w:p w14:paraId="67288ED2" w14:textId="33BE7987" w:rsidR="00D1649B" w:rsidRPr="00F864BA" w:rsidRDefault="00F864BA" w:rsidP="00F77853">
      <w:pPr>
        <w:pStyle w:val="Heading2"/>
        <w:numPr>
          <w:ilvl w:val="1"/>
          <w:numId w:val="27"/>
        </w:numPr>
        <w:rPr>
          <w:i/>
        </w:rPr>
      </w:pPr>
      <w:bookmarkStart w:id="240" w:name="_Toc524347109"/>
      <w:r>
        <w:rPr>
          <w:i/>
        </w:rPr>
        <w:t>Provide an estimate for the total annual cost burden to respondents or record keepers resulting from the collection of information.</w:t>
      </w:r>
      <w:bookmarkEnd w:id="240"/>
    </w:p>
    <w:p w14:paraId="19FBEDD3" w14:textId="1B5C9D31" w:rsidR="00D1649B" w:rsidRDefault="00D1649B" w:rsidP="00F77853">
      <w:pPr>
        <w:pStyle w:val="BodyText"/>
      </w:pPr>
      <w:r w:rsidRPr="00D862C0">
        <w:t>There are no respondent costs for capital or start-up or for operations, maintenance, and purchase of services. There are no costs to the employers, POCs, or sampled employees other than the time it takes them to participate in the survey.</w:t>
      </w:r>
    </w:p>
    <w:p w14:paraId="5B71AD5D" w14:textId="5DD11BD6" w:rsidR="00D1649B" w:rsidRPr="00F864BA" w:rsidRDefault="00F864BA" w:rsidP="00F77853">
      <w:pPr>
        <w:pStyle w:val="Heading2"/>
        <w:numPr>
          <w:ilvl w:val="1"/>
          <w:numId w:val="28"/>
        </w:numPr>
        <w:rPr>
          <w:i/>
        </w:rPr>
      </w:pPr>
      <w:bookmarkStart w:id="241" w:name="_Toc524347110"/>
      <w:r>
        <w:rPr>
          <w:i/>
        </w:rPr>
        <w:t>Provide estimates of annualized costs to the Federal government. Also provide a description of the method used to estimate cost, which should include quantification of hours, operational expenses (such as equipment, overhead, printing, and support staff), and any other expense that would not have been incurred without this collection of information.</w:t>
      </w:r>
      <w:bookmarkEnd w:id="241"/>
    </w:p>
    <w:p w14:paraId="3314A6AC" w14:textId="77BE1AE1" w:rsidR="00702DD4" w:rsidRDefault="00D1649B" w:rsidP="00F77853">
      <w:pPr>
        <w:pStyle w:val="BodyText"/>
      </w:pPr>
      <w:r w:rsidRPr="00D862C0">
        <w:t xml:space="preserve">The estimated annual cost to the government for the O*NET Data Collection Program for </w:t>
      </w:r>
      <w:r>
        <w:t xml:space="preserve">the period </w:t>
      </w:r>
      <w:r w:rsidRPr="00B04B79">
        <w:t>October 2018 through September 2021</w:t>
      </w:r>
      <w:r w:rsidRPr="004F2DA5">
        <w:t xml:space="preserve"> </w:t>
      </w:r>
      <w:r w:rsidRPr="00D862C0">
        <w:t xml:space="preserve">is approximately </w:t>
      </w:r>
      <w:r w:rsidRPr="009F5030">
        <w:t>$</w:t>
      </w:r>
      <w:r w:rsidR="00333D39" w:rsidRPr="009F5030">
        <w:t>7.3</w:t>
      </w:r>
      <w:r w:rsidRPr="009F5030">
        <w:t xml:space="preserve"> million</w:t>
      </w:r>
      <w:r w:rsidRPr="00D862C0">
        <w:t>. This estimate includes all direct and indirect costs of conducting the sampling, data collection, and analysis activities of the O*NET Data Collection Program.</w:t>
      </w:r>
      <w:r>
        <w:t xml:space="preserve"> In the chart below, </w:t>
      </w:r>
      <w:r w:rsidRPr="00190019">
        <w:t>Personnel and Fringe Benefit costs are for the grantee (N</w:t>
      </w:r>
      <w:r>
        <w:t>.</w:t>
      </w:r>
      <w:r w:rsidRPr="00190019">
        <w:t>C</w:t>
      </w:r>
      <w:r>
        <w:t>.</w:t>
      </w:r>
      <w:r w:rsidRPr="00190019">
        <w:t xml:space="preserve"> </w:t>
      </w:r>
      <w:r w:rsidRPr="009F5030">
        <w:t>Department of Commerce</w:t>
      </w:r>
      <w:r w:rsidRPr="00190019">
        <w:t>) personnel who manage th</w:t>
      </w:r>
      <w:r>
        <w:t>e O*NET Data Collection Program. T</w:t>
      </w:r>
      <w:r w:rsidRPr="00190019">
        <w:t xml:space="preserve">he grantee subcontracts </w:t>
      </w:r>
      <w:r>
        <w:t>certain</w:t>
      </w:r>
      <w:r w:rsidRPr="00190019">
        <w:t xml:space="preserve"> program activities (e.g.</w:t>
      </w:r>
      <w:r>
        <w:t>,</w:t>
      </w:r>
      <w:r w:rsidRPr="00190019">
        <w:t xml:space="preserve"> survey operations and data analysis)</w:t>
      </w:r>
      <w:r>
        <w:t>; those costs are listed on the Contractual line</w:t>
      </w:r>
      <w:r w:rsidRPr="00190019">
        <w:t xml:space="preserve">. </w:t>
      </w:r>
    </w:p>
    <w:tbl>
      <w:tblPr>
        <w:tblStyle w:val="TableGrid"/>
        <w:tblW w:w="9270" w:type="dxa"/>
        <w:tblBorders>
          <w:top w:val="single" w:sz="12" w:space="0" w:color="auto"/>
          <w:left w:val="none" w:sz="0" w:space="0" w:color="auto"/>
          <w:bottom w:val="single" w:sz="12" w:space="0" w:color="auto"/>
          <w:right w:val="none" w:sz="0" w:space="0" w:color="auto"/>
          <w:insideH w:val="single" w:sz="6" w:space="0" w:color="auto"/>
          <w:insideV w:val="single" w:sz="6" w:space="0" w:color="auto"/>
        </w:tblBorders>
        <w:tblLayout w:type="fixed"/>
        <w:tblCellMar>
          <w:left w:w="115" w:type="dxa"/>
          <w:right w:w="115" w:type="dxa"/>
        </w:tblCellMar>
        <w:tblLook w:val="04A0" w:firstRow="1" w:lastRow="0" w:firstColumn="1" w:lastColumn="0" w:noHBand="0" w:noVBand="1"/>
      </w:tblPr>
      <w:tblGrid>
        <w:gridCol w:w="7740"/>
        <w:gridCol w:w="1530"/>
      </w:tblGrid>
      <w:tr w:rsidR="00D1649B" w14:paraId="309A53AD" w14:textId="77777777" w:rsidTr="009D72C7">
        <w:tc>
          <w:tcPr>
            <w:tcW w:w="7740" w:type="dxa"/>
            <w:vAlign w:val="center"/>
          </w:tcPr>
          <w:p w14:paraId="3A4ADED0" w14:textId="380B8B2C" w:rsidR="00D1649B" w:rsidRPr="00790CBE" w:rsidRDefault="00D1649B" w:rsidP="009D72C7">
            <w:pPr>
              <w:pStyle w:val="Tabletext"/>
            </w:pPr>
            <w:r w:rsidRPr="00790CBE">
              <w:t xml:space="preserve">Federal Staff Costs </w:t>
            </w:r>
            <w:r w:rsidRPr="009D72C7">
              <w:rPr>
                <w:i/>
              </w:rPr>
              <w:t>(GS 14 Step 4 [$118,057] + GS 13 Step 4 [$99,905]</w:t>
            </w:r>
            <w:r w:rsidR="00B75B80" w:rsidRPr="009D72C7">
              <w:rPr>
                <w:i/>
              </w:rPr>
              <w:t xml:space="preserve"> </w:t>
            </w:r>
            <w:r w:rsidRPr="009D72C7">
              <w:rPr>
                <w:i/>
              </w:rPr>
              <w:t>x .5 [part-time])</w:t>
            </w:r>
          </w:p>
        </w:tc>
        <w:tc>
          <w:tcPr>
            <w:tcW w:w="1530" w:type="dxa"/>
            <w:vAlign w:val="center"/>
          </w:tcPr>
          <w:p w14:paraId="6552B298" w14:textId="77777777" w:rsidR="00D1649B" w:rsidRPr="00790CBE" w:rsidRDefault="00D1649B" w:rsidP="009D72C7">
            <w:pPr>
              <w:pStyle w:val="Tabletext"/>
              <w:tabs>
                <w:tab w:val="decimal" w:pos="1055"/>
              </w:tabs>
            </w:pPr>
            <w:r w:rsidRPr="00AE5554">
              <w:t>$ 108,981</w:t>
            </w:r>
          </w:p>
        </w:tc>
      </w:tr>
      <w:tr w:rsidR="00D1649B" w14:paraId="60797236" w14:textId="77777777" w:rsidTr="009D72C7">
        <w:tc>
          <w:tcPr>
            <w:tcW w:w="7740" w:type="dxa"/>
            <w:vAlign w:val="center"/>
          </w:tcPr>
          <w:p w14:paraId="2B88E140" w14:textId="77777777" w:rsidR="00D1649B" w:rsidRDefault="00D1649B" w:rsidP="009D72C7">
            <w:pPr>
              <w:pStyle w:val="Tabletext"/>
            </w:pPr>
            <w:r>
              <w:t>Personnel</w:t>
            </w:r>
          </w:p>
        </w:tc>
        <w:tc>
          <w:tcPr>
            <w:tcW w:w="1530" w:type="dxa"/>
            <w:vAlign w:val="center"/>
          </w:tcPr>
          <w:p w14:paraId="3D362014" w14:textId="77777777" w:rsidR="00D1649B" w:rsidRDefault="00D1649B" w:rsidP="009D72C7">
            <w:pPr>
              <w:pStyle w:val="Tabletext"/>
              <w:tabs>
                <w:tab w:val="decimal" w:pos="1055"/>
              </w:tabs>
            </w:pPr>
            <w:r w:rsidRPr="00C07914">
              <w:t>$ 528,000</w:t>
            </w:r>
          </w:p>
        </w:tc>
      </w:tr>
      <w:tr w:rsidR="00D1649B" w14:paraId="04FDDE7A" w14:textId="77777777" w:rsidTr="009D72C7">
        <w:tc>
          <w:tcPr>
            <w:tcW w:w="7740" w:type="dxa"/>
            <w:vAlign w:val="center"/>
          </w:tcPr>
          <w:p w14:paraId="2E1F5E61" w14:textId="77777777" w:rsidR="00D1649B" w:rsidRDefault="00D1649B" w:rsidP="009D72C7">
            <w:pPr>
              <w:pStyle w:val="Tabletext"/>
            </w:pPr>
            <w:r>
              <w:t>Fringe Benefits</w:t>
            </w:r>
          </w:p>
        </w:tc>
        <w:tc>
          <w:tcPr>
            <w:tcW w:w="1530" w:type="dxa"/>
            <w:vAlign w:val="center"/>
          </w:tcPr>
          <w:p w14:paraId="04748423" w14:textId="77777777" w:rsidR="00D1649B" w:rsidRDefault="00D1649B" w:rsidP="009D72C7">
            <w:pPr>
              <w:pStyle w:val="Tabletext"/>
              <w:tabs>
                <w:tab w:val="decimal" w:pos="1055"/>
              </w:tabs>
            </w:pPr>
            <w:r w:rsidRPr="00C07914">
              <w:t>$ 160,665</w:t>
            </w:r>
          </w:p>
        </w:tc>
      </w:tr>
      <w:tr w:rsidR="00D1649B" w14:paraId="7DA7BDAB" w14:textId="77777777" w:rsidTr="009D72C7">
        <w:tc>
          <w:tcPr>
            <w:tcW w:w="7740" w:type="dxa"/>
            <w:vAlign w:val="center"/>
          </w:tcPr>
          <w:p w14:paraId="1A4CA4CC" w14:textId="77777777" w:rsidR="00D1649B" w:rsidRDefault="00D1649B" w:rsidP="009D72C7">
            <w:pPr>
              <w:pStyle w:val="Tabletext"/>
            </w:pPr>
            <w:r>
              <w:t>Travel</w:t>
            </w:r>
          </w:p>
        </w:tc>
        <w:tc>
          <w:tcPr>
            <w:tcW w:w="1530" w:type="dxa"/>
            <w:vAlign w:val="center"/>
          </w:tcPr>
          <w:p w14:paraId="095ADB9D" w14:textId="77777777" w:rsidR="00D1649B" w:rsidRDefault="00D1649B" w:rsidP="009D72C7">
            <w:pPr>
              <w:pStyle w:val="Tabletext"/>
              <w:tabs>
                <w:tab w:val="decimal" w:pos="1055"/>
              </w:tabs>
            </w:pPr>
            <w:r w:rsidRPr="00C07914">
              <w:t>$ 8,000</w:t>
            </w:r>
          </w:p>
        </w:tc>
      </w:tr>
      <w:tr w:rsidR="00D1649B" w14:paraId="11C20320" w14:textId="77777777" w:rsidTr="009D72C7">
        <w:tc>
          <w:tcPr>
            <w:tcW w:w="7740" w:type="dxa"/>
            <w:vAlign w:val="center"/>
          </w:tcPr>
          <w:p w14:paraId="27244CB2" w14:textId="77777777" w:rsidR="00D1649B" w:rsidRDefault="00D1649B" w:rsidP="009D72C7">
            <w:pPr>
              <w:pStyle w:val="Tabletext"/>
            </w:pPr>
            <w:r>
              <w:t>Equipment</w:t>
            </w:r>
          </w:p>
        </w:tc>
        <w:tc>
          <w:tcPr>
            <w:tcW w:w="1530" w:type="dxa"/>
            <w:vAlign w:val="center"/>
          </w:tcPr>
          <w:p w14:paraId="369F2101" w14:textId="77777777" w:rsidR="00D1649B" w:rsidRDefault="00D1649B" w:rsidP="009D72C7">
            <w:pPr>
              <w:pStyle w:val="Tabletext"/>
              <w:tabs>
                <w:tab w:val="decimal" w:pos="1055"/>
              </w:tabs>
            </w:pPr>
            <w:r w:rsidRPr="00C07914">
              <w:t>$ 4,000</w:t>
            </w:r>
          </w:p>
        </w:tc>
      </w:tr>
      <w:tr w:rsidR="00D1649B" w14:paraId="63308DA2" w14:textId="77777777" w:rsidTr="009D72C7">
        <w:tc>
          <w:tcPr>
            <w:tcW w:w="7740" w:type="dxa"/>
            <w:vAlign w:val="center"/>
          </w:tcPr>
          <w:p w14:paraId="5AFE9B58" w14:textId="77777777" w:rsidR="00D1649B" w:rsidRDefault="00D1649B" w:rsidP="009D72C7">
            <w:pPr>
              <w:pStyle w:val="Tabletext"/>
            </w:pPr>
            <w:r>
              <w:t>Supplies</w:t>
            </w:r>
          </w:p>
        </w:tc>
        <w:tc>
          <w:tcPr>
            <w:tcW w:w="1530" w:type="dxa"/>
            <w:vAlign w:val="center"/>
          </w:tcPr>
          <w:p w14:paraId="749A6C10" w14:textId="77777777" w:rsidR="00D1649B" w:rsidRDefault="00D1649B" w:rsidP="009D72C7">
            <w:pPr>
              <w:pStyle w:val="Tabletext"/>
              <w:tabs>
                <w:tab w:val="decimal" w:pos="1055"/>
              </w:tabs>
            </w:pPr>
            <w:r w:rsidRPr="00C07914">
              <w:t>$ 56,800</w:t>
            </w:r>
          </w:p>
        </w:tc>
      </w:tr>
      <w:tr w:rsidR="00D1649B" w14:paraId="6B30B86A" w14:textId="77777777" w:rsidTr="009D72C7">
        <w:tc>
          <w:tcPr>
            <w:tcW w:w="7740" w:type="dxa"/>
            <w:vAlign w:val="center"/>
          </w:tcPr>
          <w:p w14:paraId="58B66860" w14:textId="77777777" w:rsidR="00D1649B" w:rsidRDefault="00D1649B" w:rsidP="009D72C7">
            <w:pPr>
              <w:pStyle w:val="Tabletext"/>
            </w:pPr>
            <w:r>
              <w:t>Contractual</w:t>
            </w:r>
          </w:p>
        </w:tc>
        <w:tc>
          <w:tcPr>
            <w:tcW w:w="1530" w:type="dxa"/>
            <w:vAlign w:val="center"/>
          </w:tcPr>
          <w:p w14:paraId="68CF139F" w14:textId="5F9AC348" w:rsidR="00D1649B" w:rsidRDefault="00016B67" w:rsidP="009D72C7">
            <w:pPr>
              <w:pStyle w:val="Tabletext"/>
              <w:tabs>
                <w:tab w:val="decimal" w:pos="1055"/>
              </w:tabs>
            </w:pPr>
            <w:r w:rsidRPr="00C07914">
              <w:t>$6,187,762</w:t>
            </w:r>
          </w:p>
        </w:tc>
      </w:tr>
      <w:tr w:rsidR="00D1649B" w14:paraId="3DA43388" w14:textId="77777777" w:rsidTr="009D72C7">
        <w:tc>
          <w:tcPr>
            <w:tcW w:w="7740" w:type="dxa"/>
            <w:vAlign w:val="center"/>
          </w:tcPr>
          <w:p w14:paraId="471FABCD" w14:textId="77777777" w:rsidR="00D1649B" w:rsidRDefault="00D1649B" w:rsidP="009D72C7">
            <w:pPr>
              <w:pStyle w:val="Tabletext"/>
            </w:pPr>
            <w:r>
              <w:t>Costs for Incentives</w:t>
            </w:r>
          </w:p>
        </w:tc>
        <w:tc>
          <w:tcPr>
            <w:tcW w:w="1530" w:type="dxa"/>
            <w:vAlign w:val="center"/>
          </w:tcPr>
          <w:p w14:paraId="250EA387" w14:textId="77777777" w:rsidR="00D1649B" w:rsidRDefault="00D1649B" w:rsidP="009D72C7">
            <w:pPr>
              <w:pStyle w:val="Tabletext"/>
              <w:tabs>
                <w:tab w:val="decimal" w:pos="1055"/>
              </w:tabs>
            </w:pPr>
            <w:r w:rsidRPr="00C07914">
              <w:t>$ 158,000</w:t>
            </w:r>
          </w:p>
        </w:tc>
      </w:tr>
      <w:tr w:rsidR="00D1649B" w14:paraId="590F751D" w14:textId="77777777" w:rsidTr="009D72C7">
        <w:tc>
          <w:tcPr>
            <w:tcW w:w="7740" w:type="dxa"/>
            <w:vAlign w:val="center"/>
          </w:tcPr>
          <w:p w14:paraId="5F59B8CD" w14:textId="44D84F16" w:rsidR="00D1649B" w:rsidRDefault="00D1649B" w:rsidP="009D72C7">
            <w:pPr>
              <w:pStyle w:val="Tabletext"/>
              <w:ind w:left="288"/>
            </w:pPr>
            <w:r>
              <w:t>Total Direct Costs</w:t>
            </w:r>
          </w:p>
        </w:tc>
        <w:tc>
          <w:tcPr>
            <w:tcW w:w="1530" w:type="dxa"/>
            <w:vAlign w:val="center"/>
          </w:tcPr>
          <w:p w14:paraId="10138CDB" w14:textId="4F4284F6" w:rsidR="00D1649B" w:rsidRDefault="00016B67" w:rsidP="009D72C7">
            <w:pPr>
              <w:pStyle w:val="Tabletext"/>
              <w:tabs>
                <w:tab w:val="decimal" w:pos="1055"/>
              </w:tabs>
            </w:pPr>
            <w:r w:rsidRPr="00C07914">
              <w:t>$7,212,208</w:t>
            </w:r>
          </w:p>
        </w:tc>
      </w:tr>
      <w:tr w:rsidR="00D1649B" w14:paraId="71981F1D" w14:textId="77777777" w:rsidTr="009D72C7">
        <w:tc>
          <w:tcPr>
            <w:tcW w:w="7740" w:type="dxa"/>
            <w:vAlign w:val="center"/>
          </w:tcPr>
          <w:p w14:paraId="410CC548" w14:textId="395EDFA7" w:rsidR="00D1649B" w:rsidRDefault="00D1649B" w:rsidP="009D72C7">
            <w:pPr>
              <w:pStyle w:val="Tabletext"/>
              <w:ind w:left="288"/>
            </w:pPr>
            <w:r>
              <w:t>Indirect Charges</w:t>
            </w:r>
          </w:p>
        </w:tc>
        <w:tc>
          <w:tcPr>
            <w:tcW w:w="1530" w:type="dxa"/>
            <w:vAlign w:val="center"/>
          </w:tcPr>
          <w:p w14:paraId="21F93CA4" w14:textId="45F3A91C" w:rsidR="00D1649B" w:rsidRDefault="00016B67" w:rsidP="009D72C7">
            <w:pPr>
              <w:pStyle w:val="Tabletext"/>
              <w:tabs>
                <w:tab w:val="decimal" w:pos="1055"/>
              </w:tabs>
            </w:pPr>
            <w:r w:rsidRPr="00C07914">
              <w:t>$113,995</w:t>
            </w:r>
          </w:p>
        </w:tc>
      </w:tr>
      <w:tr w:rsidR="00D1649B" w:rsidRPr="009D72C7" w14:paraId="4C93DB77" w14:textId="77777777" w:rsidTr="009D72C7">
        <w:tc>
          <w:tcPr>
            <w:tcW w:w="7740" w:type="dxa"/>
            <w:vAlign w:val="center"/>
          </w:tcPr>
          <w:p w14:paraId="73EE9CEF" w14:textId="77777777" w:rsidR="00D1649B" w:rsidRPr="009D72C7" w:rsidRDefault="00D1649B" w:rsidP="009D72C7">
            <w:pPr>
              <w:pStyle w:val="Tabletext"/>
              <w:rPr>
                <w:b/>
              </w:rPr>
            </w:pPr>
            <w:r w:rsidRPr="009D72C7">
              <w:rPr>
                <w:b/>
              </w:rPr>
              <w:t>Total</w:t>
            </w:r>
          </w:p>
        </w:tc>
        <w:tc>
          <w:tcPr>
            <w:tcW w:w="1530" w:type="dxa"/>
            <w:vAlign w:val="center"/>
          </w:tcPr>
          <w:p w14:paraId="24077157" w14:textId="2FAB658C" w:rsidR="00D1649B" w:rsidRPr="009D72C7" w:rsidRDefault="00016B67" w:rsidP="009D72C7">
            <w:pPr>
              <w:pStyle w:val="Tabletext"/>
              <w:tabs>
                <w:tab w:val="decimal" w:pos="1055"/>
              </w:tabs>
              <w:rPr>
                <w:b/>
              </w:rPr>
            </w:pPr>
            <w:r w:rsidRPr="009D72C7">
              <w:rPr>
                <w:b/>
              </w:rPr>
              <w:t>$7,326,203</w:t>
            </w:r>
          </w:p>
        </w:tc>
      </w:tr>
    </w:tbl>
    <w:p w14:paraId="5F573B4C" w14:textId="12D4FDDB" w:rsidR="00D1649B" w:rsidRDefault="00D1649B" w:rsidP="009D72C7">
      <w:pPr>
        <w:pStyle w:val="Exhibitsource"/>
      </w:pPr>
    </w:p>
    <w:p w14:paraId="101B82A5" w14:textId="77777777" w:rsidR="00300AD9" w:rsidRPr="009D72C7" w:rsidRDefault="00300AD9" w:rsidP="009D72C7">
      <w:pPr>
        <w:pStyle w:val="Exhibitsource"/>
      </w:pPr>
    </w:p>
    <w:p w14:paraId="3E7B48EC" w14:textId="0AAFA398" w:rsidR="00D1649B" w:rsidRPr="00D862C0" w:rsidRDefault="004B172B" w:rsidP="00F745E4">
      <w:pPr>
        <w:pStyle w:val="Heading2"/>
        <w:numPr>
          <w:ilvl w:val="1"/>
          <w:numId w:val="29"/>
        </w:numPr>
        <w:jc w:val="both"/>
      </w:pPr>
      <w:bookmarkStart w:id="242" w:name="_Toc524347111"/>
      <w:r w:rsidRPr="008F4D44">
        <w:rPr>
          <w:i/>
        </w:rPr>
        <w:t>Explain the reasons for any program changes or adjustments reported on the burden worksheet.</w:t>
      </w:r>
      <w:bookmarkEnd w:id="242"/>
    </w:p>
    <w:p w14:paraId="1AA948F3" w14:textId="3D7CB2DA" w:rsidR="00D1649B" w:rsidRPr="00D97C6D" w:rsidRDefault="00D1649B" w:rsidP="00A378D7">
      <w:pPr>
        <w:pStyle w:val="BodyTextLM"/>
      </w:pPr>
      <w:r w:rsidRPr="00D862C0">
        <w:t>Exhibit </w:t>
      </w:r>
      <w:r w:rsidR="00312F84">
        <w:t>A-20</w:t>
      </w:r>
      <w:r w:rsidR="00312F84" w:rsidRPr="00D862C0">
        <w:t xml:space="preserve"> </w:t>
      </w:r>
      <w:r w:rsidRPr="00D862C0">
        <w:t xml:space="preserve">compares the projected burden hours for the period </w:t>
      </w:r>
      <w:r>
        <w:t>October 2018</w:t>
      </w:r>
      <w:r w:rsidR="00EF2DC3">
        <w:t>–</w:t>
      </w:r>
      <w:r>
        <w:t xml:space="preserve">September 2021 </w:t>
      </w:r>
      <w:r w:rsidRPr="00D862C0">
        <w:t>with the average annual burden as estimated for</w:t>
      </w:r>
      <w:r>
        <w:t xml:space="preserve"> the period July 2015</w:t>
      </w:r>
      <w:r w:rsidR="00EF2DC3">
        <w:t>–</w:t>
      </w:r>
      <w:r>
        <w:t xml:space="preserve">June </w:t>
      </w:r>
      <w:r w:rsidRPr="00AB67E0">
        <w:t>2018</w:t>
      </w:r>
      <w:r>
        <w:t xml:space="preserve"> </w:t>
      </w:r>
      <w:r w:rsidRPr="00AB67E0">
        <w:t>in the OMB Supporting Statement</w:t>
      </w:r>
      <w:r>
        <w:t>, Part A,</w:t>
      </w:r>
      <w:r w:rsidRPr="00AB67E0">
        <w:t xml:space="preserve"> dated </w:t>
      </w:r>
      <w:r>
        <w:t>August</w:t>
      </w:r>
      <w:r w:rsidRPr="00AB67E0">
        <w:t xml:space="preserve"> 2015. The projected total annual burden hours for October 2018</w:t>
      </w:r>
      <w:r w:rsidR="00EF2DC3">
        <w:t>–</w:t>
      </w:r>
      <w:r w:rsidRPr="00AB67E0">
        <w:t>September 2021 range from 1</w:t>
      </w:r>
      <w:r>
        <w:t>4,075</w:t>
      </w:r>
      <w:r w:rsidRPr="00AB67E0">
        <w:t xml:space="preserve"> to 14,</w:t>
      </w:r>
      <w:r>
        <w:t>601</w:t>
      </w:r>
      <w:r w:rsidRPr="00AB67E0">
        <w:t>. The average annual burden is 1</w:t>
      </w:r>
      <w:r>
        <w:t>4,293</w:t>
      </w:r>
      <w:r w:rsidRPr="00AB67E0">
        <w:t xml:space="preserve"> hours, compared with an average annual burden of 14,53</w:t>
      </w:r>
      <w:r>
        <w:t>7</w:t>
      </w:r>
      <w:r w:rsidRPr="00AB67E0">
        <w:t xml:space="preserve"> hours requested for the previous 3-year period (2015–2018). In addition, as indicated in Exhibit </w:t>
      </w:r>
      <w:r w:rsidR="00312F84">
        <w:t>A-</w:t>
      </w:r>
      <w:r w:rsidRPr="00AB67E0">
        <w:t>1</w:t>
      </w:r>
      <w:r w:rsidR="00EF2DC3">
        <w:t>9</w:t>
      </w:r>
      <w:r w:rsidRPr="00AB67E0">
        <w:t>, the total burden hours for the October 2018</w:t>
      </w:r>
      <w:r w:rsidR="00EF2DC3">
        <w:t>–</w:t>
      </w:r>
      <w:r w:rsidRPr="00AB67E0">
        <w:t xml:space="preserve">September 2021 period, </w:t>
      </w:r>
      <w:r>
        <w:t>42,878</w:t>
      </w:r>
      <w:r w:rsidRPr="00AB67E0">
        <w:t>, reflect a slight decrease in burden compared with the 2015–2018 period, for which a total 43,610 hours</w:t>
      </w:r>
      <w:r w:rsidRPr="00B137DA">
        <w:t xml:space="preserve"> were requested</w:t>
      </w:r>
      <w:r w:rsidR="004211B4">
        <w:t xml:space="preserve"> </w:t>
      </w:r>
      <w:r w:rsidR="004211B4">
        <w:fldChar w:fldCharType="begin"/>
      </w:r>
      <w:r w:rsidR="004211B4">
        <w:instrText xml:space="preserve"> ADDIN EN.CITE &lt;EndNote&gt;&lt;Cite&gt;&lt;Author&gt;U.S. Department of Labor&lt;/Author&gt;&lt;Year&gt;2015&lt;/Year&gt;&lt;RecNum&gt;150&lt;/RecNum&gt;&lt;DisplayText&gt;(U.S. Department of Labor, Employment and Training Administration, 2015)&lt;/DisplayText&gt;&lt;record&gt;&lt;rec-number&gt;150&lt;/rec-number&gt;&lt;foreign-keys&gt;&lt;key app="EN" db-id="exawddvxhxs9ptete5tpwe9gexpwwvzprptd" timestamp="1465311701"&gt;150&lt;/key&gt;&lt;/foreign-keys&gt;&lt;ref-type name="Book"&gt;6&lt;/ref-type&gt;&lt;contributors&gt;&lt;authors&gt;&lt;author&gt;U.S. Department of Labor,, Employment and Training Administration&lt;/author&gt;&lt;/authors&gt;&lt;/contributors&gt;&lt;titles&gt;&lt;title&gt;O*NET® Data Collection Program, Office of Management and Budget clearance package supporting statement&lt;/title&gt;&lt;/titles&gt;&lt;dates&gt;&lt;year&gt;2015&lt;/year&gt;&lt;/dates&gt;&lt;pub-location&gt;Washington, DC&lt;/pub-location&gt;&lt;publisher&gt;Author&lt;/publisher&gt;&lt;urls&gt;&lt;/urls&gt;&lt;/record&gt;&lt;/Cite&gt;&lt;/EndNote&gt;</w:instrText>
      </w:r>
      <w:r w:rsidR="004211B4">
        <w:fldChar w:fldCharType="separate"/>
      </w:r>
      <w:r w:rsidR="004211B4">
        <w:rPr>
          <w:noProof/>
        </w:rPr>
        <w:t>(</w:t>
      </w:r>
      <w:hyperlink w:anchor="_ENREF_44" w:tooltip="U.S. Department of Labor, 2015 #150" w:history="1">
        <w:r w:rsidR="00697ECC">
          <w:rPr>
            <w:noProof/>
          </w:rPr>
          <w:t>U.S. Department of Labor, Employment and Training Administration, 2015</w:t>
        </w:r>
      </w:hyperlink>
      <w:r w:rsidR="004211B4">
        <w:rPr>
          <w:noProof/>
        </w:rPr>
        <w:t>)</w:t>
      </w:r>
      <w:r w:rsidR="004211B4">
        <w:fldChar w:fldCharType="end"/>
      </w:r>
      <w:r w:rsidRPr="00B137DA">
        <w:t xml:space="preserve">. </w:t>
      </w:r>
      <w:r>
        <w:t>The reduction in burden hours is due to minor differences in the assumed data collection schedule for the 2018</w:t>
      </w:r>
      <w:r w:rsidR="0030555F">
        <w:t>–</w:t>
      </w:r>
      <w:r>
        <w:t>2021 period. The data collection schedule is dependent on the sampling characteristics of the specific occupations being studied.</w:t>
      </w:r>
      <w:r>
        <w:rPr>
          <w:rStyle w:val="FootnoteReference"/>
        </w:rPr>
        <w:footnoteReference w:id="20"/>
      </w:r>
    </w:p>
    <w:p w14:paraId="66FC334F" w14:textId="5DB7278C" w:rsidR="00D1649B" w:rsidRDefault="00D1649B" w:rsidP="00787DB2">
      <w:pPr>
        <w:pStyle w:val="BodyText"/>
      </w:pPr>
      <w:r w:rsidRPr="00D16BA1">
        <w:t>Exhibit </w:t>
      </w:r>
      <w:r w:rsidR="00312F84">
        <w:t>A-20</w:t>
      </w:r>
      <w:r w:rsidRPr="00D16BA1">
        <w:t xml:space="preserve"> </w:t>
      </w:r>
      <w:r>
        <w:t xml:space="preserve">also </w:t>
      </w:r>
      <w:r w:rsidRPr="00D16BA1">
        <w:t xml:space="preserve">compares the estimated costs to respondents for </w:t>
      </w:r>
      <w:r>
        <w:t>October 2018</w:t>
      </w:r>
      <w:r w:rsidR="0030555F">
        <w:t>–</w:t>
      </w:r>
      <w:r>
        <w:t>September 2021</w:t>
      </w:r>
      <w:r w:rsidRPr="00D16BA1">
        <w:t xml:space="preserve"> with the average annual cost estimated for 201</w:t>
      </w:r>
      <w:r>
        <w:t>5</w:t>
      </w:r>
      <w:r w:rsidRPr="00D16BA1">
        <w:t>–201</w:t>
      </w:r>
      <w:r>
        <w:t>8</w:t>
      </w:r>
      <w:r w:rsidRPr="00D16BA1">
        <w:t xml:space="preserve">. The </w:t>
      </w:r>
      <w:r>
        <w:t xml:space="preserve">increased </w:t>
      </w:r>
      <w:r w:rsidRPr="00D16BA1">
        <w:t>annual costs since 201</w:t>
      </w:r>
      <w:r>
        <w:t>5</w:t>
      </w:r>
      <w:r w:rsidRPr="00D16BA1">
        <w:t>–201</w:t>
      </w:r>
      <w:r>
        <w:t>8</w:t>
      </w:r>
      <w:r w:rsidRPr="00D16BA1">
        <w:t xml:space="preserve"> </w:t>
      </w:r>
      <w:r>
        <w:t>are</w:t>
      </w:r>
      <w:r w:rsidRPr="00D16BA1">
        <w:t xml:space="preserve"> primarily because of inflation in the benefits portion of employee compensation.</w:t>
      </w:r>
    </w:p>
    <w:p w14:paraId="7449544F" w14:textId="77777777" w:rsidR="00D1649B" w:rsidRPr="00D862C0" w:rsidRDefault="00D1649B" w:rsidP="00F77853">
      <w:pPr>
        <w:pStyle w:val="BodyText"/>
      </w:pPr>
    </w:p>
    <w:p w14:paraId="3C344925" w14:textId="77777777" w:rsidR="00D1649B" w:rsidRPr="00D862C0" w:rsidRDefault="00D1649B" w:rsidP="00134649">
      <w:pPr>
        <w:pStyle w:val="BodyText"/>
        <w:spacing w:after="0" w:line="240" w:lineRule="auto"/>
        <w:sectPr w:rsidR="00D1649B" w:rsidRPr="00D862C0" w:rsidSect="00C16F76">
          <w:headerReference w:type="even" r:id="rId162"/>
          <w:headerReference w:type="default" r:id="rId163"/>
          <w:footerReference w:type="even" r:id="rId164"/>
          <w:footerReference w:type="default" r:id="rId165"/>
          <w:headerReference w:type="first" r:id="rId166"/>
          <w:footerReference w:type="first" r:id="rId167"/>
          <w:pgSz w:w="12240" w:h="15840" w:code="1"/>
          <w:pgMar w:top="1440" w:right="1440" w:bottom="1440" w:left="1440" w:header="720" w:footer="720" w:gutter="0"/>
          <w:cols w:space="720"/>
          <w:titlePg/>
          <w:docGrid w:linePitch="360"/>
        </w:sectPr>
      </w:pPr>
    </w:p>
    <w:p w14:paraId="3CE6E064" w14:textId="6608B394" w:rsidR="00D1649B" w:rsidRPr="00D862C0" w:rsidRDefault="00D1649B" w:rsidP="00787DB2">
      <w:pPr>
        <w:pStyle w:val="Exhibit"/>
      </w:pPr>
      <w:bookmarkStart w:id="243" w:name="_Toc491424233"/>
      <w:bookmarkStart w:id="244" w:name="_Toc491425330"/>
      <w:bookmarkStart w:id="245" w:name="_Toc524351027"/>
      <w:r w:rsidRPr="00D862C0">
        <w:t>Exhibit </w:t>
      </w:r>
      <w:r w:rsidR="00312F84">
        <w:t>A-</w:t>
      </w:r>
      <w:r w:rsidR="007A5A46">
        <w:rPr>
          <w:noProof/>
        </w:rPr>
        <w:t>20</w:t>
      </w:r>
      <w:r w:rsidRPr="00D862C0">
        <w:t>.</w:t>
      </w:r>
      <w:r w:rsidRPr="00D862C0">
        <w:tab/>
        <w:t xml:space="preserve">Comparison of Hour and Cost Burden Between </w:t>
      </w:r>
      <w:r>
        <w:t xml:space="preserve">2015–2018 </w:t>
      </w:r>
      <w:r w:rsidRPr="00D862C0">
        <w:t xml:space="preserve">and </w:t>
      </w:r>
      <w:r>
        <w:t>October 2018–September 2021</w:t>
      </w:r>
      <w:bookmarkEnd w:id="243"/>
      <w:bookmarkEnd w:id="244"/>
      <w:bookmarkEnd w:id="245"/>
    </w:p>
    <w:tbl>
      <w:tblPr>
        <w:tblW w:w="5000" w:type="pct"/>
        <w:tblBorders>
          <w:top w:val="single" w:sz="12" w:space="0" w:color="auto"/>
          <w:bottom w:val="single" w:sz="12" w:space="0" w:color="auto"/>
          <w:insideH w:val="single" w:sz="6" w:space="0" w:color="auto"/>
        </w:tblBorders>
        <w:tblLook w:val="01E0" w:firstRow="1" w:lastRow="1" w:firstColumn="1" w:lastColumn="1" w:noHBand="0" w:noVBand="0"/>
      </w:tblPr>
      <w:tblGrid>
        <w:gridCol w:w="2916"/>
        <w:gridCol w:w="13"/>
        <w:gridCol w:w="1001"/>
        <w:gridCol w:w="161"/>
        <w:gridCol w:w="833"/>
        <w:gridCol w:w="343"/>
        <w:gridCol w:w="166"/>
        <w:gridCol w:w="121"/>
        <w:gridCol w:w="1175"/>
        <w:gridCol w:w="1175"/>
        <w:gridCol w:w="150"/>
        <w:gridCol w:w="137"/>
        <w:gridCol w:w="1175"/>
        <w:gridCol w:w="1175"/>
        <w:gridCol w:w="166"/>
        <w:gridCol w:w="121"/>
        <w:gridCol w:w="1175"/>
        <w:gridCol w:w="1173"/>
      </w:tblGrid>
      <w:tr w:rsidR="00257175" w:rsidRPr="00772126" w14:paraId="5516C44B" w14:textId="77777777" w:rsidTr="00FE459A">
        <w:tc>
          <w:tcPr>
            <w:tcW w:w="1106" w:type="pct"/>
            <w:shd w:val="pct20" w:color="auto" w:fill="auto"/>
            <w:vAlign w:val="bottom"/>
          </w:tcPr>
          <w:p w14:paraId="003B2EE7" w14:textId="77777777" w:rsidR="00D1649B" w:rsidRPr="00D862C0" w:rsidRDefault="00D1649B" w:rsidP="00787DB2">
            <w:pPr>
              <w:pStyle w:val="TableHeaders"/>
              <w:keepNext w:val="0"/>
              <w:spacing w:before="20" w:after="20"/>
            </w:pPr>
          </w:p>
        </w:tc>
        <w:tc>
          <w:tcPr>
            <w:tcW w:w="892" w:type="pct"/>
            <w:gridSpan w:val="5"/>
            <w:shd w:val="pct20" w:color="auto" w:fill="auto"/>
            <w:vAlign w:val="bottom"/>
          </w:tcPr>
          <w:p w14:paraId="79830DD6" w14:textId="45D764D2" w:rsidR="00D1649B" w:rsidRPr="00772126" w:rsidRDefault="00D1649B" w:rsidP="00787DB2">
            <w:pPr>
              <w:pStyle w:val="TableHeaders"/>
              <w:keepNext w:val="0"/>
              <w:spacing w:before="20" w:after="20"/>
            </w:pPr>
            <w:r w:rsidRPr="00772126">
              <w:t xml:space="preserve">Annual Average </w:t>
            </w:r>
            <w:r w:rsidR="00FE459A">
              <w:br/>
            </w:r>
            <w:r w:rsidRPr="00772126">
              <w:t>2015–2018</w:t>
            </w:r>
            <w:r w:rsidRPr="00772126">
              <w:rPr>
                <w:vertAlign w:val="superscript"/>
              </w:rPr>
              <w:t>a</w:t>
            </w:r>
          </w:p>
        </w:tc>
        <w:tc>
          <w:tcPr>
            <w:tcW w:w="109" w:type="pct"/>
            <w:gridSpan w:val="2"/>
            <w:shd w:val="pct20" w:color="auto" w:fill="auto"/>
            <w:vAlign w:val="bottom"/>
          </w:tcPr>
          <w:p w14:paraId="33B6B43E" w14:textId="77777777" w:rsidR="00D1649B" w:rsidRPr="00772126" w:rsidRDefault="00D1649B" w:rsidP="00787DB2">
            <w:pPr>
              <w:pStyle w:val="TableHeaders"/>
              <w:keepNext w:val="0"/>
              <w:spacing w:before="20" w:after="20"/>
            </w:pPr>
          </w:p>
        </w:tc>
        <w:tc>
          <w:tcPr>
            <w:tcW w:w="892" w:type="pct"/>
            <w:gridSpan w:val="2"/>
            <w:shd w:val="pct20" w:color="auto" w:fill="auto"/>
            <w:vAlign w:val="bottom"/>
          </w:tcPr>
          <w:p w14:paraId="032D8D29" w14:textId="77777777" w:rsidR="00D1649B" w:rsidRPr="00772126" w:rsidRDefault="00D1649B" w:rsidP="00787DB2">
            <w:pPr>
              <w:pStyle w:val="TableHeaders"/>
              <w:keepNext w:val="0"/>
              <w:spacing w:before="20" w:after="20"/>
            </w:pPr>
            <w:r w:rsidRPr="00772126">
              <w:t>Oct 2018</w:t>
            </w:r>
            <w:r>
              <w:rPr>
                <w:b w:val="0"/>
                <w:bCs w:val="0"/>
                <w:color w:val="000000"/>
              </w:rPr>
              <w:t>–</w:t>
            </w:r>
            <w:r w:rsidRPr="00772126">
              <w:t>Sept 2019</w:t>
            </w:r>
          </w:p>
        </w:tc>
        <w:tc>
          <w:tcPr>
            <w:tcW w:w="109" w:type="pct"/>
            <w:gridSpan w:val="2"/>
            <w:shd w:val="pct20" w:color="auto" w:fill="auto"/>
            <w:vAlign w:val="bottom"/>
          </w:tcPr>
          <w:p w14:paraId="058D212F" w14:textId="77777777" w:rsidR="00D1649B" w:rsidRPr="00772126" w:rsidRDefault="00D1649B" w:rsidP="00787DB2">
            <w:pPr>
              <w:pStyle w:val="TableHeaders"/>
              <w:keepNext w:val="0"/>
              <w:spacing w:before="20" w:after="20"/>
            </w:pPr>
          </w:p>
        </w:tc>
        <w:tc>
          <w:tcPr>
            <w:tcW w:w="892" w:type="pct"/>
            <w:gridSpan w:val="2"/>
            <w:shd w:val="pct20" w:color="auto" w:fill="auto"/>
            <w:vAlign w:val="bottom"/>
          </w:tcPr>
          <w:p w14:paraId="123EBFE7" w14:textId="77777777" w:rsidR="00D1649B" w:rsidRPr="00772126" w:rsidRDefault="00D1649B" w:rsidP="00787DB2">
            <w:pPr>
              <w:pStyle w:val="TableHeaders"/>
              <w:keepNext w:val="0"/>
              <w:spacing w:before="20" w:after="20"/>
            </w:pPr>
            <w:r w:rsidRPr="00772126">
              <w:t>Oct 2019</w:t>
            </w:r>
            <w:r>
              <w:rPr>
                <w:b w:val="0"/>
                <w:bCs w:val="0"/>
                <w:color w:val="000000"/>
              </w:rPr>
              <w:t>–</w:t>
            </w:r>
            <w:r w:rsidRPr="00772126">
              <w:t>Sept 2020</w:t>
            </w:r>
          </w:p>
        </w:tc>
        <w:tc>
          <w:tcPr>
            <w:tcW w:w="109" w:type="pct"/>
            <w:gridSpan w:val="2"/>
            <w:shd w:val="pct20" w:color="auto" w:fill="auto"/>
            <w:vAlign w:val="bottom"/>
          </w:tcPr>
          <w:p w14:paraId="0C54B164" w14:textId="77777777" w:rsidR="00D1649B" w:rsidRPr="00772126" w:rsidRDefault="00D1649B" w:rsidP="00787DB2">
            <w:pPr>
              <w:pStyle w:val="TableHeaders"/>
              <w:keepNext w:val="0"/>
              <w:spacing w:before="20" w:after="20"/>
            </w:pPr>
          </w:p>
        </w:tc>
        <w:tc>
          <w:tcPr>
            <w:tcW w:w="891" w:type="pct"/>
            <w:gridSpan w:val="2"/>
            <w:shd w:val="pct20" w:color="auto" w:fill="auto"/>
            <w:vAlign w:val="bottom"/>
          </w:tcPr>
          <w:p w14:paraId="28260190" w14:textId="77777777" w:rsidR="00D1649B" w:rsidRPr="00772126" w:rsidRDefault="00D1649B" w:rsidP="00787DB2">
            <w:pPr>
              <w:pStyle w:val="TableHeaders"/>
              <w:keepNext w:val="0"/>
              <w:spacing w:before="20" w:after="20"/>
            </w:pPr>
            <w:r w:rsidRPr="00772126">
              <w:t>Oct 2020</w:t>
            </w:r>
            <w:r>
              <w:rPr>
                <w:b w:val="0"/>
                <w:bCs w:val="0"/>
                <w:color w:val="000000"/>
              </w:rPr>
              <w:t>–</w:t>
            </w:r>
            <w:r w:rsidRPr="00772126">
              <w:t>Sept 2021</w:t>
            </w:r>
          </w:p>
        </w:tc>
      </w:tr>
      <w:tr w:rsidR="00257175" w:rsidRPr="00772126" w14:paraId="4E69D6E0" w14:textId="77777777" w:rsidTr="00FE459A">
        <w:tc>
          <w:tcPr>
            <w:tcW w:w="1106" w:type="pct"/>
            <w:shd w:val="pct20" w:color="auto" w:fill="auto"/>
            <w:vAlign w:val="bottom"/>
          </w:tcPr>
          <w:p w14:paraId="657564AC" w14:textId="7DB8F683" w:rsidR="00D1649B" w:rsidRPr="00772126" w:rsidRDefault="00FE459A" w:rsidP="00787DB2">
            <w:pPr>
              <w:pStyle w:val="TableHeaders"/>
              <w:keepNext w:val="0"/>
              <w:spacing w:before="20" w:after="20"/>
              <w:rPr>
                <w:highlight w:val="yellow"/>
              </w:rPr>
            </w:pPr>
            <w:r w:rsidRPr="00772126">
              <w:rPr>
                <w:b w:val="0"/>
                <w:bCs w:val="0"/>
              </w:rPr>
              <w:t>Establishment Activity</w:t>
            </w:r>
          </w:p>
        </w:tc>
        <w:tc>
          <w:tcPr>
            <w:tcW w:w="446" w:type="pct"/>
            <w:gridSpan w:val="3"/>
            <w:shd w:val="pct20" w:color="auto" w:fill="auto"/>
            <w:vAlign w:val="bottom"/>
          </w:tcPr>
          <w:p w14:paraId="63A40089" w14:textId="77777777" w:rsidR="00D1649B" w:rsidRPr="00772126" w:rsidRDefault="00D1649B" w:rsidP="00787DB2">
            <w:pPr>
              <w:pStyle w:val="TableHeaders"/>
              <w:keepNext w:val="0"/>
              <w:spacing w:before="20" w:after="20"/>
            </w:pPr>
            <w:r w:rsidRPr="00772126">
              <w:t>Sampling Units</w:t>
            </w:r>
          </w:p>
        </w:tc>
        <w:tc>
          <w:tcPr>
            <w:tcW w:w="446" w:type="pct"/>
            <w:gridSpan w:val="2"/>
            <w:shd w:val="pct20" w:color="auto" w:fill="auto"/>
            <w:vAlign w:val="bottom"/>
          </w:tcPr>
          <w:p w14:paraId="25B570BF" w14:textId="77777777" w:rsidR="00D1649B" w:rsidRPr="00772126" w:rsidRDefault="00D1649B" w:rsidP="00787DB2">
            <w:pPr>
              <w:pStyle w:val="TableHeaders"/>
              <w:keepNext w:val="0"/>
              <w:spacing w:before="20" w:after="20"/>
            </w:pPr>
            <w:r w:rsidRPr="00772126">
              <w:t>Burden Hours</w:t>
            </w:r>
          </w:p>
        </w:tc>
        <w:tc>
          <w:tcPr>
            <w:tcW w:w="109" w:type="pct"/>
            <w:gridSpan w:val="2"/>
            <w:shd w:val="pct20" w:color="auto" w:fill="auto"/>
            <w:vAlign w:val="bottom"/>
          </w:tcPr>
          <w:p w14:paraId="3CB31538" w14:textId="77777777" w:rsidR="00D1649B" w:rsidRPr="00772126" w:rsidRDefault="00D1649B" w:rsidP="00787DB2">
            <w:pPr>
              <w:pStyle w:val="TableHeaders"/>
              <w:keepNext w:val="0"/>
              <w:spacing w:before="20" w:after="20"/>
            </w:pPr>
          </w:p>
        </w:tc>
        <w:tc>
          <w:tcPr>
            <w:tcW w:w="446" w:type="pct"/>
            <w:shd w:val="pct20" w:color="auto" w:fill="auto"/>
            <w:vAlign w:val="bottom"/>
          </w:tcPr>
          <w:p w14:paraId="3D41EA46" w14:textId="77777777" w:rsidR="00D1649B" w:rsidRPr="00772126" w:rsidRDefault="00D1649B" w:rsidP="00787DB2">
            <w:pPr>
              <w:pStyle w:val="TableHeaders"/>
              <w:keepNext w:val="0"/>
              <w:spacing w:before="20" w:after="20"/>
            </w:pPr>
            <w:r w:rsidRPr="00772126">
              <w:t>Sampling Units</w:t>
            </w:r>
          </w:p>
        </w:tc>
        <w:tc>
          <w:tcPr>
            <w:tcW w:w="446" w:type="pct"/>
            <w:shd w:val="pct20" w:color="auto" w:fill="auto"/>
            <w:vAlign w:val="bottom"/>
          </w:tcPr>
          <w:p w14:paraId="24C54C9C" w14:textId="77777777" w:rsidR="00D1649B" w:rsidRPr="00772126" w:rsidRDefault="00D1649B" w:rsidP="00787DB2">
            <w:pPr>
              <w:pStyle w:val="TableHeaders"/>
              <w:keepNext w:val="0"/>
              <w:spacing w:before="20" w:after="20"/>
            </w:pPr>
            <w:r w:rsidRPr="00772126">
              <w:t>Burden Hours</w:t>
            </w:r>
          </w:p>
        </w:tc>
        <w:tc>
          <w:tcPr>
            <w:tcW w:w="109" w:type="pct"/>
            <w:gridSpan w:val="2"/>
            <w:shd w:val="pct20" w:color="auto" w:fill="auto"/>
            <w:vAlign w:val="bottom"/>
          </w:tcPr>
          <w:p w14:paraId="4018B398" w14:textId="77777777" w:rsidR="00D1649B" w:rsidRPr="00772126" w:rsidRDefault="00D1649B" w:rsidP="00787DB2">
            <w:pPr>
              <w:pStyle w:val="TableHeaders"/>
              <w:keepNext w:val="0"/>
              <w:spacing w:before="20" w:after="20"/>
            </w:pPr>
          </w:p>
        </w:tc>
        <w:tc>
          <w:tcPr>
            <w:tcW w:w="446" w:type="pct"/>
            <w:shd w:val="pct20" w:color="auto" w:fill="auto"/>
            <w:vAlign w:val="bottom"/>
          </w:tcPr>
          <w:p w14:paraId="0EAEAD88" w14:textId="77777777" w:rsidR="00D1649B" w:rsidRPr="00772126" w:rsidRDefault="00D1649B" w:rsidP="00787DB2">
            <w:pPr>
              <w:pStyle w:val="TableHeaders"/>
              <w:keepNext w:val="0"/>
              <w:spacing w:before="20" w:after="20"/>
            </w:pPr>
            <w:r w:rsidRPr="00772126">
              <w:t>Sampling Units</w:t>
            </w:r>
          </w:p>
        </w:tc>
        <w:tc>
          <w:tcPr>
            <w:tcW w:w="446" w:type="pct"/>
            <w:shd w:val="pct20" w:color="auto" w:fill="auto"/>
            <w:vAlign w:val="bottom"/>
          </w:tcPr>
          <w:p w14:paraId="5E43EFAE" w14:textId="77777777" w:rsidR="00D1649B" w:rsidRPr="00772126" w:rsidRDefault="00D1649B" w:rsidP="00787DB2">
            <w:pPr>
              <w:pStyle w:val="TableHeaders"/>
              <w:keepNext w:val="0"/>
              <w:spacing w:before="20" w:after="20"/>
            </w:pPr>
            <w:r w:rsidRPr="00772126">
              <w:t>Burden Hours</w:t>
            </w:r>
          </w:p>
        </w:tc>
        <w:tc>
          <w:tcPr>
            <w:tcW w:w="109" w:type="pct"/>
            <w:gridSpan w:val="2"/>
            <w:shd w:val="pct20" w:color="auto" w:fill="auto"/>
            <w:vAlign w:val="bottom"/>
          </w:tcPr>
          <w:p w14:paraId="6F4EC5AB" w14:textId="77777777" w:rsidR="00D1649B" w:rsidRPr="00772126" w:rsidRDefault="00D1649B" w:rsidP="00787DB2">
            <w:pPr>
              <w:pStyle w:val="TableHeaders"/>
              <w:keepNext w:val="0"/>
              <w:spacing w:before="20" w:after="20"/>
            </w:pPr>
          </w:p>
        </w:tc>
        <w:tc>
          <w:tcPr>
            <w:tcW w:w="446" w:type="pct"/>
            <w:shd w:val="pct20" w:color="auto" w:fill="auto"/>
            <w:vAlign w:val="bottom"/>
          </w:tcPr>
          <w:p w14:paraId="3C021AB2" w14:textId="77777777" w:rsidR="00D1649B" w:rsidRPr="00772126" w:rsidRDefault="00D1649B" w:rsidP="00787DB2">
            <w:pPr>
              <w:pStyle w:val="TableHeaders"/>
              <w:keepNext w:val="0"/>
              <w:spacing w:before="20" w:after="20"/>
            </w:pPr>
            <w:r w:rsidRPr="00772126">
              <w:t>Sampling Units</w:t>
            </w:r>
          </w:p>
        </w:tc>
        <w:tc>
          <w:tcPr>
            <w:tcW w:w="445" w:type="pct"/>
            <w:shd w:val="pct20" w:color="auto" w:fill="auto"/>
            <w:vAlign w:val="bottom"/>
          </w:tcPr>
          <w:p w14:paraId="37C6F5F5" w14:textId="77777777" w:rsidR="00D1649B" w:rsidRDefault="00D1649B" w:rsidP="00787DB2">
            <w:pPr>
              <w:pStyle w:val="TableHeaders"/>
              <w:keepNext w:val="0"/>
              <w:spacing w:before="20" w:after="20"/>
            </w:pPr>
            <w:r w:rsidRPr="00772126">
              <w:t xml:space="preserve">Burden </w:t>
            </w:r>
          </w:p>
          <w:p w14:paraId="66D682EE" w14:textId="77777777" w:rsidR="00D1649B" w:rsidRPr="00772126" w:rsidRDefault="00D1649B" w:rsidP="00787DB2">
            <w:pPr>
              <w:pStyle w:val="TableHeaders"/>
              <w:keepNext w:val="0"/>
              <w:spacing w:before="20" w:after="20"/>
            </w:pPr>
            <w:r w:rsidRPr="00772126">
              <w:t>Hours</w:t>
            </w:r>
          </w:p>
        </w:tc>
      </w:tr>
      <w:tr w:rsidR="00257175" w:rsidRPr="00772126" w14:paraId="1E3B987F" w14:textId="77777777" w:rsidTr="00FE459A">
        <w:tc>
          <w:tcPr>
            <w:tcW w:w="1106" w:type="pct"/>
          </w:tcPr>
          <w:p w14:paraId="07ECC237" w14:textId="77777777" w:rsidR="00D1649B" w:rsidRPr="00772126" w:rsidRDefault="00D1649B" w:rsidP="00787DB2">
            <w:pPr>
              <w:spacing w:before="20" w:after="20" w:line="240" w:lineRule="auto"/>
              <w:rPr>
                <w:rFonts w:ascii="Arial" w:hAnsi="Arial"/>
                <w:sz w:val="18"/>
                <w:szCs w:val="18"/>
              </w:rPr>
            </w:pPr>
            <w:r w:rsidRPr="00772126">
              <w:rPr>
                <w:rFonts w:ascii="Arial" w:hAnsi="Arial"/>
                <w:sz w:val="18"/>
                <w:szCs w:val="18"/>
              </w:rPr>
              <w:t>Verification calls to initial contact at establishment</w:t>
            </w:r>
          </w:p>
        </w:tc>
        <w:tc>
          <w:tcPr>
            <w:tcW w:w="446" w:type="pct"/>
            <w:gridSpan w:val="3"/>
          </w:tcPr>
          <w:p w14:paraId="20E37F50" w14:textId="77777777" w:rsidR="00D1649B" w:rsidRPr="000F5E0C" w:rsidRDefault="00D1649B" w:rsidP="00787DB2">
            <w:pPr>
              <w:spacing w:before="20" w:after="20" w:line="240" w:lineRule="auto"/>
              <w:ind w:right="169"/>
              <w:jc w:val="right"/>
              <w:rPr>
                <w:rFonts w:ascii="Arial" w:hAnsi="Arial"/>
                <w:sz w:val="18"/>
                <w:szCs w:val="18"/>
              </w:rPr>
            </w:pPr>
            <w:r w:rsidRPr="000F5E0C">
              <w:rPr>
                <w:rFonts w:ascii="Arial" w:hAnsi="Arial"/>
                <w:sz w:val="18"/>
                <w:szCs w:val="18"/>
              </w:rPr>
              <w:t>16,556</w:t>
            </w:r>
          </w:p>
        </w:tc>
        <w:tc>
          <w:tcPr>
            <w:tcW w:w="446" w:type="pct"/>
            <w:gridSpan w:val="2"/>
          </w:tcPr>
          <w:p w14:paraId="5297F6E7" w14:textId="77777777" w:rsidR="00D1649B" w:rsidRPr="00734220" w:rsidRDefault="00D1649B" w:rsidP="00FE459A">
            <w:pPr>
              <w:tabs>
                <w:tab w:val="decimal" w:pos="638"/>
              </w:tabs>
              <w:spacing w:before="20" w:after="20" w:line="240" w:lineRule="auto"/>
              <w:ind w:right="72"/>
              <w:rPr>
                <w:rFonts w:ascii="Arial" w:hAnsi="Arial"/>
                <w:sz w:val="18"/>
                <w:szCs w:val="18"/>
              </w:rPr>
            </w:pPr>
            <w:r>
              <w:rPr>
                <w:rFonts w:ascii="Arial" w:hAnsi="Arial"/>
                <w:sz w:val="18"/>
                <w:szCs w:val="18"/>
              </w:rPr>
              <w:t>552</w:t>
            </w:r>
          </w:p>
        </w:tc>
        <w:tc>
          <w:tcPr>
            <w:tcW w:w="109" w:type="pct"/>
            <w:gridSpan w:val="2"/>
          </w:tcPr>
          <w:p w14:paraId="2AE7E9C4" w14:textId="77777777" w:rsidR="00D1649B" w:rsidRPr="00772126" w:rsidRDefault="00D1649B" w:rsidP="00787DB2">
            <w:pPr>
              <w:spacing w:before="20" w:after="20" w:line="240" w:lineRule="auto"/>
              <w:ind w:right="169"/>
              <w:jc w:val="right"/>
              <w:rPr>
                <w:rFonts w:ascii="Arial" w:hAnsi="Arial"/>
                <w:sz w:val="12"/>
                <w:szCs w:val="12"/>
                <w:highlight w:val="yellow"/>
              </w:rPr>
            </w:pPr>
          </w:p>
        </w:tc>
        <w:tc>
          <w:tcPr>
            <w:tcW w:w="446" w:type="pct"/>
          </w:tcPr>
          <w:p w14:paraId="1DFFC29F" w14:textId="77777777" w:rsidR="00D1649B" w:rsidRPr="00690815" w:rsidRDefault="00D1649B" w:rsidP="00787DB2">
            <w:pPr>
              <w:spacing w:before="20" w:after="20" w:line="240" w:lineRule="auto"/>
              <w:ind w:right="169"/>
              <w:jc w:val="right"/>
              <w:rPr>
                <w:rFonts w:ascii="Arial" w:hAnsi="Arial"/>
                <w:sz w:val="18"/>
                <w:szCs w:val="18"/>
              </w:rPr>
            </w:pPr>
            <w:r w:rsidRPr="00690815">
              <w:rPr>
                <w:rFonts w:ascii="Arial" w:hAnsi="Arial"/>
                <w:sz w:val="18"/>
                <w:szCs w:val="18"/>
              </w:rPr>
              <w:t>1</w:t>
            </w:r>
            <w:r w:rsidRPr="00E14F8F">
              <w:rPr>
                <w:rFonts w:ascii="Arial" w:hAnsi="Arial"/>
                <w:sz w:val="18"/>
                <w:szCs w:val="18"/>
              </w:rPr>
              <w:t>6,500</w:t>
            </w:r>
          </w:p>
        </w:tc>
        <w:tc>
          <w:tcPr>
            <w:tcW w:w="446" w:type="pct"/>
          </w:tcPr>
          <w:p w14:paraId="77DA0D00" w14:textId="77777777" w:rsidR="00D1649B" w:rsidRPr="00690815" w:rsidRDefault="00D1649B" w:rsidP="00FE459A">
            <w:pPr>
              <w:tabs>
                <w:tab w:val="decimal" w:pos="744"/>
              </w:tabs>
              <w:spacing w:before="20" w:after="20" w:line="240" w:lineRule="auto"/>
              <w:ind w:right="72"/>
              <w:rPr>
                <w:rFonts w:ascii="Arial" w:hAnsi="Arial"/>
                <w:sz w:val="18"/>
                <w:szCs w:val="18"/>
              </w:rPr>
            </w:pPr>
            <w:r w:rsidRPr="00690815">
              <w:rPr>
                <w:rFonts w:ascii="Arial" w:hAnsi="Arial"/>
                <w:sz w:val="18"/>
                <w:szCs w:val="18"/>
              </w:rPr>
              <w:t>5</w:t>
            </w:r>
            <w:r w:rsidRPr="00E14F8F">
              <w:rPr>
                <w:rFonts w:ascii="Arial" w:hAnsi="Arial"/>
                <w:sz w:val="18"/>
                <w:szCs w:val="18"/>
              </w:rPr>
              <w:t>50</w:t>
            </w:r>
          </w:p>
        </w:tc>
        <w:tc>
          <w:tcPr>
            <w:tcW w:w="109" w:type="pct"/>
            <w:gridSpan w:val="2"/>
          </w:tcPr>
          <w:p w14:paraId="03319E88" w14:textId="77777777" w:rsidR="00D1649B" w:rsidRPr="00C07A7D" w:rsidRDefault="00D1649B" w:rsidP="00787DB2">
            <w:pPr>
              <w:spacing w:before="20" w:after="20" w:line="240" w:lineRule="auto"/>
              <w:ind w:right="169"/>
              <w:jc w:val="right"/>
              <w:rPr>
                <w:rFonts w:ascii="Arial" w:hAnsi="Arial"/>
                <w:sz w:val="12"/>
                <w:szCs w:val="12"/>
                <w:highlight w:val="yellow"/>
              </w:rPr>
            </w:pPr>
          </w:p>
        </w:tc>
        <w:tc>
          <w:tcPr>
            <w:tcW w:w="446" w:type="pct"/>
          </w:tcPr>
          <w:p w14:paraId="219B7FAE"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1</w:t>
            </w:r>
            <w:r w:rsidRPr="00E14F8F">
              <w:rPr>
                <w:rFonts w:ascii="Arial" w:hAnsi="Arial"/>
                <w:sz w:val="18"/>
                <w:szCs w:val="18"/>
              </w:rPr>
              <w:t>6</w:t>
            </w:r>
            <w:r w:rsidRPr="00262D4E">
              <w:rPr>
                <w:rFonts w:ascii="Arial" w:hAnsi="Arial"/>
                <w:sz w:val="18"/>
                <w:szCs w:val="18"/>
              </w:rPr>
              <w:t>,500</w:t>
            </w:r>
          </w:p>
        </w:tc>
        <w:tc>
          <w:tcPr>
            <w:tcW w:w="446" w:type="pct"/>
          </w:tcPr>
          <w:p w14:paraId="657DF97F" w14:textId="77777777" w:rsidR="00D1649B" w:rsidRPr="00262D4E" w:rsidRDefault="00D1649B" w:rsidP="00FE459A">
            <w:pPr>
              <w:tabs>
                <w:tab w:val="decimal" w:pos="669"/>
              </w:tabs>
              <w:spacing w:before="20" w:after="20" w:line="240" w:lineRule="auto"/>
              <w:ind w:right="72"/>
              <w:rPr>
                <w:rFonts w:ascii="Arial" w:hAnsi="Arial"/>
                <w:sz w:val="18"/>
                <w:szCs w:val="18"/>
              </w:rPr>
            </w:pPr>
            <w:r w:rsidRPr="00262D4E">
              <w:rPr>
                <w:rFonts w:ascii="Arial" w:hAnsi="Arial"/>
                <w:sz w:val="18"/>
                <w:szCs w:val="18"/>
              </w:rPr>
              <w:t>5</w:t>
            </w:r>
            <w:r w:rsidRPr="00E14F8F">
              <w:rPr>
                <w:rFonts w:ascii="Arial" w:hAnsi="Arial"/>
                <w:sz w:val="18"/>
                <w:szCs w:val="18"/>
              </w:rPr>
              <w:t>50</w:t>
            </w:r>
          </w:p>
        </w:tc>
        <w:tc>
          <w:tcPr>
            <w:tcW w:w="109" w:type="pct"/>
            <w:gridSpan w:val="2"/>
          </w:tcPr>
          <w:p w14:paraId="2CD97253" w14:textId="77777777" w:rsidR="00D1649B" w:rsidRPr="00E14F8F" w:rsidRDefault="00D1649B" w:rsidP="00787DB2">
            <w:pPr>
              <w:spacing w:before="20" w:after="20" w:line="240" w:lineRule="auto"/>
              <w:ind w:right="169"/>
              <w:jc w:val="right"/>
              <w:rPr>
                <w:rFonts w:ascii="Arial" w:hAnsi="Arial"/>
                <w:sz w:val="12"/>
                <w:szCs w:val="12"/>
                <w:highlight w:val="yellow"/>
              </w:rPr>
            </w:pPr>
          </w:p>
        </w:tc>
        <w:tc>
          <w:tcPr>
            <w:tcW w:w="446" w:type="pct"/>
          </w:tcPr>
          <w:p w14:paraId="2D03B74A"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16,000</w:t>
            </w:r>
          </w:p>
        </w:tc>
        <w:tc>
          <w:tcPr>
            <w:tcW w:w="445" w:type="pct"/>
          </w:tcPr>
          <w:p w14:paraId="029B6342" w14:textId="77777777" w:rsidR="00D1649B" w:rsidRPr="00262D4E" w:rsidRDefault="00D1649B" w:rsidP="00FE459A">
            <w:pPr>
              <w:tabs>
                <w:tab w:val="decimal" w:pos="715"/>
              </w:tabs>
              <w:spacing w:before="20" w:after="20" w:line="240" w:lineRule="auto"/>
              <w:ind w:right="72"/>
              <w:rPr>
                <w:rFonts w:ascii="Arial" w:hAnsi="Arial"/>
                <w:sz w:val="18"/>
                <w:szCs w:val="18"/>
              </w:rPr>
            </w:pPr>
            <w:r w:rsidRPr="00262D4E">
              <w:rPr>
                <w:rFonts w:ascii="Arial" w:hAnsi="Arial"/>
                <w:sz w:val="18"/>
                <w:szCs w:val="18"/>
              </w:rPr>
              <w:t>533</w:t>
            </w:r>
          </w:p>
        </w:tc>
      </w:tr>
      <w:tr w:rsidR="00257175" w:rsidRPr="00772126" w14:paraId="0920DF96" w14:textId="77777777" w:rsidTr="00FE459A">
        <w:tc>
          <w:tcPr>
            <w:tcW w:w="1106" w:type="pct"/>
          </w:tcPr>
          <w:p w14:paraId="6F55F87C" w14:textId="77777777" w:rsidR="00D1649B" w:rsidRPr="00772126" w:rsidRDefault="00D1649B" w:rsidP="00787DB2">
            <w:pPr>
              <w:spacing w:before="20" w:after="20" w:line="240" w:lineRule="auto"/>
              <w:rPr>
                <w:rFonts w:ascii="Arial" w:hAnsi="Arial"/>
                <w:sz w:val="18"/>
                <w:szCs w:val="18"/>
              </w:rPr>
            </w:pPr>
            <w:r w:rsidRPr="00772126">
              <w:rPr>
                <w:rFonts w:ascii="Arial" w:hAnsi="Arial"/>
                <w:sz w:val="18"/>
                <w:szCs w:val="18"/>
              </w:rPr>
              <w:t>Screening call to POC</w:t>
            </w:r>
          </w:p>
        </w:tc>
        <w:tc>
          <w:tcPr>
            <w:tcW w:w="446" w:type="pct"/>
            <w:gridSpan w:val="3"/>
          </w:tcPr>
          <w:p w14:paraId="502A8E4E" w14:textId="77777777" w:rsidR="00D1649B" w:rsidRPr="000F5E0C" w:rsidRDefault="00D1649B" w:rsidP="00787DB2">
            <w:pPr>
              <w:spacing w:before="20" w:after="20" w:line="240" w:lineRule="auto"/>
              <w:ind w:right="169"/>
              <w:jc w:val="right"/>
              <w:rPr>
                <w:rFonts w:ascii="Arial" w:hAnsi="Arial"/>
                <w:sz w:val="18"/>
                <w:szCs w:val="18"/>
              </w:rPr>
            </w:pPr>
            <w:r w:rsidRPr="000F5E0C">
              <w:rPr>
                <w:rFonts w:ascii="Arial" w:hAnsi="Arial"/>
                <w:sz w:val="18"/>
                <w:szCs w:val="18"/>
              </w:rPr>
              <w:t>13,735</w:t>
            </w:r>
          </w:p>
        </w:tc>
        <w:tc>
          <w:tcPr>
            <w:tcW w:w="446" w:type="pct"/>
            <w:gridSpan w:val="2"/>
          </w:tcPr>
          <w:p w14:paraId="0BA2177D" w14:textId="77777777" w:rsidR="00D1649B" w:rsidRPr="00734220" w:rsidRDefault="00D1649B" w:rsidP="00FE459A">
            <w:pPr>
              <w:tabs>
                <w:tab w:val="decimal" w:pos="638"/>
              </w:tabs>
              <w:spacing w:before="20" w:after="20" w:line="240" w:lineRule="auto"/>
              <w:ind w:right="72"/>
              <w:rPr>
                <w:rFonts w:ascii="Arial" w:hAnsi="Arial"/>
                <w:sz w:val="18"/>
                <w:szCs w:val="18"/>
              </w:rPr>
            </w:pPr>
            <w:r>
              <w:rPr>
                <w:rFonts w:ascii="Arial" w:hAnsi="Arial"/>
                <w:sz w:val="18"/>
                <w:szCs w:val="18"/>
              </w:rPr>
              <w:t>687</w:t>
            </w:r>
          </w:p>
        </w:tc>
        <w:tc>
          <w:tcPr>
            <w:tcW w:w="109" w:type="pct"/>
            <w:gridSpan w:val="2"/>
          </w:tcPr>
          <w:p w14:paraId="646BBF05" w14:textId="77777777" w:rsidR="00D1649B" w:rsidRPr="00772126" w:rsidRDefault="00D1649B" w:rsidP="00787DB2">
            <w:pPr>
              <w:spacing w:before="20" w:after="20" w:line="240" w:lineRule="auto"/>
              <w:ind w:right="169"/>
              <w:jc w:val="right"/>
              <w:rPr>
                <w:rFonts w:ascii="Arial" w:hAnsi="Arial"/>
                <w:sz w:val="12"/>
                <w:szCs w:val="12"/>
                <w:highlight w:val="yellow"/>
              </w:rPr>
            </w:pPr>
          </w:p>
        </w:tc>
        <w:tc>
          <w:tcPr>
            <w:tcW w:w="446" w:type="pct"/>
          </w:tcPr>
          <w:p w14:paraId="148C0DE4" w14:textId="77777777" w:rsidR="00D1649B" w:rsidRPr="00690815" w:rsidRDefault="00D1649B" w:rsidP="00787DB2">
            <w:pPr>
              <w:spacing w:before="20" w:after="20" w:line="240" w:lineRule="auto"/>
              <w:ind w:right="169"/>
              <w:jc w:val="right"/>
              <w:rPr>
                <w:rFonts w:ascii="Arial" w:hAnsi="Arial"/>
                <w:sz w:val="18"/>
                <w:szCs w:val="18"/>
              </w:rPr>
            </w:pPr>
            <w:r w:rsidRPr="00690815">
              <w:rPr>
                <w:rFonts w:ascii="Arial" w:hAnsi="Arial"/>
                <w:sz w:val="18"/>
                <w:szCs w:val="18"/>
              </w:rPr>
              <w:t>1</w:t>
            </w:r>
            <w:r w:rsidRPr="00E14F8F">
              <w:rPr>
                <w:rFonts w:ascii="Arial" w:hAnsi="Arial"/>
                <w:sz w:val="18"/>
                <w:szCs w:val="18"/>
              </w:rPr>
              <w:t>3,695</w:t>
            </w:r>
          </w:p>
        </w:tc>
        <w:tc>
          <w:tcPr>
            <w:tcW w:w="446" w:type="pct"/>
          </w:tcPr>
          <w:p w14:paraId="5BFDACF5" w14:textId="77777777" w:rsidR="00D1649B" w:rsidRPr="00690815" w:rsidRDefault="00D1649B" w:rsidP="00FE459A">
            <w:pPr>
              <w:tabs>
                <w:tab w:val="decimal" w:pos="744"/>
              </w:tabs>
              <w:spacing w:before="20" w:after="20" w:line="240" w:lineRule="auto"/>
              <w:ind w:right="72"/>
              <w:rPr>
                <w:rFonts w:ascii="Arial" w:hAnsi="Arial"/>
                <w:sz w:val="18"/>
                <w:szCs w:val="18"/>
              </w:rPr>
            </w:pPr>
            <w:r w:rsidRPr="00E14F8F">
              <w:rPr>
                <w:rFonts w:ascii="Arial" w:hAnsi="Arial"/>
                <w:sz w:val="18"/>
                <w:szCs w:val="18"/>
              </w:rPr>
              <w:t>685</w:t>
            </w:r>
          </w:p>
        </w:tc>
        <w:tc>
          <w:tcPr>
            <w:tcW w:w="109" w:type="pct"/>
            <w:gridSpan w:val="2"/>
          </w:tcPr>
          <w:p w14:paraId="2DE117A2" w14:textId="77777777" w:rsidR="00D1649B" w:rsidRPr="00C07A7D" w:rsidRDefault="00D1649B" w:rsidP="00787DB2">
            <w:pPr>
              <w:spacing w:before="20" w:after="20" w:line="240" w:lineRule="auto"/>
              <w:ind w:right="169"/>
              <w:jc w:val="right"/>
              <w:rPr>
                <w:rFonts w:ascii="Arial" w:hAnsi="Arial"/>
                <w:sz w:val="12"/>
                <w:szCs w:val="12"/>
                <w:highlight w:val="yellow"/>
              </w:rPr>
            </w:pPr>
          </w:p>
        </w:tc>
        <w:tc>
          <w:tcPr>
            <w:tcW w:w="446" w:type="pct"/>
          </w:tcPr>
          <w:p w14:paraId="2F547985"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1</w:t>
            </w:r>
            <w:r w:rsidRPr="00E14F8F">
              <w:rPr>
                <w:rFonts w:ascii="Arial" w:hAnsi="Arial"/>
                <w:sz w:val="18"/>
                <w:szCs w:val="18"/>
              </w:rPr>
              <w:t>3,695</w:t>
            </w:r>
          </w:p>
        </w:tc>
        <w:tc>
          <w:tcPr>
            <w:tcW w:w="446" w:type="pct"/>
          </w:tcPr>
          <w:p w14:paraId="56C6AAB9" w14:textId="77777777" w:rsidR="00D1649B" w:rsidRPr="00262D4E" w:rsidRDefault="00D1649B" w:rsidP="00FE459A">
            <w:pPr>
              <w:tabs>
                <w:tab w:val="decimal" w:pos="669"/>
              </w:tabs>
              <w:spacing w:before="20" w:after="20" w:line="240" w:lineRule="auto"/>
              <w:ind w:right="72"/>
              <w:rPr>
                <w:rFonts w:ascii="Arial" w:hAnsi="Arial"/>
                <w:sz w:val="18"/>
                <w:szCs w:val="18"/>
              </w:rPr>
            </w:pPr>
            <w:r w:rsidRPr="00E14F8F">
              <w:rPr>
                <w:rFonts w:ascii="Arial" w:hAnsi="Arial"/>
                <w:sz w:val="18"/>
                <w:szCs w:val="18"/>
              </w:rPr>
              <w:t>685</w:t>
            </w:r>
          </w:p>
        </w:tc>
        <w:tc>
          <w:tcPr>
            <w:tcW w:w="109" w:type="pct"/>
            <w:gridSpan w:val="2"/>
          </w:tcPr>
          <w:p w14:paraId="1E905905" w14:textId="77777777" w:rsidR="00D1649B" w:rsidRPr="00E14F8F" w:rsidRDefault="00D1649B" w:rsidP="00787DB2">
            <w:pPr>
              <w:spacing w:before="20" w:after="20" w:line="240" w:lineRule="auto"/>
              <w:ind w:right="169"/>
              <w:jc w:val="right"/>
              <w:rPr>
                <w:rFonts w:ascii="Arial" w:hAnsi="Arial"/>
                <w:sz w:val="12"/>
                <w:szCs w:val="12"/>
                <w:highlight w:val="yellow"/>
              </w:rPr>
            </w:pPr>
          </w:p>
        </w:tc>
        <w:tc>
          <w:tcPr>
            <w:tcW w:w="446" w:type="pct"/>
          </w:tcPr>
          <w:p w14:paraId="22B3D82E"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13,280</w:t>
            </w:r>
          </w:p>
        </w:tc>
        <w:tc>
          <w:tcPr>
            <w:tcW w:w="445" w:type="pct"/>
          </w:tcPr>
          <w:p w14:paraId="68791B80" w14:textId="77777777" w:rsidR="00D1649B" w:rsidRPr="00262D4E" w:rsidRDefault="00D1649B" w:rsidP="00FE459A">
            <w:pPr>
              <w:tabs>
                <w:tab w:val="decimal" w:pos="715"/>
              </w:tabs>
              <w:spacing w:before="20" w:after="20" w:line="240" w:lineRule="auto"/>
              <w:ind w:right="72"/>
              <w:rPr>
                <w:rFonts w:ascii="Arial" w:hAnsi="Arial"/>
                <w:sz w:val="18"/>
                <w:szCs w:val="18"/>
              </w:rPr>
            </w:pPr>
            <w:r w:rsidRPr="00262D4E">
              <w:rPr>
                <w:rFonts w:ascii="Arial" w:hAnsi="Arial"/>
                <w:sz w:val="18"/>
                <w:szCs w:val="18"/>
              </w:rPr>
              <w:t>664</w:t>
            </w:r>
          </w:p>
        </w:tc>
      </w:tr>
      <w:tr w:rsidR="00257175" w:rsidRPr="00772126" w14:paraId="76CA092F" w14:textId="77777777" w:rsidTr="00FE459A">
        <w:tc>
          <w:tcPr>
            <w:tcW w:w="1106" w:type="pct"/>
          </w:tcPr>
          <w:p w14:paraId="4D2E280D" w14:textId="77777777" w:rsidR="00D1649B" w:rsidRPr="00772126" w:rsidRDefault="00D1649B" w:rsidP="00787DB2">
            <w:pPr>
              <w:spacing w:before="20" w:after="20" w:line="240" w:lineRule="auto"/>
              <w:rPr>
                <w:rFonts w:ascii="Arial" w:hAnsi="Arial"/>
                <w:sz w:val="18"/>
                <w:szCs w:val="18"/>
              </w:rPr>
            </w:pPr>
            <w:r w:rsidRPr="00772126">
              <w:rPr>
                <w:rFonts w:ascii="Arial" w:hAnsi="Arial"/>
                <w:sz w:val="18"/>
                <w:szCs w:val="18"/>
              </w:rPr>
              <w:t>Initial recruitment call to POC</w:t>
            </w:r>
          </w:p>
        </w:tc>
        <w:tc>
          <w:tcPr>
            <w:tcW w:w="446" w:type="pct"/>
            <w:gridSpan w:val="3"/>
          </w:tcPr>
          <w:p w14:paraId="7EC35B27" w14:textId="77777777" w:rsidR="00D1649B" w:rsidRPr="000F5E0C" w:rsidRDefault="00D1649B" w:rsidP="00787DB2">
            <w:pPr>
              <w:spacing w:before="20" w:after="20" w:line="240" w:lineRule="auto"/>
              <w:ind w:right="169"/>
              <w:jc w:val="right"/>
              <w:rPr>
                <w:rFonts w:ascii="Arial" w:hAnsi="Arial"/>
                <w:sz w:val="18"/>
                <w:szCs w:val="18"/>
              </w:rPr>
            </w:pPr>
            <w:r w:rsidRPr="000F5E0C">
              <w:rPr>
                <w:rFonts w:ascii="Arial" w:hAnsi="Arial"/>
                <w:sz w:val="18"/>
                <w:szCs w:val="18"/>
              </w:rPr>
              <w:t>7,554</w:t>
            </w:r>
          </w:p>
        </w:tc>
        <w:tc>
          <w:tcPr>
            <w:tcW w:w="446" w:type="pct"/>
            <w:gridSpan w:val="2"/>
          </w:tcPr>
          <w:p w14:paraId="278CDE9B" w14:textId="77777777" w:rsidR="00D1649B" w:rsidRPr="00734220" w:rsidRDefault="00D1649B" w:rsidP="00FE459A">
            <w:pPr>
              <w:tabs>
                <w:tab w:val="decimal" w:pos="638"/>
              </w:tabs>
              <w:spacing w:before="20" w:after="20" w:line="240" w:lineRule="auto"/>
              <w:ind w:right="72"/>
              <w:rPr>
                <w:rFonts w:ascii="Arial" w:hAnsi="Arial"/>
                <w:sz w:val="18"/>
                <w:szCs w:val="18"/>
              </w:rPr>
            </w:pPr>
            <w:r>
              <w:rPr>
                <w:rFonts w:ascii="Arial" w:hAnsi="Arial"/>
                <w:sz w:val="18"/>
                <w:szCs w:val="18"/>
              </w:rPr>
              <w:t>1,511</w:t>
            </w:r>
          </w:p>
        </w:tc>
        <w:tc>
          <w:tcPr>
            <w:tcW w:w="109" w:type="pct"/>
            <w:gridSpan w:val="2"/>
          </w:tcPr>
          <w:p w14:paraId="6244A876" w14:textId="77777777" w:rsidR="00D1649B" w:rsidRPr="00772126" w:rsidRDefault="00D1649B" w:rsidP="00787DB2">
            <w:pPr>
              <w:spacing w:before="20" w:after="20" w:line="240" w:lineRule="auto"/>
              <w:ind w:right="169"/>
              <w:jc w:val="right"/>
              <w:rPr>
                <w:rFonts w:ascii="Arial" w:hAnsi="Arial"/>
                <w:sz w:val="12"/>
                <w:szCs w:val="12"/>
                <w:highlight w:val="yellow"/>
              </w:rPr>
            </w:pPr>
          </w:p>
        </w:tc>
        <w:tc>
          <w:tcPr>
            <w:tcW w:w="446" w:type="pct"/>
          </w:tcPr>
          <w:p w14:paraId="7EFFB3FE" w14:textId="77777777" w:rsidR="00D1649B" w:rsidRPr="00690815" w:rsidRDefault="00D1649B" w:rsidP="00787DB2">
            <w:pPr>
              <w:spacing w:before="20" w:after="20" w:line="240" w:lineRule="auto"/>
              <w:ind w:right="169"/>
              <w:jc w:val="right"/>
              <w:rPr>
                <w:rFonts w:ascii="Arial" w:hAnsi="Arial"/>
                <w:sz w:val="18"/>
                <w:szCs w:val="18"/>
              </w:rPr>
            </w:pPr>
            <w:r w:rsidRPr="00690815">
              <w:rPr>
                <w:rFonts w:ascii="Arial" w:hAnsi="Arial"/>
                <w:sz w:val="18"/>
                <w:szCs w:val="18"/>
              </w:rPr>
              <w:t>7,</w:t>
            </w:r>
            <w:r w:rsidRPr="00E14F8F">
              <w:rPr>
                <w:rFonts w:ascii="Arial" w:hAnsi="Arial"/>
                <w:sz w:val="18"/>
                <w:szCs w:val="18"/>
              </w:rPr>
              <w:t>491</w:t>
            </w:r>
          </w:p>
        </w:tc>
        <w:tc>
          <w:tcPr>
            <w:tcW w:w="446" w:type="pct"/>
          </w:tcPr>
          <w:p w14:paraId="32A92484" w14:textId="77777777" w:rsidR="00D1649B" w:rsidRPr="00690815" w:rsidRDefault="00D1649B" w:rsidP="00FE459A">
            <w:pPr>
              <w:tabs>
                <w:tab w:val="decimal" w:pos="744"/>
              </w:tabs>
              <w:spacing w:before="20" w:after="20" w:line="240" w:lineRule="auto"/>
              <w:ind w:right="72"/>
              <w:rPr>
                <w:rFonts w:ascii="Arial" w:hAnsi="Arial"/>
                <w:sz w:val="18"/>
                <w:szCs w:val="18"/>
              </w:rPr>
            </w:pPr>
            <w:r w:rsidRPr="00690815">
              <w:rPr>
                <w:rFonts w:ascii="Arial" w:hAnsi="Arial"/>
                <w:sz w:val="18"/>
                <w:szCs w:val="18"/>
              </w:rPr>
              <w:t>1,4</w:t>
            </w:r>
            <w:r w:rsidRPr="00E14F8F">
              <w:rPr>
                <w:rFonts w:ascii="Arial" w:hAnsi="Arial"/>
                <w:sz w:val="18"/>
                <w:szCs w:val="18"/>
              </w:rPr>
              <w:t>98</w:t>
            </w:r>
          </w:p>
        </w:tc>
        <w:tc>
          <w:tcPr>
            <w:tcW w:w="109" w:type="pct"/>
            <w:gridSpan w:val="2"/>
          </w:tcPr>
          <w:p w14:paraId="1DEA9E91" w14:textId="77777777" w:rsidR="00D1649B" w:rsidRPr="00C07A7D" w:rsidRDefault="00D1649B" w:rsidP="00787DB2">
            <w:pPr>
              <w:spacing w:before="20" w:after="20" w:line="240" w:lineRule="auto"/>
              <w:ind w:right="169"/>
              <w:jc w:val="right"/>
              <w:rPr>
                <w:rFonts w:ascii="Arial" w:hAnsi="Arial"/>
                <w:sz w:val="12"/>
                <w:szCs w:val="12"/>
                <w:highlight w:val="yellow"/>
              </w:rPr>
            </w:pPr>
          </w:p>
        </w:tc>
        <w:tc>
          <w:tcPr>
            <w:tcW w:w="446" w:type="pct"/>
          </w:tcPr>
          <w:p w14:paraId="4CD1E682"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7,</w:t>
            </w:r>
            <w:r w:rsidRPr="00E14F8F">
              <w:rPr>
                <w:rFonts w:ascii="Arial" w:hAnsi="Arial"/>
                <w:sz w:val="18"/>
                <w:szCs w:val="18"/>
              </w:rPr>
              <w:t>491</w:t>
            </w:r>
          </w:p>
        </w:tc>
        <w:tc>
          <w:tcPr>
            <w:tcW w:w="446" w:type="pct"/>
          </w:tcPr>
          <w:p w14:paraId="2B84EE28" w14:textId="77777777" w:rsidR="00D1649B" w:rsidRPr="00262D4E" w:rsidRDefault="00D1649B" w:rsidP="00FE459A">
            <w:pPr>
              <w:tabs>
                <w:tab w:val="decimal" w:pos="669"/>
              </w:tabs>
              <w:spacing w:before="20" w:after="20" w:line="240" w:lineRule="auto"/>
              <w:ind w:right="72"/>
              <w:rPr>
                <w:rFonts w:ascii="Arial" w:hAnsi="Arial"/>
                <w:sz w:val="18"/>
                <w:szCs w:val="18"/>
              </w:rPr>
            </w:pPr>
            <w:r w:rsidRPr="00262D4E">
              <w:rPr>
                <w:rFonts w:ascii="Arial" w:hAnsi="Arial"/>
                <w:sz w:val="18"/>
                <w:szCs w:val="18"/>
              </w:rPr>
              <w:t>1,</w:t>
            </w:r>
            <w:r w:rsidRPr="00E14F8F">
              <w:rPr>
                <w:rFonts w:ascii="Arial" w:hAnsi="Arial"/>
                <w:sz w:val="18"/>
                <w:szCs w:val="18"/>
              </w:rPr>
              <w:t>498</w:t>
            </w:r>
          </w:p>
        </w:tc>
        <w:tc>
          <w:tcPr>
            <w:tcW w:w="109" w:type="pct"/>
            <w:gridSpan w:val="2"/>
          </w:tcPr>
          <w:p w14:paraId="25B141B6" w14:textId="77777777" w:rsidR="00D1649B" w:rsidRPr="00E14F8F" w:rsidRDefault="00D1649B" w:rsidP="00787DB2">
            <w:pPr>
              <w:spacing w:before="20" w:after="20" w:line="240" w:lineRule="auto"/>
              <w:ind w:right="169"/>
              <w:jc w:val="right"/>
              <w:rPr>
                <w:rFonts w:ascii="Arial" w:hAnsi="Arial"/>
                <w:sz w:val="12"/>
                <w:szCs w:val="12"/>
                <w:highlight w:val="yellow"/>
              </w:rPr>
            </w:pPr>
          </w:p>
        </w:tc>
        <w:tc>
          <w:tcPr>
            <w:tcW w:w="446" w:type="pct"/>
          </w:tcPr>
          <w:p w14:paraId="1C329A0B" w14:textId="77777777" w:rsidR="00D1649B" w:rsidRPr="00262D4E" w:rsidRDefault="00D1649B" w:rsidP="00787DB2">
            <w:pPr>
              <w:spacing w:before="20" w:after="20" w:line="240" w:lineRule="auto"/>
              <w:ind w:right="169"/>
              <w:jc w:val="right"/>
              <w:rPr>
                <w:rFonts w:ascii="Arial" w:hAnsi="Arial"/>
                <w:sz w:val="18"/>
                <w:szCs w:val="18"/>
              </w:rPr>
            </w:pPr>
            <w:r w:rsidRPr="00E14F8F">
              <w:rPr>
                <w:rFonts w:ascii="Arial" w:hAnsi="Arial"/>
                <w:sz w:val="18"/>
                <w:szCs w:val="18"/>
              </w:rPr>
              <w:t>7,264</w:t>
            </w:r>
          </w:p>
        </w:tc>
        <w:tc>
          <w:tcPr>
            <w:tcW w:w="445" w:type="pct"/>
          </w:tcPr>
          <w:p w14:paraId="5C4C50F1" w14:textId="77777777" w:rsidR="00D1649B" w:rsidRPr="00262D4E" w:rsidRDefault="00D1649B" w:rsidP="00FE459A">
            <w:pPr>
              <w:tabs>
                <w:tab w:val="decimal" w:pos="715"/>
              </w:tabs>
              <w:spacing w:before="20" w:after="20" w:line="240" w:lineRule="auto"/>
              <w:ind w:right="72"/>
              <w:rPr>
                <w:rFonts w:ascii="Arial" w:hAnsi="Arial"/>
                <w:sz w:val="18"/>
                <w:szCs w:val="18"/>
              </w:rPr>
            </w:pPr>
            <w:r w:rsidRPr="00262D4E">
              <w:rPr>
                <w:rFonts w:ascii="Arial" w:hAnsi="Arial"/>
                <w:sz w:val="18"/>
                <w:szCs w:val="18"/>
              </w:rPr>
              <w:t>1,</w:t>
            </w:r>
            <w:r w:rsidRPr="00E14F8F">
              <w:rPr>
                <w:rFonts w:ascii="Arial" w:hAnsi="Arial"/>
                <w:sz w:val="18"/>
                <w:szCs w:val="18"/>
              </w:rPr>
              <w:t>453</w:t>
            </w:r>
          </w:p>
        </w:tc>
      </w:tr>
      <w:tr w:rsidR="00257175" w:rsidRPr="00772126" w14:paraId="213CBFED" w14:textId="77777777" w:rsidTr="00FE459A">
        <w:tc>
          <w:tcPr>
            <w:tcW w:w="1106" w:type="pct"/>
          </w:tcPr>
          <w:p w14:paraId="3FCF55E6" w14:textId="77777777" w:rsidR="00D1649B" w:rsidRPr="00772126" w:rsidRDefault="00D1649B" w:rsidP="00787DB2">
            <w:pPr>
              <w:spacing w:before="20" w:after="20" w:line="240" w:lineRule="auto"/>
              <w:ind w:right="-144"/>
              <w:rPr>
                <w:rFonts w:ascii="Arial" w:hAnsi="Arial"/>
                <w:sz w:val="18"/>
                <w:szCs w:val="18"/>
              </w:rPr>
            </w:pPr>
            <w:r w:rsidRPr="00772126">
              <w:rPr>
                <w:rFonts w:ascii="Arial" w:hAnsi="Arial"/>
                <w:sz w:val="18"/>
                <w:szCs w:val="18"/>
              </w:rPr>
              <w:t>POC creates occupation lists for sampling</w:t>
            </w:r>
          </w:p>
        </w:tc>
        <w:tc>
          <w:tcPr>
            <w:tcW w:w="446" w:type="pct"/>
            <w:gridSpan w:val="3"/>
          </w:tcPr>
          <w:p w14:paraId="101F1BEB" w14:textId="77777777" w:rsidR="00D1649B" w:rsidRPr="000F5E0C" w:rsidRDefault="00D1649B" w:rsidP="00787DB2">
            <w:pPr>
              <w:spacing w:before="20" w:after="20" w:line="240" w:lineRule="auto"/>
              <w:ind w:right="169"/>
              <w:jc w:val="right"/>
              <w:rPr>
                <w:rFonts w:ascii="Arial" w:hAnsi="Arial"/>
                <w:sz w:val="18"/>
                <w:szCs w:val="18"/>
              </w:rPr>
            </w:pPr>
            <w:r w:rsidRPr="000F5E0C">
              <w:rPr>
                <w:rFonts w:ascii="Arial" w:hAnsi="Arial"/>
                <w:sz w:val="18"/>
                <w:szCs w:val="18"/>
              </w:rPr>
              <w:t>4,155</w:t>
            </w:r>
          </w:p>
        </w:tc>
        <w:tc>
          <w:tcPr>
            <w:tcW w:w="446" w:type="pct"/>
            <w:gridSpan w:val="2"/>
          </w:tcPr>
          <w:p w14:paraId="147EC52A" w14:textId="77777777" w:rsidR="00D1649B" w:rsidRPr="00734220" w:rsidRDefault="00D1649B" w:rsidP="00FE459A">
            <w:pPr>
              <w:tabs>
                <w:tab w:val="decimal" w:pos="638"/>
              </w:tabs>
              <w:spacing w:before="20" w:after="20" w:line="240" w:lineRule="auto"/>
              <w:ind w:right="72"/>
              <w:rPr>
                <w:rFonts w:ascii="Arial" w:hAnsi="Arial"/>
                <w:sz w:val="18"/>
                <w:szCs w:val="18"/>
              </w:rPr>
            </w:pPr>
            <w:r>
              <w:rPr>
                <w:rFonts w:ascii="Arial" w:hAnsi="Arial"/>
                <w:sz w:val="18"/>
                <w:szCs w:val="18"/>
              </w:rPr>
              <w:t>1,385</w:t>
            </w:r>
          </w:p>
        </w:tc>
        <w:tc>
          <w:tcPr>
            <w:tcW w:w="109" w:type="pct"/>
            <w:gridSpan w:val="2"/>
          </w:tcPr>
          <w:p w14:paraId="5E5E97F9" w14:textId="77777777" w:rsidR="00D1649B" w:rsidRPr="00772126" w:rsidRDefault="00D1649B" w:rsidP="00787DB2">
            <w:pPr>
              <w:spacing w:before="20" w:after="20" w:line="240" w:lineRule="auto"/>
              <w:ind w:right="169"/>
              <w:jc w:val="right"/>
              <w:rPr>
                <w:rFonts w:ascii="Arial" w:hAnsi="Arial"/>
                <w:sz w:val="12"/>
                <w:szCs w:val="12"/>
                <w:highlight w:val="yellow"/>
              </w:rPr>
            </w:pPr>
          </w:p>
        </w:tc>
        <w:tc>
          <w:tcPr>
            <w:tcW w:w="446" w:type="pct"/>
          </w:tcPr>
          <w:p w14:paraId="6DF922BE" w14:textId="77777777" w:rsidR="00D1649B" w:rsidRPr="00690815" w:rsidRDefault="00D1649B" w:rsidP="00787DB2">
            <w:pPr>
              <w:spacing w:before="20" w:after="20" w:line="240" w:lineRule="auto"/>
              <w:ind w:right="169"/>
              <w:jc w:val="right"/>
              <w:rPr>
                <w:rFonts w:ascii="Arial" w:hAnsi="Arial"/>
                <w:sz w:val="18"/>
                <w:szCs w:val="18"/>
              </w:rPr>
            </w:pPr>
            <w:r w:rsidRPr="00E14F8F">
              <w:rPr>
                <w:rFonts w:ascii="Arial" w:hAnsi="Arial"/>
                <w:sz w:val="18"/>
                <w:szCs w:val="18"/>
              </w:rPr>
              <w:t>4,098</w:t>
            </w:r>
          </w:p>
        </w:tc>
        <w:tc>
          <w:tcPr>
            <w:tcW w:w="446" w:type="pct"/>
          </w:tcPr>
          <w:p w14:paraId="09B6B376" w14:textId="77777777" w:rsidR="00D1649B" w:rsidRPr="00690815" w:rsidRDefault="00D1649B" w:rsidP="00FE459A">
            <w:pPr>
              <w:tabs>
                <w:tab w:val="decimal" w:pos="744"/>
              </w:tabs>
              <w:spacing w:before="20" w:after="20" w:line="240" w:lineRule="auto"/>
              <w:ind w:right="72"/>
              <w:rPr>
                <w:rFonts w:ascii="Arial" w:hAnsi="Arial"/>
                <w:sz w:val="18"/>
                <w:szCs w:val="18"/>
              </w:rPr>
            </w:pPr>
            <w:r w:rsidRPr="00690815">
              <w:rPr>
                <w:rFonts w:ascii="Arial" w:hAnsi="Arial"/>
                <w:sz w:val="18"/>
                <w:szCs w:val="18"/>
              </w:rPr>
              <w:t>1,</w:t>
            </w:r>
            <w:r w:rsidRPr="00E14F8F">
              <w:rPr>
                <w:rFonts w:ascii="Arial" w:hAnsi="Arial"/>
                <w:sz w:val="18"/>
                <w:szCs w:val="18"/>
              </w:rPr>
              <w:t>366</w:t>
            </w:r>
          </w:p>
        </w:tc>
        <w:tc>
          <w:tcPr>
            <w:tcW w:w="109" w:type="pct"/>
            <w:gridSpan w:val="2"/>
          </w:tcPr>
          <w:p w14:paraId="410F60A7" w14:textId="77777777" w:rsidR="00D1649B" w:rsidRPr="00C07A7D" w:rsidRDefault="00D1649B" w:rsidP="00787DB2">
            <w:pPr>
              <w:spacing w:before="20" w:after="20" w:line="240" w:lineRule="auto"/>
              <w:ind w:right="169"/>
              <w:jc w:val="right"/>
              <w:rPr>
                <w:rFonts w:ascii="Arial" w:hAnsi="Arial"/>
                <w:sz w:val="12"/>
                <w:szCs w:val="12"/>
                <w:highlight w:val="yellow"/>
              </w:rPr>
            </w:pPr>
          </w:p>
        </w:tc>
        <w:tc>
          <w:tcPr>
            <w:tcW w:w="446" w:type="pct"/>
          </w:tcPr>
          <w:p w14:paraId="05FBB5A5" w14:textId="77777777" w:rsidR="00D1649B" w:rsidRPr="00262D4E" w:rsidRDefault="00D1649B" w:rsidP="00787DB2">
            <w:pPr>
              <w:spacing w:before="20" w:after="20" w:line="240" w:lineRule="auto"/>
              <w:ind w:right="169"/>
              <w:jc w:val="right"/>
              <w:rPr>
                <w:rFonts w:ascii="Arial" w:hAnsi="Arial"/>
                <w:sz w:val="18"/>
                <w:szCs w:val="18"/>
              </w:rPr>
            </w:pPr>
            <w:r w:rsidRPr="00E14F8F">
              <w:rPr>
                <w:rFonts w:ascii="Arial" w:hAnsi="Arial"/>
                <w:sz w:val="18"/>
                <w:szCs w:val="18"/>
              </w:rPr>
              <w:t>4,098</w:t>
            </w:r>
          </w:p>
        </w:tc>
        <w:tc>
          <w:tcPr>
            <w:tcW w:w="446" w:type="pct"/>
          </w:tcPr>
          <w:p w14:paraId="24743FA7" w14:textId="77777777" w:rsidR="00D1649B" w:rsidRPr="00262D4E" w:rsidRDefault="00D1649B" w:rsidP="00FE459A">
            <w:pPr>
              <w:tabs>
                <w:tab w:val="decimal" w:pos="669"/>
              </w:tabs>
              <w:spacing w:before="20" w:after="20" w:line="240" w:lineRule="auto"/>
              <w:ind w:right="72"/>
              <w:rPr>
                <w:rFonts w:ascii="Arial" w:hAnsi="Arial"/>
                <w:sz w:val="18"/>
                <w:szCs w:val="18"/>
              </w:rPr>
            </w:pPr>
            <w:r w:rsidRPr="00262D4E">
              <w:rPr>
                <w:rFonts w:ascii="Arial" w:hAnsi="Arial"/>
                <w:sz w:val="18"/>
                <w:szCs w:val="18"/>
              </w:rPr>
              <w:t>1,</w:t>
            </w:r>
            <w:r w:rsidRPr="00E14F8F">
              <w:rPr>
                <w:rFonts w:ascii="Arial" w:hAnsi="Arial"/>
                <w:sz w:val="18"/>
                <w:szCs w:val="18"/>
              </w:rPr>
              <w:t>366</w:t>
            </w:r>
          </w:p>
        </w:tc>
        <w:tc>
          <w:tcPr>
            <w:tcW w:w="109" w:type="pct"/>
            <w:gridSpan w:val="2"/>
          </w:tcPr>
          <w:p w14:paraId="1ABAB2CD" w14:textId="77777777" w:rsidR="00D1649B" w:rsidRPr="00E14F8F" w:rsidRDefault="00D1649B" w:rsidP="00787DB2">
            <w:pPr>
              <w:spacing w:before="20" w:after="20" w:line="240" w:lineRule="auto"/>
              <w:ind w:right="169"/>
              <w:jc w:val="right"/>
              <w:rPr>
                <w:rFonts w:ascii="Arial" w:hAnsi="Arial"/>
                <w:sz w:val="12"/>
                <w:szCs w:val="12"/>
                <w:highlight w:val="yellow"/>
              </w:rPr>
            </w:pPr>
          </w:p>
        </w:tc>
        <w:tc>
          <w:tcPr>
            <w:tcW w:w="446" w:type="pct"/>
          </w:tcPr>
          <w:p w14:paraId="076A20BE" w14:textId="77777777" w:rsidR="00D1649B" w:rsidRPr="00262D4E" w:rsidRDefault="00D1649B" w:rsidP="00787DB2">
            <w:pPr>
              <w:spacing w:before="20" w:after="20" w:line="240" w:lineRule="auto"/>
              <w:ind w:right="169"/>
              <w:jc w:val="right"/>
              <w:rPr>
                <w:rFonts w:ascii="Arial" w:hAnsi="Arial"/>
                <w:sz w:val="18"/>
                <w:szCs w:val="18"/>
              </w:rPr>
            </w:pPr>
            <w:r w:rsidRPr="00E14F8F">
              <w:rPr>
                <w:rFonts w:ascii="Arial" w:hAnsi="Arial"/>
                <w:sz w:val="18"/>
                <w:szCs w:val="18"/>
              </w:rPr>
              <w:t>3,973</w:t>
            </w:r>
          </w:p>
        </w:tc>
        <w:tc>
          <w:tcPr>
            <w:tcW w:w="445" w:type="pct"/>
          </w:tcPr>
          <w:p w14:paraId="0D76CA54" w14:textId="77777777" w:rsidR="00D1649B" w:rsidRPr="00262D4E" w:rsidRDefault="00D1649B" w:rsidP="00FE459A">
            <w:pPr>
              <w:tabs>
                <w:tab w:val="decimal" w:pos="715"/>
              </w:tabs>
              <w:spacing w:before="20" w:after="20" w:line="240" w:lineRule="auto"/>
              <w:ind w:right="72"/>
              <w:rPr>
                <w:rFonts w:ascii="Arial" w:hAnsi="Arial"/>
                <w:sz w:val="18"/>
                <w:szCs w:val="18"/>
              </w:rPr>
            </w:pPr>
            <w:r w:rsidRPr="00262D4E">
              <w:rPr>
                <w:rFonts w:ascii="Arial" w:hAnsi="Arial"/>
                <w:sz w:val="18"/>
                <w:szCs w:val="18"/>
              </w:rPr>
              <w:t>1,</w:t>
            </w:r>
            <w:r w:rsidRPr="00E14F8F">
              <w:rPr>
                <w:rFonts w:ascii="Arial" w:hAnsi="Arial"/>
                <w:sz w:val="18"/>
                <w:szCs w:val="18"/>
              </w:rPr>
              <w:t>324</w:t>
            </w:r>
          </w:p>
        </w:tc>
      </w:tr>
      <w:tr w:rsidR="00257175" w:rsidRPr="00772126" w14:paraId="18B602D8" w14:textId="77777777" w:rsidTr="00FE459A">
        <w:tc>
          <w:tcPr>
            <w:tcW w:w="1106" w:type="pct"/>
          </w:tcPr>
          <w:p w14:paraId="329B9E8C" w14:textId="77777777" w:rsidR="00D1649B" w:rsidRPr="00772126" w:rsidRDefault="00D1649B" w:rsidP="00787DB2">
            <w:pPr>
              <w:spacing w:before="20" w:after="20" w:line="240" w:lineRule="auto"/>
              <w:rPr>
                <w:rFonts w:ascii="Arial" w:hAnsi="Arial"/>
                <w:sz w:val="18"/>
                <w:szCs w:val="18"/>
              </w:rPr>
            </w:pPr>
            <w:r w:rsidRPr="00772126">
              <w:rPr>
                <w:rFonts w:ascii="Arial" w:hAnsi="Arial"/>
                <w:sz w:val="18"/>
                <w:szCs w:val="18"/>
              </w:rPr>
              <w:t>Call to POC to sample workers</w:t>
            </w:r>
          </w:p>
        </w:tc>
        <w:tc>
          <w:tcPr>
            <w:tcW w:w="446" w:type="pct"/>
            <w:gridSpan w:val="3"/>
          </w:tcPr>
          <w:p w14:paraId="171E2439" w14:textId="77777777" w:rsidR="00D1649B" w:rsidRPr="000F5E0C" w:rsidRDefault="00D1649B" w:rsidP="00787DB2">
            <w:pPr>
              <w:spacing w:before="20" w:after="20" w:line="240" w:lineRule="auto"/>
              <w:ind w:right="169"/>
              <w:jc w:val="right"/>
              <w:rPr>
                <w:rFonts w:ascii="Arial" w:hAnsi="Arial"/>
                <w:sz w:val="18"/>
                <w:szCs w:val="18"/>
              </w:rPr>
            </w:pPr>
            <w:r w:rsidRPr="000F5E0C">
              <w:rPr>
                <w:rFonts w:ascii="Arial" w:hAnsi="Arial"/>
                <w:sz w:val="18"/>
                <w:szCs w:val="18"/>
              </w:rPr>
              <w:t>4,155</w:t>
            </w:r>
          </w:p>
        </w:tc>
        <w:tc>
          <w:tcPr>
            <w:tcW w:w="446" w:type="pct"/>
            <w:gridSpan w:val="2"/>
          </w:tcPr>
          <w:p w14:paraId="7A605D7E" w14:textId="77777777" w:rsidR="00D1649B" w:rsidRPr="00734220" w:rsidRDefault="00D1649B" w:rsidP="00FE459A">
            <w:pPr>
              <w:tabs>
                <w:tab w:val="decimal" w:pos="638"/>
              </w:tabs>
              <w:spacing w:before="20" w:after="20" w:line="240" w:lineRule="auto"/>
              <w:ind w:right="72"/>
              <w:rPr>
                <w:rFonts w:ascii="Arial" w:hAnsi="Arial"/>
                <w:sz w:val="18"/>
                <w:szCs w:val="18"/>
              </w:rPr>
            </w:pPr>
            <w:r>
              <w:rPr>
                <w:rFonts w:ascii="Arial" w:hAnsi="Arial"/>
                <w:sz w:val="18"/>
                <w:szCs w:val="18"/>
              </w:rPr>
              <w:t>696</w:t>
            </w:r>
          </w:p>
        </w:tc>
        <w:tc>
          <w:tcPr>
            <w:tcW w:w="109" w:type="pct"/>
            <w:gridSpan w:val="2"/>
          </w:tcPr>
          <w:p w14:paraId="5DEFB337" w14:textId="77777777" w:rsidR="00D1649B" w:rsidRPr="00772126" w:rsidRDefault="00D1649B" w:rsidP="00787DB2">
            <w:pPr>
              <w:spacing w:before="20" w:after="20" w:line="240" w:lineRule="auto"/>
              <w:ind w:right="169"/>
              <w:jc w:val="right"/>
              <w:rPr>
                <w:rFonts w:ascii="Arial" w:hAnsi="Arial"/>
                <w:sz w:val="12"/>
                <w:szCs w:val="12"/>
                <w:highlight w:val="yellow"/>
              </w:rPr>
            </w:pPr>
          </w:p>
        </w:tc>
        <w:tc>
          <w:tcPr>
            <w:tcW w:w="446" w:type="pct"/>
          </w:tcPr>
          <w:p w14:paraId="4FBB3C57" w14:textId="77777777" w:rsidR="00D1649B" w:rsidRPr="00690815" w:rsidRDefault="00D1649B" w:rsidP="00787DB2">
            <w:pPr>
              <w:spacing w:before="20" w:after="20" w:line="240" w:lineRule="auto"/>
              <w:ind w:right="169"/>
              <w:jc w:val="right"/>
              <w:rPr>
                <w:rFonts w:ascii="Arial" w:hAnsi="Arial"/>
                <w:sz w:val="18"/>
                <w:szCs w:val="18"/>
              </w:rPr>
            </w:pPr>
            <w:r w:rsidRPr="00E14F8F">
              <w:rPr>
                <w:rFonts w:ascii="Arial" w:hAnsi="Arial"/>
                <w:sz w:val="18"/>
                <w:szCs w:val="18"/>
              </w:rPr>
              <w:t>4,098</w:t>
            </w:r>
          </w:p>
        </w:tc>
        <w:tc>
          <w:tcPr>
            <w:tcW w:w="446" w:type="pct"/>
          </w:tcPr>
          <w:p w14:paraId="5D06BD01" w14:textId="77777777" w:rsidR="00D1649B" w:rsidRPr="00690815" w:rsidRDefault="00D1649B" w:rsidP="00FE459A">
            <w:pPr>
              <w:tabs>
                <w:tab w:val="decimal" w:pos="744"/>
              </w:tabs>
              <w:spacing w:before="20" w:after="20" w:line="240" w:lineRule="auto"/>
              <w:ind w:right="72"/>
              <w:rPr>
                <w:rFonts w:ascii="Arial" w:hAnsi="Arial"/>
                <w:sz w:val="18"/>
                <w:szCs w:val="18"/>
              </w:rPr>
            </w:pPr>
            <w:r w:rsidRPr="00690815">
              <w:rPr>
                <w:rFonts w:ascii="Arial" w:hAnsi="Arial"/>
                <w:sz w:val="18"/>
                <w:szCs w:val="18"/>
              </w:rPr>
              <w:t>6</w:t>
            </w:r>
            <w:r w:rsidRPr="00E14F8F">
              <w:rPr>
                <w:rFonts w:ascii="Arial" w:hAnsi="Arial"/>
                <w:sz w:val="18"/>
                <w:szCs w:val="18"/>
              </w:rPr>
              <w:t>83</w:t>
            </w:r>
          </w:p>
        </w:tc>
        <w:tc>
          <w:tcPr>
            <w:tcW w:w="109" w:type="pct"/>
            <w:gridSpan w:val="2"/>
          </w:tcPr>
          <w:p w14:paraId="668DC2AD" w14:textId="77777777" w:rsidR="00D1649B" w:rsidRPr="00C07A7D" w:rsidRDefault="00D1649B" w:rsidP="00787DB2">
            <w:pPr>
              <w:spacing w:before="20" w:after="20" w:line="240" w:lineRule="auto"/>
              <w:ind w:right="169"/>
              <w:jc w:val="right"/>
              <w:rPr>
                <w:rFonts w:ascii="Arial" w:hAnsi="Arial"/>
                <w:sz w:val="12"/>
                <w:szCs w:val="12"/>
                <w:highlight w:val="yellow"/>
              </w:rPr>
            </w:pPr>
          </w:p>
        </w:tc>
        <w:tc>
          <w:tcPr>
            <w:tcW w:w="446" w:type="pct"/>
          </w:tcPr>
          <w:p w14:paraId="67725597" w14:textId="77777777" w:rsidR="00D1649B" w:rsidRPr="00262D4E" w:rsidRDefault="00D1649B" w:rsidP="00787DB2">
            <w:pPr>
              <w:spacing w:before="20" w:after="20" w:line="240" w:lineRule="auto"/>
              <w:ind w:right="169"/>
              <w:jc w:val="right"/>
              <w:rPr>
                <w:rFonts w:ascii="Arial" w:hAnsi="Arial"/>
                <w:sz w:val="18"/>
                <w:szCs w:val="18"/>
              </w:rPr>
            </w:pPr>
            <w:r w:rsidRPr="00E14F8F">
              <w:rPr>
                <w:rFonts w:ascii="Arial" w:hAnsi="Arial"/>
                <w:sz w:val="18"/>
                <w:szCs w:val="18"/>
              </w:rPr>
              <w:t>4,098</w:t>
            </w:r>
          </w:p>
        </w:tc>
        <w:tc>
          <w:tcPr>
            <w:tcW w:w="446" w:type="pct"/>
          </w:tcPr>
          <w:p w14:paraId="284A6D87" w14:textId="77777777" w:rsidR="00D1649B" w:rsidRPr="00262D4E" w:rsidRDefault="00D1649B" w:rsidP="00FE459A">
            <w:pPr>
              <w:tabs>
                <w:tab w:val="decimal" w:pos="669"/>
              </w:tabs>
              <w:spacing w:before="20" w:after="20" w:line="240" w:lineRule="auto"/>
              <w:ind w:right="72"/>
              <w:rPr>
                <w:rFonts w:ascii="Arial" w:hAnsi="Arial"/>
                <w:sz w:val="18"/>
                <w:szCs w:val="18"/>
              </w:rPr>
            </w:pPr>
            <w:r w:rsidRPr="00262D4E">
              <w:rPr>
                <w:rFonts w:ascii="Arial" w:hAnsi="Arial"/>
                <w:sz w:val="18"/>
                <w:szCs w:val="18"/>
              </w:rPr>
              <w:t>6</w:t>
            </w:r>
            <w:r w:rsidRPr="00E14F8F">
              <w:rPr>
                <w:rFonts w:ascii="Arial" w:hAnsi="Arial"/>
                <w:sz w:val="18"/>
                <w:szCs w:val="18"/>
              </w:rPr>
              <w:t>83</w:t>
            </w:r>
          </w:p>
        </w:tc>
        <w:tc>
          <w:tcPr>
            <w:tcW w:w="109" w:type="pct"/>
            <w:gridSpan w:val="2"/>
          </w:tcPr>
          <w:p w14:paraId="4A58AE8E" w14:textId="77777777" w:rsidR="00D1649B" w:rsidRPr="00E14F8F" w:rsidRDefault="00D1649B" w:rsidP="00787DB2">
            <w:pPr>
              <w:spacing w:before="20" w:after="20" w:line="240" w:lineRule="auto"/>
              <w:ind w:right="169"/>
              <w:jc w:val="right"/>
              <w:rPr>
                <w:rFonts w:ascii="Arial" w:hAnsi="Arial"/>
                <w:sz w:val="12"/>
                <w:szCs w:val="12"/>
                <w:highlight w:val="yellow"/>
              </w:rPr>
            </w:pPr>
          </w:p>
        </w:tc>
        <w:tc>
          <w:tcPr>
            <w:tcW w:w="446" w:type="pct"/>
          </w:tcPr>
          <w:p w14:paraId="472D679C"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3,</w:t>
            </w:r>
            <w:r w:rsidRPr="00E14F8F">
              <w:rPr>
                <w:rFonts w:ascii="Arial" w:hAnsi="Arial"/>
                <w:sz w:val="18"/>
                <w:szCs w:val="18"/>
              </w:rPr>
              <w:t>973</w:t>
            </w:r>
          </w:p>
        </w:tc>
        <w:tc>
          <w:tcPr>
            <w:tcW w:w="445" w:type="pct"/>
          </w:tcPr>
          <w:p w14:paraId="33ECA656" w14:textId="77777777" w:rsidR="00D1649B" w:rsidRPr="00262D4E" w:rsidRDefault="00D1649B" w:rsidP="00FE459A">
            <w:pPr>
              <w:tabs>
                <w:tab w:val="decimal" w:pos="715"/>
              </w:tabs>
              <w:spacing w:before="20" w:after="20" w:line="240" w:lineRule="auto"/>
              <w:ind w:right="72"/>
              <w:rPr>
                <w:rFonts w:ascii="Arial" w:hAnsi="Arial"/>
                <w:sz w:val="18"/>
                <w:szCs w:val="18"/>
              </w:rPr>
            </w:pPr>
            <w:r w:rsidRPr="00E14F8F">
              <w:rPr>
                <w:rFonts w:ascii="Arial" w:hAnsi="Arial"/>
                <w:sz w:val="18"/>
                <w:szCs w:val="18"/>
              </w:rPr>
              <w:t>662</w:t>
            </w:r>
          </w:p>
        </w:tc>
      </w:tr>
      <w:tr w:rsidR="00257175" w:rsidRPr="00772126" w14:paraId="2D1C4CAB" w14:textId="77777777" w:rsidTr="00FE459A">
        <w:tc>
          <w:tcPr>
            <w:tcW w:w="1106" w:type="pct"/>
          </w:tcPr>
          <w:p w14:paraId="1997C487" w14:textId="77777777" w:rsidR="00D1649B" w:rsidRPr="00772126" w:rsidRDefault="00D1649B" w:rsidP="00787DB2">
            <w:pPr>
              <w:spacing w:before="20" w:after="20" w:line="240" w:lineRule="auto"/>
              <w:rPr>
                <w:rFonts w:ascii="Arial" w:hAnsi="Arial"/>
                <w:sz w:val="18"/>
                <w:szCs w:val="18"/>
              </w:rPr>
            </w:pPr>
            <w:r w:rsidRPr="00772126">
              <w:rPr>
                <w:rFonts w:ascii="Arial" w:hAnsi="Arial"/>
                <w:sz w:val="18"/>
                <w:szCs w:val="18"/>
              </w:rPr>
              <w:t>POC distributes questionnaire packets</w:t>
            </w:r>
          </w:p>
        </w:tc>
        <w:tc>
          <w:tcPr>
            <w:tcW w:w="446" w:type="pct"/>
            <w:gridSpan w:val="3"/>
          </w:tcPr>
          <w:p w14:paraId="6E5B4163" w14:textId="77777777" w:rsidR="00D1649B" w:rsidRPr="000F5E0C" w:rsidRDefault="00D1649B" w:rsidP="00787DB2">
            <w:pPr>
              <w:spacing w:before="20" w:after="20" w:line="240" w:lineRule="auto"/>
              <w:ind w:right="169"/>
              <w:jc w:val="right"/>
              <w:rPr>
                <w:rFonts w:ascii="Arial" w:hAnsi="Arial"/>
                <w:sz w:val="18"/>
                <w:szCs w:val="18"/>
              </w:rPr>
            </w:pPr>
            <w:r w:rsidRPr="000F5E0C">
              <w:rPr>
                <w:rFonts w:ascii="Arial" w:hAnsi="Arial"/>
                <w:sz w:val="18"/>
                <w:szCs w:val="18"/>
              </w:rPr>
              <w:t>3,822</w:t>
            </w:r>
          </w:p>
        </w:tc>
        <w:tc>
          <w:tcPr>
            <w:tcW w:w="446" w:type="pct"/>
            <w:gridSpan w:val="2"/>
          </w:tcPr>
          <w:p w14:paraId="3DE864B5" w14:textId="77777777" w:rsidR="00D1649B" w:rsidRPr="00734220" w:rsidRDefault="00D1649B" w:rsidP="00FE459A">
            <w:pPr>
              <w:tabs>
                <w:tab w:val="decimal" w:pos="638"/>
              </w:tabs>
              <w:spacing w:before="20" w:after="20" w:line="240" w:lineRule="auto"/>
              <w:ind w:right="72"/>
              <w:rPr>
                <w:rFonts w:ascii="Arial" w:hAnsi="Arial"/>
                <w:sz w:val="18"/>
                <w:szCs w:val="18"/>
              </w:rPr>
            </w:pPr>
            <w:r>
              <w:rPr>
                <w:rFonts w:ascii="Arial" w:hAnsi="Arial"/>
                <w:sz w:val="18"/>
                <w:szCs w:val="18"/>
              </w:rPr>
              <w:t>956</w:t>
            </w:r>
          </w:p>
        </w:tc>
        <w:tc>
          <w:tcPr>
            <w:tcW w:w="109" w:type="pct"/>
            <w:gridSpan w:val="2"/>
          </w:tcPr>
          <w:p w14:paraId="176C4368" w14:textId="77777777" w:rsidR="00D1649B" w:rsidRPr="00772126" w:rsidRDefault="00D1649B" w:rsidP="00787DB2">
            <w:pPr>
              <w:spacing w:before="20" w:after="20" w:line="240" w:lineRule="auto"/>
              <w:ind w:right="169"/>
              <w:jc w:val="right"/>
              <w:rPr>
                <w:rFonts w:ascii="Arial" w:hAnsi="Arial"/>
                <w:sz w:val="12"/>
                <w:szCs w:val="12"/>
                <w:highlight w:val="yellow"/>
              </w:rPr>
            </w:pPr>
          </w:p>
        </w:tc>
        <w:tc>
          <w:tcPr>
            <w:tcW w:w="446" w:type="pct"/>
          </w:tcPr>
          <w:p w14:paraId="2F62A37B" w14:textId="77777777" w:rsidR="00D1649B" w:rsidRPr="00690815" w:rsidRDefault="00D1649B" w:rsidP="00787DB2">
            <w:pPr>
              <w:spacing w:before="20" w:after="20" w:line="240" w:lineRule="auto"/>
              <w:ind w:right="169"/>
              <w:jc w:val="right"/>
              <w:rPr>
                <w:rFonts w:ascii="Arial" w:hAnsi="Arial"/>
                <w:sz w:val="18"/>
                <w:szCs w:val="18"/>
              </w:rPr>
            </w:pPr>
            <w:r w:rsidRPr="00690815">
              <w:rPr>
                <w:rFonts w:ascii="Arial" w:hAnsi="Arial"/>
                <w:sz w:val="18"/>
                <w:szCs w:val="18"/>
              </w:rPr>
              <w:t>3,</w:t>
            </w:r>
            <w:r w:rsidRPr="00E14F8F">
              <w:rPr>
                <w:rFonts w:ascii="Arial" w:hAnsi="Arial"/>
                <w:sz w:val="18"/>
                <w:szCs w:val="18"/>
              </w:rPr>
              <w:t>729</w:t>
            </w:r>
          </w:p>
        </w:tc>
        <w:tc>
          <w:tcPr>
            <w:tcW w:w="446" w:type="pct"/>
          </w:tcPr>
          <w:p w14:paraId="76267016" w14:textId="77777777" w:rsidR="00D1649B" w:rsidRPr="00690815" w:rsidRDefault="00D1649B" w:rsidP="00FE459A">
            <w:pPr>
              <w:tabs>
                <w:tab w:val="decimal" w:pos="744"/>
              </w:tabs>
              <w:spacing w:before="20" w:after="20" w:line="240" w:lineRule="auto"/>
              <w:ind w:right="72"/>
              <w:rPr>
                <w:rFonts w:ascii="Arial" w:hAnsi="Arial"/>
                <w:sz w:val="18"/>
                <w:szCs w:val="18"/>
              </w:rPr>
            </w:pPr>
            <w:r w:rsidRPr="00E14F8F">
              <w:rPr>
                <w:rFonts w:ascii="Arial" w:hAnsi="Arial"/>
                <w:sz w:val="18"/>
                <w:szCs w:val="18"/>
              </w:rPr>
              <w:t>932</w:t>
            </w:r>
          </w:p>
        </w:tc>
        <w:tc>
          <w:tcPr>
            <w:tcW w:w="109" w:type="pct"/>
            <w:gridSpan w:val="2"/>
          </w:tcPr>
          <w:p w14:paraId="3BA6E3FE" w14:textId="77777777" w:rsidR="00D1649B" w:rsidRPr="00C07A7D" w:rsidRDefault="00D1649B" w:rsidP="00787DB2">
            <w:pPr>
              <w:spacing w:before="20" w:after="20" w:line="240" w:lineRule="auto"/>
              <w:ind w:right="169"/>
              <w:jc w:val="right"/>
              <w:rPr>
                <w:rFonts w:ascii="Arial" w:hAnsi="Arial"/>
                <w:sz w:val="12"/>
                <w:szCs w:val="12"/>
                <w:highlight w:val="yellow"/>
              </w:rPr>
            </w:pPr>
          </w:p>
        </w:tc>
        <w:tc>
          <w:tcPr>
            <w:tcW w:w="446" w:type="pct"/>
          </w:tcPr>
          <w:p w14:paraId="0C85659D"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3,</w:t>
            </w:r>
            <w:r w:rsidRPr="00E14F8F">
              <w:rPr>
                <w:rFonts w:ascii="Arial" w:hAnsi="Arial"/>
                <w:sz w:val="18"/>
                <w:szCs w:val="18"/>
              </w:rPr>
              <w:t>729</w:t>
            </w:r>
          </w:p>
        </w:tc>
        <w:tc>
          <w:tcPr>
            <w:tcW w:w="446" w:type="pct"/>
          </w:tcPr>
          <w:p w14:paraId="7497DF72" w14:textId="77777777" w:rsidR="00D1649B" w:rsidRPr="00262D4E" w:rsidRDefault="00D1649B" w:rsidP="00FE459A">
            <w:pPr>
              <w:tabs>
                <w:tab w:val="decimal" w:pos="669"/>
              </w:tabs>
              <w:spacing w:before="20" w:after="20" w:line="240" w:lineRule="auto"/>
              <w:ind w:right="72"/>
              <w:rPr>
                <w:rFonts w:ascii="Arial" w:hAnsi="Arial"/>
                <w:sz w:val="18"/>
                <w:szCs w:val="18"/>
              </w:rPr>
            </w:pPr>
            <w:r w:rsidRPr="00E14F8F">
              <w:rPr>
                <w:rFonts w:ascii="Arial" w:hAnsi="Arial"/>
                <w:sz w:val="18"/>
                <w:szCs w:val="18"/>
              </w:rPr>
              <w:t>932</w:t>
            </w:r>
          </w:p>
        </w:tc>
        <w:tc>
          <w:tcPr>
            <w:tcW w:w="109" w:type="pct"/>
            <w:gridSpan w:val="2"/>
          </w:tcPr>
          <w:p w14:paraId="01640716" w14:textId="77777777" w:rsidR="00D1649B" w:rsidRPr="00E14F8F" w:rsidRDefault="00D1649B" w:rsidP="00787DB2">
            <w:pPr>
              <w:spacing w:before="20" w:after="20" w:line="240" w:lineRule="auto"/>
              <w:ind w:right="169"/>
              <w:jc w:val="right"/>
              <w:rPr>
                <w:rFonts w:ascii="Arial" w:hAnsi="Arial"/>
                <w:sz w:val="12"/>
                <w:szCs w:val="12"/>
                <w:highlight w:val="yellow"/>
              </w:rPr>
            </w:pPr>
          </w:p>
        </w:tc>
        <w:tc>
          <w:tcPr>
            <w:tcW w:w="446" w:type="pct"/>
          </w:tcPr>
          <w:p w14:paraId="75709568"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3,</w:t>
            </w:r>
            <w:r w:rsidRPr="00E14F8F">
              <w:rPr>
                <w:rFonts w:ascii="Arial" w:hAnsi="Arial"/>
                <w:sz w:val="18"/>
                <w:szCs w:val="18"/>
              </w:rPr>
              <w:t>616</w:t>
            </w:r>
          </w:p>
        </w:tc>
        <w:tc>
          <w:tcPr>
            <w:tcW w:w="445" w:type="pct"/>
          </w:tcPr>
          <w:p w14:paraId="7B209C62" w14:textId="77777777" w:rsidR="00D1649B" w:rsidRPr="00262D4E" w:rsidRDefault="00D1649B" w:rsidP="00FE459A">
            <w:pPr>
              <w:tabs>
                <w:tab w:val="decimal" w:pos="715"/>
              </w:tabs>
              <w:spacing w:before="20" w:after="20" w:line="240" w:lineRule="auto"/>
              <w:ind w:right="72"/>
              <w:rPr>
                <w:rFonts w:ascii="Arial" w:hAnsi="Arial"/>
                <w:sz w:val="18"/>
                <w:szCs w:val="18"/>
              </w:rPr>
            </w:pPr>
            <w:r w:rsidRPr="00E14F8F">
              <w:rPr>
                <w:rFonts w:ascii="Arial" w:hAnsi="Arial"/>
                <w:sz w:val="18"/>
                <w:szCs w:val="18"/>
              </w:rPr>
              <w:t>904</w:t>
            </w:r>
          </w:p>
        </w:tc>
      </w:tr>
      <w:tr w:rsidR="00257175" w:rsidRPr="00772126" w14:paraId="41C8D62C" w14:textId="77777777" w:rsidTr="00FE459A">
        <w:tc>
          <w:tcPr>
            <w:tcW w:w="1106" w:type="pct"/>
          </w:tcPr>
          <w:p w14:paraId="31B619B5" w14:textId="77777777" w:rsidR="00D1649B" w:rsidRPr="00772126" w:rsidRDefault="00D1649B" w:rsidP="00787DB2">
            <w:pPr>
              <w:spacing w:before="20" w:after="20" w:line="240" w:lineRule="auto"/>
              <w:rPr>
                <w:rFonts w:ascii="Arial" w:hAnsi="Arial"/>
                <w:sz w:val="18"/>
                <w:szCs w:val="18"/>
              </w:rPr>
            </w:pPr>
            <w:r w:rsidRPr="00772126">
              <w:rPr>
                <w:rFonts w:ascii="Arial" w:hAnsi="Arial"/>
                <w:sz w:val="18"/>
                <w:szCs w:val="18"/>
              </w:rPr>
              <w:t>Follow-up calls to POC</w:t>
            </w:r>
          </w:p>
        </w:tc>
        <w:tc>
          <w:tcPr>
            <w:tcW w:w="446" w:type="pct"/>
            <w:gridSpan w:val="3"/>
          </w:tcPr>
          <w:p w14:paraId="32050993" w14:textId="77777777" w:rsidR="00D1649B" w:rsidRPr="000F5E0C" w:rsidRDefault="00D1649B" w:rsidP="00787DB2">
            <w:pPr>
              <w:spacing w:before="20" w:after="20" w:line="240" w:lineRule="auto"/>
              <w:ind w:right="169"/>
              <w:jc w:val="right"/>
              <w:rPr>
                <w:rFonts w:ascii="Arial" w:hAnsi="Arial"/>
                <w:sz w:val="18"/>
                <w:szCs w:val="18"/>
              </w:rPr>
            </w:pPr>
            <w:r w:rsidRPr="000F5E0C">
              <w:rPr>
                <w:rFonts w:ascii="Arial" w:hAnsi="Arial"/>
                <w:sz w:val="18"/>
                <w:szCs w:val="18"/>
              </w:rPr>
              <w:t>3,822</w:t>
            </w:r>
          </w:p>
        </w:tc>
        <w:tc>
          <w:tcPr>
            <w:tcW w:w="446" w:type="pct"/>
            <w:gridSpan w:val="2"/>
          </w:tcPr>
          <w:p w14:paraId="064D178F" w14:textId="77777777" w:rsidR="00D1649B" w:rsidRPr="00734220" w:rsidRDefault="00D1649B" w:rsidP="00FE459A">
            <w:pPr>
              <w:tabs>
                <w:tab w:val="decimal" w:pos="638"/>
              </w:tabs>
              <w:spacing w:before="20" w:after="20" w:line="240" w:lineRule="auto"/>
              <w:ind w:right="72"/>
              <w:rPr>
                <w:rFonts w:ascii="Arial" w:hAnsi="Arial"/>
                <w:sz w:val="18"/>
                <w:szCs w:val="18"/>
              </w:rPr>
            </w:pPr>
            <w:r>
              <w:rPr>
                <w:rFonts w:ascii="Arial" w:hAnsi="Arial"/>
                <w:sz w:val="18"/>
                <w:szCs w:val="18"/>
              </w:rPr>
              <w:t>510</w:t>
            </w:r>
          </w:p>
        </w:tc>
        <w:tc>
          <w:tcPr>
            <w:tcW w:w="109" w:type="pct"/>
            <w:gridSpan w:val="2"/>
          </w:tcPr>
          <w:p w14:paraId="568D838B" w14:textId="77777777" w:rsidR="00D1649B" w:rsidRPr="00772126" w:rsidRDefault="00D1649B" w:rsidP="00787DB2">
            <w:pPr>
              <w:spacing w:before="20" w:after="20" w:line="240" w:lineRule="auto"/>
              <w:ind w:right="169"/>
              <w:jc w:val="right"/>
              <w:rPr>
                <w:rFonts w:ascii="Arial" w:hAnsi="Arial"/>
                <w:sz w:val="12"/>
                <w:szCs w:val="12"/>
                <w:highlight w:val="yellow"/>
              </w:rPr>
            </w:pPr>
          </w:p>
        </w:tc>
        <w:tc>
          <w:tcPr>
            <w:tcW w:w="446" w:type="pct"/>
          </w:tcPr>
          <w:p w14:paraId="0DFC46FD" w14:textId="77777777" w:rsidR="00D1649B" w:rsidRPr="00690815" w:rsidRDefault="00D1649B" w:rsidP="00787DB2">
            <w:pPr>
              <w:spacing w:before="20" w:after="20" w:line="240" w:lineRule="auto"/>
              <w:ind w:right="169"/>
              <w:jc w:val="right"/>
              <w:rPr>
                <w:rFonts w:ascii="Arial" w:hAnsi="Arial"/>
                <w:sz w:val="18"/>
                <w:szCs w:val="18"/>
              </w:rPr>
            </w:pPr>
            <w:r w:rsidRPr="00690815">
              <w:rPr>
                <w:rFonts w:ascii="Arial" w:hAnsi="Arial"/>
                <w:sz w:val="18"/>
                <w:szCs w:val="18"/>
              </w:rPr>
              <w:t>3,</w:t>
            </w:r>
            <w:r w:rsidRPr="00E14F8F">
              <w:rPr>
                <w:rFonts w:ascii="Arial" w:hAnsi="Arial"/>
                <w:sz w:val="18"/>
                <w:szCs w:val="18"/>
              </w:rPr>
              <w:t>729</w:t>
            </w:r>
          </w:p>
        </w:tc>
        <w:tc>
          <w:tcPr>
            <w:tcW w:w="446" w:type="pct"/>
          </w:tcPr>
          <w:p w14:paraId="223C0312" w14:textId="77777777" w:rsidR="00D1649B" w:rsidRPr="00690815" w:rsidRDefault="00D1649B" w:rsidP="00FE459A">
            <w:pPr>
              <w:tabs>
                <w:tab w:val="decimal" w:pos="744"/>
              </w:tabs>
              <w:spacing w:before="20" w:after="20" w:line="240" w:lineRule="auto"/>
              <w:ind w:right="72"/>
              <w:rPr>
                <w:rFonts w:ascii="Arial" w:hAnsi="Arial"/>
                <w:sz w:val="18"/>
                <w:szCs w:val="18"/>
              </w:rPr>
            </w:pPr>
            <w:r w:rsidRPr="00690815">
              <w:rPr>
                <w:rFonts w:ascii="Arial" w:hAnsi="Arial"/>
                <w:sz w:val="18"/>
                <w:szCs w:val="18"/>
              </w:rPr>
              <w:t>4</w:t>
            </w:r>
            <w:r w:rsidRPr="00E14F8F">
              <w:rPr>
                <w:rFonts w:ascii="Arial" w:hAnsi="Arial"/>
                <w:sz w:val="18"/>
                <w:szCs w:val="18"/>
              </w:rPr>
              <w:t>97</w:t>
            </w:r>
          </w:p>
        </w:tc>
        <w:tc>
          <w:tcPr>
            <w:tcW w:w="109" w:type="pct"/>
            <w:gridSpan w:val="2"/>
          </w:tcPr>
          <w:p w14:paraId="734E94FD" w14:textId="77777777" w:rsidR="00D1649B" w:rsidRPr="00C07A7D" w:rsidRDefault="00D1649B" w:rsidP="00787DB2">
            <w:pPr>
              <w:spacing w:before="20" w:after="20" w:line="240" w:lineRule="auto"/>
              <w:ind w:right="169"/>
              <w:jc w:val="right"/>
              <w:rPr>
                <w:rFonts w:ascii="Arial" w:hAnsi="Arial"/>
                <w:sz w:val="12"/>
                <w:szCs w:val="12"/>
                <w:highlight w:val="yellow"/>
              </w:rPr>
            </w:pPr>
          </w:p>
        </w:tc>
        <w:tc>
          <w:tcPr>
            <w:tcW w:w="446" w:type="pct"/>
          </w:tcPr>
          <w:p w14:paraId="28B6AABE"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3,</w:t>
            </w:r>
            <w:r w:rsidRPr="00E14F8F">
              <w:rPr>
                <w:rFonts w:ascii="Arial" w:hAnsi="Arial"/>
                <w:sz w:val="18"/>
                <w:szCs w:val="18"/>
              </w:rPr>
              <w:t>729</w:t>
            </w:r>
          </w:p>
        </w:tc>
        <w:tc>
          <w:tcPr>
            <w:tcW w:w="446" w:type="pct"/>
          </w:tcPr>
          <w:p w14:paraId="02C1062E" w14:textId="77777777" w:rsidR="00D1649B" w:rsidRPr="00262D4E" w:rsidRDefault="00D1649B" w:rsidP="00FE459A">
            <w:pPr>
              <w:tabs>
                <w:tab w:val="decimal" w:pos="669"/>
              </w:tabs>
              <w:spacing w:before="20" w:after="20" w:line="240" w:lineRule="auto"/>
              <w:ind w:right="72"/>
              <w:rPr>
                <w:rFonts w:ascii="Arial" w:hAnsi="Arial"/>
                <w:sz w:val="18"/>
                <w:szCs w:val="18"/>
              </w:rPr>
            </w:pPr>
            <w:r w:rsidRPr="00262D4E">
              <w:rPr>
                <w:rFonts w:ascii="Arial" w:hAnsi="Arial"/>
                <w:sz w:val="18"/>
                <w:szCs w:val="18"/>
              </w:rPr>
              <w:t>4</w:t>
            </w:r>
            <w:r w:rsidRPr="00E14F8F">
              <w:rPr>
                <w:rFonts w:ascii="Arial" w:hAnsi="Arial"/>
                <w:sz w:val="18"/>
                <w:szCs w:val="18"/>
              </w:rPr>
              <w:t>97</w:t>
            </w:r>
          </w:p>
        </w:tc>
        <w:tc>
          <w:tcPr>
            <w:tcW w:w="109" w:type="pct"/>
            <w:gridSpan w:val="2"/>
          </w:tcPr>
          <w:p w14:paraId="4216CD4E" w14:textId="77777777" w:rsidR="00D1649B" w:rsidRPr="00E14F8F" w:rsidRDefault="00D1649B" w:rsidP="00787DB2">
            <w:pPr>
              <w:spacing w:before="20" w:after="20" w:line="240" w:lineRule="auto"/>
              <w:ind w:right="169"/>
              <w:jc w:val="right"/>
              <w:rPr>
                <w:rFonts w:ascii="Arial" w:hAnsi="Arial"/>
                <w:sz w:val="12"/>
                <w:szCs w:val="12"/>
                <w:highlight w:val="yellow"/>
              </w:rPr>
            </w:pPr>
          </w:p>
        </w:tc>
        <w:tc>
          <w:tcPr>
            <w:tcW w:w="446" w:type="pct"/>
          </w:tcPr>
          <w:p w14:paraId="7FCF04D2"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3,</w:t>
            </w:r>
            <w:r w:rsidRPr="00E14F8F">
              <w:rPr>
                <w:rFonts w:ascii="Arial" w:hAnsi="Arial"/>
                <w:sz w:val="18"/>
                <w:szCs w:val="18"/>
              </w:rPr>
              <w:t>616</w:t>
            </w:r>
          </w:p>
        </w:tc>
        <w:tc>
          <w:tcPr>
            <w:tcW w:w="445" w:type="pct"/>
          </w:tcPr>
          <w:p w14:paraId="43F8FB2D" w14:textId="77777777" w:rsidR="00D1649B" w:rsidRPr="00262D4E" w:rsidRDefault="00D1649B" w:rsidP="00FE459A">
            <w:pPr>
              <w:tabs>
                <w:tab w:val="decimal" w:pos="715"/>
              </w:tabs>
              <w:spacing w:before="20" w:after="20" w:line="240" w:lineRule="auto"/>
              <w:ind w:right="72"/>
              <w:rPr>
                <w:rFonts w:ascii="Arial" w:hAnsi="Arial"/>
                <w:sz w:val="18"/>
                <w:szCs w:val="18"/>
              </w:rPr>
            </w:pPr>
            <w:r w:rsidRPr="00262D4E">
              <w:rPr>
                <w:rFonts w:ascii="Arial" w:hAnsi="Arial"/>
                <w:sz w:val="18"/>
                <w:szCs w:val="18"/>
              </w:rPr>
              <w:t>4</w:t>
            </w:r>
            <w:r w:rsidRPr="00E14F8F">
              <w:rPr>
                <w:rFonts w:ascii="Arial" w:hAnsi="Arial"/>
                <w:sz w:val="18"/>
                <w:szCs w:val="18"/>
              </w:rPr>
              <w:t>82</w:t>
            </w:r>
          </w:p>
        </w:tc>
      </w:tr>
      <w:tr w:rsidR="00257175" w:rsidRPr="00772126" w14:paraId="1FEA7973" w14:textId="77777777" w:rsidTr="00FE459A">
        <w:tc>
          <w:tcPr>
            <w:tcW w:w="1106" w:type="pct"/>
          </w:tcPr>
          <w:p w14:paraId="50CD343E" w14:textId="77777777" w:rsidR="00D1649B" w:rsidRPr="00772126" w:rsidRDefault="00D1649B" w:rsidP="00787DB2">
            <w:pPr>
              <w:autoSpaceDE w:val="0"/>
              <w:autoSpaceDN w:val="0"/>
              <w:adjustRightInd w:val="0"/>
              <w:spacing w:before="20" w:after="20" w:line="240" w:lineRule="auto"/>
              <w:rPr>
                <w:rFonts w:ascii="Arial" w:hAnsi="Arial"/>
                <w:sz w:val="18"/>
                <w:szCs w:val="18"/>
                <w:vertAlign w:val="superscript"/>
              </w:rPr>
            </w:pPr>
            <w:r w:rsidRPr="00772126">
              <w:rPr>
                <w:rFonts w:ascii="Arial" w:hAnsi="Arial"/>
                <w:sz w:val="18"/>
                <w:szCs w:val="18"/>
              </w:rPr>
              <w:t>Total establishment</w:t>
            </w:r>
          </w:p>
        </w:tc>
        <w:tc>
          <w:tcPr>
            <w:tcW w:w="446" w:type="pct"/>
            <w:gridSpan w:val="3"/>
          </w:tcPr>
          <w:p w14:paraId="6B5A1BB1" w14:textId="77777777" w:rsidR="00D1649B" w:rsidRPr="000F5E0C" w:rsidRDefault="00D1649B" w:rsidP="00787DB2">
            <w:pPr>
              <w:autoSpaceDE w:val="0"/>
              <w:autoSpaceDN w:val="0"/>
              <w:adjustRightInd w:val="0"/>
              <w:spacing w:before="20" w:after="20" w:line="240" w:lineRule="auto"/>
              <w:ind w:right="169"/>
              <w:jc w:val="right"/>
              <w:rPr>
                <w:rFonts w:ascii="Arial" w:hAnsi="Arial"/>
                <w:sz w:val="18"/>
                <w:szCs w:val="18"/>
              </w:rPr>
            </w:pPr>
            <w:r>
              <w:rPr>
                <w:rFonts w:ascii="Arial" w:hAnsi="Arial"/>
                <w:sz w:val="18"/>
                <w:szCs w:val="18"/>
              </w:rPr>
              <w:t>NA</w:t>
            </w:r>
          </w:p>
        </w:tc>
        <w:tc>
          <w:tcPr>
            <w:tcW w:w="446" w:type="pct"/>
            <w:gridSpan w:val="2"/>
          </w:tcPr>
          <w:p w14:paraId="7AE54816" w14:textId="77777777" w:rsidR="00D1649B" w:rsidRPr="00734220" w:rsidRDefault="00D1649B" w:rsidP="00FE459A">
            <w:pPr>
              <w:tabs>
                <w:tab w:val="decimal" w:pos="638"/>
              </w:tabs>
              <w:autoSpaceDE w:val="0"/>
              <w:autoSpaceDN w:val="0"/>
              <w:adjustRightInd w:val="0"/>
              <w:spacing w:before="20" w:after="20" w:line="240" w:lineRule="auto"/>
              <w:ind w:right="72"/>
              <w:rPr>
                <w:rFonts w:ascii="Arial" w:hAnsi="Arial"/>
                <w:sz w:val="18"/>
                <w:szCs w:val="18"/>
              </w:rPr>
            </w:pPr>
            <w:r>
              <w:rPr>
                <w:rFonts w:ascii="Arial" w:hAnsi="Arial"/>
                <w:sz w:val="18"/>
                <w:szCs w:val="18"/>
              </w:rPr>
              <w:t>6,297</w:t>
            </w:r>
          </w:p>
        </w:tc>
        <w:tc>
          <w:tcPr>
            <w:tcW w:w="109" w:type="pct"/>
            <w:gridSpan w:val="2"/>
          </w:tcPr>
          <w:p w14:paraId="490B7EAF" w14:textId="77777777" w:rsidR="00D1649B" w:rsidRPr="00772126" w:rsidRDefault="00D1649B" w:rsidP="00787DB2">
            <w:pPr>
              <w:spacing w:before="20" w:after="20" w:line="240" w:lineRule="auto"/>
              <w:ind w:right="169"/>
              <w:jc w:val="right"/>
              <w:rPr>
                <w:rFonts w:ascii="Arial" w:hAnsi="Arial"/>
                <w:sz w:val="12"/>
                <w:szCs w:val="12"/>
                <w:highlight w:val="yellow"/>
              </w:rPr>
            </w:pPr>
          </w:p>
        </w:tc>
        <w:tc>
          <w:tcPr>
            <w:tcW w:w="446" w:type="pct"/>
          </w:tcPr>
          <w:p w14:paraId="5907E1CE" w14:textId="77777777" w:rsidR="00D1649B" w:rsidRPr="00690815" w:rsidRDefault="00D1649B" w:rsidP="00787DB2">
            <w:pPr>
              <w:spacing w:before="20" w:after="20" w:line="240" w:lineRule="auto"/>
              <w:ind w:right="169"/>
              <w:jc w:val="right"/>
              <w:rPr>
                <w:rFonts w:ascii="Arial" w:hAnsi="Arial"/>
                <w:sz w:val="18"/>
                <w:szCs w:val="18"/>
              </w:rPr>
            </w:pPr>
            <w:r w:rsidRPr="00690815">
              <w:rPr>
                <w:rFonts w:ascii="Arial" w:hAnsi="Arial"/>
                <w:sz w:val="18"/>
                <w:szCs w:val="18"/>
              </w:rPr>
              <w:t>NA</w:t>
            </w:r>
          </w:p>
        </w:tc>
        <w:tc>
          <w:tcPr>
            <w:tcW w:w="446" w:type="pct"/>
          </w:tcPr>
          <w:p w14:paraId="1E6E7AB3" w14:textId="77777777" w:rsidR="00D1649B" w:rsidRPr="00690815" w:rsidRDefault="00D1649B" w:rsidP="00FE459A">
            <w:pPr>
              <w:tabs>
                <w:tab w:val="decimal" w:pos="744"/>
              </w:tabs>
              <w:spacing w:before="20" w:after="20" w:line="240" w:lineRule="auto"/>
              <w:ind w:right="72"/>
              <w:rPr>
                <w:rFonts w:ascii="Arial" w:hAnsi="Arial"/>
                <w:sz w:val="18"/>
                <w:szCs w:val="18"/>
              </w:rPr>
            </w:pPr>
            <w:r w:rsidRPr="00690815">
              <w:rPr>
                <w:rFonts w:ascii="Arial" w:hAnsi="Arial"/>
                <w:sz w:val="18"/>
                <w:szCs w:val="18"/>
              </w:rPr>
              <w:t>6,</w:t>
            </w:r>
            <w:r w:rsidRPr="00E14F8F">
              <w:rPr>
                <w:rFonts w:ascii="Arial" w:hAnsi="Arial"/>
                <w:sz w:val="18"/>
                <w:szCs w:val="18"/>
              </w:rPr>
              <w:t>211</w:t>
            </w:r>
          </w:p>
        </w:tc>
        <w:tc>
          <w:tcPr>
            <w:tcW w:w="109" w:type="pct"/>
            <w:gridSpan w:val="2"/>
          </w:tcPr>
          <w:p w14:paraId="0F65D6DC" w14:textId="77777777" w:rsidR="00D1649B" w:rsidRPr="00C07A7D" w:rsidRDefault="00D1649B" w:rsidP="00787DB2">
            <w:pPr>
              <w:spacing w:before="20" w:after="20" w:line="240" w:lineRule="auto"/>
              <w:ind w:right="169"/>
              <w:jc w:val="right"/>
              <w:rPr>
                <w:rFonts w:ascii="Arial" w:hAnsi="Arial"/>
                <w:sz w:val="12"/>
                <w:szCs w:val="12"/>
                <w:highlight w:val="yellow"/>
              </w:rPr>
            </w:pPr>
          </w:p>
        </w:tc>
        <w:tc>
          <w:tcPr>
            <w:tcW w:w="446" w:type="pct"/>
          </w:tcPr>
          <w:p w14:paraId="50F06161"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NA</w:t>
            </w:r>
          </w:p>
        </w:tc>
        <w:tc>
          <w:tcPr>
            <w:tcW w:w="446" w:type="pct"/>
          </w:tcPr>
          <w:p w14:paraId="30D4AD91" w14:textId="77777777" w:rsidR="00D1649B" w:rsidRPr="00262D4E" w:rsidRDefault="00D1649B" w:rsidP="00FE459A">
            <w:pPr>
              <w:tabs>
                <w:tab w:val="decimal" w:pos="669"/>
              </w:tabs>
              <w:spacing w:before="20" w:after="20" w:line="240" w:lineRule="auto"/>
              <w:ind w:right="72"/>
              <w:rPr>
                <w:rFonts w:ascii="Arial" w:hAnsi="Arial"/>
                <w:sz w:val="18"/>
                <w:szCs w:val="18"/>
              </w:rPr>
            </w:pPr>
            <w:r w:rsidRPr="00262D4E">
              <w:rPr>
                <w:rFonts w:ascii="Arial" w:hAnsi="Arial"/>
                <w:sz w:val="18"/>
                <w:szCs w:val="18"/>
              </w:rPr>
              <w:t>6,</w:t>
            </w:r>
            <w:r w:rsidRPr="00E14F8F">
              <w:rPr>
                <w:rFonts w:ascii="Arial" w:hAnsi="Arial"/>
                <w:sz w:val="18"/>
                <w:szCs w:val="18"/>
              </w:rPr>
              <w:t>211</w:t>
            </w:r>
          </w:p>
        </w:tc>
        <w:tc>
          <w:tcPr>
            <w:tcW w:w="109" w:type="pct"/>
            <w:gridSpan w:val="2"/>
          </w:tcPr>
          <w:p w14:paraId="6A1359A8" w14:textId="77777777" w:rsidR="00D1649B" w:rsidRPr="00E14F8F" w:rsidRDefault="00D1649B" w:rsidP="00787DB2">
            <w:pPr>
              <w:spacing w:before="20" w:after="20" w:line="240" w:lineRule="auto"/>
              <w:ind w:right="169"/>
              <w:jc w:val="right"/>
              <w:rPr>
                <w:rFonts w:ascii="Arial" w:hAnsi="Arial"/>
                <w:sz w:val="12"/>
                <w:szCs w:val="12"/>
                <w:highlight w:val="yellow"/>
              </w:rPr>
            </w:pPr>
          </w:p>
        </w:tc>
        <w:tc>
          <w:tcPr>
            <w:tcW w:w="446" w:type="pct"/>
          </w:tcPr>
          <w:p w14:paraId="036374E6"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NA</w:t>
            </w:r>
          </w:p>
        </w:tc>
        <w:tc>
          <w:tcPr>
            <w:tcW w:w="445" w:type="pct"/>
          </w:tcPr>
          <w:p w14:paraId="1988607E" w14:textId="77777777" w:rsidR="00D1649B" w:rsidRPr="00262D4E" w:rsidRDefault="00D1649B" w:rsidP="00FE459A">
            <w:pPr>
              <w:tabs>
                <w:tab w:val="decimal" w:pos="715"/>
              </w:tabs>
              <w:spacing w:before="20" w:after="20" w:line="240" w:lineRule="auto"/>
              <w:ind w:right="72"/>
              <w:rPr>
                <w:rFonts w:ascii="Arial" w:hAnsi="Arial"/>
                <w:sz w:val="18"/>
                <w:szCs w:val="18"/>
              </w:rPr>
            </w:pPr>
            <w:r w:rsidRPr="00E14F8F">
              <w:rPr>
                <w:rFonts w:ascii="Arial" w:hAnsi="Arial"/>
                <w:sz w:val="18"/>
                <w:szCs w:val="18"/>
              </w:rPr>
              <w:t>6,022</w:t>
            </w:r>
          </w:p>
        </w:tc>
      </w:tr>
      <w:tr w:rsidR="00257175" w:rsidRPr="00772126" w14:paraId="7F445886" w14:textId="77777777" w:rsidTr="00FE459A">
        <w:tc>
          <w:tcPr>
            <w:tcW w:w="1106" w:type="pct"/>
            <w:shd w:val="pct20" w:color="auto" w:fill="auto"/>
          </w:tcPr>
          <w:p w14:paraId="0141E2AF" w14:textId="77777777" w:rsidR="00D1649B" w:rsidRPr="00772126" w:rsidRDefault="00D1649B" w:rsidP="00787DB2">
            <w:pPr>
              <w:autoSpaceDE w:val="0"/>
              <w:autoSpaceDN w:val="0"/>
              <w:adjustRightInd w:val="0"/>
              <w:spacing w:before="20" w:after="20" w:line="240" w:lineRule="auto"/>
              <w:ind w:right="-469"/>
              <w:rPr>
                <w:rFonts w:ascii="Arial" w:hAnsi="Arial"/>
                <w:sz w:val="18"/>
                <w:szCs w:val="18"/>
              </w:rPr>
            </w:pPr>
            <w:r w:rsidRPr="00772126">
              <w:rPr>
                <w:rFonts w:ascii="Arial" w:hAnsi="Arial"/>
                <w:b/>
                <w:bCs/>
                <w:sz w:val="18"/>
                <w:szCs w:val="18"/>
              </w:rPr>
              <w:t>Employee Activity</w:t>
            </w:r>
          </w:p>
        </w:tc>
        <w:tc>
          <w:tcPr>
            <w:tcW w:w="446" w:type="pct"/>
            <w:gridSpan w:val="3"/>
            <w:shd w:val="pct20" w:color="auto" w:fill="auto"/>
          </w:tcPr>
          <w:p w14:paraId="57A20600" w14:textId="77777777" w:rsidR="00D1649B" w:rsidRPr="00772126" w:rsidRDefault="00D1649B" w:rsidP="00787DB2">
            <w:pPr>
              <w:autoSpaceDE w:val="0"/>
              <w:autoSpaceDN w:val="0"/>
              <w:adjustRightInd w:val="0"/>
              <w:spacing w:before="20" w:after="20" w:line="240" w:lineRule="auto"/>
              <w:ind w:right="169"/>
              <w:jc w:val="right"/>
              <w:rPr>
                <w:rFonts w:ascii="Arial" w:hAnsi="Arial"/>
                <w:sz w:val="18"/>
                <w:szCs w:val="18"/>
                <w:highlight w:val="yellow"/>
              </w:rPr>
            </w:pPr>
          </w:p>
        </w:tc>
        <w:tc>
          <w:tcPr>
            <w:tcW w:w="446" w:type="pct"/>
            <w:gridSpan w:val="2"/>
            <w:shd w:val="pct20" w:color="auto" w:fill="auto"/>
          </w:tcPr>
          <w:p w14:paraId="7DCD1134" w14:textId="77777777" w:rsidR="00D1649B" w:rsidRPr="00772126" w:rsidRDefault="00D1649B" w:rsidP="00FE459A">
            <w:pPr>
              <w:tabs>
                <w:tab w:val="decimal" w:pos="638"/>
              </w:tabs>
              <w:autoSpaceDE w:val="0"/>
              <w:autoSpaceDN w:val="0"/>
              <w:adjustRightInd w:val="0"/>
              <w:spacing w:before="20" w:after="20" w:line="240" w:lineRule="auto"/>
              <w:ind w:right="72"/>
              <w:rPr>
                <w:rFonts w:ascii="Arial" w:hAnsi="Arial"/>
                <w:sz w:val="18"/>
                <w:szCs w:val="18"/>
                <w:highlight w:val="yellow"/>
              </w:rPr>
            </w:pPr>
          </w:p>
        </w:tc>
        <w:tc>
          <w:tcPr>
            <w:tcW w:w="109" w:type="pct"/>
            <w:gridSpan w:val="2"/>
            <w:shd w:val="pct20" w:color="auto" w:fill="auto"/>
          </w:tcPr>
          <w:p w14:paraId="3F19F013" w14:textId="77777777" w:rsidR="00D1649B" w:rsidRPr="00772126" w:rsidRDefault="00D1649B" w:rsidP="00787DB2">
            <w:pPr>
              <w:autoSpaceDE w:val="0"/>
              <w:autoSpaceDN w:val="0"/>
              <w:adjustRightInd w:val="0"/>
              <w:spacing w:before="20" w:after="20" w:line="240" w:lineRule="auto"/>
              <w:ind w:right="169"/>
              <w:jc w:val="right"/>
              <w:rPr>
                <w:rFonts w:ascii="Arial" w:hAnsi="Arial"/>
                <w:sz w:val="12"/>
                <w:szCs w:val="12"/>
                <w:highlight w:val="yellow"/>
              </w:rPr>
            </w:pPr>
          </w:p>
        </w:tc>
        <w:tc>
          <w:tcPr>
            <w:tcW w:w="446" w:type="pct"/>
            <w:shd w:val="pct20" w:color="auto" w:fill="auto"/>
          </w:tcPr>
          <w:p w14:paraId="611BF03A" w14:textId="77777777" w:rsidR="00D1649B" w:rsidRPr="00690815" w:rsidRDefault="00D1649B" w:rsidP="00787DB2">
            <w:pPr>
              <w:autoSpaceDE w:val="0"/>
              <w:autoSpaceDN w:val="0"/>
              <w:adjustRightInd w:val="0"/>
              <w:spacing w:before="20" w:after="20" w:line="240" w:lineRule="auto"/>
              <w:ind w:right="169"/>
              <w:jc w:val="right"/>
              <w:rPr>
                <w:rFonts w:ascii="Arial" w:hAnsi="Arial"/>
                <w:sz w:val="18"/>
                <w:szCs w:val="18"/>
              </w:rPr>
            </w:pPr>
          </w:p>
        </w:tc>
        <w:tc>
          <w:tcPr>
            <w:tcW w:w="446" w:type="pct"/>
            <w:shd w:val="pct20" w:color="auto" w:fill="auto"/>
          </w:tcPr>
          <w:p w14:paraId="07DBCD6C" w14:textId="77777777" w:rsidR="00D1649B" w:rsidRPr="00690815" w:rsidRDefault="00D1649B" w:rsidP="00FE459A">
            <w:pPr>
              <w:tabs>
                <w:tab w:val="decimal" w:pos="744"/>
              </w:tabs>
              <w:autoSpaceDE w:val="0"/>
              <w:autoSpaceDN w:val="0"/>
              <w:adjustRightInd w:val="0"/>
              <w:spacing w:before="20" w:after="20" w:line="240" w:lineRule="auto"/>
              <w:ind w:right="72"/>
              <w:rPr>
                <w:rFonts w:ascii="Arial" w:hAnsi="Arial"/>
                <w:sz w:val="18"/>
                <w:szCs w:val="18"/>
              </w:rPr>
            </w:pPr>
          </w:p>
        </w:tc>
        <w:tc>
          <w:tcPr>
            <w:tcW w:w="109" w:type="pct"/>
            <w:gridSpan w:val="2"/>
            <w:shd w:val="pct20" w:color="auto" w:fill="auto"/>
          </w:tcPr>
          <w:p w14:paraId="16644E60" w14:textId="77777777" w:rsidR="00D1649B" w:rsidRPr="00C07A7D" w:rsidRDefault="00D1649B" w:rsidP="00787DB2">
            <w:pPr>
              <w:autoSpaceDE w:val="0"/>
              <w:autoSpaceDN w:val="0"/>
              <w:adjustRightInd w:val="0"/>
              <w:spacing w:before="20" w:after="20" w:line="240" w:lineRule="auto"/>
              <w:ind w:right="169"/>
              <w:jc w:val="right"/>
              <w:rPr>
                <w:rFonts w:ascii="Arial" w:hAnsi="Arial"/>
                <w:sz w:val="12"/>
                <w:szCs w:val="12"/>
                <w:highlight w:val="yellow"/>
              </w:rPr>
            </w:pPr>
          </w:p>
        </w:tc>
        <w:tc>
          <w:tcPr>
            <w:tcW w:w="446" w:type="pct"/>
            <w:shd w:val="pct20" w:color="auto" w:fill="auto"/>
          </w:tcPr>
          <w:p w14:paraId="211F7DD0" w14:textId="77777777" w:rsidR="00D1649B" w:rsidRPr="00262D4E" w:rsidRDefault="00D1649B" w:rsidP="00787DB2">
            <w:pPr>
              <w:autoSpaceDE w:val="0"/>
              <w:autoSpaceDN w:val="0"/>
              <w:adjustRightInd w:val="0"/>
              <w:spacing w:before="20" w:after="20" w:line="240" w:lineRule="auto"/>
              <w:ind w:right="169"/>
              <w:jc w:val="right"/>
              <w:rPr>
                <w:rFonts w:ascii="Arial" w:hAnsi="Arial"/>
                <w:sz w:val="18"/>
                <w:szCs w:val="18"/>
              </w:rPr>
            </w:pPr>
          </w:p>
        </w:tc>
        <w:tc>
          <w:tcPr>
            <w:tcW w:w="446" w:type="pct"/>
            <w:shd w:val="pct20" w:color="auto" w:fill="auto"/>
          </w:tcPr>
          <w:p w14:paraId="502A4C3C" w14:textId="77777777" w:rsidR="00D1649B" w:rsidRPr="00262D4E" w:rsidRDefault="00D1649B" w:rsidP="00FE459A">
            <w:pPr>
              <w:tabs>
                <w:tab w:val="decimal" w:pos="669"/>
              </w:tabs>
              <w:autoSpaceDE w:val="0"/>
              <w:autoSpaceDN w:val="0"/>
              <w:adjustRightInd w:val="0"/>
              <w:spacing w:before="20" w:after="20" w:line="240" w:lineRule="auto"/>
              <w:ind w:right="72"/>
              <w:rPr>
                <w:rFonts w:ascii="Arial" w:hAnsi="Arial"/>
                <w:sz w:val="18"/>
                <w:szCs w:val="18"/>
              </w:rPr>
            </w:pPr>
          </w:p>
        </w:tc>
        <w:tc>
          <w:tcPr>
            <w:tcW w:w="109" w:type="pct"/>
            <w:gridSpan w:val="2"/>
            <w:shd w:val="pct20" w:color="auto" w:fill="auto"/>
          </w:tcPr>
          <w:p w14:paraId="01BB7211" w14:textId="77777777" w:rsidR="00D1649B" w:rsidRPr="00E14F8F" w:rsidRDefault="00D1649B" w:rsidP="00787DB2">
            <w:pPr>
              <w:autoSpaceDE w:val="0"/>
              <w:autoSpaceDN w:val="0"/>
              <w:adjustRightInd w:val="0"/>
              <w:spacing w:before="20" w:after="20" w:line="240" w:lineRule="auto"/>
              <w:ind w:right="169"/>
              <w:jc w:val="right"/>
              <w:rPr>
                <w:rFonts w:ascii="Arial" w:hAnsi="Arial"/>
                <w:sz w:val="12"/>
                <w:szCs w:val="12"/>
                <w:highlight w:val="yellow"/>
              </w:rPr>
            </w:pPr>
          </w:p>
        </w:tc>
        <w:tc>
          <w:tcPr>
            <w:tcW w:w="446" w:type="pct"/>
            <w:shd w:val="pct20" w:color="auto" w:fill="auto"/>
          </w:tcPr>
          <w:p w14:paraId="0F13A89B" w14:textId="77777777" w:rsidR="00D1649B" w:rsidRPr="00262D4E" w:rsidRDefault="00D1649B" w:rsidP="00787DB2">
            <w:pPr>
              <w:autoSpaceDE w:val="0"/>
              <w:autoSpaceDN w:val="0"/>
              <w:adjustRightInd w:val="0"/>
              <w:spacing w:before="20" w:after="20" w:line="240" w:lineRule="auto"/>
              <w:ind w:right="169"/>
              <w:jc w:val="right"/>
              <w:rPr>
                <w:rFonts w:ascii="Arial" w:hAnsi="Arial"/>
                <w:sz w:val="18"/>
                <w:szCs w:val="18"/>
              </w:rPr>
            </w:pPr>
          </w:p>
        </w:tc>
        <w:tc>
          <w:tcPr>
            <w:tcW w:w="445" w:type="pct"/>
            <w:shd w:val="pct20" w:color="auto" w:fill="auto"/>
          </w:tcPr>
          <w:p w14:paraId="0037FF28" w14:textId="77777777" w:rsidR="00D1649B" w:rsidRPr="00262D4E" w:rsidRDefault="00D1649B" w:rsidP="00FE459A">
            <w:pPr>
              <w:tabs>
                <w:tab w:val="decimal" w:pos="715"/>
              </w:tabs>
              <w:autoSpaceDE w:val="0"/>
              <w:autoSpaceDN w:val="0"/>
              <w:adjustRightInd w:val="0"/>
              <w:spacing w:before="20" w:after="20" w:line="240" w:lineRule="auto"/>
              <w:ind w:right="72"/>
              <w:rPr>
                <w:rFonts w:ascii="Arial" w:hAnsi="Arial"/>
                <w:sz w:val="18"/>
                <w:szCs w:val="18"/>
              </w:rPr>
            </w:pPr>
          </w:p>
        </w:tc>
      </w:tr>
      <w:tr w:rsidR="00257175" w:rsidRPr="00772126" w14:paraId="1F5B76EF" w14:textId="77777777" w:rsidTr="00FE459A">
        <w:tc>
          <w:tcPr>
            <w:tcW w:w="1106" w:type="pct"/>
          </w:tcPr>
          <w:p w14:paraId="7C051951" w14:textId="77777777" w:rsidR="00D1649B" w:rsidRPr="00772126" w:rsidRDefault="00D1649B" w:rsidP="00787DB2">
            <w:pPr>
              <w:autoSpaceDE w:val="0"/>
              <w:autoSpaceDN w:val="0"/>
              <w:adjustRightInd w:val="0"/>
              <w:spacing w:before="20" w:after="20" w:line="240" w:lineRule="auto"/>
              <w:ind w:hanging="22"/>
              <w:rPr>
                <w:rFonts w:ascii="Arial" w:hAnsi="Arial"/>
                <w:sz w:val="18"/>
                <w:szCs w:val="18"/>
              </w:rPr>
            </w:pPr>
            <w:r w:rsidRPr="00772126">
              <w:rPr>
                <w:rFonts w:ascii="Arial" w:hAnsi="Arial"/>
                <w:sz w:val="18"/>
                <w:szCs w:val="18"/>
              </w:rPr>
              <w:t>Establishment Method employee respondents</w:t>
            </w:r>
          </w:p>
        </w:tc>
        <w:tc>
          <w:tcPr>
            <w:tcW w:w="446" w:type="pct"/>
            <w:gridSpan w:val="3"/>
          </w:tcPr>
          <w:p w14:paraId="6AA944C4" w14:textId="77777777" w:rsidR="00D1649B" w:rsidRPr="00734220" w:rsidRDefault="00D1649B" w:rsidP="00787DB2">
            <w:pPr>
              <w:spacing w:before="20" w:after="20" w:line="240" w:lineRule="auto"/>
              <w:ind w:right="169"/>
              <w:jc w:val="right"/>
              <w:rPr>
                <w:rFonts w:ascii="Arial" w:hAnsi="Arial"/>
                <w:sz w:val="18"/>
                <w:szCs w:val="18"/>
              </w:rPr>
            </w:pPr>
            <w:r>
              <w:rPr>
                <w:rFonts w:ascii="Arial" w:hAnsi="Arial"/>
                <w:sz w:val="18"/>
                <w:szCs w:val="18"/>
              </w:rPr>
              <w:t>14,456</w:t>
            </w:r>
          </w:p>
        </w:tc>
        <w:tc>
          <w:tcPr>
            <w:tcW w:w="446" w:type="pct"/>
            <w:gridSpan w:val="2"/>
          </w:tcPr>
          <w:p w14:paraId="7ABFF548" w14:textId="77777777" w:rsidR="00D1649B" w:rsidRPr="00734220" w:rsidRDefault="00D1649B" w:rsidP="00FE459A">
            <w:pPr>
              <w:tabs>
                <w:tab w:val="decimal" w:pos="638"/>
              </w:tabs>
              <w:spacing w:before="20" w:after="20" w:line="240" w:lineRule="auto"/>
              <w:ind w:right="72"/>
              <w:rPr>
                <w:rFonts w:ascii="Arial" w:hAnsi="Arial"/>
                <w:sz w:val="18"/>
                <w:szCs w:val="18"/>
              </w:rPr>
            </w:pPr>
            <w:r>
              <w:rPr>
                <w:rFonts w:ascii="Arial" w:hAnsi="Arial"/>
                <w:sz w:val="18"/>
                <w:szCs w:val="18"/>
              </w:rPr>
              <w:t>7,228</w:t>
            </w:r>
          </w:p>
        </w:tc>
        <w:tc>
          <w:tcPr>
            <w:tcW w:w="109" w:type="pct"/>
            <w:gridSpan w:val="2"/>
          </w:tcPr>
          <w:p w14:paraId="3131C271" w14:textId="77777777" w:rsidR="00D1649B" w:rsidRPr="00772126" w:rsidRDefault="00D1649B" w:rsidP="00787DB2">
            <w:pPr>
              <w:spacing w:before="20" w:after="20" w:line="240" w:lineRule="auto"/>
              <w:ind w:right="169"/>
              <w:jc w:val="right"/>
              <w:rPr>
                <w:rFonts w:ascii="Arial" w:hAnsi="Arial"/>
                <w:sz w:val="12"/>
                <w:szCs w:val="12"/>
                <w:highlight w:val="yellow"/>
              </w:rPr>
            </w:pPr>
          </w:p>
        </w:tc>
        <w:tc>
          <w:tcPr>
            <w:tcW w:w="446" w:type="pct"/>
          </w:tcPr>
          <w:p w14:paraId="5CFD497B" w14:textId="77777777" w:rsidR="00D1649B" w:rsidRPr="00690815" w:rsidRDefault="00D1649B" w:rsidP="00787DB2">
            <w:pPr>
              <w:spacing w:before="20" w:after="20" w:line="240" w:lineRule="auto"/>
              <w:ind w:right="169"/>
              <w:jc w:val="right"/>
              <w:rPr>
                <w:rFonts w:ascii="Arial" w:hAnsi="Arial"/>
                <w:sz w:val="18"/>
                <w:szCs w:val="18"/>
              </w:rPr>
            </w:pPr>
            <w:r w:rsidRPr="00690815">
              <w:rPr>
                <w:rFonts w:ascii="Arial" w:hAnsi="Arial"/>
                <w:sz w:val="18"/>
                <w:szCs w:val="18"/>
              </w:rPr>
              <w:t>1</w:t>
            </w:r>
            <w:r w:rsidRPr="00E14F8F">
              <w:rPr>
                <w:rFonts w:ascii="Arial" w:hAnsi="Arial"/>
                <w:sz w:val="18"/>
                <w:szCs w:val="18"/>
              </w:rPr>
              <w:t>4,753</w:t>
            </w:r>
          </w:p>
        </w:tc>
        <w:tc>
          <w:tcPr>
            <w:tcW w:w="446" w:type="pct"/>
          </w:tcPr>
          <w:p w14:paraId="7BF8EB1E" w14:textId="77777777" w:rsidR="00D1649B" w:rsidRPr="00690815" w:rsidRDefault="00D1649B" w:rsidP="00FE459A">
            <w:pPr>
              <w:tabs>
                <w:tab w:val="decimal" w:pos="744"/>
              </w:tabs>
              <w:spacing w:before="20" w:after="20" w:line="240" w:lineRule="auto"/>
              <w:ind w:right="72"/>
              <w:rPr>
                <w:rFonts w:ascii="Arial" w:hAnsi="Arial"/>
                <w:sz w:val="18"/>
                <w:szCs w:val="18"/>
              </w:rPr>
            </w:pPr>
            <w:r w:rsidRPr="00E14F8F">
              <w:rPr>
                <w:rFonts w:ascii="Arial" w:hAnsi="Arial"/>
                <w:sz w:val="18"/>
                <w:szCs w:val="18"/>
              </w:rPr>
              <w:t>7,377</w:t>
            </w:r>
          </w:p>
        </w:tc>
        <w:tc>
          <w:tcPr>
            <w:tcW w:w="109" w:type="pct"/>
            <w:gridSpan w:val="2"/>
          </w:tcPr>
          <w:p w14:paraId="1760CC45" w14:textId="77777777" w:rsidR="00D1649B" w:rsidRPr="00C07A7D" w:rsidRDefault="00D1649B" w:rsidP="00787DB2">
            <w:pPr>
              <w:spacing w:before="20" w:after="20" w:line="240" w:lineRule="auto"/>
              <w:ind w:right="169"/>
              <w:jc w:val="right"/>
              <w:rPr>
                <w:rFonts w:ascii="Arial" w:hAnsi="Arial"/>
                <w:sz w:val="12"/>
                <w:szCs w:val="12"/>
                <w:highlight w:val="yellow"/>
              </w:rPr>
            </w:pPr>
          </w:p>
        </w:tc>
        <w:tc>
          <w:tcPr>
            <w:tcW w:w="446" w:type="pct"/>
          </w:tcPr>
          <w:p w14:paraId="77893BF8"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13,</w:t>
            </w:r>
            <w:r w:rsidRPr="00E14F8F">
              <w:rPr>
                <w:rFonts w:ascii="Arial" w:hAnsi="Arial"/>
                <w:sz w:val="18"/>
                <w:szCs w:val="18"/>
              </w:rPr>
              <w:t>956</w:t>
            </w:r>
          </w:p>
        </w:tc>
        <w:tc>
          <w:tcPr>
            <w:tcW w:w="446" w:type="pct"/>
          </w:tcPr>
          <w:p w14:paraId="66CE8F2E" w14:textId="77777777" w:rsidR="00D1649B" w:rsidRPr="00262D4E" w:rsidRDefault="00D1649B" w:rsidP="00FE459A">
            <w:pPr>
              <w:tabs>
                <w:tab w:val="decimal" w:pos="669"/>
              </w:tabs>
              <w:spacing w:before="20" w:after="20" w:line="240" w:lineRule="auto"/>
              <w:ind w:right="72"/>
              <w:rPr>
                <w:rFonts w:ascii="Arial" w:hAnsi="Arial"/>
                <w:sz w:val="18"/>
                <w:szCs w:val="18"/>
              </w:rPr>
            </w:pPr>
            <w:r w:rsidRPr="00262D4E">
              <w:rPr>
                <w:rFonts w:ascii="Arial" w:hAnsi="Arial"/>
                <w:sz w:val="18"/>
                <w:szCs w:val="18"/>
              </w:rPr>
              <w:t>6,</w:t>
            </w:r>
            <w:r w:rsidRPr="00E14F8F">
              <w:rPr>
                <w:rFonts w:ascii="Arial" w:hAnsi="Arial"/>
                <w:sz w:val="18"/>
                <w:szCs w:val="18"/>
              </w:rPr>
              <w:t>978</w:t>
            </w:r>
          </w:p>
        </w:tc>
        <w:tc>
          <w:tcPr>
            <w:tcW w:w="109" w:type="pct"/>
            <w:gridSpan w:val="2"/>
          </w:tcPr>
          <w:p w14:paraId="1D57BBBE" w14:textId="77777777" w:rsidR="00D1649B" w:rsidRPr="00E14F8F" w:rsidRDefault="00D1649B" w:rsidP="00787DB2">
            <w:pPr>
              <w:spacing w:before="20" w:after="20" w:line="240" w:lineRule="auto"/>
              <w:ind w:right="169"/>
              <w:jc w:val="right"/>
              <w:rPr>
                <w:rFonts w:ascii="Arial" w:hAnsi="Arial"/>
                <w:sz w:val="12"/>
                <w:szCs w:val="12"/>
                <w:highlight w:val="yellow"/>
              </w:rPr>
            </w:pPr>
          </w:p>
        </w:tc>
        <w:tc>
          <w:tcPr>
            <w:tcW w:w="446" w:type="pct"/>
          </w:tcPr>
          <w:p w14:paraId="49CA2E4E"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1</w:t>
            </w:r>
            <w:r w:rsidRPr="00E14F8F">
              <w:rPr>
                <w:rFonts w:ascii="Arial" w:hAnsi="Arial"/>
                <w:sz w:val="18"/>
                <w:szCs w:val="18"/>
              </w:rPr>
              <w:t>4,079</w:t>
            </w:r>
          </w:p>
        </w:tc>
        <w:tc>
          <w:tcPr>
            <w:tcW w:w="445" w:type="pct"/>
          </w:tcPr>
          <w:p w14:paraId="6C5F4EB5" w14:textId="77777777" w:rsidR="00D1649B" w:rsidRPr="00262D4E" w:rsidRDefault="00D1649B" w:rsidP="00FE459A">
            <w:pPr>
              <w:tabs>
                <w:tab w:val="decimal" w:pos="715"/>
              </w:tabs>
              <w:spacing w:before="20" w:after="20" w:line="240" w:lineRule="auto"/>
              <w:ind w:right="72"/>
              <w:rPr>
                <w:rFonts w:ascii="Arial" w:hAnsi="Arial"/>
                <w:sz w:val="18"/>
                <w:szCs w:val="18"/>
              </w:rPr>
            </w:pPr>
            <w:r w:rsidRPr="00E14F8F">
              <w:rPr>
                <w:rFonts w:ascii="Arial" w:hAnsi="Arial"/>
                <w:sz w:val="18"/>
                <w:szCs w:val="18"/>
              </w:rPr>
              <w:t>7,040</w:t>
            </w:r>
          </w:p>
        </w:tc>
      </w:tr>
      <w:tr w:rsidR="00257175" w:rsidRPr="00772126" w14:paraId="2D6776AD" w14:textId="77777777" w:rsidTr="00FE459A">
        <w:tc>
          <w:tcPr>
            <w:tcW w:w="1106" w:type="pct"/>
          </w:tcPr>
          <w:p w14:paraId="12EE67FF" w14:textId="77777777" w:rsidR="00D1649B" w:rsidRPr="00772126" w:rsidRDefault="00D1649B" w:rsidP="00787DB2">
            <w:pPr>
              <w:autoSpaceDE w:val="0"/>
              <w:autoSpaceDN w:val="0"/>
              <w:adjustRightInd w:val="0"/>
              <w:spacing w:before="20" w:after="20" w:line="240" w:lineRule="auto"/>
              <w:ind w:hanging="22"/>
              <w:rPr>
                <w:rFonts w:ascii="Arial" w:hAnsi="Arial"/>
                <w:sz w:val="18"/>
                <w:szCs w:val="18"/>
              </w:rPr>
            </w:pPr>
            <w:r w:rsidRPr="00772126">
              <w:rPr>
                <w:rFonts w:ascii="Arial" w:hAnsi="Arial"/>
                <w:sz w:val="18"/>
                <w:szCs w:val="18"/>
              </w:rPr>
              <w:t>Occupation Expert Method respondents</w:t>
            </w:r>
          </w:p>
        </w:tc>
        <w:tc>
          <w:tcPr>
            <w:tcW w:w="446" w:type="pct"/>
            <w:gridSpan w:val="3"/>
          </w:tcPr>
          <w:p w14:paraId="5F186BD0" w14:textId="77777777" w:rsidR="00D1649B" w:rsidRPr="00734220" w:rsidRDefault="00D1649B" w:rsidP="00787DB2">
            <w:pPr>
              <w:spacing w:before="20" w:after="20" w:line="240" w:lineRule="auto"/>
              <w:ind w:right="169"/>
              <w:jc w:val="right"/>
              <w:rPr>
                <w:rFonts w:ascii="Arial" w:hAnsi="Arial"/>
                <w:sz w:val="18"/>
                <w:szCs w:val="18"/>
              </w:rPr>
            </w:pPr>
            <w:r>
              <w:rPr>
                <w:rFonts w:ascii="Arial" w:hAnsi="Arial"/>
                <w:sz w:val="18"/>
                <w:szCs w:val="18"/>
              </w:rPr>
              <w:t>675</w:t>
            </w:r>
          </w:p>
        </w:tc>
        <w:tc>
          <w:tcPr>
            <w:tcW w:w="446" w:type="pct"/>
            <w:gridSpan w:val="2"/>
          </w:tcPr>
          <w:p w14:paraId="46ED0405" w14:textId="77777777" w:rsidR="00D1649B" w:rsidRPr="00734220" w:rsidRDefault="00D1649B" w:rsidP="00FE459A">
            <w:pPr>
              <w:tabs>
                <w:tab w:val="decimal" w:pos="638"/>
              </w:tabs>
              <w:spacing w:before="20" w:after="20" w:line="240" w:lineRule="auto"/>
              <w:ind w:right="72"/>
              <w:rPr>
                <w:rFonts w:ascii="Arial" w:hAnsi="Arial"/>
                <w:sz w:val="18"/>
                <w:szCs w:val="18"/>
              </w:rPr>
            </w:pPr>
            <w:r>
              <w:rPr>
                <w:rFonts w:ascii="Arial" w:hAnsi="Arial"/>
                <w:sz w:val="18"/>
                <w:szCs w:val="18"/>
              </w:rPr>
              <w:t>1,013</w:t>
            </w:r>
          </w:p>
        </w:tc>
        <w:tc>
          <w:tcPr>
            <w:tcW w:w="109" w:type="pct"/>
            <w:gridSpan w:val="2"/>
          </w:tcPr>
          <w:p w14:paraId="0DC01E85" w14:textId="77777777" w:rsidR="00D1649B" w:rsidRPr="00772126" w:rsidRDefault="00D1649B" w:rsidP="00787DB2">
            <w:pPr>
              <w:spacing w:before="20" w:after="20" w:line="240" w:lineRule="auto"/>
              <w:ind w:right="169"/>
              <w:jc w:val="right"/>
              <w:rPr>
                <w:rFonts w:ascii="Arial" w:hAnsi="Arial"/>
                <w:sz w:val="12"/>
                <w:szCs w:val="12"/>
                <w:highlight w:val="yellow"/>
              </w:rPr>
            </w:pPr>
          </w:p>
        </w:tc>
        <w:tc>
          <w:tcPr>
            <w:tcW w:w="446" w:type="pct"/>
          </w:tcPr>
          <w:p w14:paraId="1E5F7A9B" w14:textId="77777777" w:rsidR="00D1649B" w:rsidRPr="00690815" w:rsidRDefault="00D1649B" w:rsidP="00787DB2">
            <w:pPr>
              <w:spacing w:before="20" w:after="20" w:line="240" w:lineRule="auto"/>
              <w:ind w:right="169"/>
              <w:jc w:val="right"/>
              <w:rPr>
                <w:rFonts w:ascii="Arial" w:hAnsi="Arial"/>
                <w:sz w:val="18"/>
                <w:szCs w:val="18"/>
              </w:rPr>
            </w:pPr>
            <w:r w:rsidRPr="00E14F8F">
              <w:rPr>
                <w:rFonts w:ascii="Arial" w:hAnsi="Arial"/>
                <w:sz w:val="18"/>
                <w:szCs w:val="18"/>
              </w:rPr>
              <w:t>675</w:t>
            </w:r>
          </w:p>
        </w:tc>
        <w:tc>
          <w:tcPr>
            <w:tcW w:w="446" w:type="pct"/>
          </w:tcPr>
          <w:p w14:paraId="4FEF5F2E" w14:textId="77777777" w:rsidR="00D1649B" w:rsidRPr="00690815" w:rsidRDefault="00D1649B" w:rsidP="00FE459A">
            <w:pPr>
              <w:tabs>
                <w:tab w:val="decimal" w:pos="744"/>
              </w:tabs>
              <w:spacing w:before="20" w:after="20" w:line="240" w:lineRule="auto"/>
              <w:ind w:right="72"/>
              <w:rPr>
                <w:rFonts w:ascii="Arial" w:hAnsi="Arial"/>
                <w:sz w:val="18"/>
                <w:szCs w:val="18"/>
              </w:rPr>
            </w:pPr>
            <w:r w:rsidRPr="00690815">
              <w:rPr>
                <w:rFonts w:ascii="Arial" w:hAnsi="Arial"/>
                <w:sz w:val="18"/>
                <w:szCs w:val="18"/>
              </w:rPr>
              <w:t>1,</w:t>
            </w:r>
            <w:r w:rsidRPr="00E14F8F">
              <w:rPr>
                <w:rFonts w:ascii="Arial" w:hAnsi="Arial"/>
                <w:sz w:val="18"/>
                <w:szCs w:val="18"/>
              </w:rPr>
              <w:t>013</w:t>
            </w:r>
          </w:p>
        </w:tc>
        <w:tc>
          <w:tcPr>
            <w:tcW w:w="109" w:type="pct"/>
            <w:gridSpan w:val="2"/>
          </w:tcPr>
          <w:p w14:paraId="2D233D81" w14:textId="77777777" w:rsidR="00D1649B" w:rsidRPr="00C07A7D" w:rsidRDefault="00D1649B" w:rsidP="00787DB2">
            <w:pPr>
              <w:spacing w:before="20" w:after="20" w:line="240" w:lineRule="auto"/>
              <w:ind w:right="169"/>
              <w:jc w:val="right"/>
              <w:rPr>
                <w:rFonts w:ascii="Arial" w:hAnsi="Arial"/>
                <w:sz w:val="12"/>
                <w:szCs w:val="12"/>
                <w:highlight w:val="yellow"/>
              </w:rPr>
            </w:pPr>
          </w:p>
        </w:tc>
        <w:tc>
          <w:tcPr>
            <w:tcW w:w="446" w:type="pct"/>
          </w:tcPr>
          <w:p w14:paraId="3BFB56E1" w14:textId="77777777" w:rsidR="00D1649B" w:rsidRPr="00262D4E" w:rsidRDefault="00D1649B" w:rsidP="00787DB2">
            <w:pPr>
              <w:spacing w:before="20" w:after="20" w:line="240" w:lineRule="auto"/>
              <w:ind w:right="169"/>
              <w:jc w:val="right"/>
              <w:rPr>
                <w:rFonts w:ascii="Arial" w:hAnsi="Arial"/>
                <w:sz w:val="18"/>
                <w:szCs w:val="18"/>
              </w:rPr>
            </w:pPr>
            <w:r w:rsidRPr="00E14F8F">
              <w:rPr>
                <w:rFonts w:ascii="Arial" w:hAnsi="Arial"/>
                <w:sz w:val="18"/>
                <w:szCs w:val="18"/>
              </w:rPr>
              <w:t>675</w:t>
            </w:r>
          </w:p>
        </w:tc>
        <w:tc>
          <w:tcPr>
            <w:tcW w:w="446" w:type="pct"/>
          </w:tcPr>
          <w:p w14:paraId="3440C77C" w14:textId="77777777" w:rsidR="00D1649B" w:rsidRPr="00262D4E" w:rsidRDefault="00D1649B" w:rsidP="00FE459A">
            <w:pPr>
              <w:tabs>
                <w:tab w:val="decimal" w:pos="669"/>
              </w:tabs>
              <w:spacing w:before="20" w:after="20" w:line="240" w:lineRule="auto"/>
              <w:ind w:right="72"/>
              <w:rPr>
                <w:rFonts w:ascii="Arial" w:hAnsi="Arial"/>
                <w:sz w:val="18"/>
                <w:szCs w:val="18"/>
              </w:rPr>
            </w:pPr>
            <w:r w:rsidRPr="00262D4E">
              <w:rPr>
                <w:rFonts w:ascii="Arial" w:hAnsi="Arial"/>
                <w:sz w:val="18"/>
                <w:szCs w:val="18"/>
              </w:rPr>
              <w:t>1,</w:t>
            </w:r>
            <w:r w:rsidRPr="00E14F8F">
              <w:rPr>
                <w:rFonts w:ascii="Arial" w:hAnsi="Arial"/>
                <w:sz w:val="18"/>
                <w:szCs w:val="18"/>
              </w:rPr>
              <w:t>013</w:t>
            </w:r>
          </w:p>
        </w:tc>
        <w:tc>
          <w:tcPr>
            <w:tcW w:w="109" w:type="pct"/>
            <w:gridSpan w:val="2"/>
          </w:tcPr>
          <w:p w14:paraId="3431C068" w14:textId="77777777" w:rsidR="00D1649B" w:rsidRPr="00E14F8F" w:rsidRDefault="00D1649B" w:rsidP="00787DB2">
            <w:pPr>
              <w:spacing w:before="20" w:after="20" w:line="240" w:lineRule="auto"/>
              <w:ind w:right="169"/>
              <w:jc w:val="right"/>
              <w:rPr>
                <w:rFonts w:ascii="Arial" w:hAnsi="Arial"/>
                <w:sz w:val="12"/>
                <w:szCs w:val="12"/>
                <w:highlight w:val="yellow"/>
              </w:rPr>
            </w:pPr>
          </w:p>
        </w:tc>
        <w:tc>
          <w:tcPr>
            <w:tcW w:w="446" w:type="pct"/>
          </w:tcPr>
          <w:p w14:paraId="73AF1FE2" w14:textId="77777777" w:rsidR="00D1649B" w:rsidRPr="00FA3D90" w:rsidRDefault="00D1649B" w:rsidP="00787DB2">
            <w:pPr>
              <w:spacing w:before="20" w:after="20" w:line="240" w:lineRule="auto"/>
              <w:ind w:right="169"/>
              <w:jc w:val="right"/>
              <w:rPr>
                <w:rFonts w:ascii="Arial" w:hAnsi="Arial"/>
                <w:sz w:val="18"/>
                <w:szCs w:val="18"/>
              </w:rPr>
            </w:pPr>
            <w:r w:rsidRPr="00E14F8F">
              <w:rPr>
                <w:rFonts w:ascii="Arial" w:hAnsi="Arial"/>
                <w:sz w:val="18"/>
                <w:szCs w:val="18"/>
              </w:rPr>
              <w:t>675</w:t>
            </w:r>
          </w:p>
        </w:tc>
        <w:tc>
          <w:tcPr>
            <w:tcW w:w="445" w:type="pct"/>
          </w:tcPr>
          <w:p w14:paraId="20671398" w14:textId="77777777" w:rsidR="00D1649B" w:rsidRPr="00FA3D90" w:rsidRDefault="00D1649B" w:rsidP="00FE459A">
            <w:pPr>
              <w:tabs>
                <w:tab w:val="decimal" w:pos="715"/>
              </w:tabs>
              <w:spacing w:before="20" w:after="20" w:line="240" w:lineRule="auto"/>
              <w:ind w:right="72"/>
              <w:rPr>
                <w:rFonts w:ascii="Arial" w:hAnsi="Arial"/>
                <w:sz w:val="18"/>
                <w:szCs w:val="18"/>
              </w:rPr>
            </w:pPr>
            <w:r w:rsidRPr="00FA3D90">
              <w:rPr>
                <w:rFonts w:ascii="Arial" w:hAnsi="Arial"/>
                <w:sz w:val="18"/>
                <w:szCs w:val="18"/>
              </w:rPr>
              <w:t>1,</w:t>
            </w:r>
            <w:r w:rsidRPr="00E14F8F">
              <w:rPr>
                <w:rFonts w:ascii="Arial" w:hAnsi="Arial"/>
                <w:sz w:val="18"/>
                <w:szCs w:val="18"/>
              </w:rPr>
              <w:t>013</w:t>
            </w:r>
          </w:p>
        </w:tc>
      </w:tr>
      <w:tr w:rsidR="00257175" w:rsidRPr="00772126" w14:paraId="3B2A05F6" w14:textId="77777777" w:rsidTr="00FE459A">
        <w:tc>
          <w:tcPr>
            <w:tcW w:w="1106" w:type="pct"/>
          </w:tcPr>
          <w:p w14:paraId="7540971F" w14:textId="77777777" w:rsidR="00D1649B" w:rsidRPr="00772126" w:rsidRDefault="00D1649B" w:rsidP="00787DB2">
            <w:pPr>
              <w:autoSpaceDE w:val="0"/>
              <w:autoSpaceDN w:val="0"/>
              <w:adjustRightInd w:val="0"/>
              <w:spacing w:before="20" w:after="20" w:line="240" w:lineRule="auto"/>
              <w:ind w:hanging="22"/>
              <w:rPr>
                <w:rFonts w:ascii="Arial" w:hAnsi="Arial"/>
                <w:sz w:val="18"/>
                <w:szCs w:val="18"/>
              </w:rPr>
            </w:pPr>
            <w:r w:rsidRPr="00772126">
              <w:rPr>
                <w:rFonts w:ascii="Arial" w:hAnsi="Arial"/>
                <w:sz w:val="18"/>
                <w:szCs w:val="18"/>
              </w:rPr>
              <w:t xml:space="preserve">Total, employee </w:t>
            </w:r>
          </w:p>
        </w:tc>
        <w:tc>
          <w:tcPr>
            <w:tcW w:w="446" w:type="pct"/>
            <w:gridSpan w:val="3"/>
          </w:tcPr>
          <w:p w14:paraId="49F27D04" w14:textId="77777777" w:rsidR="00D1649B" w:rsidRPr="00734220" w:rsidRDefault="00D1649B" w:rsidP="00787DB2">
            <w:pPr>
              <w:autoSpaceDE w:val="0"/>
              <w:autoSpaceDN w:val="0"/>
              <w:adjustRightInd w:val="0"/>
              <w:spacing w:before="20" w:after="20" w:line="240" w:lineRule="auto"/>
              <w:ind w:right="169"/>
              <w:jc w:val="right"/>
              <w:rPr>
                <w:rFonts w:ascii="Arial" w:hAnsi="Arial"/>
                <w:sz w:val="18"/>
                <w:szCs w:val="18"/>
              </w:rPr>
            </w:pPr>
            <w:r w:rsidRPr="00734220">
              <w:rPr>
                <w:rFonts w:ascii="Arial" w:hAnsi="Arial"/>
                <w:sz w:val="18"/>
                <w:szCs w:val="18"/>
              </w:rPr>
              <w:t>NA</w:t>
            </w:r>
          </w:p>
        </w:tc>
        <w:tc>
          <w:tcPr>
            <w:tcW w:w="446" w:type="pct"/>
            <w:gridSpan w:val="2"/>
          </w:tcPr>
          <w:p w14:paraId="76B2ECEC" w14:textId="77777777" w:rsidR="00D1649B" w:rsidRPr="00734220" w:rsidRDefault="00D1649B" w:rsidP="00FE459A">
            <w:pPr>
              <w:tabs>
                <w:tab w:val="decimal" w:pos="638"/>
              </w:tabs>
              <w:autoSpaceDE w:val="0"/>
              <w:autoSpaceDN w:val="0"/>
              <w:adjustRightInd w:val="0"/>
              <w:spacing w:before="20" w:after="20" w:line="240" w:lineRule="auto"/>
              <w:ind w:right="72"/>
              <w:rPr>
                <w:rFonts w:ascii="Arial" w:hAnsi="Arial"/>
                <w:sz w:val="18"/>
                <w:szCs w:val="18"/>
              </w:rPr>
            </w:pPr>
            <w:r>
              <w:rPr>
                <w:rFonts w:ascii="Arial" w:hAnsi="Arial"/>
                <w:sz w:val="18"/>
                <w:szCs w:val="18"/>
              </w:rPr>
              <w:t>8,241</w:t>
            </w:r>
          </w:p>
        </w:tc>
        <w:tc>
          <w:tcPr>
            <w:tcW w:w="109" w:type="pct"/>
            <w:gridSpan w:val="2"/>
          </w:tcPr>
          <w:p w14:paraId="49381E35" w14:textId="77777777" w:rsidR="00D1649B" w:rsidRPr="00772126" w:rsidRDefault="00D1649B" w:rsidP="00787DB2">
            <w:pPr>
              <w:spacing w:before="20" w:after="20" w:line="240" w:lineRule="auto"/>
              <w:ind w:right="169"/>
              <w:jc w:val="right"/>
              <w:rPr>
                <w:rFonts w:ascii="Arial" w:hAnsi="Arial"/>
                <w:sz w:val="12"/>
                <w:szCs w:val="12"/>
                <w:highlight w:val="yellow"/>
              </w:rPr>
            </w:pPr>
          </w:p>
        </w:tc>
        <w:tc>
          <w:tcPr>
            <w:tcW w:w="446" w:type="pct"/>
          </w:tcPr>
          <w:p w14:paraId="08EBB67E" w14:textId="77777777" w:rsidR="00D1649B" w:rsidRPr="00690815" w:rsidRDefault="00D1649B" w:rsidP="00787DB2">
            <w:pPr>
              <w:spacing w:before="20" w:after="20" w:line="240" w:lineRule="auto"/>
              <w:ind w:right="169"/>
              <w:jc w:val="right"/>
              <w:rPr>
                <w:rFonts w:ascii="Arial" w:hAnsi="Arial"/>
                <w:sz w:val="18"/>
                <w:szCs w:val="18"/>
              </w:rPr>
            </w:pPr>
            <w:r w:rsidRPr="00690815">
              <w:rPr>
                <w:rFonts w:ascii="Arial" w:hAnsi="Arial"/>
                <w:sz w:val="18"/>
                <w:szCs w:val="18"/>
              </w:rPr>
              <w:t>NA</w:t>
            </w:r>
          </w:p>
        </w:tc>
        <w:tc>
          <w:tcPr>
            <w:tcW w:w="446" w:type="pct"/>
          </w:tcPr>
          <w:p w14:paraId="55C4AE14" w14:textId="77777777" w:rsidR="00D1649B" w:rsidRPr="00690815" w:rsidRDefault="00D1649B" w:rsidP="00FE459A">
            <w:pPr>
              <w:tabs>
                <w:tab w:val="decimal" w:pos="744"/>
              </w:tabs>
              <w:spacing w:before="20" w:after="20" w:line="240" w:lineRule="auto"/>
              <w:ind w:right="72"/>
              <w:rPr>
                <w:rFonts w:ascii="Arial" w:hAnsi="Arial"/>
                <w:sz w:val="18"/>
                <w:szCs w:val="18"/>
              </w:rPr>
            </w:pPr>
            <w:r w:rsidRPr="00690815">
              <w:rPr>
                <w:rFonts w:ascii="Arial" w:hAnsi="Arial"/>
                <w:sz w:val="18"/>
                <w:szCs w:val="18"/>
              </w:rPr>
              <w:t>8,</w:t>
            </w:r>
            <w:r w:rsidRPr="00E14F8F">
              <w:rPr>
                <w:rFonts w:ascii="Arial" w:hAnsi="Arial"/>
                <w:sz w:val="18"/>
                <w:szCs w:val="18"/>
              </w:rPr>
              <w:t>390</w:t>
            </w:r>
          </w:p>
        </w:tc>
        <w:tc>
          <w:tcPr>
            <w:tcW w:w="109" w:type="pct"/>
            <w:gridSpan w:val="2"/>
          </w:tcPr>
          <w:p w14:paraId="755718D8" w14:textId="77777777" w:rsidR="00D1649B" w:rsidRPr="00C07A7D" w:rsidRDefault="00D1649B" w:rsidP="00787DB2">
            <w:pPr>
              <w:spacing w:before="20" w:after="20" w:line="240" w:lineRule="auto"/>
              <w:ind w:right="169"/>
              <w:jc w:val="right"/>
              <w:rPr>
                <w:rFonts w:ascii="Arial" w:hAnsi="Arial"/>
                <w:sz w:val="12"/>
                <w:szCs w:val="12"/>
                <w:highlight w:val="yellow"/>
              </w:rPr>
            </w:pPr>
          </w:p>
        </w:tc>
        <w:tc>
          <w:tcPr>
            <w:tcW w:w="446" w:type="pct"/>
          </w:tcPr>
          <w:p w14:paraId="2960FFAB" w14:textId="77777777" w:rsidR="00D1649B" w:rsidRPr="00262D4E" w:rsidRDefault="00D1649B" w:rsidP="00787DB2">
            <w:pPr>
              <w:spacing w:before="20" w:after="20" w:line="240" w:lineRule="auto"/>
              <w:ind w:right="169"/>
              <w:jc w:val="right"/>
              <w:rPr>
                <w:rFonts w:ascii="Arial" w:hAnsi="Arial"/>
                <w:sz w:val="18"/>
                <w:szCs w:val="18"/>
              </w:rPr>
            </w:pPr>
            <w:r w:rsidRPr="00262D4E">
              <w:rPr>
                <w:rFonts w:ascii="Arial" w:hAnsi="Arial"/>
                <w:sz w:val="18"/>
                <w:szCs w:val="18"/>
              </w:rPr>
              <w:t>NA</w:t>
            </w:r>
          </w:p>
        </w:tc>
        <w:tc>
          <w:tcPr>
            <w:tcW w:w="446" w:type="pct"/>
          </w:tcPr>
          <w:p w14:paraId="093D1DDD" w14:textId="77777777" w:rsidR="00D1649B" w:rsidRPr="00262D4E" w:rsidRDefault="00D1649B" w:rsidP="00FE459A">
            <w:pPr>
              <w:tabs>
                <w:tab w:val="decimal" w:pos="669"/>
              </w:tabs>
              <w:spacing w:before="20" w:after="20" w:line="240" w:lineRule="auto"/>
              <w:ind w:right="72"/>
              <w:rPr>
                <w:rFonts w:ascii="Arial" w:hAnsi="Arial"/>
                <w:sz w:val="18"/>
                <w:szCs w:val="18"/>
              </w:rPr>
            </w:pPr>
            <w:r w:rsidRPr="00E14F8F">
              <w:rPr>
                <w:rFonts w:ascii="Arial" w:hAnsi="Arial"/>
                <w:sz w:val="18"/>
                <w:szCs w:val="18"/>
              </w:rPr>
              <w:t>7,991</w:t>
            </w:r>
          </w:p>
        </w:tc>
        <w:tc>
          <w:tcPr>
            <w:tcW w:w="109" w:type="pct"/>
            <w:gridSpan w:val="2"/>
          </w:tcPr>
          <w:p w14:paraId="08AF597E" w14:textId="77777777" w:rsidR="00D1649B" w:rsidRPr="00E14F8F" w:rsidRDefault="00D1649B" w:rsidP="00787DB2">
            <w:pPr>
              <w:spacing w:before="20" w:after="20" w:line="240" w:lineRule="auto"/>
              <w:ind w:right="169"/>
              <w:jc w:val="right"/>
              <w:rPr>
                <w:rFonts w:ascii="Arial" w:hAnsi="Arial"/>
                <w:sz w:val="12"/>
                <w:szCs w:val="12"/>
                <w:highlight w:val="yellow"/>
              </w:rPr>
            </w:pPr>
          </w:p>
        </w:tc>
        <w:tc>
          <w:tcPr>
            <w:tcW w:w="446" w:type="pct"/>
          </w:tcPr>
          <w:p w14:paraId="4A08DEB6" w14:textId="77777777" w:rsidR="00D1649B" w:rsidRPr="00FA3D90" w:rsidRDefault="00D1649B" w:rsidP="00787DB2">
            <w:pPr>
              <w:spacing w:before="20" w:after="20" w:line="240" w:lineRule="auto"/>
              <w:ind w:right="169"/>
              <w:jc w:val="right"/>
              <w:rPr>
                <w:rFonts w:ascii="Arial" w:hAnsi="Arial"/>
                <w:sz w:val="18"/>
                <w:szCs w:val="18"/>
              </w:rPr>
            </w:pPr>
            <w:r w:rsidRPr="00FA3D90">
              <w:rPr>
                <w:rFonts w:ascii="Arial" w:hAnsi="Arial"/>
                <w:sz w:val="18"/>
                <w:szCs w:val="18"/>
              </w:rPr>
              <w:t>NA</w:t>
            </w:r>
          </w:p>
        </w:tc>
        <w:tc>
          <w:tcPr>
            <w:tcW w:w="445" w:type="pct"/>
          </w:tcPr>
          <w:p w14:paraId="5154BED6" w14:textId="77777777" w:rsidR="00D1649B" w:rsidRPr="00FA3D90" w:rsidRDefault="00D1649B" w:rsidP="00FE459A">
            <w:pPr>
              <w:tabs>
                <w:tab w:val="decimal" w:pos="715"/>
              </w:tabs>
              <w:spacing w:before="20" w:after="20" w:line="240" w:lineRule="auto"/>
              <w:ind w:right="72"/>
              <w:rPr>
                <w:rFonts w:ascii="Arial" w:hAnsi="Arial"/>
                <w:sz w:val="18"/>
                <w:szCs w:val="18"/>
              </w:rPr>
            </w:pPr>
            <w:r w:rsidRPr="00E14F8F">
              <w:rPr>
                <w:rFonts w:ascii="Arial" w:hAnsi="Arial"/>
                <w:sz w:val="18"/>
                <w:szCs w:val="18"/>
              </w:rPr>
              <w:t>8,053</w:t>
            </w:r>
          </w:p>
        </w:tc>
      </w:tr>
      <w:tr w:rsidR="00D1649B" w:rsidRPr="00772126" w14:paraId="1319BE20" w14:textId="77777777" w:rsidTr="00FE459A">
        <w:tc>
          <w:tcPr>
            <w:tcW w:w="5000" w:type="pct"/>
            <w:gridSpan w:val="18"/>
            <w:shd w:val="pct20" w:color="auto" w:fill="auto"/>
          </w:tcPr>
          <w:p w14:paraId="56338FA0" w14:textId="77777777" w:rsidR="00D1649B" w:rsidRPr="00FA3D90" w:rsidRDefault="00D1649B" w:rsidP="00FE459A">
            <w:pPr>
              <w:tabs>
                <w:tab w:val="decimal" w:pos="669"/>
                <w:tab w:val="decimal" w:pos="715"/>
              </w:tabs>
              <w:autoSpaceDE w:val="0"/>
              <w:autoSpaceDN w:val="0"/>
              <w:adjustRightInd w:val="0"/>
              <w:spacing w:before="20" w:after="20" w:line="240" w:lineRule="auto"/>
              <w:ind w:right="72"/>
              <w:rPr>
                <w:rFonts w:ascii="Arial" w:hAnsi="Arial"/>
                <w:b/>
                <w:bCs/>
                <w:sz w:val="18"/>
                <w:szCs w:val="18"/>
              </w:rPr>
            </w:pPr>
          </w:p>
        </w:tc>
      </w:tr>
      <w:tr w:rsidR="00257175" w:rsidRPr="00772126" w14:paraId="532408B5" w14:textId="77777777" w:rsidTr="00FE459A">
        <w:tc>
          <w:tcPr>
            <w:tcW w:w="1106" w:type="pct"/>
          </w:tcPr>
          <w:p w14:paraId="5D9F92A9" w14:textId="77777777" w:rsidR="00D1649B" w:rsidRPr="00772126" w:rsidRDefault="00D1649B" w:rsidP="00787DB2">
            <w:pPr>
              <w:autoSpaceDE w:val="0"/>
              <w:autoSpaceDN w:val="0"/>
              <w:adjustRightInd w:val="0"/>
              <w:spacing w:before="20" w:after="20" w:line="240" w:lineRule="auto"/>
              <w:rPr>
                <w:rFonts w:ascii="Arial" w:hAnsi="Arial"/>
                <w:bCs/>
                <w:sz w:val="18"/>
                <w:szCs w:val="18"/>
              </w:rPr>
            </w:pPr>
            <w:r w:rsidRPr="00772126">
              <w:rPr>
                <w:rFonts w:ascii="Arial" w:hAnsi="Arial"/>
                <w:bCs/>
                <w:sz w:val="18"/>
                <w:szCs w:val="18"/>
              </w:rPr>
              <w:t>Total</w:t>
            </w:r>
          </w:p>
        </w:tc>
        <w:tc>
          <w:tcPr>
            <w:tcW w:w="446" w:type="pct"/>
            <w:gridSpan w:val="3"/>
          </w:tcPr>
          <w:p w14:paraId="4DCA50B5" w14:textId="77777777" w:rsidR="00D1649B" w:rsidRPr="00734220" w:rsidRDefault="00D1649B" w:rsidP="00787DB2">
            <w:pPr>
              <w:autoSpaceDE w:val="0"/>
              <w:autoSpaceDN w:val="0"/>
              <w:adjustRightInd w:val="0"/>
              <w:spacing w:before="20" w:after="20" w:line="240" w:lineRule="auto"/>
              <w:ind w:right="169"/>
              <w:jc w:val="right"/>
              <w:rPr>
                <w:rFonts w:ascii="Arial" w:hAnsi="Arial"/>
                <w:b/>
                <w:bCs/>
                <w:sz w:val="18"/>
                <w:szCs w:val="18"/>
              </w:rPr>
            </w:pPr>
          </w:p>
        </w:tc>
        <w:tc>
          <w:tcPr>
            <w:tcW w:w="446" w:type="pct"/>
            <w:gridSpan w:val="2"/>
          </w:tcPr>
          <w:p w14:paraId="65871E7F" w14:textId="77777777" w:rsidR="00D1649B" w:rsidRPr="00734220" w:rsidRDefault="00D1649B" w:rsidP="00FE459A">
            <w:pPr>
              <w:tabs>
                <w:tab w:val="decimal" w:pos="638"/>
              </w:tabs>
              <w:autoSpaceDE w:val="0"/>
              <w:autoSpaceDN w:val="0"/>
              <w:adjustRightInd w:val="0"/>
              <w:spacing w:before="20" w:after="20" w:line="240" w:lineRule="auto"/>
              <w:ind w:right="72"/>
              <w:rPr>
                <w:rFonts w:ascii="Arial" w:hAnsi="Arial"/>
                <w:bCs/>
                <w:sz w:val="18"/>
                <w:szCs w:val="18"/>
              </w:rPr>
            </w:pPr>
            <w:r>
              <w:rPr>
                <w:rFonts w:ascii="Arial" w:hAnsi="Arial"/>
                <w:bCs/>
                <w:sz w:val="18"/>
                <w:szCs w:val="18"/>
              </w:rPr>
              <w:t>14,537</w:t>
            </w:r>
          </w:p>
        </w:tc>
        <w:tc>
          <w:tcPr>
            <w:tcW w:w="109" w:type="pct"/>
            <w:gridSpan w:val="2"/>
          </w:tcPr>
          <w:p w14:paraId="0BA9D9D0" w14:textId="77777777" w:rsidR="00D1649B" w:rsidRPr="00772126" w:rsidRDefault="00D1649B" w:rsidP="00787DB2">
            <w:pPr>
              <w:autoSpaceDE w:val="0"/>
              <w:autoSpaceDN w:val="0"/>
              <w:adjustRightInd w:val="0"/>
              <w:spacing w:before="20" w:after="20" w:line="240" w:lineRule="auto"/>
              <w:ind w:right="169"/>
              <w:jc w:val="right"/>
              <w:rPr>
                <w:rFonts w:ascii="Arial" w:hAnsi="Arial"/>
                <w:bCs/>
                <w:sz w:val="12"/>
                <w:szCs w:val="12"/>
                <w:highlight w:val="yellow"/>
              </w:rPr>
            </w:pPr>
          </w:p>
        </w:tc>
        <w:tc>
          <w:tcPr>
            <w:tcW w:w="446" w:type="pct"/>
          </w:tcPr>
          <w:p w14:paraId="0E15B4B7" w14:textId="77777777" w:rsidR="00D1649B" w:rsidRPr="00802B52" w:rsidRDefault="00D1649B" w:rsidP="00787DB2">
            <w:pPr>
              <w:autoSpaceDE w:val="0"/>
              <w:autoSpaceDN w:val="0"/>
              <w:adjustRightInd w:val="0"/>
              <w:spacing w:before="20" w:after="20" w:line="240" w:lineRule="auto"/>
              <w:ind w:right="169"/>
              <w:jc w:val="right"/>
              <w:rPr>
                <w:rFonts w:ascii="Arial" w:hAnsi="Arial"/>
                <w:bCs/>
                <w:sz w:val="18"/>
                <w:szCs w:val="18"/>
              </w:rPr>
            </w:pPr>
          </w:p>
        </w:tc>
        <w:tc>
          <w:tcPr>
            <w:tcW w:w="446" w:type="pct"/>
          </w:tcPr>
          <w:p w14:paraId="71C29423" w14:textId="77777777" w:rsidR="00D1649B" w:rsidRPr="00690815" w:rsidRDefault="00D1649B" w:rsidP="00FE459A">
            <w:pPr>
              <w:tabs>
                <w:tab w:val="decimal" w:pos="744"/>
              </w:tabs>
              <w:autoSpaceDE w:val="0"/>
              <w:autoSpaceDN w:val="0"/>
              <w:adjustRightInd w:val="0"/>
              <w:spacing w:before="20" w:after="20" w:line="240" w:lineRule="auto"/>
              <w:ind w:right="72"/>
              <w:rPr>
                <w:rFonts w:ascii="Arial" w:hAnsi="Arial"/>
                <w:bCs/>
                <w:sz w:val="18"/>
                <w:szCs w:val="18"/>
              </w:rPr>
            </w:pPr>
            <w:r w:rsidRPr="00690815">
              <w:rPr>
                <w:rFonts w:ascii="Arial" w:hAnsi="Arial"/>
                <w:bCs/>
                <w:sz w:val="18"/>
                <w:szCs w:val="18"/>
              </w:rPr>
              <w:t>14,</w:t>
            </w:r>
            <w:r w:rsidRPr="00E14F8F">
              <w:rPr>
                <w:rFonts w:ascii="Arial" w:hAnsi="Arial"/>
                <w:bCs/>
                <w:sz w:val="18"/>
                <w:szCs w:val="18"/>
              </w:rPr>
              <w:t>601</w:t>
            </w:r>
          </w:p>
        </w:tc>
        <w:tc>
          <w:tcPr>
            <w:tcW w:w="109" w:type="pct"/>
            <w:gridSpan w:val="2"/>
          </w:tcPr>
          <w:p w14:paraId="50BA03BE" w14:textId="77777777" w:rsidR="00D1649B" w:rsidRPr="00E14F8F" w:rsidRDefault="00D1649B" w:rsidP="00787DB2">
            <w:pPr>
              <w:autoSpaceDE w:val="0"/>
              <w:autoSpaceDN w:val="0"/>
              <w:adjustRightInd w:val="0"/>
              <w:spacing w:before="20" w:after="20" w:line="240" w:lineRule="auto"/>
              <w:ind w:right="169"/>
              <w:jc w:val="right"/>
              <w:rPr>
                <w:rFonts w:ascii="Arial" w:hAnsi="Arial"/>
                <w:sz w:val="12"/>
                <w:szCs w:val="12"/>
                <w:highlight w:val="yellow"/>
              </w:rPr>
            </w:pPr>
          </w:p>
        </w:tc>
        <w:tc>
          <w:tcPr>
            <w:tcW w:w="446" w:type="pct"/>
          </w:tcPr>
          <w:p w14:paraId="0B2E61C6" w14:textId="77777777" w:rsidR="00D1649B" w:rsidRPr="00E14F8F" w:rsidRDefault="00D1649B" w:rsidP="00787DB2">
            <w:pPr>
              <w:autoSpaceDE w:val="0"/>
              <w:autoSpaceDN w:val="0"/>
              <w:adjustRightInd w:val="0"/>
              <w:spacing w:before="20" w:after="20" w:line="240" w:lineRule="auto"/>
              <w:ind w:right="169"/>
              <w:jc w:val="right"/>
              <w:rPr>
                <w:rFonts w:ascii="Arial" w:hAnsi="Arial"/>
                <w:bCs/>
                <w:sz w:val="18"/>
                <w:szCs w:val="18"/>
                <w:highlight w:val="yellow"/>
              </w:rPr>
            </w:pPr>
          </w:p>
        </w:tc>
        <w:tc>
          <w:tcPr>
            <w:tcW w:w="446" w:type="pct"/>
          </w:tcPr>
          <w:p w14:paraId="0D69A2ED" w14:textId="77777777" w:rsidR="00D1649B" w:rsidRPr="00262D4E" w:rsidRDefault="00D1649B" w:rsidP="00FE459A">
            <w:pPr>
              <w:tabs>
                <w:tab w:val="decimal" w:pos="669"/>
              </w:tabs>
              <w:autoSpaceDE w:val="0"/>
              <w:autoSpaceDN w:val="0"/>
              <w:adjustRightInd w:val="0"/>
              <w:spacing w:before="20" w:after="20" w:line="240" w:lineRule="auto"/>
              <w:ind w:right="72"/>
              <w:rPr>
                <w:rFonts w:ascii="Arial" w:hAnsi="Arial"/>
                <w:bCs/>
                <w:sz w:val="18"/>
                <w:szCs w:val="18"/>
              </w:rPr>
            </w:pPr>
            <w:r w:rsidRPr="00262D4E">
              <w:rPr>
                <w:rFonts w:ascii="Arial" w:hAnsi="Arial"/>
                <w:bCs/>
                <w:sz w:val="18"/>
                <w:szCs w:val="18"/>
              </w:rPr>
              <w:t>14,</w:t>
            </w:r>
            <w:r w:rsidRPr="00E14F8F">
              <w:rPr>
                <w:rFonts w:ascii="Arial" w:hAnsi="Arial"/>
                <w:bCs/>
                <w:sz w:val="18"/>
                <w:szCs w:val="18"/>
              </w:rPr>
              <w:t>202</w:t>
            </w:r>
          </w:p>
        </w:tc>
        <w:tc>
          <w:tcPr>
            <w:tcW w:w="109" w:type="pct"/>
            <w:gridSpan w:val="2"/>
          </w:tcPr>
          <w:p w14:paraId="289C2834" w14:textId="77777777" w:rsidR="00D1649B" w:rsidRPr="00E14F8F" w:rsidRDefault="00D1649B" w:rsidP="00787DB2">
            <w:pPr>
              <w:autoSpaceDE w:val="0"/>
              <w:autoSpaceDN w:val="0"/>
              <w:adjustRightInd w:val="0"/>
              <w:spacing w:before="20" w:after="20" w:line="240" w:lineRule="auto"/>
              <w:ind w:right="169"/>
              <w:jc w:val="right"/>
              <w:rPr>
                <w:rFonts w:ascii="Arial" w:hAnsi="Arial"/>
                <w:bCs/>
                <w:sz w:val="12"/>
                <w:szCs w:val="12"/>
                <w:highlight w:val="yellow"/>
              </w:rPr>
            </w:pPr>
          </w:p>
        </w:tc>
        <w:tc>
          <w:tcPr>
            <w:tcW w:w="446" w:type="pct"/>
          </w:tcPr>
          <w:p w14:paraId="09BF1F05" w14:textId="77777777" w:rsidR="00D1649B" w:rsidRPr="00FA3D90" w:rsidRDefault="00D1649B" w:rsidP="00787DB2">
            <w:pPr>
              <w:autoSpaceDE w:val="0"/>
              <w:autoSpaceDN w:val="0"/>
              <w:adjustRightInd w:val="0"/>
              <w:spacing w:before="20" w:after="20" w:line="240" w:lineRule="auto"/>
              <w:ind w:right="169"/>
              <w:jc w:val="right"/>
              <w:rPr>
                <w:rFonts w:ascii="Arial" w:hAnsi="Arial"/>
                <w:bCs/>
                <w:sz w:val="18"/>
                <w:szCs w:val="18"/>
              </w:rPr>
            </w:pPr>
          </w:p>
        </w:tc>
        <w:tc>
          <w:tcPr>
            <w:tcW w:w="445" w:type="pct"/>
          </w:tcPr>
          <w:p w14:paraId="0415CB47" w14:textId="77777777" w:rsidR="00D1649B" w:rsidRPr="00FA3D90" w:rsidRDefault="00D1649B" w:rsidP="00FE459A">
            <w:pPr>
              <w:tabs>
                <w:tab w:val="decimal" w:pos="715"/>
              </w:tabs>
              <w:autoSpaceDE w:val="0"/>
              <w:autoSpaceDN w:val="0"/>
              <w:adjustRightInd w:val="0"/>
              <w:spacing w:before="20" w:after="20" w:line="240" w:lineRule="auto"/>
              <w:ind w:right="72"/>
              <w:rPr>
                <w:rFonts w:ascii="Arial" w:hAnsi="Arial"/>
                <w:bCs/>
                <w:sz w:val="18"/>
                <w:szCs w:val="18"/>
              </w:rPr>
            </w:pPr>
            <w:r w:rsidRPr="00E14F8F">
              <w:rPr>
                <w:rFonts w:ascii="Arial" w:hAnsi="Arial"/>
                <w:bCs/>
                <w:sz w:val="18"/>
                <w:szCs w:val="18"/>
              </w:rPr>
              <w:t>14,075</w:t>
            </w:r>
          </w:p>
        </w:tc>
      </w:tr>
      <w:tr w:rsidR="00257175" w:rsidRPr="00772126" w14:paraId="4DB7F0D1" w14:textId="77777777" w:rsidTr="00FE459A">
        <w:tc>
          <w:tcPr>
            <w:tcW w:w="1111" w:type="pct"/>
            <w:gridSpan w:val="2"/>
            <w:vMerge w:val="restart"/>
            <w:shd w:val="pct20" w:color="auto" w:fill="auto"/>
            <w:vAlign w:val="bottom"/>
          </w:tcPr>
          <w:p w14:paraId="286EDE26" w14:textId="6E5AEC95" w:rsidR="009D72C7" w:rsidRPr="009B507E" w:rsidRDefault="009D72C7" w:rsidP="00787DB2">
            <w:pPr>
              <w:autoSpaceDE w:val="0"/>
              <w:autoSpaceDN w:val="0"/>
              <w:adjustRightInd w:val="0"/>
              <w:spacing w:before="20" w:after="20" w:line="240" w:lineRule="auto"/>
              <w:rPr>
                <w:rFonts w:ascii="Arial" w:hAnsi="Arial"/>
                <w:b/>
                <w:sz w:val="18"/>
                <w:szCs w:val="18"/>
              </w:rPr>
            </w:pPr>
            <w:r w:rsidRPr="00772126">
              <w:rPr>
                <w:rFonts w:ascii="Arial" w:hAnsi="Arial"/>
                <w:b/>
                <w:bCs/>
                <w:sz w:val="18"/>
                <w:szCs w:val="18"/>
              </w:rPr>
              <w:t>Respondent Type</w:t>
            </w:r>
          </w:p>
        </w:tc>
        <w:tc>
          <w:tcPr>
            <w:tcW w:w="380" w:type="pct"/>
            <w:shd w:val="pct20" w:color="auto" w:fill="auto"/>
            <w:vAlign w:val="bottom"/>
          </w:tcPr>
          <w:p w14:paraId="6931DE3F" w14:textId="44AEE3F1" w:rsidR="009D72C7" w:rsidRPr="009B507E" w:rsidRDefault="009D72C7" w:rsidP="009D72C7">
            <w:pPr>
              <w:tabs>
                <w:tab w:val="decimal" w:pos="705"/>
              </w:tabs>
              <w:autoSpaceDE w:val="0"/>
              <w:autoSpaceDN w:val="0"/>
              <w:adjustRightInd w:val="0"/>
              <w:spacing w:before="20" w:after="20" w:line="240" w:lineRule="auto"/>
              <w:jc w:val="center"/>
              <w:rPr>
                <w:rFonts w:ascii="Arial" w:hAnsi="Arial"/>
                <w:b/>
                <w:sz w:val="18"/>
                <w:szCs w:val="18"/>
              </w:rPr>
            </w:pPr>
          </w:p>
        </w:tc>
        <w:tc>
          <w:tcPr>
            <w:tcW w:w="377" w:type="pct"/>
            <w:gridSpan w:val="2"/>
            <w:shd w:val="pct20" w:color="auto" w:fill="auto"/>
            <w:vAlign w:val="bottom"/>
          </w:tcPr>
          <w:p w14:paraId="5F3B9240" w14:textId="77777777" w:rsidR="009D72C7" w:rsidRPr="00FA3D90" w:rsidRDefault="009D72C7" w:rsidP="00787DB2">
            <w:pPr>
              <w:tabs>
                <w:tab w:val="decimal" w:pos="810"/>
              </w:tabs>
              <w:autoSpaceDE w:val="0"/>
              <w:autoSpaceDN w:val="0"/>
              <w:adjustRightInd w:val="0"/>
              <w:spacing w:before="20" w:after="20" w:line="240" w:lineRule="auto"/>
              <w:jc w:val="center"/>
              <w:rPr>
                <w:rFonts w:ascii="Arial" w:hAnsi="Arial"/>
                <w:b/>
                <w:sz w:val="18"/>
                <w:szCs w:val="18"/>
              </w:rPr>
            </w:pPr>
          </w:p>
        </w:tc>
        <w:tc>
          <w:tcPr>
            <w:tcW w:w="3132" w:type="pct"/>
            <w:gridSpan w:val="13"/>
            <w:shd w:val="pct20" w:color="auto" w:fill="auto"/>
            <w:vAlign w:val="bottom"/>
          </w:tcPr>
          <w:p w14:paraId="3927FA3E" w14:textId="29B6A744" w:rsidR="009D72C7" w:rsidRPr="00FA3D90" w:rsidRDefault="009D72C7" w:rsidP="00787DB2">
            <w:pPr>
              <w:tabs>
                <w:tab w:val="decimal" w:pos="810"/>
              </w:tabs>
              <w:autoSpaceDE w:val="0"/>
              <w:autoSpaceDN w:val="0"/>
              <w:adjustRightInd w:val="0"/>
              <w:spacing w:before="20" w:after="20" w:line="240" w:lineRule="auto"/>
              <w:jc w:val="center"/>
              <w:rPr>
                <w:rFonts w:ascii="Arial" w:hAnsi="Arial"/>
                <w:b/>
                <w:sz w:val="18"/>
                <w:szCs w:val="18"/>
              </w:rPr>
            </w:pPr>
            <w:r w:rsidRPr="00FA3D90">
              <w:rPr>
                <w:rFonts w:ascii="Arial" w:hAnsi="Arial"/>
                <w:b/>
                <w:sz w:val="18"/>
                <w:szCs w:val="18"/>
              </w:rPr>
              <w:t>Cost Burden</w:t>
            </w:r>
          </w:p>
        </w:tc>
      </w:tr>
      <w:tr w:rsidR="00257175" w:rsidRPr="00772126" w14:paraId="7BB79DE6" w14:textId="77777777" w:rsidTr="00FE459A">
        <w:trPr>
          <w:trHeight w:val="426"/>
        </w:trPr>
        <w:tc>
          <w:tcPr>
            <w:tcW w:w="1111" w:type="pct"/>
            <w:gridSpan w:val="2"/>
            <w:vMerge/>
            <w:shd w:val="pct20" w:color="auto" w:fill="auto"/>
            <w:vAlign w:val="bottom"/>
          </w:tcPr>
          <w:p w14:paraId="249E6907" w14:textId="4A6D02AE" w:rsidR="00257175" w:rsidRPr="009B507E" w:rsidRDefault="00257175" w:rsidP="00787DB2">
            <w:pPr>
              <w:autoSpaceDE w:val="0"/>
              <w:autoSpaceDN w:val="0"/>
              <w:adjustRightInd w:val="0"/>
              <w:spacing w:before="20" w:after="20" w:line="240" w:lineRule="auto"/>
              <w:rPr>
                <w:rFonts w:ascii="Arial" w:hAnsi="Arial"/>
                <w:b/>
                <w:bCs/>
                <w:sz w:val="18"/>
                <w:szCs w:val="18"/>
              </w:rPr>
            </w:pPr>
          </w:p>
        </w:tc>
        <w:tc>
          <w:tcPr>
            <w:tcW w:w="950" w:type="pct"/>
            <w:gridSpan w:val="5"/>
            <w:shd w:val="pct20" w:color="auto" w:fill="auto"/>
            <w:vAlign w:val="bottom"/>
          </w:tcPr>
          <w:p w14:paraId="6C3008FB" w14:textId="1FAF98C7" w:rsidR="00257175" w:rsidRPr="009B507E" w:rsidRDefault="00257175" w:rsidP="00257175">
            <w:pPr>
              <w:autoSpaceDE w:val="0"/>
              <w:autoSpaceDN w:val="0"/>
              <w:adjustRightInd w:val="0"/>
              <w:spacing w:before="20" w:after="20" w:line="240" w:lineRule="auto"/>
              <w:jc w:val="center"/>
              <w:rPr>
                <w:rFonts w:ascii="Arial" w:hAnsi="Arial"/>
                <w:b/>
                <w:sz w:val="18"/>
                <w:szCs w:val="18"/>
              </w:rPr>
            </w:pPr>
            <w:r w:rsidRPr="009B507E">
              <w:rPr>
                <w:rFonts w:ascii="Arial" w:hAnsi="Arial"/>
                <w:b/>
                <w:sz w:val="18"/>
                <w:szCs w:val="18"/>
              </w:rPr>
              <w:t>Annual Average</w:t>
            </w:r>
            <w:r>
              <w:rPr>
                <w:rFonts w:ascii="Arial" w:hAnsi="Arial"/>
                <w:b/>
                <w:sz w:val="18"/>
                <w:szCs w:val="18"/>
              </w:rPr>
              <w:br/>
            </w:r>
            <w:r w:rsidRPr="009B507E">
              <w:rPr>
                <w:rFonts w:ascii="Arial" w:hAnsi="Arial"/>
                <w:b/>
                <w:bCs/>
                <w:sz w:val="18"/>
                <w:szCs w:val="18"/>
              </w:rPr>
              <w:t>2015–2018</w:t>
            </w:r>
            <w:r w:rsidRPr="009B507E">
              <w:rPr>
                <w:rFonts w:ascii="Arial" w:hAnsi="Arial"/>
                <w:b/>
                <w:bCs/>
                <w:sz w:val="18"/>
                <w:szCs w:val="18"/>
                <w:vertAlign w:val="superscript"/>
              </w:rPr>
              <w:t>a</w:t>
            </w:r>
          </w:p>
        </w:tc>
        <w:tc>
          <w:tcPr>
            <w:tcW w:w="995" w:type="pct"/>
            <w:gridSpan w:val="4"/>
            <w:shd w:val="pct20" w:color="auto" w:fill="auto"/>
            <w:vAlign w:val="bottom"/>
          </w:tcPr>
          <w:p w14:paraId="5F459A77" w14:textId="3D513B7E" w:rsidR="00257175" w:rsidRPr="00FE459A" w:rsidRDefault="00257175" w:rsidP="00257175">
            <w:pPr>
              <w:autoSpaceDE w:val="0"/>
              <w:autoSpaceDN w:val="0"/>
              <w:adjustRightInd w:val="0"/>
              <w:spacing w:before="20" w:after="20" w:line="240" w:lineRule="auto"/>
              <w:jc w:val="center"/>
              <w:rPr>
                <w:rFonts w:ascii="Arial" w:hAnsi="Arial"/>
                <w:b/>
                <w:sz w:val="18"/>
                <w:szCs w:val="18"/>
              </w:rPr>
            </w:pPr>
            <w:r w:rsidRPr="00FE459A">
              <w:rPr>
                <w:rFonts w:ascii="Arial" w:hAnsi="Arial"/>
                <w:b/>
                <w:bCs/>
                <w:color w:val="000000"/>
                <w:sz w:val="18"/>
                <w:szCs w:val="18"/>
              </w:rPr>
              <w:t>Oct 2018–Sept 2019</w:t>
            </w:r>
          </w:p>
        </w:tc>
        <w:tc>
          <w:tcPr>
            <w:tcW w:w="1007" w:type="pct"/>
            <w:gridSpan w:val="4"/>
            <w:shd w:val="pct20" w:color="auto" w:fill="auto"/>
            <w:vAlign w:val="bottom"/>
          </w:tcPr>
          <w:p w14:paraId="669EBA21" w14:textId="7064230B" w:rsidR="00257175" w:rsidRPr="00FE459A" w:rsidRDefault="00257175" w:rsidP="00257175">
            <w:pPr>
              <w:autoSpaceDE w:val="0"/>
              <w:autoSpaceDN w:val="0"/>
              <w:adjustRightInd w:val="0"/>
              <w:spacing w:before="20" w:after="20" w:line="240" w:lineRule="auto"/>
              <w:jc w:val="center"/>
              <w:rPr>
                <w:rFonts w:ascii="Arial" w:hAnsi="Arial"/>
                <w:b/>
                <w:sz w:val="18"/>
                <w:szCs w:val="18"/>
              </w:rPr>
            </w:pPr>
            <w:r w:rsidRPr="00FE459A">
              <w:rPr>
                <w:rFonts w:ascii="Arial" w:hAnsi="Arial"/>
                <w:b/>
                <w:bCs/>
                <w:color w:val="000000"/>
                <w:sz w:val="18"/>
                <w:szCs w:val="18"/>
              </w:rPr>
              <w:t>Oct 2019–Sept 2020</w:t>
            </w:r>
          </w:p>
        </w:tc>
        <w:tc>
          <w:tcPr>
            <w:tcW w:w="937" w:type="pct"/>
            <w:gridSpan w:val="3"/>
            <w:shd w:val="pct20" w:color="auto" w:fill="auto"/>
            <w:vAlign w:val="bottom"/>
          </w:tcPr>
          <w:p w14:paraId="3F7B63FC" w14:textId="4CA147C5" w:rsidR="00257175" w:rsidRPr="00FA3D90" w:rsidRDefault="00257175" w:rsidP="00257175">
            <w:pPr>
              <w:autoSpaceDE w:val="0"/>
              <w:autoSpaceDN w:val="0"/>
              <w:adjustRightInd w:val="0"/>
              <w:spacing w:before="20" w:after="20" w:line="240" w:lineRule="auto"/>
              <w:jc w:val="center"/>
              <w:rPr>
                <w:rFonts w:ascii="Arial" w:hAnsi="Arial"/>
                <w:b/>
                <w:sz w:val="18"/>
                <w:szCs w:val="18"/>
              </w:rPr>
            </w:pPr>
            <w:r w:rsidRPr="00FA3D90">
              <w:rPr>
                <w:rFonts w:ascii="Arial" w:hAnsi="Arial"/>
                <w:b/>
                <w:sz w:val="18"/>
                <w:szCs w:val="18"/>
              </w:rPr>
              <w:t>Oct 2020</w:t>
            </w:r>
            <w:r>
              <w:rPr>
                <w:rFonts w:ascii="Arial" w:hAnsi="Arial"/>
                <w:b/>
                <w:bCs/>
                <w:color w:val="000000"/>
                <w:sz w:val="18"/>
                <w:szCs w:val="18"/>
              </w:rPr>
              <w:t>–</w:t>
            </w:r>
            <w:r w:rsidRPr="00FA3D90">
              <w:rPr>
                <w:rFonts w:ascii="Arial" w:hAnsi="Arial"/>
                <w:b/>
                <w:sz w:val="18"/>
                <w:szCs w:val="18"/>
              </w:rPr>
              <w:t>Sept 2021</w:t>
            </w:r>
          </w:p>
        </w:tc>
      </w:tr>
      <w:tr w:rsidR="00257175" w:rsidRPr="00772126" w14:paraId="2CA8375F" w14:textId="77777777" w:rsidTr="00FE459A">
        <w:tc>
          <w:tcPr>
            <w:tcW w:w="1111" w:type="pct"/>
            <w:gridSpan w:val="2"/>
          </w:tcPr>
          <w:p w14:paraId="6177AE50" w14:textId="77777777" w:rsidR="00257175" w:rsidRPr="00772126" w:rsidRDefault="00257175" w:rsidP="00787DB2">
            <w:pPr>
              <w:autoSpaceDE w:val="0"/>
              <w:autoSpaceDN w:val="0"/>
              <w:adjustRightInd w:val="0"/>
              <w:spacing w:before="20" w:after="20" w:line="240" w:lineRule="auto"/>
              <w:rPr>
                <w:rFonts w:ascii="Arial" w:hAnsi="Arial"/>
                <w:sz w:val="18"/>
                <w:szCs w:val="18"/>
              </w:rPr>
            </w:pPr>
            <w:r w:rsidRPr="00772126">
              <w:rPr>
                <w:rFonts w:ascii="Arial" w:hAnsi="Arial"/>
                <w:sz w:val="18"/>
                <w:szCs w:val="18"/>
              </w:rPr>
              <w:t>Establishments</w:t>
            </w:r>
            <w:r w:rsidRPr="00772126">
              <w:rPr>
                <w:rFonts w:ascii="Arial" w:hAnsi="Arial"/>
                <w:sz w:val="18"/>
                <w:szCs w:val="18"/>
                <w:vertAlign w:val="superscript"/>
              </w:rPr>
              <w:t>b</w:t>
            </w:r>
          </w:p>
        </w:tc>
        <w:tc>
          <w:tcPr>
            <w:tcW w:w="950" w:type="pct"/>
            <w:gridSpan w:val="5"/>
          </w:tcPr>
          <w:p w14:paraId="47672E05" w14:textId="77777777" w:rsidR="00257175" w:rsidRPr="00B73E99" w:rsidRDefault="00257175" w:rsidP="00787DB2">
            <w:pPr>
              <w:tabs>
                <w:tab w:val="decimal" w:pos="705"/>
              </w:tabs>
              <w:autoSpaceDE w:val="0"/>
              <w:autoSpaceDN w:val="0"/>
              <w:adjustRightInd w:val="0"/>
              <w:spacing w:before="20" w:after="20" w:line="240" w:lineRule="auto"/>
              <w:jc w:val="center"/>
              <w:rPr>
                <w:rFonts w:ascii="Arial" w:hAnsi="Arial"/>
                <w:sz w:val="18"/>
                <w:szCs w:val="18"/>
              </w:rPr>
            </w:pPr>
            <w:r>
              <w:rPr>
                <w:rFonts w:ascii="Arial" w:hAnsi="Arial"/>
                <w:sz w:val="18"/>
                <w:szCs w:val="18"/>
              </w:rPr>
              <w:t>$343,021</w:t>
            </w:r>
          </w:p>
        </w:tc>
        <w:tc>
          <w:tcPr>
            <w:tcW w:w="995" w:type="pct"/>
            <w:gridSpan w:val="4"/>
          </w:tcPr>
          <w:p w14:paraId="5C5D526D" w14:textId="5C4CE1B3" w:rsidR="00257175" w:rsidRPr="00257175" w:rsidRDefault="00257175" w:rsidP="00257175">
            <w:pPr>
              <w:tabs>
                <w:tab w:val="decimal" w:pos="849"/>
              </w:tabs>
              <w:spacing w:before="20" w:after="20" w:line="240" w:lineRule="auto"/>
              <w:jc w:val="center"/>
              <w:rPr>
                <w:rFonts w:ascii="Arial" w:hAnsi="Arial"/>
                <w:sz w:val="18"/>
                <w:szCs w:val="18"/>
              </w:rPr>
            </w:pPr>
            <w:r w:rsidRPr="00257175">
              <w:rPr>
                <w:rFonts w:ascii="Arial" w:hAnsi="Arial"/>
                <w:sz w:val="18"/>
                <w:szCs w:val="18"/>
              </w:rPr>
              <w:t>$385,206</w:t>
            </w:r>
          </w:p>
        </w:tc>
        <w:tc>
          <w:tcPr>
            <w:tcW w:w="1007" w:type="pct"/>
            <w:gridSpan w:val="4"/>
          </w:tcPr>
          <w:p w14:paraId="656C6DBC" w14:textId="77777777" w:rsidR="00257175" w:rsidRPr="00257175" w:rsidRDefault="00257175" w:rsidP="00257175">
            <w:pPr>
              <w:tabs>
                <w:tab w:val="decimal" w:pos="431"/>
              </w:tabs>
              <w:spacing w:before="20" w:after="20" w:line="240" w:lineRule="auto"/>
              <w:jc w:val="center"/>
              <w:rPr>
                <w:rFonts w:ascii="Arial" w:hAnsi="Arial"/>
                <w:sz w:val="18"/>
                <w:szCs w:val="18"/>
              </w:rPr>
            </w:pPr>
            <w:r w:rsidRPr="00257175">
              <w:rPr>
                <w:rFonts w:ascii="Arial" w:hAnsi="Arial"/>
                <w:sz w:val="18"/>
                <w:szCs w:val="18"/>
              </w:rPr>
              <w:t>$394,150</w:t>
            </w:r>
          </w:p>
        </w:tc>
        <w:tc>
          <w:tcPr>
            <w:tcW w:w="937" w:type="pct"/>
            <w:gridSpan w:val="3"/>
          </w:tcPr>
          <w:p w14:paraId="11CE2683" w14:textId="77777777" w:rsidR="00257175" w:rsidRPr="00FA3D90" w:rsidRDefault="00257175" w:rsidP="00257175">
            <w:pPr>
              <w:tabs>
                <w:tab w:val="decimal" w:pos="719"/>
                <w:tab w:val="decimal" w:pos="849"/>
              </w:tabs>
              <w:spacing w:before="20" w:after="20" w:line="240" w:lineRule="auto"/>
              <w:jc w:val="center"/>
              <w:rPr>
                <w:rFonts w:ascii="Arial" w:hAnsi="Arial"/>
                <w:sz w:val="18"/>
                <w:szCs w:val="18"/>
              </w:rPr>
            </w:pPr>
            <w:r w:rsidRPr="00FA3D90">
              <w:rPr>
                <w:rFonts w:ascii="Arial" w:hAnsi="Arial"/>
                <w:sz w:val="18"/>
                <w:szCs w:val="18"/>
              </w:rPr>
              <w:t>$3</w:t>
            </w:r>
            <w:r w:rsidRPr="00E14F8F">
              <w:rPr>
                <w:rFonts w:ascii="Arial" w:hAnsi="Arial"/>
                <w:sz w:val="18"/>
                <w:szCs w:val="18"/>
              </w:rPr>
              <w:t>91,00</w:t>
            </w:r>
            <w:r>
              <w:rPr>
                <w:rFonts w:ascii="Arial" w:hAnsi="Arial"/>
                <w:sz w:val="18"/>
                <w:szCs w:val="18"/>
              </w:rPr>
              <w:t>8</w:t>
            </w:r>
          </w:p>
        </w:tc>
      </w:tr>
      <w:tr w:rsidR="00257175" w:rsidRPr="00772126" w14:paraId="6B9F6D53" w14:textId="77777777" w:rsidTr="00FE459A">
        <w:tc>
          <w:tcPr>
            <w:tcW w:w="1111" w:type="pct"/>
            <w:gridSpan w:val="2"/>
          </w:tcPr>
          <w:p w14:paraId="4C6111CD" w14:textId="77777777" w:rsidR="00257175" w:rsidRPr="00772126" w:rsidRDefault="00257175" w:rsidP="00787DB2">
            <w:pPr>
              <w:autoSpaceDE w:val="0"/>
              <w:autoSpaceDN w:val="0"/>
              <w:adjustRightInd w:val="0"/>
              <w:spacing w:before="20" w:after="20" w:line="240" w:lineRule="auto"/>
              <w:rPr>
                <w:rFonts w:ascii="Arial" w:hAnsi="Arial"/>
                <w:sz w:val="18"/>
                <w:szCs w:val="18"/>
              </w:rPr>
            </w:pPr>
            <w:r w:rsidRPr="00772126">
              <w:rPr>
                <w:rFonts w:ascii="Arial" w:hAnsi="Arial"/>
                <w:sz w:val="18"/>
                <w:szCs w:val="18"/>
              </w:rPr>
              <w:t>Employees</w:t>
            </w:r>
            <w:r w:rsidRPr="00772126">
              <w:rPr>
                <w:rFonts w:ascii="Arial" w:hAnsi="Arial"/>
                <w:sz w:val="18"/>
                <w:szCs w:val="18"/>
                <w:vertAlign w:val="superscript"/>
              </w:rPr>
              <w:t>c</w:t>
            </w:r>
          </w:p>
        </w:tc>
        <w:tc>
          <w:tcPr>
            <w:tcW w:w="950" w:type="pct"/>
            <w:gridSpan w:val="5"/>
          </w:tcPr>
          <w:p w14:paraId="42F4BA97" w14:textId="77777777" w:rsidR="00257175" w:rsidRPr="00B73E99" w:rsidRDefault="00257175" w:rsidP="00787DB2">
            <w:pPr>
              <w:tabs>
                <w:tab w:val="decimal" w:pos="705"/>
              </w:tabs>
              <w:autoSpaceDE w:val="0"/>
              <w:autoSpaceDN w:val="0"/>
              <w:adjustRightInd w:val="0"/>
              <w:spacing w:before="20" w:after="20" w:line="240" w:lineRule="auto"/>
              <w:jc w:val="center"/>
              <w:rPr>
                <w:rFonts w:ascii="Arial" w:hAnsi="Arial"/>
                <w:sz w:val="18"/>
                <w:szCs w:val="18"/>
              </w:rPr>
            </w:pPr>
            <w:r>
              <w:rPr>
                <w:rFonts w:ascii="Arial" w:hAnsi="Arial"/>
                <w:sz w:val="18"/>
                <w:szCs w:val="18"/>
              </w:rPr>
              <w:t>$259,007</w:t>
            </w:r>
          </w:p>
        </w:tc>
        <w:tc>
          <w:tcPr>
            <w:tcW w:w="995" w:type="pct"/>
            <w:gridSpan w:val="4"/>
          </w:tcPr>
          <w:p w14:paraId="41A719E2" w14:textId="77178A1E" w:rsidR="00257175" w:rsidRPr="00690815" w:rsidRDefault="00257175" w:rsidP="00257175">
            <w:pPr>
              <w:tabs>
                <w:tab w:val="decimal" w:pos="849"/>
              </w:tabs>
              <w:spacing w:before="20" w:after="20" w:line="240" w:lineRule="auto"/>
              <w:jc w:val="center"/>
              <w:rPr>
                <w:rFonts w:ascii="Arial" w:hAnsi="Arial"/>
                <w:sz w:val="18"/>
                <w:szCs w:val="18"/>
              </w:rPr>
            </w:pPr>
            <w:r w:rsidRPr="00690815">
              <w:rPr>
                <w:rFonts w:ascii="Arial" w:hAnsi="Arial"/>
                <w:sz w:val="18"/>
                <w:szCs w:val="18"/>
              </w:rPr>
              <w:t>$2</w:t>
            </w:r>
            <w:r w:rsidRPr="00E14F8F">
              <w:rPr>
                <w:rFonts w:ascii="Arial" w:hAnsi="Arial"/>
                <w:sz w:val="18"/>
                <w:szCs w:val="18"/>
              </w:rPr>
              <w:t>93,902</w:t>
            </w:r>
          </w:p>
        </w:tc>
        <w:tc>
          <w:tcPr>
            <w:tcW w:w="1007" w:type="pct"/>
            <w:gridSpan w:val="4"/>
          </w:tcPr>
          <w:p w14:paraId="7993BB63" w14:textId="77777777" w:rsidR="00257175" w:rsidRPr="00262D4E" w:rsidRDefault="00257175" w:rsidP="00257175">
            <w:pPr>
              <w:tabs>
                <w:tab w:val="decimal" w:pos="431"/>
              </w:tabs>
              <w:spacing w:before="20" w:after="20" w:line="240" w:lineRule="auto"/>
              <w:jc w:val="center"/>
              <w:rPr>
                <w:rFonts w:ascii="Arial" w:hAnsi="Arial"/>
                <w:sz w:val="18"/>
                <w:szCs w:val="18"/>
              </w:rPr>
            </w:pPr>
            <w:r w:rsidRPr="00262D4E">
              <w:rPr>
                <w:rFonts w:ascii="Arial" w:hAnsi="Arial"/>
                <w:sz w:val="18"/>
                <w:szCs w:val="18"/>
              </w:rPr>
              <w:t>$28</w:t>
            </w:r>
            <w:r w:rsidRPr="00E14F8F">
              <w:rPr>
                <w:rFonts w:ascii="Arial" w:hAnsi="Arial"/>
                <w:sz w:val="18"/>
                <w:szCs w:val="18"/>
              </w:rPr>
              <w:t>6,39</w:t>
            </w:r>
            <w:r>
              <w:rPr>
                <w:rFonts w:ascii="Arial" w:hAnsi="Arial"/>
                <w:sz w:val="18"/>
                <w:szCs w:val="18"/>
              </w:rPr>
              <w:t>7</w:t>
            </w:r>
          </w:p>
        </w:tc>
        <w:tc>
          <w:tcPr>
            <w:tcW w:w="937" w:type="pct"/>
            <w:gridSpan w:val="3"/>
          </w:tcPr>
          <w:p w14:paraId="1DA55AF7" w14:textId="77777777" w:rsidR="00257175" w:rsidRPr="00FA3D90" w:rsidRDefault="00257175" w:rsidP="00257175">
            <w:pPr>
              <w:tabs>
                <w:tab w:val="decimal" w:pos="719"/>
                <w:tab w:val="decimal" w:pos="849"/>
              </w:tabs>
              <w:spacing w:before="20" w:after="20" w:line="240" w:lineRule="auto"/>
              <w:jc w:val="center"/>
              <w:rPr>
                <w:rFonts w:ascii="Arial" w:hAnsi="Arial"/>
                <w:sz w:val="18"/>
                <w:szCs w:val="18"/>
              </w:rPr>
            </w:pPr>
            <w:r w:rsidRPr="00FA3D90">
              <w:rPr>
                <w:rFonts w:ascii="Arial" w:hAnsi="Arial"/>
                <w:sz w:val="18"/>
                <w:szCs w:val="18"/>
              </w:rPr>
              <w:t>$2</w:t>
            </w:r>
            <w:r w:rsidRPr="00E14F8F">
              <w:rPr>
                <w:rFonts w:ascii="Arial" w:hAnsi="Arial"/>
                <w:sz w:val="18"/>
                <w:szCs w:val="18"/>
              </w:rPr>
              <w:t>95,304</w:t>
            </w:r>
          </w:p>
        </w:tc>
      </w:tr>
      <w:tr w:rsidR="00257175" w:rsidRPr="00772126" w14:paraId="5387C5CA" w14:textId="77777777" w:rsidTr="00FE459A">
        <w:tc>
          <w:tcPr>
            <w:tcW w:w="1111" w:type="pct"/>
            <w:gridSpan w:val="2"/>
          </w:tcPr>
          <w:p w14:paraId="5E3200D0" w14:textId="77777777" w:rsidR="00257175" w:rsidRPr="00772126" w:rsidRDefault="00257175" w:rsidP="00787DB2">
            <w:pPr>
              <w:autoSpaceDE w:val="0"/>
              <w:autoSpaceDN w:val="0"/>
              <w:adjustRightInd w:val="0"/>
              <w:spacing w:before="20" w:after="20" w:line="240" w:lineRule="auto"/>
              <w:rPr>
                <w:rFonts w:ascii="Arial" w:hAnsi="Arial"/>
                <w:sz w:val="18"/>
                <w:szCs w:val="18"/>
              </w:rPr>
            </w:pPr>
            <w:r w:rsidRPr="00772126">
              <w:rPr>
                <w:rFonts w:ascii="Arial" w:hAnsi="Arial"/>
                <w:sz w:val="18"/>
                <w:szCs w:val="18"/>
              </w:rPr>
              <w:t xml:space="preserve">Total </w:t>
            </w:r>
          </w:p>
        </w:tc>
        <w:tc>
          <w:tcPr>
            <w:tcW w:w="950" w:type="pct"/>
            <w:gridSpan w:val="5"/>
          </w:tcPr>
          <w:p w14:paraId="3F56088D" w14:textId="77777777" w:rsidR="00257175" w:rsidRPr="00B73E99" w:rsidRDefault="00257175" w:rsidP="00787DB2">
            <w:pPr>
              <w:tabs>
                <w:tab w:val="decimal" w:pos="705"/>
              </w:tabs>
              <w:autoSpaceDE w:val="0"/>
              <w:autoSpaceDN w:val="0"/>
              <w:adjustRightInd w:val="0"/>
              <w:spacing w:before="20" w:after="20" w:line="240" w:lineRule="auto"/>
              <w:jc w:val="center"/>
              <w:rPr>
                <w:rFonts w:ascii="Arial" w:hAnsi="Arial"/>
                <w:sz w:val="18"/>
                <w:szCs w:val="18"/>
              </w:rPr>
            </w:pPr>
            <w:r>
              <w:rPr>
                <w:rFonts w:ascii="Arial" w:hAnsi="Arial"/>
                <w:sz w:val="18"/>
                <w:szCs w:val="18"/>
              </w:rPr>
              <w:t>$602,028</w:t>
            </w:r>
          </w:p>
        </w:tc>
        <w:tc>
          <w:tcPr>
            <w:tcW w:w="995" w:type="pct"/>
            <w:gridSpan w:val="4"/>
          </w:tcPr>
          <w:p w14:paraId="6292CCA8" w14:textId="5FEB680D" w:rsidR="00257175" w:rsidRPr="00690815" w:rsidRDefault="00257175" w:rsidP="00257175">
            <w:pPr>
              <w:tabs>
                <w:tab w:val="decimal" w:pos="849"/>
              </w:tabs>
              <w:spacing w:before="20" w:after="20" w:line="240" w:lineRule="auto"/>
              <w:jc w:val="center"/>
              <w:rPr>
                <w:rFonts w:ascii="Arial" w:hAnsi="Arial"/>
                <w:sz w:val="18"/>
                <w:szCs w:val="18"/>
              </w:rPr>
            </w:pPr>
            <w:r w:rsidRPr="00690815">
              <w:rPr>
                <w:rFonts w:ascii="Arial" w:hAnsi="Arial"/>
                <w:sz w:val="18"/>
                <w:szCs w:val="18"/>
              </w:rPr>
              <w:t>$6</w:t>
            </w:r>
            <w:r w:rsidRPr="00E14F8F">
              <w:rPr>
                <w:rFonts w:ascii="Arial" w:hAnsi="Arial"/>
                <w:sz w:val="18"/>
                <w:szCs w:val="18"/>
              </w:rPr>
              <w:t>79,10</w:t>
            </w:r>
            <w:r>
              <w:rPr>
                <w:rFonts w:ascii="Arial" w:hAnsi="Arial"/>
                <w:sz w:val="18"/>
                <w:szCs w:val="18"/>
              </w:rPr>
              <w:t>8</w:t>
            </w:r>
          </w:p>
        </w:tc>
        <w:tc>
          <w:tcPr>
            <w:tcW w:w="1007" w:type="pct"/>
            <w:gridSpan w:val="4"/>
          </w:tcPr>
          <w:p w14:paraId="197DF721" w14:textId="77777777" w:rsidR="00257175" w:rsidRPr="00262D4E" w:rsidRDefault="00257175" w:rsidP="00257175">
            <w:pPr>
              <w:tabs>
                <w:tab w:val="decimal" w:pos="431"/>
              </w:tabs>
              <w:spacing w:before="20" w:after="20" w:line="240" w:lineRule="auto"/>
              <w:jc w:val="center"/>
              <w:rPr>
                <w:rFonts w:ascii="Arial" w:hAnsi="Arial"/>
                <w:sz w:val="18"/>
                <w:szCs w:val="18"/>
              </w:rPr>
            </w:pPr>
            <w:r w:rsidRPr="00262D4E">
              <w:rPr>
                <w:rFonts w:ascii="Arial" w:hAnsi="Arial"/>
                <w:sz w:val="18"/>
                <w:szCs w:val="18"/>
              </w:rPr>
              <w:t>$6</w:t>
            </w:r>
            <w:r w:rsidRPr="00E14F8F">
              <w:rPr>
                <w:rFonts w:ascii="Arial" w:hAnsi="Arial"/>
                <w:sz w:val="18"/>
                <w:szCs w:val="18"/>
              </w:rPr>
              <w:t>80,54</w:t>
            </w:r>
            <w:r>
              <w:rPr>
                <w:rFonts w:ascii="Arial" w:hAnsi="Arial"/>
                <w:sz w:val="18"/>
                <w:szCs w:val="18"/>
              </w:rPr>
              <w:t>7</w:t>
            </w:r>
          </w:p>
        </w:tc>
        <w:tc>
          <w:tcPr>
            <w:tcW w:w="937" w:type="pct"/>
            <w:gridSpan w:val="3"/>
          </w:tcPr>
          <w:p w14:paraId="5FBF936E" w14:textId="77777777" w:rsidR="00257175" w:rsidRPr="00FA3D90" w:rsidRDefault="00257175" w:rsidP="00257175">
            <w:pPr>
              <w:tabs>
                <w:tab w:val="decimal" w:pos="719"/>
                <w:tab w:val="decimal" w:pos="849"/>
              </w:tabs>
              <w:spacing w:before="20" w:after="20" w:line="240" w:lineRule="auto"/>
              <w:jc w:val="center"/>
              <w:rPr>
                <w:rFonts w:ascii="Arial" w:hAnsi="Arial"/>
                <w:sz w:val="18"/>
                <w:szCs w:val="18"/>
              </w:rPr>
            </w:pPr>
            <w:r w:rsidRPr="00FA3D90">
              <w:rPr>
                <w:rFonts w:ascii="Arial" w:hAnsi="Arial"/>
                <w:sz w:val="18"/>
                <w:szCs w:val="18"/>
              </w:rPr>
              <w:t>$6</w:t>
            </w:r>
            <w:r w:rsidRPr="00E14F8F">
              <w:rPr>
                <w:rFonts w:ascii="Arial" w:hAnsi="Arial"/>
                <w:sz w:val="18"/>
                <w:szCs w:val="18"/>
              </w:rPr>
              <w:t>86,31</w:t>
            </w:r>
            <w:r>
              <w:rPr>
                <w:rFonts w:ascii="Arial" w:hAnsi="Arial"/>
                <w:sz w:val="18"/>
                <w:szCs w:val="18"/>
              </w:rPr>
              <w:t>2</w:t>
            </w:r>
          </w:p>
        </w:tc>
      </w:tr>
    </w:tbl>
    <w:p w14:paraId="1ABBC6A1" w14:textId="77777777" w:rsidR="00D1649B" w:rsidRPr="00D05B62" w:rsidRDefault="00D1649B" w:rsidP="00D934E5">
      <w:pPr>
        <w:pStyle w:val="Exhibitsource2"/>
      </w:pPr>
      <w:r w:rsidRPr="00D05B62">
        <w:rPr>
          <w:vertAlign w:val="superscript"/>
        </w:rPr>
        <w:t>a</w:t>
      </w:r>
      <w:r w:rsidRPr="00D05B62">
        <w:t xml:space="preserve"> From the OMB Supporting Statement</w:t>
      </w:r>
      <w:r>
        <w:t>, Part A,</w:t>
      </w:r>
      <w:r w:rsidRPr="00D05B62">
        <w:t xml:space="preserve"> dated </w:t>
      </w:r>
      <w:r>
        <w:t>August</w:t>
      </w:r>
      <w:r w:rsidRPr="00D05B62">
        <w:t xml:space="preserve"> 2015.</w:t>
      </w:r>
    </w:p>
    <w:p w14:paraId="30BFC5B6" w14:textId="77777777" w:rsidR="00D1649B" w:rsidRPr="00D934E5" w:rsidRDefault="00D1649B" w:rsidP="00D934E5">
      <w:pPr>
        <w:pStyle w:val="Exhibitsource2"/>
      </w:pPr>
      <w:r w:rsidRPr="00D05B62">
        <w:rPr>
          <w:vertAlign w:val="superscript"/>
        </w:rPr>
        <w:t>b</w:t>
      </w:r>
      <w:r w:rsidRPr="00D05B62">
        <w:t xml:space="preserve"> Assumed hourly total compensation rates: $62.02 for October 2018</w:t>
      </w:r>
      <w:r>
        <w:t>–</w:t>
      </w:r>
      <w:r w:rsidRPr="00D05B62">
        <w:t>September 2019; $63.46 for October 2019</w:t>
      </w:r>
      <w:r>
        <w:t>–</w:t>
      </w:r>
      <w:r w:rsidRPr="00D05B62">
        <w:t>September 2020; $64.93 for October 2020</w:t>
      </w:r>
      <w:r>
        <w:t>–</w:t>
      </w:r>
      <w:r w:rsidRPr="00D05B62">
        <w:t>September 2021.</w:t>
      </w:r>
    </w:p>
    <w:p w14:paraId="4810ABF0" w14:textId="77777777" w:rsidR="00D1649B" w:rsidRDefault="00D1649B" w:rsidP="00D934E5">
      <w:pPr>
        <w:pStyle w:val="Exhibitsource2"/>
      </w:pPr>
      <w:r w:rsidRPr="00D05B62">
        <w:rPr>
          <w:vertAlign w:val="superscript"/>
        </w:rPr>
        <w:t>c</w:t>
      </w:r>
      <w:r w:rsidRPr="00D05B62">
        <w:t xml:space="preserve"> Assumed hourly total compensation rates: $35.03 for October 2018</w:t>
      </w:r>
      <w:r>
        <w:t>–</w:t>
      </w:r>
      <w:r w:rsidRPr="00D05B62">
        <w:t>September 2019; $35.84 for October 2019</w:t>
      </w:r>
      <w:r>
        <w:t>–</w:t>
      </w:r>
      <w:r w:rsidRPr="00D05B62">
        <w:t>September 2020; $36.67 for October 2020</w:t>
      </w:r>
      <w:r>
        <w:t>–</w:t>
      </w:r>
      <w:r w:rsidRPr="00D05B62">
        <w:t>September 2021.</w:t>
      </w:r>
    </w:p>
    <w:p w14:paraId="0E5201CE" w14:textId="4EECA5A0" w:rsidR="00D1649B" w:rsidRPr="00D862C0" w:rsidRDefault="00D1649B" w:rsidP="00134649">
      <w:pPr>
        <w:pStyle w:val="Exhibitsource1"/>
        <w:spacing w:before="0" w:after="0"/>
      </w:pPr>
      <w:bookmarkStart w:id="246" w:name="_Toc192295895"/>
    </w:p>
    <w:p w14:paraId="1198FBB7" w14:textId="77777777" w:rsidR="00F619D0" w:rsidRDefault="00F619D0" w:rsidP="00F73F2A">
      <w:pPr>
        <w:pStyle w:val="Heading2"/>
        <w:rPr>
          <w:rStyle w:val="Heading2Char"/>
          <w:rFonts w:ascii="Arial" w:hAnsi="Arial"/>
          <w:b/>
          <w:bCs w:val="0"/>
          <w:i w:val="0"/>
          <w:iCs w:val="0"/>
          <w:szCs w:val="20"/>
        </w:rPr>
        <w:sectPr w:rsidR="00F619D0" w:rsidSect="00803BC6">
          <w:headerReference w:type="even" r:id="rId168"/>
          <w:headerReference w:type="default" r:id="rId169"/>
          <w:footerReference w:type="even" r:id="rId170"/>
          <w:footerReference w:type="default" r:id="rId171"/>
          <w:headerReference w:type="first" r:id="rId172"/>
          <w:footerReference w:type="first" r:id="rId173"/>
          <w:pgSz w:w="15840" w:h="12240" w:orient="landscape" w:code="1"/>
          <w:pgMar w:top="1152" w:right="1440" w:bottom="1152" w:left="1440" w:header="720" w:footer="720" w:gutter="0"/>
          <w:cols w:space="720"/>
          <w:titlePg/>
          <w:docGrid w:linePitch="360"/>
        </w:sectPr>
      </w:pPr>
      <w:bookmarkStart w:id="247" w:name="_Ref291073025"/>
      <w:bookmarkStart w:id="248" w:name="_Ref291073043"/>
      <w:bookmarkStart w:id="249" w:name="_Toc316544615"/>
      <w:bookmarkStart w:id="250" w:name="_Toc393206284"/>
      <w:bookmarkStart w:id="251" w:name="_Toc192295858"/>
      <w:bookmarkStart w:id="252" w:name="_Toc207179171"/>
      <w:bookmarkEnd w:id="246"/>
    </w:p>
    <w:p w14:paraId="3112DC25" w14:textId="2CE417AA" w:rsidR="00D1649B" w:rsidRPr="00F73F2A" w:rsidRDefault="004B172B" w:rsidP="00F73F2A">
      <w:pPr>
        <w:pStyle w:val="Heading2"/>
      </w:pPr>
      <w:bookmarkStart w:id="253" w:name="_Toc491424272"/>
      <w:bookmarkStart w:id="254" w:name="_Toc491424761"/>
      <w:bookmarkStart w:id="255" w:name="_Toc491425141"/>
      <w:bookmarkStart w:id="256" w:name="_Toc491425202"/>
      <w:bookmarkStart w:id="257" w:name="_Toc491425871"/>
      <w:bookmarkStart w:id="258" w:name="_Toc491425930"/>
      <w:bookmarkStart w:id="259" w:name="_Toc495392747"/>
      <w:bookmarkStart w:id="260" w:name="_Toc524347112"/>
      <w:bookmarkEnd w:id="247"/>
      <w:bookmarkEnd w:id="248"/>
      <w:bookmarkEnd w:id="249"/>
      <w:bookmarkEnd w:id="250"/>
      <w:bookmarkEnd w:id="251"/>
      <w:bookmarkEnd w:id="252"/>
      <w:bookmarkEnd w:id="253"/>
      <w:bookmarkEnd w:id="254"/>
      <w:bookmarkEnd w:id="255"/>
      <w:bookmarkEnd w:id="256"/>
      <w:bookmarkEnd w:id="257"/>
      <w:bookmarkEnd w:id="258"/>
      <w:bookmarkEnd w:id="259"/>
      <w:r w:rsidRPr="00030FA0">
        <w:rPr>
          <w:i/>
        </w:rPr>
        <w:t>For collections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eport, publication dates, and other actions.</w:t>
      </w:r>
      <w:bookmarkEnd w:id="260"/>
    </w:p>
    <w:p w14:paraId="3B945314" w14:textId="05810980" w:rsidR="00D1649B" w:rsidRDefault="00D1649B" w:rsidP="00D16BA1">
      <w:pPr>
        <w:pStyle w:val="BodyText"/>
      </w:pPr>
      <w:r w:rsidRPr="00D862C0">
        <w:t>The major components of the O*NET Data Collection Program include sampling, data collection operations, and analysis. Exhibit </w:t>
      </w:r>
      <w:r w:rsidR="00312F84">
        <w:t>A-</w:t>
      </w:r>
      <w:r w:rsidR="004974C5">
        <w:rPr>
          <w:noProof/>
        </w:rPr>
        <w:t>2</w:t>
      </w:r>
      <w:r w:rsidR="00EF2DC3">
        <w:rPr>
          <w:noProof/>
        </w:rPr>
        <w:t>1</w:t>
      </w:r>
      <w:r w:rsidRPr="00D862C0">
        <w:t xml:space="preserve"> shows the expected schedule for annual data analysis cycles and data publications for the next </w:t>
      </w:r>
      <w:r>
        <w:t>few</w:t>
      </w:r>
      <w:r w:rsidRPr="00D862C0">
        <w:t xml:space="preserve"> years.</w:t>
      </w:r>
    </w:p>
    <w:p w14:paraId="444405B9" w14:textId="42562B8C" w:rsidR="00D1649B" w:rsidRPr="00D862C0" w:rsidRDefault="00D1649B" w:rsidP="00DD133F">
      <w:pPr>
        <w:pStyle w:val="Exhibit"/>
        <w:rPr>
          <w:szCs w:val="24"/>
        </w:rPr>
      </w:pPr>
      <w:bookmarkStart w:id="261" w:name="_Ref316303073"/>
      <w:bookmarkStart w:id="262" w:name="_Toc316544654"/>
      <w:bookmarkStart w:id="263" w:name="_Toc491424235"/>
      <w:bookmarkStart w:id="264" w:name="_Toc491425332"/>
      <w:bookmarkStart w:id="265" w:name="_Toc524351028"/>
      <w:r w:rsidRPr="00D862C0">
        <w:t>Exhibit </w:t>
      </w:r>
      <w:bookmarkEnd w:id="261"/>
      <w:r w:rsidR="00312F84">
        <w:t>A-</w:t>
      </w:r>
      <w:r w:rsidR="004974C5">
        <w:rPr>
          <w:noProof/>
        </w:rPr>
        <w:t>2</w:t>
      </w:r>
      <w:r w:rsidR="007A5A46">
        <w:rPr>
          <w:noProof/>
        </w:rPr>
        <w:t>1</w:t>
      </w:r>
      <w:r w:rsidRPr="00D862C0">
        <w:t>.</w:t>
      </w:r>
      <w:r w:rsidRPr="00D862C0">
        <w:tab/>
        <w:t>Data Analysis and Publication Schedule</w:t>
      </w:r>
      <w:bookmarkEnd w:id="262"/>
      <w:bookmarkEnd w:id="263"/>
      <w:bookmarkEnd w:id="264"/>
      <w:bookmarkEnd w:id="265"/>
    </w:p>
    <w:tbl>
      <w:tblPr>
        <w:tblW w:w="9504" w:type="dxa"/>
        <w:tblBorders>
          <w:top w:val="single" w:sz="12" w:space="0" w:color="auto"/>
          <w:bottom w:val="single" w:sz="12" w:space="0" w:color="auto"/>
        </w:tblBorders>
        <w:tblLayout w:type="fixed"/>
        <w:tblLook w:val="04A0" w:firstRow="1" w:lastRow="0" w:firstColumn="1" w:lastColumn="0" w:noHBand="0" w:noVBand="1"/>
      </w:tblPr>
      <w:tblGrid>
        <w:gridCol w:w="1062"/>
        <w:gridCol w:w="1170"/>
        <w:gridCol w:w="1170"/>
        <w:gridCol w:w="1710"/>
        <w:gridCol w:w="1800"/>
        <w:gridCol w:w="1350"/>
        <w:gridCol w:w="1242"/>
      </w:tblGrid>
      <w:tr w:rsidR="00D1649B" w:rsidRPr="00DD133F" w14:paraId="5F144854" w14:textId="77777777" w:rsidTr="00DC5416">
        <w:tc>
          <w:tcPr>
            <w:tcW w:w="1062" w:type="dxa"/>
            <w:tcBorders>
              <w:top w:val="single" w:sz="12" w:space="0" w:color="auto"/>
              <w:left w:val="nil"/>
              <w:bottom w:val="single" w:sz="6" w:space="0" w:color="auto"/>
              <w:right w:val="nil"/>
              <w:tl2br w:val="nil"/>
              <w:tr2bl w:val="nil"/>
            </w:tcBorders>
            <w:shd w:val="pct20" w:color="auto" w:fill="auto"/>
            <w:vAlign w:val="bottom"/>
          </w:tcPr>
          <w:p w14:paraId="009C73C9" w14:textId="77777777" w:rsidR="00D1649B" w:rsidRPr="00DD133F" w:rsidRDefault="00D1649B" w:rsidP="00DD133F">
            <w:pPr>
              <w:pStyle w:val="TableHeaders"/>
            </w:pPr>
            <w:r w:rsidRPr="00DD133F">
              <w:t>Analysis Cycle</w:t>
            </w:r>
          </w:p>
        </w:tc>
        <w:tc>
          <w:tcPr>
            <w:tcW w:w="1170" w:type="dxa"/>
            <w:tcBorders>
              <w:top w:val="single" w:sz="12" w:space="0" w:color="auto"/>
              <w:left w:val="nil"/>
              <w:bottom w:val="single" w:sz="6" w:space="0" w:color="auto"/>
              <w:right w:val="nil"/>
              <w:tl2br w:val="nil"/>
              <w:tr2bl w:val="nil"/>
            </w:tcBorders>
            <w:shd w:val="pct20" w:color="auto" w:fill="auto"/>
            <w:vAlign w:val="bottom"/>
          </w:tcPr>
          <w:p w14:paraId="0D1296E0" w14:textId="77777777" w:rsidR="00D1649B" w:rsidRPr="00DD133F" w:rsidRDefault="00D1649B" w:rsidP="00DD133F">
            <w:pPr>
              <w:pStyle w:val="TableHeaders"/>
            </w:pPr>
            <w:r w:rsidRPr="00DD133F">
              <w:t>Analysis Cycle Start Date</w:t>
            </w:r>
          </w:p>
        </w:tc>
        <w:tc>
          <w:tcPr>
            <w:tcW w:w="1170" w:type="dxa"/>
            <w:tcBorders>
              <w:top w:val="single" w:sz="12" w:space="0" w:color="auto"/>
              <w:left w:val="nil"/>
              <w:bottom w:val="single" w:sz="6" w:space="0" w:color="auto"/>
              <w:right w:val="nil"/>
              <w:tl2br w:val="nil"/>
              <w:tr2bl w:val="nil"/>
            </w:tcBorders>
            <w:shd w:val="pct20" w:color="auto" w:fill="auto"/>
            <w:vAlign w:val="bottom"/>
          </w:tcPr>
          <w:p w14:paraId="1D32D357" w14:textId="77777777" w:rsidR="00D1649B" w:rsidRPr="00DD133F" w:rsidRDefault="00D1649B" w:rsidP="00DD133F">
            <w:pPr>
              <w:pStyle w:val="TableHeaders"/>
            </w:pPr>
            <w:r w:rsidRPr="00DD133F">
              <w:t>Analysis Cycle End Date</w:t>
            </w:r>
          </w:p>
        </w:tc>
        <w:tc>
          <w:tcPr>
            <w:tcW w:w="1710" w:type="dxa"/>
            <w:tcBorders>
              <w:top w:val="single" w:sz="12" w:space="0" w:color="auto"/>
              <w:left w:val="nil"/>
              <w:bottom w:val="single" w:sz="6" w:space="0" w:color="auto"/>
              <w:right w:val="nil"/>
              <w:tl2br w:val="nil"/>
              <w:tr2bl w:val="nil"/>
            </w:tcBorders>
            <w:shd w:val="pct20" w:color="auto" w:fill="auto"/>
            <w:vAlign w:val="bottom"/>
          </w:tcPr>
          <w:p w14:paraId="41E265EB" w14:textId="77777777" w:rsidR="00D1649B" w:rsidRPr="00DD133F" w:rsidRDefault="00D1649B" w:rsidP="00DD133F">
            <w:pPr>
              <w:pStyle w:val="TableHeaders"/>
            </w:pPr>
            <w:r w:rsidRPr="00DD133F">
              <w:t>Estimated Establishment Method O*NET-SOC Occupations</w:t>
            </w:r>
          </w:p>
        </w:tc>
        <w:tc>
          <w:tcPr>
            <w:tcW w:w="1800" w:type="dxa"/>
            <w:tcBorders>
              <w:top w:val="single" w:sz="12" w:space="0" w:color="auto"/>
              <w:left w:val="nil"/>
              <w:bottom w:val="single" w:sz="6" w:space="0" w:color="auto"/>
              <w:right w:val="nil"/>
              <w:tl2br w:val="nil"/>
              <w:tr2bl w:val="nil"/>
            </w:tcBorders>
            <w:shd w:val="pct20" w:color="auto" w:fill="auto"/>
            <w:vAlign w:val="bottom"/>
          </w:tcPr>
          <w:p w14:paraId="256CB822" w14:textId="77777777" w:rsidR="00D1649B" w:rsidRPr="00DD133F" w:rsidRDefault="00D1649B" w:rsidP="00DD133F">
            <w:pPr>
              <w:pStyle w:val="TableHeaders"/>
            </w:pPr>
            <w:r w:rsidRPr="00DD133F">
              <w:t>Estimated Occupation Expert Method O*NET-SOC Occupations</w:t>
            </w:r>
          </w:p>
        </w:tc>
        <w:tc>
          <w:tcPr>
            <w:tcW w:w="1350" w:type="dxa"/>
            <w:tcBorders>
              <w:top w:val="single" w:sz="12" w:space="0" w:color="auto"/>
              <w:left w:val="nil"/>
              <w:bottom w:val="single" w:sz="6" w:space="0" w:color="auto"/>
              <w:right w:val="nil"/>
              <w:tl2br w:val="nil"/>
              <w:tr2bl w:val="nil"/>
            </w:tcBorders>
            <w:shd w:val="pct20" w:color="auto" w:fill="auto"/>
            <w:vAlign w:val="bottom"/>
          </w:tcPr>
          <w:p w14:paraId="56E0C4B8" w14:textId="77777777" w:rsidR="00D1649B" w:rsidRPr="00DD133F" w:rsidRDefault="00D1649B" w:rsidP="00DD133F">
            <w:pPr>
              <w:pStyle w:val="TableHeaders"/>
            </w:pPr>
            <w:r w:rsidRPr="00DD133F">
              <w:t>Estimated O*NET-SOC Occupations Published</w:t>
            </w:r>
          </w:p>
        </w:tc>
        <w:tc>
          <w:tcPr>
            <w:tcW w:w="1242" w:type="dxa"/>
            <w:tcBorders>
              <w:top w:val="single" w:sz="12" w:space="0" w:color="auto"/>
              <w:left w:val="nil"/>
              <w:bottom w:val="single" w:sz="6" w:space="0" w:color="auto"/>
              <w:right w:val="nil"/>
              <w:tl2br w:val="nil"/>
              <w:tr2bl w:val="nil"/>
            </w:tcBorders>
            <w:shd w:val="pct20" w:color="auto" w:fill="auto"/>
            <w:vAlign w:val="bottom"/>
          </w:tcPr>
          <w:p w14:paraId="07E7B4EB" w14:textId="77777777" w:rsidR="00D1649B" w:rsidRPr="00DD133F" w:rsidRDefault="00D1649B" w:rsidP="00DD133F">
            <w:pPr>
              <w:pStyle w:val="TableHeaders"/>
            </w:pPr>
            <w:r w:rsidRPr="00DD133F">
              <w:t>Publication Date</w:t>
            </w:r>
          </w:p>
        </w:tc>
      </w:tr>
      <w:tr w:rsidR="00D1649B" w:rsidRPr="00D862C0" w14:paraId="45365A7C" w14:textId="77777777" w:rsidTr="00DD133F">
        <w:tc>
          <w:tcPr>
            <w:tcW w:w="1062" w:type="dxa"/>
            <w:noWrap/>
          </w:tcPr>
          <w:p w14:paraId="282797C2" w14:textId="77777777" w:rsidR="00D1649B" w:rsidRPr="00DD133F" w:rsidRDefault="00D1649B" w:rsidP="00DD133F">
            <w:pPr>
              <w:pStyle w:val="Tabletext"/>
            </w:pPr>
            <w:r>
              <w:t>20</w:t>
            </w:r>
          </w:p>
        </w:tc>
        <w:tc>
          <w:tcPr>
            <w:tcW w:w="1170" w:type="dxa"/>
            <w:noWrap/>
          </w:tcPr>
          <w:p w14:paraId="11F5ADC5" w14:textId="77777777" w:rsidR="00D1649B" w:rsidRPr="00DD133F" w:rsidRDefault="00D1649B" w:rsidP="00DD133F">
            <w:pPr>
              <w:pStyle w:val="Tabletext"/>
            </w:pPr>
            <w:r w:rsidRPr="00DD133F">
              <w:t>July 20</w:t>
            </w:r>
            <w:r>
              <w:t>18</w:t>
            </w:r>
          </w:p>
        </w:tc>
        <w:tc>
          <w:tcPr>
            <w:tcW w:w="1170" w:type="dxa"/>
            <w:noWrap/>
          </w:tcPr>
          <w:p w14:paraId="19180C33" w14:textId="77777777" w:rsidR="00D1649B" w:rsidRPr="00DD133F" w:rsidRDefault="00D1649B" w:rsidP="00DD133F">
            <w:pPr>
              <w:pStyle w:val="Tabletext"/>
            </w:pPr>
            <w:r w:rsidRPr="00DD133F">
              <w:t>July 20</w:t>
            </w:r>
            <w:r>
              <w:t>19</w:t>
            </w:r>
          </w:p>
        </w:tc>
        <w:tc>
          <w:tcPr>
            <w:tcW w:w="1710" w:type="dxa"/>
            <w:noWrap/>
          </w:tcPr>
          <w:p w14:paraId="4A98CBC1" w14:textId="77777777" w:rsidR="00D1649B" w:rsidRPr="00DD133F" w:rsidRDefault="00D1649B" w:rsidP="00DD133F">
            <w:pPr>
              <w:pStyle w:val="Tabletext"/>
              <w:jc w:val="center"/>
            </w:pPr>
            <w:r w:rsidRPr="00DD133F">
              <w:t>75</w:t>
            </w:r>
          </w:p>
        </w:tc>
        <w:tc>
          <w:tcPr>
            <w:tcW w:w="1800" w:type="dxa"/>
            <w:noWrap/>
          </w:tcPr>
          <w:p w14:paraId="62CD9309" w14:textId="77777777" w:rsidR="00D1649B" w:rsidRPr="00DD133F" w:rsidRDefault="00D1649B" w:rsidP="00DD133F">
            <w:pPr>
              <w:pStyle w:val="Tabletext"/>
              <w:jc w:val="center"/>
            </w:pPr>
            <w:r w:rsidRPr="00DD133F">
              <w:t>25</w:t>
            </w:r>
          </w:p>
        </w:tc>
        <w:tc>
          <w:tcPr>
            <w:tcW w:w="1350" w:type="dxa"/>
            <w:noWrap/>
          </w:tcPr>
          <w:p w14:paraId="038EBE01" w14:textId="77777777" w:rsidR="00D1649B" w:rsidRPr="00DD133F" w:rsidRDefault="00D1649B" w:rsidP="00DD133F">
            <w:pPr>
              <w:pStyle w:val="Tabletext"/>
              <w:jc w:val="center"/>
            </w:pPr>
            <w:r w:rsidRPr="00DD133F">
              <w:t>100</w:t>
            </w:r>
          </w:p>
        </w:tc>
        <w:tc>
          <w:tcPr>
            <w:tcW w:w="1242" w:type="dxa"/>
            <w:noWrap/>
          </w:tcPr>
          <w:p w14:paraId="161BD7E6" w14:textId="77777777" w:rsidR="00D1649B" w:rsidRPr="00DD133F" w:rsidRDefault="00D1649B" w:rsidP="00DD133F">
            <w:pPr>
              <w:pStyle w:val="Tabletext"/>
              <w:jc w:val="center"/>
            </w:pPr>
            <w:r w:rsidRPr="00DD133F">
              <w:t>July 20</w:t>
            </w:r>
            <w:r>
              <w:t>19</w:t>
            </w:r>
          </w:p>
        </w:tc>
      </w:tr>
      <w:tr w:rsidR="00D1649B" w:rsidRPr="00D862C0" w14:paraId="0C1C9E44" w14:textId="77777777" w:rsidTr="00DD133F">
        <w:tc>
          <w:tcPr>
            <w:tcW w:w="1062" w:type="dxa"/>
            <w:noWrap/>
          </w:tcPr>
          <w:p w14:paraId="513A2F45" w14:textId="77777777" w:rsidR="00D1649B" w:rsidRPr="00DD133F" w:rsidRDefault="00D1649B" w:rsidP="00DD133F">
            <w:pPr>
              <w:pStyle w:val="Tabletext"/>
            </w:pPr>
            <w:r>
              <w:t>21</w:t>
            </w:r>
          </w:p>
        </w:tc>
        <w:tc>
          <w:tcPr>
            <w:tcW w:w="1170" w:type="dxa"/>
            <w:noWrap/>
          </w:tcPr>
          <w:p w14:paraId="40345D4E" w14:textId="77777777" w:rsidR="00D1649B" w:rsidRPr="00DD133F" w:rsidRDefault="00D1649B" w:rsidP="00DD133F">
            <w:pPr>
              <w:pStyle w:val="Tabletext"/>
            </w:pPr>
            <w:r w:rsidRPr="00DD133F">
              <w:t>July 20</w:t>
            </w:r>
            <w:r>
              <w:t>19</w:t>
            </w:r>
          </w:p>
        </w:tc>
        <w:tc>
          <w:tcPr>
            <w:tcW w:w="1170" w:type="dxa"/>
            <w:noWrap/>
          </w:tcPr>
          <w:p w14:paraId="33EC611D" w14:textId="77777777" w:rsidR="00D1649B" w:rsidRPr="00DD133F" w:rsidRDefault="00D1649B" w:rsidP="00DD133F">
            <w:pPr>
              <w:pStyle w:val="Tabletext"/>
            </w:pPr>
            <w:r w:rsidRPr="00DD133F">
              <w:t>July 20</w:t>
            </w:r>
            <w:r>
              <w:t>20</w:t>
            </w:r>
          </w:p>
        </w:tc>
        <w:tc>
          <w:tcPr>
            <w:tcW w:w="1710" w:type="dxa"/>
            <w:noWrap/>
          </w:tcPr>
          <w:p w14:paraId="0E565EF8" w14:textId="77777777" w:rsidR="00D1649B" w:rsidRPr="00DD133F" w:rsidRDefault="00D1649B" w:rsidP="00DD133F">
            <w:pPr>
              <w:pStyle w:val="Tabletext"/>
              <w:jc w:val="center"/>
            </w:pPr>
            <w:r w:rsidRPr="00DD133F">
              <w:t>75</w:t>
            </w:r>
          </w:p>
        </w:tc>
        <w:tc>
          <w:tcPr>
            <w:tcW w:w="1800" w:type="dxa"/>
            <w:noWrap/>
          </w:tcPr>
          <w:p w14:paraId="228603DF" w14:textId="77777777" w:rsidR="00D1649B" w:rsidRPr="00DD133F" w:rsidRDefault="00D1649B" w:rsidP="00DD133F">
            <w:pPr>
              <w:pStyle w:val="Tabletext"/>
              <w:jc w:val="center"/>
            </w:pPr>
            <w:r w:rsidRPr="00DD133F">
              <w:t>25</w:t>
            </w:r>
          </w:p>
        </w:tc>
        <w:tc>
          <w:tcPr>
            <w:tcW w:w="1350" w:type="dxa"/>
            <w:noWrap/>
          </w:tcPr>
          <w:p w14:paraId="0A4F4932" w14:textId="77777777" w:rsidR="00D1649B" w:rsidRPr="00DD133F" w:rsidRDefault="00D1649B" w:rsidP="00DD133F">
            <w:pPr>
              <w:pStyle w:val="Tabletext"/>
              <w:jc w:val="center"/>
            </w:pPr>
            <w:r w:rsidRPr="00DD133F">
              <w:t>100</w:t>
            </w:r>
          </w:p>
        </w:tc>
        <w:tc>
          <w:tcPr>
            <w:tcW w:w="1242" w:type="dxa"/>
            <w:noWrap/>
          </w:tcPr>
          <w:p w14:paraId="1EB7CC12" w14:textId="77777777" w:rsidR="00D1649B" w:rsidRPr="00DD133F" w:rsidRDefault="00D1649B" w:rsidP="00DD133F">
            <w:pPr>
              <w:pStyle w:val="Tabletext"/>
              <w:jc w:val="center"/>
            </w:pPr>
            <w:r w:rsidRPr="00DD133F">
              <w:t>July 20</w:t>
            </w:r>
            <w:r>
              <w:t>20</w:t>
            </w:r>
          </w:p>
        </w:tc>
      </w:tr>
      <w:tr w:rsidR="00D1649B" w:rsidRPr="00D862C0" w14:paraId="29DE52BA" w14:textId="77777777" w:rsidTr="00DD133F">
        <w:tc>
          <w:tcPr>
            <w:tcW w:w="1062" w:type="dxa"/>
            <w:noWrap/>
          </w:tcPr>
          <w:p w14:paraId="40F0545F" w14:textId="77777777" w:rsidR="00D1649B" w:rsidRPr="00DD133F" w:rsidRDefault="00D1649B" w:rsidP="00DD133F">
            <w:pPr>
              <w:pStyle w:val="Tabletext"/>
            </w:pPr>
            <w:r>
              <w:t>22</w:t>
            </w:r>
          </w:p>
        </w:tc>
        <w:tc>
          <w:tcPr>
            <w:tcW w:w="1170" w:type="dxa"/>
            <w:noWrap/>
          </w:tcPr>
          <w:p w14:paraId="5EE186CB" w14:textId="77777777" w:rsidR="00D1649B" w:rsidRPr="00DD133F" w:rsidRDefault="00D1649B" w:rsidP="00DD133F">
            <w:pPr>
              <w:pStyle w:val="Tabletext"/>
              <w:rPr>
                <w:highlight w:val="yellow"/>
              </w:rPr>
            </w:pPr>
            <w:r w:rsidRPr="00DD133F">
              <w:t>July 20</w:t>
            </w:r>
            <w:r>
              <w:t>20</w:t>
            </w:r>
          </w:p>
        </w:tc>
        <w:tc>
          <w:tcPr>
            <w:tcW w:w="1170" w:type="dxa"/>
            <w:noWrap/>
          </w:tcPr>
          <w:p w14:paraId="0CFD0220" w14:textId="77777777" w:rsidR="00D1649B" w:rsidRPr="00DD133F" w:rsidRDefault="00D1649B" w:rsidP="00DD133F">
            <w:pPr>
              <w:pStyle w:val="Tabletext"/>
            </w:pPr>
            <w:r w:rsidRPr="00DD133F">
              <w:t>July 20</w:t>
            </w:r>
            <w:r>
              <w:t>21</w:t>
            </w:r>
          </w:p>
        </w:tc>
        <w:tc>
          <w:tcPr>
            <w:tcW w:w="1710" w:type="dxa"/>
            <w:noWrap/>
          </w:tcPr>
          <w:p w14:paraId="61473A13" w14:textId="77777777" w:rsidR="00D1649B" w:rsidRPr="00DD133F" w:rsidRDefault="00D1649B" w:rsidP="00DD133F">
            <w:pPr>
              <w:pStyle w:val="Tabletext"/>
              <w:jc w:val="center"/>
            </w:pPr>
            <w:r w:rsidRPr="00DD133F">
              <w:t>75</w:t>
            </w:r>
          </w:p>
        </w:tc>
        <w:tc>
          <w:tcPr>
            <w:tcW w:w="1800" w:type="dxa"/>
            <w:noWrap/>
          </w:tcPr>
          <w:p w14:paraId="048BCA71" w14:textId="77777777" w:rsidR="00D1649B" w:rsidRPr="00DD133F" w:rsidRDefault="00D1649B" w:rsidP="00DD133F">
            <w:pPr>
              <w:pStyle w:val="Tabletext"/>
              <w:jc w:val="center"/>
            </w:pPr>
            <w:r w:rsidRPr="00DD133F">
              <w:t>25</w:t>
            </w:r>
          </w:p>
        </w:tc>
        <w:tc>
          <w:tcPr>
            <w:tcW w:w="1350" w:type="dxa"/>
            <w:noWrap/>
          </w:tcPr>
          <w:p w14:paraId="01E1F4DF" w14:textId="77777777" w:rsidR="00D1649B" w:rsidRPr="00DD133F" w:rsidRDefault="00D1649B" w:rsidP="00DD133F">
            <w:pPr>
              <w:pStyle w:val="Tabletext"/>
              <w:jc w:val="center"/>
            </w:pPr>
            <w:r w:rsidRPr="00DD133F">
              <w:t>100</w:t>
            </w:r>
          </w:p>
        </w:tc>
        <w:tc>
          <w:tcPr>
            <w:tcW w:w="1242" w:type="dxa"/>
            <w:noWrap/>
          </w:tcPr>
          <w:p w14:paraId="547BBBBE" w14:textId="77777777" w:rsidR="00D1649B" w:rsidRPr="00DD133F" w:rsidRDefault="00D1649B" w:rsidP="00DD133F">
            <w:pPr>
              <w:pStyle w:val="Tabletext"/>
              <w:jc w:val="center"/>
            </w:pPr>
            <w:r w:rsidRPr="00DD133F">
              <w:t>July 20</w:t>
            </w:r>
            <w:r>
              <w:t>21</w:t>
            </w:r>
          </w:p>
        </w:tc>
      </w:tr>
    </w:tbl>
    <w:p w14:paraId="511866DC" w14:textId="77777777" w:rsidR="00D1649B" w:rsidRPr="00FE459A" w:rsidRDefault="00D1649B" w:rsidP="00FE459A">
      <w:pPr>
        <w:pStyle w:val="Exhibitsource"/>
      </w:pPr>
    </w:p>
    <w:p w14:paraId="302EF617" w14:textId="77777777" w:rsidR="00D1649B" w:rsidRPr="00D862C0" w:rsidRDefault="00D1649B" w:rsidP="00F545A6">
      <w:pPr>
        <w:pStyle w:val="Heading3"/>
        <w:ind w:left="900" w:hanging="900"/>
        <w:rPr>
          <w:lang w:val="en-US"/>
        </w:rPr>
      </w:pPr>
      <w:bookmarkStart w:id="266" w:name="_Toc316544616"/>
      <w:bookmarkStart w:id="267" w:name="_Toc393206285"/>
      <w:bookmarkStart w:id="268" w:name="_Toc524347113"/>
      <w:r w:rsidRPr="00D862C0">
        <w:rPr>
          <w:lang w:val="en-US"/>
        </w:rPr>
        <w:t>Data Analysis Tasks Conducted for Each Cycle</w:t>
      </w:r>
      <w:bookmarkEnd w:id="266"/>
      <w:bookmarkEnd w:id="267"/>
      <w:bookmarkEnd w:id="268"/>
    </w:p>
    <w:p w14:paraId="14A3A6FA" w14:textId="77777777" w:rsidR="00D1649B" w:rsidRDefault="00D1649B" w:rsidP="00D16BA1">
      <w:pPr>
        <w:pStyle w:val="BodyText"/>
      </w:pPr>
      <w:r w:rsidRPr="00D862C0">
        <w:t>Described here is the approach used for data cleaning and editing, as well as the analyses that are performed annually.</w:t>
      </w:r>
    </w:p>
    <w:p w14:paraId="65497765" w14:textId="77777777" w:rsidR="00D1649B" w:rsidRPr="00D862C0" w:rsidRDefault="00D1649B" w:rsidP="00DD133F">
      <w:pPr>
        <w:pStyle w:val="Heading4"/>
      </w:pPr>
      <w:r w:rsidRPr="00D862C0">
        <w:t>Data Cleaning</w:t>
      </w:r>
    </w:p>
    <w:p w14:paraId="4E764ED5" w14:textId="77777777" w:rsidR="00D1649B" w:rsidRDefault="00D1649B" w:rsidP="00D16BA1">
      <w:pPr>
        <w:pStyle w:val="BodyText"/>
      </w:pPr>
      <w:r w:rsidRPr="00D862C0">
        <w:t xml:space="preserve">Paper questionnaires are manually and machine edited so that completely blank questionnaires are </w:t>
      </w:r>
      <w:r>
        <w:t>removed</w:t>
      </w:r>
      <w:r w:rsidRPr="00D862C0">
        <w:t>; responses to items that should have been skipped are blanked out; multiple responses are blanked out; and codes indicating missing data, multiple responses, and legitimate skips are inserted. Codes for legitimate skips and missing responses are also inserted in the records for questionnaires obtained through the Web. In addition, an electronic check is conducted to detect duplicate questionnaires from the same respondent.</w:t>
      </w:r>
    </w:p>
    <w:p w14:paraId="2BBB25DC" w14:textId="77777777" w:rsidR="00D1649B" w:rsidRPr="00D862C0" w:rsidRDefault="00D1649B" w:rsidP="00DD133F">
      <w:pPr>
        <w:pStyle w:val="Heading4"/>
      </w:pPr>
      <w:r w:rsidRPr="00D862C0">
        <w:t>Identification and Evaluation of Anomalous Cases</w:t>
      </w:r>
    </w:p>
    <w:p w14:paraId="45A832A7" w14:textId="438CF47E" w:rsidR="00D1649B" w:rsidRPr="00D862C0" w:rsidRDefault="00D1649B" w:rsidP="00D16BA1">
      <w:pPr>
        <w:pStyle w:val="BodyText"/>
      </w:pPr>
      <w:r w:rsidRPr="00D862C0">
        <w:t xml:space="preserve">Analyses of the </w:t>
      </w:r>
      <w:r>
        <w:t xml:space="preserve">questionnaire </w:t>
      </w:r>
      <w:r w:rsidRPr="00D862C0">
        <w:t xml:space="preserve">ratings are based on the assumption that raters were qualified, willing, and able to engage in the rating tasks. This task is accomplished by requiring each case to first pass through a series of machine edits using prescribed eligibility criteria, including having at least one task rated important and having at least 50% of the domain questionnaire items completed. Cases not meeting these criteria are excluded from the analysis file. Cases with certain questionable characteristics are flagged in this editing process, and analysts review these cases to determine their completion status. Flagged for review are all cases </w:t>
      </w:r>
      <w:r>
        <w:t>in</w:t>
      </w:r>
      <w:r w:rsidRPr="00D862C0">
        <w:t xml:space="preserve"> which the respondent (1) indicated in the “global match” item that the target O*NET-SOC occupation description did not at all describe his or her own job and (2) rated fewer than one third of the tasks as important. An analyst reviews the self-reported job titles of these cases to determine if they are at all likely to belong in the O*NET-SOC occupation. If a case does not belong, it is removed from further analysis. If, in the judgment of the analyst, there is a reasonable chance that the case belongs in the O*NET-SOC occupation, it is sent to the next stage of review.</w:t>
      </w:r>
    </w:p>
    <w:p w14:paraId="60AC0051" w14:textId="77777777" w:rsidR="00D1649B" w:rsidRDefault="00D1649B" w:rsidP="00F33B7A">
      <w:pPr>
        <w:pStyle w:val="BodyText"/>
      </w:pPr>
      <w:r w:rsidRPr="00D862C0">
        <w:t xml:space="preserve">Finally, cases that pass the machine edits and the analyst review are subjected to a deviance analysis designed to identify cases that are outliers relative to other cases in their occupation. The deviance analysis involves two procedures: (1) a statistical procedure to quantitatively identify potential outliers and (2) an analyst review of these potential outliers to make the final decision for each case. Cases that do not pass the analyst review are deemed deviant within their occupation and are removed from the data set. On average, these activities eliminate about </w:t>
      </w:r>
      <w:r w:rsidRPr="00976B30">
        <w:t>9%</w:t>
      </w:r>
      <w:r w:rsidRPr="00D862C0">
        <w:t xml:space="preserve"> of all returned questionnaires. The cases passing all data cleaning criteria are used to create the estimates for publication.</w:t>
      </w:r>
    </w:p>
    <w:p w14:paraId="4195007D" w14:textId="77777777" w:rsidR="00D1649B" w:rsidRPr="00D862C0" w:rsidRDefault="00D1649B" w:rsidP="00DD133F">
      <w:pPr>
        <w:pStyle w:val="Heading4"/>
      </w:pPr>
      <w:r w:rsidRPr="00D862C0">
        <w:t>Computation of Sampling Statistics</w:t>
      </w:r>
    </w:p>
    <w:p w14:paraId="0C4085D1" w14:textId="20946787" w:rsidR="00D1649B" w:rsidRPr="00D862C0" w:rsidRDefault="00D1649B" w:rsidP="00787DB2">
      <w:pPr>
        <w:pStyle w:val="BodyText"/>
      </w:pPr>
      <w:r w:rsidRPr="00D862C0">
        <w:t>Basic sampling weights are applied to the data to make inferences</w:t>
      </w:r>
      <w:r w:rsidRPr="0061080C">
        <w:t xml:space="preserve"> about </w:t>
      </w:r>
      <w:r w:rsidRPr="00D862C0">
        <w:t>the population of incumbents for each occupation.</w:t>
      </w:r>
      <w:r w:rsidRPr="00D862C0">
        <w:rPr>
          <w:rStyle w:val="FootnoteReference"/>
        </w:rPr>
        <w:footnoteReference w:id="21"/>
      </w:r>
      <w:r w:rsidRPr="00D862C0">
        <w:t xml:space="preserve"> These weights are computed as the inverses of the overall selection frequencies and the selection probabilities for each selected establishment and each individual participant. The analysis weights for the eligible sample units are adjusted to compensate for unit nonresponse for both establishments and employees, multiple subwaves of sampling, and sample adjustments. In addition, when variation in the weights is large, the weights are trimmed to reduce the variation. To maximize comparability of O*NET estimates to estimates from other federal sources, the final sample weights are also ratio</w:t>
      </w:r>
      <w:r>
        <w:t xml:space="preserve"> </w:t>
      </w:r>
      <w:r w:rsidRPr="00D862C0">
        <w:t>adjusted to occupation estimates obtained from the O</w:t>
      </w:r>
      <w:r>
        <w:t>ccupational Employment Statistics s</w:t>
      </w:r>
      <w:r w:rsidRPr="00D862C0">
        <w:t>urvey.</w:t>
      </w:r>
    </w:p>
    <w:p w14:paraId="225A6491" w14:textId="77777777" w:rsidR="00D1649B" w:rsidRDefault="00D1649B" w:rsidP="00F33B7A">
      <w:pPr>
        <w:pStyle w:val="BodyText"/>
      </w:pPr>
      <w:r w:rsidRPr="00D862C0">
        <w:t>Sampling errors are computed. The analysis weights used in the sampling error computations, as noted, have been adjusted for nonresponse and are consistent with the complex sampling design.</w:t>
      </w:r>
    </w:p>
    <w:p w14:paraId="00D0C6A7" w14:textId="77777777" w:rsidR="00D1649B" w:rsidRPr="00D862C0" w:rsidRDefault="00D1649B" w:rsidP="00DD133F">
      <w:pPr>
        <w:pStyle w:val="Heading4"/>
      </w:pPr>
      <w:r w:rsidRPr="00D862C0">
        <w:t>Calculation of Descriptor Values and Reliability</w:t>
      </w:r>
    </w:p>
    <w:p w14:paraId="64619C14" w14:textId="77777777" w:rsidR="00D1649B" w:rsidRDefault="00D1649B" w:rsidP="00F33B7A">
      <w:pPr>
        <w:pStyle w:val="BodyText"/>
      </w:pPr>
      <w:r w:rsidRPr="00D862C0">
        <w:t>For each occupation, the sample size, mean, standard deviation, and standard error of the ratings for each descriptor are calculated, together with the 95% confidence interval around the mean. Estimates with questionable precision are flagged and recommended for suppression if any of the following conditions is true:</w:t>
      </w:r>
    </w:p>
    <w:p w14:paraId="0FAD99F0" w14:textId="77777777" w:rsidR="00D1649B" w:rsidRPr="00C27487" w:rsidRDefault="00D1649B" w:rsidP="00F545A6">
      <w:pPr>
        <w:pStyle w:val="Bullet"/>
      </w:pPr>
      <w:r w:rsidRPr="00C27487">
        <w:t>The sample size (i.e., number of respondents who answered the question) is less than 10.</w:t>
      </w:r>
    </w:p>
    <w:p w14:paraId="11F755FF" w14:textId="77777777" w:rsidR="00D1649B" w:rsidRPr="00C27487" w:rsidRDefault="00D1649B" w:rsidP="00F545A6">
      <w:pPr>
        <w:pStyle w:val="Bullet"/>
      </w:pPr>
      <w:r w:rsidRPr="00C27487">
        <w:t>The variance is zero and the sample size is less than 15.</w:t>
      </w:r>
    </w:p>
    <w:p w14:paraId="58AAC7E4" w14:textId="77777777" w:rsidR="00D1649B" w:rsidRPr="00C27487" w:rsidRDefault="00D1649B" w:rsidP="00F545A6">
      <w:pPr>
        <w:pStyle w:val="Bullet"/>
      </w:pPr>
      <w:r w:rsidRPr="00C27487">
        <w:t>The relative standard error (RSE) is greater than 50%.</w:t>
      </w:r>
      <w:r w:rsidRPr="00C27487">
        <w:rPr>
          <w:vertAlign w:val="superscript"/>
        </w:rPr>
        <w:footnoteReference w:id="22"/>
      </w:r>
    </w:p>
    <w:p w14:paraId="2AC34EC5" w14:textId="77777777" w:rsidR="00D1649B" w:rsidRDefault="00D1649B" w:rsidP="00F545A6">
      <w:pPr>
        <w:pStyle w:val="Bullet"/>
      </w:pPr>
      <w:r w:rsidRPr="00C27487">
        <w:t>On average, approximately 2.7% of the estimates are flagged or suppressed.</w:t>
      </w:r>
      <w:r w:rsidRPr="00D862C0">
        <w:rPr>
          <w:rStyle w:val="FootnoteReference"/>
        </w:rPr>
        <w:footnoteReference w:id="23"/>
      </w:r>
    </w:p>
    <w:p w14:paraId="21B1A659" w14:textId="77777777" w:rsidR="00D1649B" w:rsidRDefault="00D1649B" w:rsidP="00DD133F">
      <w:pPr>
        <w:pStyle w:val="Heading4"/>
      </w:pPr>
      <w:r w:rsidRPr="00D862C0">
        <w:t>Interrater Reliability and Agreement</w:t>
      </w:r>
    </w:p>
    <w:p w14:paraId="37476273" w14:textId="7854607C" w:rsidR="00D1649B" w:rsidRPr="00D862C0" w:rsidRDefault="00D1649B" w:rsidP="00554F25">
      <w:pPr>
        <w:pStyle w:val="BodyText"/>
      </w:pPr>
      <w:r w:rsidRPr="00D862C0">
        <w:t xml:space="preserve">Interrater reliability and agreement are assessed with three different analyses. The first two measure reliability in terms of the covariation among ratings, </w:t>
      </w:r>
      <w:r>
        <w:t>and</w:t>
      </w:r>
      <w:r w:rsidRPr="00D862C0">
        <w:t xml:space="preserve"> the third reflects rater agreement. The intraclass correlation coefficients (</w:t>
      </w:r>
      <w:r w:rsidRPr="00424401">
        <w:t>ICCs</w:t>
      </w:r>
      <w:r w:rsidRPr="00D862C0">
        <w:t xml:space="preserve">) for each </w:t>
      </w:r>
      <w:r>
        <w:t xml:space="preserve">questionnaire </w:t>
      </w:r>
      <w:r w:rsidRPr="00D862C0">
        <w:t xml:space="preserve">item across all occupations are computed. These results allow one to compare respondent rating variance within an occupation with respondent rating variance across occupations. In addition to the ICCs, the mean interrater correlations (Pearson’s </w:t>
      </w:r>
      <w:r w:rsidRPr="00D862C0">
        <w:rPr>
          <w:i/>
        </w:rPr>
        <w:t>r</w:t>
      </w:r>
      <w:r w:rsidRPr="00D862C0">
        <w:t xml:space="preserve">) are calculated for all pairs of raters within each occupation. Finally, to assess the absolute difference among ratings of each item within each occupation, an average deviation index is calculated for each item within each occupation. For any given item and occupation, the average deviation index measures the average extent to which each individual rating deviates from the item mean. Some differences in ratings within occupations are expected because O*NET-SOC occupations comprise a </w:t>
      </w:r>
      <w:r>
        <w:t>variety</w:t>
      </w:r>
      <w:r w:rsidRPr="00D862C0">
        <w:t xml:space="preserve"> of different jobs in most cases.</w:t>
      </w:r>
    </w:p>
    <w:p w14:paraId="48989F82" w14:textId="4734368E" w:rsidR="00D1649B" w:rsidRDefault="00D1649B" w:rsidP="00A378D7">
      <w:pPr>
        <w:pStyle w:val="BodyText"/>
      </w:pPr>
      <w:r w:rsidRPr="00D862C0">
        <w:t xml:space="preserve">Each of the reliability analyses conducted (rater, standard errors) </w:t>
      </w:r>
      <w:r>
        <w:t>is</w:t>
      </w:r>
      <w:r w:rsidRPr="00D862C0">
        <w:t xml:space="preserve"> influenced by the number of respondents. The O*NET data collection methods include a sufficient number of respondents in each occupation to ensure reliability </w:t>
      </w:r>
      <w:r w:rsidRPr="00D862C0">
        <w:fldChar w:fldCharType="begin"/>
      </w:r>
      <w:r w:rsidR="00F73F2A">
        <w:instrText xml:space="preserve"> ADDIN EN.CITE &lt;EndNote&gt;&lt;Cite&gt;&lt;Author&gt;Peterson&lt;/Author&gt;&lt;Year&gt;1997&lt;/Year&gt;&lt;RecNum&gt;17&lt;/RecNum&gt;&lt;DisplayText&gt;(Peterson, Mumford, Levin, Green, &amp;amp; Waksberg, 1997)&lt;/DisplayText&gt;&lt;record&gt;&lt;rec-number&gt;17&lt;/rec-number&gt;&lt;foreign-keys&gt;&lt;key app="EN" db-id="exawddvxhxs9ptete5tpwe9gexpwwvzprptd" timestamp="0"&gt;17&lt;/key&gt;&lt;/foreign-keys&gt;&lt;ref-type name="Book Section"&gt;5&lt;/ref-type&gt;&lt;contributors&gt;&lt;authors&gt;&lt;author&gt;Peterson, N. G.&lt;/author&gt;&lt;author&gt;Mumford, M. D.&lt;/author&gt;&lt;author&gt;Levin, K. Y.&lt;/author&gt;&lt;author&gt;Green, J.&lt;/author&gt;&lt;author&gt;Waksberg, J.&lt;/author&gt;&lt;/authors&gt;&lt;secondary-authors&gt;&lt;author&gt;N. G. Peterson&lt;/author&gt;&lt;author&gt;Mumford, M. D.&lt;/author&gt;&lt;author&gt;W.C. Borman&lt;/author&gt;&lt;author&gt;P. R. Jeanneret&lt;/author&gt;&lt;author&gt;K. Y. Levin&lt;/author&gt;&lt;/secondary-authors&gt;&lt;/contributors&gt;&lt;titles&gt;&lt;title&gt;Research method: Development and field testing of the content model&lt;/title&gt;&lt;secondary-title&gt;O*NET final technical report&lt;/secondary-title&gt;&lt;/titles&gt;&lt;dates&gt;&lt;year&gt;1997&lt;/year&gt;&lt;/dates&gt;&lt;pub-location&gt;Salt Lake City&lt;/pub-location&gt;&lt;publisher&gt;Utah Department of Workforce Services, through a contract with the American Institutes for Research&lt;/publisher&gt;&lt;urls&gt;&lt;/urls&gt;&lt;/record&gt;&lt;/Cite&gt;&lt;/EndNote&gt;</w:instrText>
      </w:r>
      <w:r w:rsidRPr="00D862C0">
        <w:fldChar w:fldCharType="separate"/>
      </w:r>
      <w:r w:rsidRPr="00D862C0">
        <w:rPr>
          <w:noProof/>
        </w:rPr>
        <w:t>(</w:t>
      </w:r>
      <w:hyperlink w:anchor="_ENREF_27" w:tooltip="Peterson, 1997 #17" w:history="1">
        <w:r w:rsidR="00697ECC" w:rsidRPr="00D862C0">
          <w:rPr>
            <w:noProof/>
          </w:rPr>
          <w:t>Peterson, Mumford, Levin, Green, &amp; Waksberg, 1997</w:t>
        </w:r>
      </w:hyperlink>
      <w:r w:rsidRPr="00D862C0">
        <w:rPr>
          <w:noProof/>
        </w:rPr>
        <w:t>)</w:t>
      </w:r>
      <w:r w:rsidRPr="00D862C0">
        <w:fldChar w:fldCharType="end"/>
      </w:r>
      <w:r w:rsidRPr="00D862C0">
        <w:t>.</w:t>
      </w:r>
    </w:p>
    <w:p w14:paraId="222C0DE1" w14:textId="77777777" w:rsidR="00D1649B" w:rsidRPr="00D862C0" w:rsidRDefault="00D1649B" w:rsidP="00F545A6">
      <w:pPr>
        <w:pStyle w:val="Heading3"/>
        <w:rPr>
          <w:lang w:val="en-US"/>
        </w:rPr>
      </w:pPr>
      <w:bookmarkStart w:id="269" w:name="_Toc207179172"/>
      <w:bookmarkStart w:id="270" w:name="_Toc316544617"/>
      <w:bookmarkStart w:id="271" w:name="_Toc393206286"/>
      <w:bookmarkStart w:id="272" w:name="_Toc524347114"/>
      <w:r w:rsidRPr="00D862C0">
        <w:rPr>
          <w:lang w:val="en-US"/>
        </w:rPr>
        <w:t>Creation of the Occupation Database</w:t>
      </w:r>
      <w:bookmarkEnd w:id="269"/>
      <w:bookmarkEnd w:id="270"/>
      <w:bookmarkEnd w:id="271"/>
      <w:bookmarkEnd w:id="272"/>
    </w:p>
    <w:p w14:paraId="0F1D2770" w14:textId="77777777" w:rsidR="00D1649B" w:rsidRPr="00D862C0" w:rsidRDefault="00D1649B" w:rsidP="00554F25">
      <w:pPr>
        <w:pStyle w:val="BodyText"/>
      </w:pPr>
      <w:r w:rsidRPr="00D862C0">
        <w:t xml:space="preserve">The O*NET database is scheduled to be updated annually. Each update will include data for those occupations collected and analyzed during the previous 12-month period. Consequently, a database update includes occupations from multiple data collection waves, depending on the number of prior waves for which analysis was completed that year. For each occupation collected, the newly calculated means data replace existing analyst-based or incumbent-based </w:t>
      </w:r>
      <w:r>
        <w:t xml:space="preserve">means </w:t>
      </w:r>
      <w:r w:rsidRPr="00D862C0">
        <w:t>data in the database. Users are provided with metadata regarding when the data were collected and any other pertinent information that will assist the users in interpreting the data.</w:t>
      </w:r>
    </w:p>
    <w:p w14:paraId="6C7EBE17" w14:textId="5CCB3E95" w:rsidR="00D1649B" w:rsidRDefault="00D1649B" w:rsidP="00787DB2">
      <w:pPr>
        <w:pStyle w:val="BodyText"/>
      </w:pPr>
      <w:r w:rsidRPr="00D862C0">
        <w:t xml:space="preserve">The O*NET database is designated with a version number denoting each update (e.g., from </w:t>
      </w:r>
      <w:r w:rsidRPr="00F76126">
        <w:t xml:space="preserve">O*NET </w:t>
      </w:r>
      <w:r w:rsidRPr="00C27487">
        <w:t>20</w:t>
      </w:r>
      <w:r w:rsidRPr="00F76126">
        <w:t xml:space="preserve">.0 to O*NET </w:t>
      </w:r>
      <w:r w:rsidRPr="00C27487">
        <w:t>21</w:t>
      </w:r>
      <w:r w:rsidRPr="00F76126">
        <w:t>.0</w:t>
      </w:r>
      <w:r w:rsidRPr="00D862C0">
        <w:t xml:space="preserve">). The database is developed and administered with the MySQL database management system. Once the MySQL database is updated, it is used to generate the database for public release as a series of flat text files. It is accessible to the public on the O*NET Program Web site at </w:t>
      </w:r>
      <w:hyperlink r:id="rId174" w:history="1">
        <w:r w:rsidR="00AA3587" w:rsidRPr="00AA3587">
          <w:rPr>
            <w:rStyle w:val="Hyperlink"/>
          </w:rPr>
          <w:t>https://www.onetcenter.org/</w:t>
        </w:r>
      </w:hyperlink>
      <w:r w:rsidRPr="00CD0B4A">
        <w:rPr>
          <w:color w:val="000000" w:themeColor="text1"/>
        </w:rPr>
        <w:t>.</w:t>
      </w:r>
    </w:p>
    <w:p w14:paraId="1A09A694" w14:textId="15355C7E" w:rsidR="00D1649B" w:rsidRPr="004B172B" w:rsidRDefault="004B172B" w:rsidP="006A40B3">
      <w:pPr>
        <w:pStyle w:val="Heading2"/>
        <w:numPr>
          <w:ilvl w:val="1"/>
          <w:numId w:val="31"/>
        </w:numPr>
        <w:rPr>
          <w:i/>
        </w:rPr>
      </w:pPr>
      <w:bookmarkStart w:id="273" w:name="_Toc524347115"/>
      <w:r>
        <w:rPr>
          <w:i/>
        </w:rPr>
        <w:t>If seeking approval not to display the expiration date for OMB approval of the information collection, explain the reasons that display would be inappropriate.</w:t>
      </w:r>
      <w:bookmarkEnd w:id="273"/>
    </w:p>
    <w:p w14:paraId="7F483515" w14:textId="755A7200" w:rsidR="00D1649B" w:rsidRDefault="00D1649B" w:rsidP="00554F25">
      <w:pPr>
        <w:pStyle w:val="BodyText"/>
      </w:pPr>
      <w:r w:rsidRPr="00D862C0">
        <w:t>The expiration date will be displayed on the cover of the survey questionnaires.</w:t>
      </w:r>
    </w:p>
    <w:p w14:paraId="722DE243" w14:textId="0FA567ED" w:rsidR="00D1649B" w:rsidRPr="004B172B" w:rsidRDefault="004B172B" w:rsidP="006A40B3">
      <w:pPr>
        <w:pStyle w:val="Heading2"/>
        <w:numPr>
          <w:ilvl w:val="1"/>
          <w:numId w:val="32"/>
        </w:numPr>
        <w:rPr>
          <w:i/>
        </w:rPr>
      </w:pPr>
      <w:bookmarkStart w:id="274" w:name="_Toc524347116"/>
      <w:r>
        <w:rPr>
          <w:i/>
        </w:rPr>
        <w:t>Explain each exception to the topics of the certification statement</w:t>
      </w:r>
      <w:r w:rsidR="00B26EAE">
        <w:rPr>
          <w:i/>
        </w:rPr>
        <w:t xml:space="preserve"> identified in “Certification for Paperwork Reduction Act Submissions.”</w:t>
      </w:r>
      <w:bookmarkEnd w:id="274"/>
    </w:p>
    <w:p w14:paraId="654E18C7" w14:textId="2912BDAB" w:rsidR="00D1649B" w:rsidRPr="00D862C0" w:rsidRDefault="00D1649B" w:rsidP="00787DB2">
      <w:pPr>
        <w:pStyle w:val="BodyText"/>
      </w:pPr>
      <w:r w:rsidRPr="00D862C0">
        <w:t>There are no exceptions.</w:t>
      </w:r>
    </w:p>
    <w:p w14:paraId="3DD084C4" w14:textId="77777777" w:rsidR="00D1649B" w:rsidRDefault="00D1649B" w:rsidP="00787DB2">
      <w:pPr>
        <w:pStyle w:val="Heading2"/>
      </w:pPr>
      <w:bookmarkStart w:id="275" w:name="_Toc393206289"/>
      <w:bookmarkStart w:id="276" w:name="_Toc524347117"/>
      <w:r>
        <w:t>References</w:t>
      </w:r>
      <w:bookmarkEnd w:id="275"/>
      <w:bookmarkEnd w:id="276"/>
    </w:p>
    <w:p w14:paraId="45052C7F" w14:textId="656C9794" w:rsidR="00697ECC" w:rsidRPr="00697ECC" w:rsidRDefault="00D1649B" w:rsidP="00697ECC">
      <w:pPr>
        <w:pStyle w:val="EndNoteBibliography"/>
        <w:spacing w:after="0"/>
        <w:ind w:left="720" w:hanging="720"/>
      </w:pPr>
      <w:r>
        <w:fldChar w:fldCharType="begin"/>
      </w:r>
      <w:r>
        <w:instrText xml:space="preserve"> ADDIN EN.REFLIST </w:instrText>
      </w:r>
      <w:r>
        <w:fldChar w:fldCharType="separate"/>
      </w:r>
      <w:bookmarkStart w:id="277" w:name="_ENREF_1"/>
      <w:r w:rsidR="00697ECC" w:rsidRPr="00697ECC">
        <w:t>Aedo, C., Hentschel, J., Javier, L., &amp; Moreno, L. (2013).</w:t>
      </w:r>
      <w:r w:rsidR="00697ECC" w:rsidRPr="00697ECC">
        <w:rPr>
          <w:i/>
        </w:rPr>
        <w:t xml:space="preserve"> From occupations to embedded skills: A cross-country comparison</w:t>
      </w:r>
      <w:r w:rsidR="00697ECC" w:rsidRPr="00697ECC">
        <w:t xml:space="preserve">. Washington, DC. The World Bank. Retrieved from </w:t>
      </w:r>
      <w:hyperlink r:id="rId175" w:history="1">
        <w:r w:rsidR="00697ECC" w:rsidRPr="00697ECC">
          <w:rPr>
            <w:rStyle w:val="Hyperlink"/>
          </w:rPr>
          <w:t>http://siteresources.worldbank.org/EXTNWDR2013/Resources/8258024-1320950747192/8260293-1320956712276/8261091-1348683883703/WDR2013_bp_From_Occupations_to_Embedded_Skills_Aedo.pdf</w:t>
        </w:r>
        <w:bookmarkEnd w:id="277"/>
      </w:hyperlink>
    </w:p>
    <w:p w14:paraId="709C07B6" w14:textId="77777777" w:rsidR="00697ECC" w:rsidRPr="00697ECC" w:rsidRDefault="00697ECC" w:rsidP="00697ECC">
      <w:pPr>
        <w:pStyle w:val="EndNoteBibliography"/>
        <w:spacing w:after="0"/>
        <w:ind w:left="720" w:hanging="720"/>
      </w:pPr>
      <w:bookmarkStart w:id="278" w:name="_ENREF_2"/>
      <w:r w:rsidRPr="00697ECC">
        <w:t xml:space="preserve">Anseel, F., Lievens, F., Schollaert, E., &amp; Choragwicka, B. (2010). Response rates in organizational science, 1995-2008: A meta-analytic review and guidelines for survey researchers. </w:t>
      </w:r>
      <w:r w:rsidRPr="00697ECC">
        <w:rPr>
          <w:i/>
        </w:rPr>
        <w:t>Journal of Business Psychology, 25</w:t>
      </w:r>
      <w:r w:rsidRPr="00697ECC">
        <w:t xml:space="preserve">, 335-349. </w:t>
      </w:r>
      <w:bookmarkEnd w:id="278"/>
    </w:p>
    <w:p w14:paraId="613A7873" w14:textId="77777777" w:rsidR="00697ECC" w:rsidRPr="00697ECC" w:rsidRDefault="00697ECC" w:rsidP="00697ECC">
      <w:pPr>
        <w:pStyle w:val="EndNoteBibliography"/>
        <w:spacing w:after="0"/>
        <w:ind w:left="720" w:hanging="720"/>
      </w:pPr>
      <w:bookmarkStart w:id="279" w:name="_ENREF_3"/>
      <w:r w:rsidRPr="00697ECC">
        <w:t xml:space="preserve">Balasubramanian, I. (2014). Local skill concentrations and district employment growth: A spatial simultaneous equation approach for India. </w:t>
      </w:r>
      <w:r w:rsidRPr="00697ECC">
        <w:rPr>
          <w:i/>
        </w:rPr>
        <w:t>The Annals of Regional Science, Working Paper No. 2014-033</w:t>
      </w:r>
      <w:r w:rsidRPr="00697ECC">
        <w:t xml:space="preserve">. </w:t>
      </w:r>
      <w:bookmarkEnd w:id="279"/>
    </w:p>
    <w:p w14:paraId="79CC68BC" w14:textId="77777777" w:rsidR="00697ECC" w:rsidRPr="00697ECC" w:rsidRDefault="00697ECC" w:rsidP="00697ECC">
      <w:pPr>
        <w:pStyle w:val="EndNoteBibliography"/>
        <w:spacing w:after="0"/>
        <w:ind w:left="720" w:hanging="720"/>
      </w:pPr>
      <w:bookmarkStart w:id="280" w:name="_ENREF_4"/>
      <w:r w:rsidRPr="00697ECC">
        <w:t xml:space="preserve">Baruch, Y., &amp; Holtom, B. C. (2008). Survey response rate levels and trends in organizational research. </w:t>
      </w:r>
      <w:r w:rsidRPr="00697ECC">
        <w:rPr>
          <w:i/>
        </w:rPr>
        <w:t>Human Relations, 61</w:t>
      </w:r>
      <w:r w:rsidRPr="00697ECC">
        <w:t xml:space="preserve">, 1139-1160. </w:t>
      </w:r>
      <w:bookmarkEnd w:id="280"/>
    </w:p>
    <w:p w14:paraId="2E8E679D" w14:textId="77777777" w:rsidR="00697ECC" w:rsidRPr="00697ECC" w:rsidRDefault="00697ECC" w:rsidP="00697ECC">
      <w:pPr>
        <w:pStyle w:val="EndNoteBibliography"/>
        <w:spacing w:after="0"/>
        <w:ind w:left="720" w:hanging="720"/>
      </w:pPr>
      <w:bookmarkStart w:id="281" w:name="_ENREF_5"/>
      <w:r w:rsidRPr="00697ECC">
        <w:t xml:space="preserve">Biemer, P., Ellis, C., Pitt, A., &amp; Robbins, K. (2006). </w:t>
      </w:r>
      <w:r w:rsidRPr="00697ECC">
        <w:rPr>
          <w:i/>
        </w:rPr>
        <w:t>Effects on response rates and costs of a monetary incentive for the point of contact in an establishment survey.</w:t>
      </w:r>
      <w:r w:rsidRPr="00697ECC">
        <w:t xml:space="preserve"> Paper presented at the Proceedings of the American Association of Public Opinion Research, Montreal, Canada.</w:t>
      </w:r>
      <w:bookmarkEnd w:id="281"/>
    </w:p>
    <w:p w14:paraId="03233E98" w14:textId="6A24F7AB" w:rsidR="00697ECC" w:rsidRPr="00697ECC" w:rsidRDefault="00697ECC" w:rsidP="00697ECC">
      <w:pPr>
        <w:pStyle w:val="EndNoteBibliography"/>
        <w:spacing w:after="0"/>
        <w:ind w:left="720" w:hanging="720"/>
      </w:pPr>
      <w:bookmarkStart w:id="282" w:name="_ENREF_6"/>
      <w:r w:rsidRPr="00697ECC">
        <w:t>Bureau of Labor Statistics, U.S. Department of Labor (2014, March). Employer costs for employee compensation summary. Available from Databases, tables and calculators by subject</w:t>
      </w:r>
      <w:r w:rsidRPr="00697ECC">
        <w:rPr>
          <w:i/>
        </w:rPr>
        <w:t>).</w:t>
      </w:r>
      <w:r w:rsidRPr="00697ECC">
        <w:t xml:space="preserve"> Retrieved from </w:t>
      </w:r>
      <w:hyperlink r:id="rId176" w:history="1">
        <w:r w:rsidRPr="00697ECC">
          <w:rPr>
            <w:rStyle w:val="Hyperlink"/>
          </w:rPr>
          <w:t>http://data.bls.gov/timeseries/CIS1010000000000Q</w:t>
        </w:r>
        <w:bookmarkEnd w:id="282"/>
      </w:hyperlink>
    </w:p>
    <w:p w14:paraId="55A37ED0" w14:textId="77777777" w:rsidR="00697ECC" w:rsidRPr="00697ECC" w:rsidRDefault="00697ECC" w:rsidP="00697ECC">
      <w:pPr>
        <w:pStyle w:val="EndNoteBibliography"/>
        <w:spacing w:after="0"/>
        <w:ind w:left="720" w:hanging="720"/>
      </w:pPr>
      <w:bookmarkStart w:id="283" w:name="_ENREF_7"/>
      <w:r w:rsidRPr="00697ECC">
        <w:t xml:space="preserve">Cole, M. S., Bedeian, A. G., &amp; Feild, H. S. (2006). The measurement equivalence of Web-based and paper-and-pencil measures of transformational leadership. </w:t>
      </w:r>
      <w:r w:rsidRPr="00697ECC">
        <w:rPr>
          <w:i/>
        </w:rPr>
        <w:t>Organizational Research Methods, 9</w:t>
      </w:r>
      <w:r w:rsidRPr="00697ECC">
        <w:t xml:space="preserve">, 339-368. </w:t>
      </w:r>
      <w:bookmarkEnd w:id="283"/>
    </w:p>
    <w:p w14:paraId="7A245315" w14:textId="77777777" w:rsidR="00697ECC" w:rsidRPr="00697ECC" w:rsidRDefault="00697ECC" w:rsidP="00697ECC">
      <w:pPr>
        <w:pStyle w:val="EndNoteBibliography"/>
        <w:spacing w:after="0"/>
        <w:ind w:left="720" w:hanging="720"/>
      </w:pPr>
      <w:bookmarkStart w:id="284" w:name="_ENREF_8"/>
      <w:r w:rsidRPr="00697ECC">
        <w:t xml:space="preserve">Couper, M. (2008). </w:t>
      </w:r>
      <w:r w:rsidRPr="00697ECC">
        <w:rPr>
          <w:i/>
        </w:rPr>
        <w:t>Designing effective Web surveys</w:t>
      </w:r>
      <w:r w:rsidRPr="00697ECC">
        <w:t>. New York, NY: Cambridge University Press.</w:t>
      </w:r>
      <w:bookmarkEnd w:id="284"/>
    </w:p>
    <w:p w14:paraId="69E946D9" w14:textId="77777777" w:rsidR="00697ECC" w:rsidRPr="00697ECC" w:rsidRDefault="00697ECC" w:rsidP="00697ECC">
      <w:pPr>
        <w:pStyle w:val="EndNoteBibliography"/>
        <w:spacing w:after="0"/>
        <w:ind w:left="720" w:hanging="720"/>
      </w:pPr>
      <w:bookmarkStart w:id="285" w:name="_ENREF_9"/>
      <w:r w:rsidRPr="00697ECC">
        <w:t xml:space="preserve">Cycyota, C. S., &amp; Harrison, D. A. (2006). What (not) to expect when surveying executives: A meta-analysis of top manager response rates and techniques over time. </w:t>
      </w:r>
      <w:r w:rsidRPr="00697ECC">
        <w:rPr>
          <w:i/>
        </w:rPr>
        <w:t>Organizational Research Methods, 9</w:t>
      </w:r>
      <w:r w:rsidRPr="00697ECC">
        <w:t>(2), 133-160. doi:10.1177/1094428105280770</w:t>
      </w:r>
      <w:bookmarkEnd w:id="285"/>
    </w:p>
    <w:p w14:paraId="7622E80E" w14:textId="77777777" w:rsidR="00697ECC" w:rsidRPr="00697ECC" w:rsidRDefault="00697ECC" w:rsidP="00697ECC">
      <w:pPr>
        <w:pStyle w:val="EndNoteBibliography"/>
        <w:spacing w:after="0"/>
        <w:ind w:left="720" w:hanging="720"/>
      </w:pPr>
      <w:bookmarkStart w:id="286" w:name="_ENREF_10"/>
      <w:r w:rsidRPr="00697ECC">
        <w:t xml:space="preserve">Deming, D. (2015). The growing importance of social skills in the labor market. </w:t>
      </w:r>
      <w:r w:rsidRPr="00697ECC">
        <w:rPr>
          <w:i/>
        </w:rPr>
        <w:t>National Bureau of Economic Research Working Paper Series, NBER Working Paper 21473</w:t>
      </w:r>
      <w:r w:rsidRPr="00697ECC">
        <w:t xml:space="preserve">. </w:t>
      </w:r>
      <w:bookmarkEnd w:id="286"/>
    </w:p>
    <w:p w14:paraId="5E78798D" w14:textId="7FA3A9BA" w:rsidR="00697ECC" w:rsidRPr="00697ECC" w:rsidRDefault="00697ECC" w:rsidP="00697ECC">
      <w:pPr>
        <w:pStyle w:val="EndNoteBibliography"/>
        <w:spacing w:after="0"/>
        <w:ind w:left="720" w:hanging="720"/>
      </w:pPr>
      <w:bookmarkStart w:id="287" w:name="_ENREF_11"/>
      <w:r w:rsidRPr="00697ECC">
        <w:t xml:space="preserve">Employment and Training Administration, U. S. D. o. L., ,. (2009). </w:t>
      </w:r>
      <w:r w:rsidRPr="00697ECC">
        <w:rPr>
          <w:i/>
        </w:rPr>
        <w:t>O*NET OnLine in transition assistance programs at Offutt Air Force Base</w:t>
      </w:r>
      <w:r w:rsidRPr="00697ECC">
        <w:t>.</w:t>
      </w:r>
      <w:r>
        <w:t xml:space="preserve"> </w:t>
      </w:r>
      <w:r w:rsidRPr="00697ECC">
        <w:t xml:space="preserve">Lincoln, NE: Employment and Training Administration, U.S. Department of Labor Retrieved from </w:t>
      </w:r>
      <w:hyperlink r:id="rId177" w:history="1">
        <w:r w:rsidRPr="00697ECC">
          <w:rPr>
            <w:rStyle w:val="Hyperlink"/>
          </w:rPr>
          <w:t>https://www.doleta.gov/Programs/onet/ne-offutt.cfm</w:t>
        </w:r>
      </w:hyperlink>
      <w:r w:rsidRPr="00697ECC">
        <w:t xml:space="preserve"> </w:t>
      </w:r>
      <w:bookmarkEnd w:id="287"/>
    </w:p>
    <w:p w14:paraId="7CBE0A48" w14:textId="77777777" w:rsidR="00697ECC" w:rsidRPr="00697ECC" w:rsidRDefault="00697ECC" w:rsidP="00697ECC">
      <w:pPr>
        <w:pStyle w:val="EndNoteBibliography"/>
        <w:spacing w:after="0"/>
        <w:ind w:left="720" w:hanging="720"/>
      </w:pPr>
      <w:bookmarkStart w:id="288" w:name="_ENREF_12"/>
      <w:r w:rsidRPr="00697ECC">
        <w:t xml:space="preserve">Fischer, A., &amp; Neubert, J. C. (2015). The multiple faces of complex problems: A model of problem solving competency and its implications for training and assessment. </w:t>
      </w:r>
      <w:r w:rsidRPr="00697ECC">
        <w:rPr>
          <w:i/>
        </w:rPr>
        <w:t>Journal of Dynamic Decision Making, 1</w:t>
      </w:r>
      <w:r w:rsidRPr="00697ECC">
        <w:t xml:space="preserve">, 1-13. </w:t>
      </w:r>
      <w:bookmarkEnd w:id="288"/>
    </w:p>
    <w:p w14:paraId="76E95C03" w14:textId="77777777" w:rsidR="00697ECC" w:rsidRPr="00697ECC" w:rsidRDefault="00697ECC" w:rsidP="00697ECC">
      <w:pPr>
        <w:pStyle w:val="EndNoteBibliography"/>
        <w:spacing w:after="0"/>
        <w:ind w:left="720" w:hanging="720"/>
      </w:pPr>
      <w:bookmarkStart w:id="289" w:name="_ENREF_13"/>
      <w:r w:rsidRPr="00697ECC">
        <w:t xml:space="preserve">Fleishman, E. A., &amp; Mumford, M. D. (1988). The ability requirements scales. In S. Gael (Ed.), </w:t>
      </w:r>
      <w:r w:rsidRPr="00697ECC">
        <w:rPr>
          <w:i/>
        </w:rPr>
        <w:t>The job analysis handbook for business, industry, and government</w:t>
      </w:r>
      <w:r w:rsidRPr="00697ECC">
        <w:t xml:space="preserve">. New York: Wiley. </w:t>
      </w:r>
      <w:bookmarkEnd w:id="289"/>
    </w:p>
    <w:p w14:paraId="37E7555B" w14:textId="77777777" w:rsidR="00697ECC" w:rsidRPr="00697ECC" w:rsidRDefault="00697ECC" w:rsidP="00697ECC">
      <w:pPr>
        <w:pStyle w:val="EndNoteBibliography"/>
        <w:spacing w:after="0"/>
        <w:ind w:left="720" w:hanging="720"/>
      </w:pPr>
      <w:bookmarkStart w:id="290" w:name="_ENREF_14"/>
      <w:r w:rsidRPr="00697ECC">
        <w:t xml:space="preserve">Foster, L., &amp; Gloss, A. (2015). Frontiers in international skills development: Innovative efforts in China’s transportation sector and three dimensions of work information. </w:t>
      </w:r>
      <w:r w:rsidRPr="00697ECC">
        <w:rPr>
          <w:i/>
        </w:rPr>
        <w:t>Industrial and Organizational Psychologist Newsletter, 52</w:t>
      </w:r>
      <w:r w:rsidRPr="00697ECC">
        <w:t xml:space="preserve">(3), 67-74. </w:t>
      </w:r>
      <w:bookmarkEnd w:id="290"/>
    </w:p>
    <w:p w14:paraId="7969A26D" w14:textId="77777777" w:rsidR="00697ECC" w:rsidRPr="00697ECC" w:rsidRDefault="00697ECC" w:rsidP="00697ECC">
      <w:pPr>
        <w:pStyle w:val="EndNoteBibliography"/>
        <w:spacing w:after="0"/>
        <w:ind w:left="720" w:hanging="720"/>
      </w:pPr>
      <w:bookmarkStart w:id="291" w:name="_ENREF_15"/>
      <w:r w:rsidRPr="00697ECC">
        <w:t xml:space="preserve">Guion, R. M. (2011). </w:t>
      </w:r>
      <w:r w:rsidRPr="00697ECC">
        <w:rPr>
          <w:i/>
        </w:rPr>
        <w:t>Assessment, measurement, and prediction for personnel decisions</w:t>
      </w:r>
      <w:r w:rsidRPr="00697ECC">
        <w:t xml:space="preserve"> (2nd ed.). New York, NY: Routledge.</w:t>
      </w:r>
      <w:bookmarkEnd w:id="291"/>
    </w:p>
    <w:p w14:paraId="1DAE6062" w14:textId="2761D0D2" w:rsidR="00697ECC" w:rsidRPr="00697ECC" w:rsidRDefault="00697ECC" w:rsidP="00697ECC">
      <w:pPr>
        <w:pStyle w:val="EndNoteBibliography"/>
        <w:spacing w:after="0"/>
        <w:ind w:left="720" w:hanging="720"/>
      </w:pPr>
      <w:bookmarkStart w:id="292" w:name="_ENREF_16"/>
      <w:r w:rsidRPr="00697ECC">
        <w:t xml:space="preserve">Hanser, L. M., Campbell, J., Pearlman, K., Petho, F., Plewes, T., &amp; Spenner, K. (2008). </w:t>
      </w:r>
      <w:r w:rsidRPr="00697ECC">
        <w:rPr>
          <w:i/>
        </w:rPr>
        <w:t>Final report of the panel on the Department of Defense human capital strategy</w:t>
      </w:r>
      <w:r w:rsidRPr="00697ECC">
        <w:t xml:space="preserve">. Report prepared for the Office of the Secretary of Defense by the RAND Corporation. Retrieved from </w:t>
      </w:r>
      <w:hyperlink r:id="rId178" w:history="1">
        <w:r w:rsidRPr="00697ECC">
          <w:rPr>
            <w:rStyle w:val="Hyperlink"/>
          </w:rPr>
          <w:t>http://www.rand.org/content/dam/rand/pubs/technical_reports/2008/RAND_TR610.pdf</w:t>
        </w:r>
      </w:hyperlink>
      <w:r w:rsidRPr="00697ECC">
        <w:t xml:space="preserve"> </w:t>
      </w:r>
      <w:bookmarkEnd w:id="292"/>
    </w:p>
    <w:p w14:paraId="1B83A7C5" w14:textId="77777777" w:rsidR="00697ECC" w:rsidRPr="00697ECC" w:rsidRDefault="00697ECC" w:rsidP="00697ECC">
      <w:pPr>
        <w:pStyle w:val="EndNoteBibliography"/>
        <w:spacing w:after="0"/>
        <w:ind w:left="720" w:hanging="720"/>
      </w:pPr>
      <w:bookmarkStart w:id="293" w:name="_ENREF_17"/>
      <w:r w:rsidRPr="00697ECC">
        <w:t xml:space="preserve">Hirsch, B. T., Husain, M. M., &amp; Winters, J. V. (2016). Multiple job holding, local labor markets, and the business cycle. </w:t>
      </w:r>
      <w:r w:rsidRPr="00697ECC">
        <w:rPr>
          <w:i/>
        </w:rPr>
        <w:t>IZA Journal of Labor Economics, 5</w:t>
      </w:r>
      <w:r w:rsidRPr="00697ECC">
        <w:t xml:space="preserve">(1), 1-29. </w:t>
      </w:r>
      <w:bookmarkEnd w:id="293"/>
    </w:p>
    <w:p w14:paraId="27D6F9E1" w14:textId="4A7798CC" w:rsidR="00697ECC" w:rsidRPr="00697ECC" w:rsidRDefault="00697ECC" w:rsidP="00697ECC">
      <w:pPr>
        <w:pStyle w:val="EndNoteBibliography"/>
        <w:spacing w:after="0"/>
        <w:ind w:left="720" w:hanging="720"/>
      </w:pPr>
      <w:bookmarkStart w:id="294" w:name="_ENREF_18"/>
      <w:r w:rsidRPr="00697ECC">
        <w:t xml:space="preserve">Igou, F. (2012). </w:t>
      </w:r>
      <w:r w:rsidR="001A57EB">
        <w:t>O</w:t>
      </w:r>
      <w:r w:rsidRPr="00697ECC">
        <w:t xml:space="preserve">*NET Online as a valuable tool for academic advising. </w:t>
      </w:r>
      <w:r w:rsidRPr="00697ECC">
        <w:rPr>
          <w:i/>
        </w:rPr>
        <w:t>Mentor</w:t>
      </w:r>
      <w:r w:rsidRPr="00697ECC">
        <w:t xml:space="preserve">. </w:t>
      </w:r>
      <w:bookmarkEnd w:id="294"/>
    </w:p>
    <w:p w14:paraId="1B09CDD2" w14:textId="77777777" w:rsidR="00697ECC" w:rsidRPr="00697ECC" w:rsidRDefault="00697ECC" w:rsidP="00697ECC">
      <w:pPr>
        <w:pStyle w:val="EndNoteBibliography"/>
        <w:spacing w:after="0"/>
        <w:ind w:left="720" w:hanging="720"/>
      </w:pPr>
      <w:bookmarkStart w:id="295" w:name="_ENREF_19"/>
      <w:r w:rsidRPr="00697ECC">
        <w:t xml:space="preserve">Klein, R. J., Proctor, S. E., Boudreault, M. A., &amp; Tuczyn, K. M. (2002). </w:t>
      </w:r>
      <w:r w:rsidRPr="00697ECC">
        <w:rPr>
          <w:i/>
        </w:rPr>
        <w:t>Healthy People 2010 criteria for data suppression</w:t>
      </w:r>
      <w:r w:rsidRPr="00697ECC">
        <w:t>. Hyattsville, MD: National Center for Health Statistics.</w:t>
      </w:r>
      <w:bookmarkEnd w:id="295"/>
    </w:p>
    <w:p w14:paraId="3C14A6E8" w14:textId="77777777" w:rsidR="00697ECC" w:rsidRPr="00697ECC" w:rsidRDefault="00697ECC" w:rsidP="00697ECC">
      <w:pPr>
        <w:pStyle w:val="EndNoteBibliography"/>
        <w:spacing w:after="0"/>
        <w:ind w:left="720" w:hanging="720"/>
      </w:pPr>
      <w:bookmarkStart w:id="296" w:name="_ENREF_20"/>
      <w:r w:rsidRPr="00697ECC">
        <w:t xml:space="preserve">Koys, D. J. (2016). Using the Department of Labor’s “My Next Move” to improve career preparedness. </w:t>
      </w:r>
      <w:r w:rsidRPr="00697ECC">
        <w:rPr>
          <w:i/>
        </w:rPr>
        <w:t>Journal of Management Education, 41</w:t>
      </w:r>
      <w:r w:rsidRPr="00697ECC">
        <w:t xml:space="preserve">(1), 94-117. </w:t>
      </w:r>
      <w:bookmarkEnd w:id="296"/>
    </w:p>
    <w:p w14:paraId="50D2BBBA" w14:textId="77777777" w:rsidR="00697ECC" w:rsidRPr="00697ECC" w:rsidRDefault="00697ECC" w:rsidP="00697ECC">
      <w:pPr>
        <w:pStyle w:val="EndNoteBibliography"/>
        <w:spacing w:after="0"/>
        <w:ind w:left="720" w:hanging="720"/>
      </w:pPr>
      <w:bookmarkStart w:id="297" w:name="_ENREF_21"/>
      <w:r w:rsidRPr="00697ECC">
        <w:t xml:space="preserve">Kuo, J. C. L., &amp; Raley, R. K. (2016). Is it all about money? Work characteristics and women’s and men’s marriage formation in early adulthood. </w:t>
      </w:r>
      <w:r w:rsidRPr="00697ECC">
        <w:rPr>
          <w:i/>
        </w:rPr>
        <w:t>Journal of Family Issues, 37</w:t>
      </w:r>
      <w:r w:rsidRPr="00697ECC">
        <w:t xml:space="preserve">(8), 1046-1073. </w:t>
      </w:r>
      <w:bookmarkEnd w:id="297"/>
    </w:p>
    <w:p w14:paraId="06F52C7A" w14:textId="7F372C66" w:rsidR="00697ECC" w:rsidRPr="00697ECC" w:rsidRDefault="00697ECC" w:rsidP="00697ECC">
      <w:pPr>
        <w:pStyle w:val="EndNoteBibliography"/>
        <w:spacing w:after="0"/>
        <w:ind w:left="720" w:hanging="720"/>
      </w:pPr>
      <w:bookmarkStart w:id="298" w:name="_ENREF_22"/>
      <w:r w:rsidRPr="00697ECC">
        <w:t>Navarro, A., King, K. E., &amp; Starsinic, M. (2011, September).</w:t>
      </w:r>
      <w:r w:rsidRPr="00697ECC">
        <w:rPr>
          <w:i/>
        </w:rPr>
        <w:t xml:space="preserve"> Comparison of the American Community Survey voluntary versus mandatory estimates</w:t>
      </w:r>
      <w:r w:rsidRPr="00697ECC">
        <w:t xml:space="preserve">. Final report. Washington, DC. U.S. Census Bureau, American Community Survey Research and Evaluation Program. Retrieved from </w:t>
      </w:r>
      <w:hyperlink r:id="rId179" w:history="1">
        <w:r w:rsidRPr="00697ECC">
          <w:rPr>
            <w:rStyle w:val="Hyperlink"/>
          </w:rPr>
          <w:t>http://www.census.gov/acs/www/Downloads/library/2011/2011_Navarro_01.pdf</w:t>
        </w:r>
        <w:bookmarkEnd w:id="298"/>
      </w:hyperlink>
    </w:p>
    <w:p w14:paraId="58D2B3FD" w14:textId="77777777" w:rsidR="00697ECC" w:rsidRPr="00697ECC" w:rsidRDefault="00697ECC" w:rsidP="00697ECC">
      <w:pPr>
        <w:pStyle w:val="EndNoteBibliography"/>
        <w:spacing w:after="0"/>
        <w:ind w:left="720" w:hanging="720"/>
      </w:pPr>
      <w:bookmarkStart w:id="299" w:name="_ENREF_23"/>
      <w:r w:rsidRPr="00697ECC">
        <w:t xml:space="preserve">Paxon, M. C., Dillman, D. A., &amp; Tarnai, J. (1995). Improving response to business mail survey. In B. G. Cox (Ed.), </w:t>
      </w:r>
      <w:r w:rsidRPr="00697ECC">
        <w:rPr>
          <w:i/>
        </w:rPr>
        <w:t>Business survey methods</w:t>
      </w:r>
      <w:r w:rsidRPr="00697ECC">
        <w:t xml:space="preserve">. New York: Wiley. </w:t>
      </w:r>
      <w:bookmarkEnd w:id="299"/>
    </w:p>
    <w:p w14:paraId="61AEB7BA" w14:textId="77777777" w:rsidR="00697ECC" w:rsidRPr="00697ECC" w:rsidRDefault="00697ECC" w:rsidP="00697ECC">
      <w:pPr>
        <w:pStyle w:val="EndNoteBibliography"/>
        <w:spacing w:after="0"/>
        <w:ind w:left="720" w:hanging="720"/>
      </w:pPr>
      <w:bookmarkStart w:id="300" w:name="_ENREF_24"/>
      <w:r w:rsidRPr="00697ECC">
        <w:t xml:space="preserve">Peterson, N. G., Mumford, M. D., Borman, W. C., Jeanneret, P. R., &amp; Fleishman, E. A. (1995). </w:t>
      </w:r>
      <w:r w:rsidRPr="00697ECC">
        <w:rPr>
          <w:i/>
        </w:rPr>
        <w:t>Development of prototype Occupational Information Network (O*NET) content model</w:t>
      </w:r>
      <w:r w:rsidRPr="00697ECC">
        <w:t>. Salt Lake City: Utah Department of Workforce Service through a contract with the American Institutes of Research.</w:t>
      </w:r>
      <w:bookmarkEnd w:id="300"/>
    </w:p>
    <w:p w14:paraId="2874ADC1" w14:textId="77777777" w:rsidR="00697ECC" w:rsidRPr="00697ECC" w:rsidRDefault="00697ECC" w:rsidP="00697ECC">
      <w:pPr>
        <w:pStyle w:val="EndNoteBibliography"/>
        <w:spacing w:after="0"/>
        <w:ind w:left="720" w:hanging="720"/>
      </w:pPr>
      <w:bookmarkStart w:id="301" w:name="_ENREF_25"/>
      <w:r w:rsidRPr="00697ECC">
        <w:t xml:space="preserve">Peterson, N. G., Mumford, M. D., Borman, W. C., Jeanneret, P. R., Fleishman, E. A., &amp; Levin, K. Y. (Eds.). (1997). </w:t>
      </w:r>
      <w:r w:rsidRPr="00697ECC">
        <w:rPr>
          <w:i/>
        </w:rPr>
        <w:t>O*NET final technical report</w:t>
      </w:r>
      <w:r w:rsidRPr="00697ECC">
        <w:t>. Salt Lake City, UT: Utah Department of Workforce Services.</w:t>
      </w:r>
      <w:bookmarkEnd w:id="301"/>
    </w:p>
    <w:p w14:paraId="35DFEFCE" w14:textId="77777777" w:rsidR="00697ECC" w:rsidRPr="00697ECC" w:rsidRDefault="00697ECC" w:rsidP="00697ECC">
      <w:pPr>
        <w:pStyle w:val="EndNoteBibliography"/>
        <w:spacing w:after="0"/>
        <w:ind w:left="720" w:hanging="720"/>
      </w:pPr>
      <w:bookmarkStart w:id="302" w:name="_ENREF_26"/>
      <w:r w:rsidRPr="00697ECC">
        <w:t xml:space="preserve">Peterson, N. G., Mumford, M. D., Borman, W. C., Jeanneret, P. R., Fleishman, E. A., Levin, K. Y., Campion, M. A., Mayfield, M. S., Morgeson, F. P., Pearlman, K., Gowing, M. K., Lancaster, A. R., Silver, M. B., &amp; Dye, D. M. (2001). Understanding work using the Occupational Information Network (O*NET): Implications for practice and research. </w:t>
      </w:r>
      <w:r w:rsidRPr="00697ECC">
        <w:rPr>
          <w:i/>
        </w:rPr>
        <w:t>Personnel Psychology, 54</w:t>
      </w:r>
      <w:r w:rsidRPr="00697ECC">
        <w:t>(2), 451–492. doi:10.1111/j.1744-6570.2001.tb00100.x</w:t>
      </w:r>
      <w:bookmarkEnd w:id="302"/>
    </w:p>
    <w:p w14:paraId="0E41987A" w14:textId="77777777" w:rsidR="00697ECC" w:rsidRPr="00697ECC" w:rsidRDefault="00697ECC" w:rsidP="00697ECC">
      <w:pPr>
        <w:pStyle w:val="EndNoteBibliography"/>
        <w:spacing w:after="0"/>
        <w:ind w:left="720" w:hanging="720"/>
      </w:pPr>
      <w:bookmarkStart w:id="303" w:name="_ENREF_27"/>
      <w:r w:rsidRPr="00697ECC">
        <w:t xml:space="preserve">Peterson, N. G., Mumford, M. D., Levin, K. Y., Green, J., &amp; Waksberg, J. (1997). Research method: Development and field testing of the content model. In N. G. Peterson, M. D. Mumford, W. C. Borman, P. R. Jeanneret &amp; K. Y. Levin (Eds.), </w:t>
      </w:r>
      <w:r w:rsidRPr="00697ECC">
        <w:rPr>
          <w:i/>
        </w:rPr>
        <w:t>O*NET final technical report</w:t>
      </w:r>
      <w:r w:rsidRPr="00697ECC">
        <w:t xml:space="preserve">. Salt Lake City: Utah Department of Workforce Services, through a contract with the American Institutes for Research. </w:t>
      </w:r>
      <w:bookmarkEnd w:id="303"/>
    </w:p>
    <w:p w14:paraId="60E4C983" w14:textId="77777777" w:rsidR="00697ECC" w:rsidRPr="00697ECC" w:rsidRDefault="00697ECC" w:rsidP="00697ECC">
      <w:pPr>
        <w:pStyle w:val="EndNoteBibliography"/>
        <w:spacing w:after="0"/>
        <w:ind w:left="720" w:hanging="720"/>
      </w:pPr>
      <w:bookmarkStart w:id="304" w:name="_ENREF_28"/>
      <w:r w:rsidRPr="00697ECC">
        <w:t xml:space="preserve">Peterson, N. G., Mumford, M. D., Levin, K. Y., Green, J., &amp; Waksberg, J. (1999). Research method: Development and field testing of the content model. In N. G. Peterson, M. D. Mumford, W. C. Borman, P. R. Jeanneret &amp; E. A. Fleishman (Eds.), </w:t>
      </w:r>
      <w:r w:rsidRPr="00697ECC">
        <w:rPr>
          <w:i/>
        </w:rPr>
        <w:t>An occupational information system for the 21st century: The development of O*NET</w:t>
      </w:r>
      <w:r w:rsidRPr="00697ECC">
        <w:t xml:space="preserve"> (pp. 31–47). Washington, DC: American Psychological Association. </w:t>
      </w:r>
      <w:bookmarkEnd w:id="304"/>
    </w:p>
    <w:p w14:paraId="43AE134E" w14:textId="77777777" w:rsidR="00697ECC" w:rsidRPr="00697ECC" w:rsidRDefault="00697ECC" w:rsidP="00697ECC">
      <w:pPr>
        <w:pStyle w:val="EndNoteBibliography"/>
        <w:spacing w:after="0"/>
        <w:ind w:left="720" w:hanging="720"/>
      </w:pPr>
      <w:bookmarkStart w:id="305" w:name="_ENREF_29"/>
      <w:r w:rsidRPr="00697ECC">
        <w:t xml:space="preserve">Peterson, N. G., Owens-Kurtz, C., Hoffman, R. G., Arabian, J. M., &amp; Whetzel, D. C. (1990). </w:t>
      </w:r>
      <w:r w:rsidRPr="00697ECC">
        <w:rPr>
          <w:i/>
        </w:rPr>
        <w:t>Army synthetic validation project</w:t>
      </w:r>
      <w:r w:rsidRPr="00697ECC">
        <w:t>. Alexandria, VA: U.S. Army Research Institute for the Behavioral Sciences.</w:t>
      </w:r>
      <w:bookmarkEnd w:id="305"/>
    </w:p>
    <w:p w14:paraId="443CC766" w14:textId="7896A52E" w:rsidR="00697ECC" w:rsidRPr="00697ECC" w:rsidRDefault="00697ECC" w:rsidP="00697ECC">
      <w:pPr>
        <w:pStyle w:val="EndNoteBibliography"/>
        <w:spacing w:after="0"/>
        <w:ind w:left="720" w:hanging="720"/>
      </w:pPr>
      <w:bookmarkStart w:id="306" w:name="_ENREF_30"/>
      <w:r w:rsidRPr="00697ECC">
        <w:t>Petroni, R., Sigman, R., Willimack, D., Cohen, S., &amp; Tucker, C. (2004). Response rates and nonresponse in BLS and Census Bureau establishment surveys. In</w:t>
      </w:r>
      <w:r>
        <w:t xml:space="preserve"> </w:t>
      </w:r>
      <w:r w:rsidRPr="00697ECC">
        <w:rPr>
          <w:i/>
        </w:rPr>
        <w:t>Proceedings of the Survey Research Methods Section</w:t>
      </w:r>
      <w:r w:rsidRPr="00697ECC">
        <w:t xml:space="preserve"> (pp. 4159–4166). Alexandria, VA: American Statistical Association. </w:t>
      </w:r>
      <w:bookmarkEnd w:id="306"/>
    </w:p>
    <w:p w14:paraId="0F4462C7" w14:textId="77777777" w:rsidR="00697ECC" w:rsidRPr="00697ECC" w:rsidRDefault="00697ECC" w:rsidP="00697ECC">
      <w:pPr>
        <w:pStyle w:val="EndNoteBibliography"/>
        <w:spacing w:after="0"/>
        <w:ind w:left="720" w:hanging="720"/>
      </w:pPr>
      <w:bookmarkStart w:id="307" w:name="_ENREF_31"/>
      <w:r w:rsidRPr="00697ECC">
        <w:t xml:space="preserve">Renski, H., &amp; Wallace, R. (2012). Workforce skills and the changing knowledge economy in Massachusetts. </w:t>
      </w:r>
      <w:r w:rsidRPr="00697ECC">
        <w:rPr>
          <w:i/>
        </w:rPr>
        <w:t>MassBenchmarks, 14</w:t>
      </w:r>
      <w:r w:rsidRPr="00697ECC">
        <w:t xml:space="preserve">(1). </w:t>
      </w:r>
      <w:bookmarkEnd w:id="307"/>
    </w:p>
    <w:p w14:paraId="71C25F3D" w14:textId="2D4F20C0" w:rsidR="00697ECC" w:rsidRPr="00697ECC" w:rsidRDefault="00697ECC" w:rsidP="00697ECC">
      <w:pPr>
        <w:pStyle w:val="EndNoteBibliography"/>
        <w:spacing w:after="0"/>
        <w:ind w:left="720" w:hanging="720"/>
      </w:pPr>
      <w:bookmarkStart w:id="308" w:name="_ENREF_32"/>
      <w:r w:rsidRPr="00697ECC">
        <w:t xml:space="preserve">Rothwell, J. (2013, June). </w:t>
      </w:r>
      <w:r w:rsidRPr="00697ECC">
        <w:rPr>
          <w:i/>
        </w:rPr>
        <w:t>The hidden STEM economy</w:t>
      </w:r>
      <w:r w:rsidRPr="00697ECC">
        <w:t xml:space="preserve">. Washington, DC: The Brookings Institution. Retrieved from </w:t>
      </w:r>
      <w:hyperlink r:id="rId180" w:history="1">
        <w:r w:rsidRPr="00697ECC">
          <w:rPr>
            <w:rStyle w:val="Hyperlink"/>
          </w:rPr>
          <w:t>http://www.brookings.edu/research/reports/2013/06/10-stem-economy-rothwell</w:t>
        </w:r>
        <w:bookmarkEnd w:id="308"/>
      </w:hyperlink>
    </w:p>
    <w:p w14:paraId="6B047192" w14:textId="77777777" w:rsidR="00697ECC" w:rsidRPr="00697ECC" w:rsidRDefault="00697ECC" w:rsidP="00697ECC">
      <w:pPr>
        <w:pStyle w:val="EndNoteBibliography"/>
        <w:spacing w:after="0"/>
        <w:ind w:left="720" w:hanging="720"/>
      </w:pPr>
      <w:bookmarkStart w:id="309" w:name="_ENREF_33"/>
      <w:r w:rsidRPr="00697ECC">
        <w:t xml:space="preserve">RTI International. (2013). SUDAAN® Version 11.0.1 for Windows. Research Triangle Park, NC: Author. </w:t>
      </w:r>
      <w:bookmarkEnd w:id="309"/>
    </w:p>
    <w:p w14:paraId="4A93A976" w14:textId="77777777" w:rsidR="00697ECC" w:rsidRPr="00697ECC" w:rsidRDefault="00697ECC" w:rsidP="00697ECC">
      <w:pPr>
        <w:pStyle w:val="EndNoteBibliography"/>
        <w:spacing w:after="0"/>
        <w:ind w:left="720" w:hanging="720"/>
      </w:pPr>
      <w:bookmarkStart w:id="310" w:name="_ENREF_34"/>
      <w:r w:rsidRPr="00697ECC">
        <w:t xml:space="preserve">Schumacher, S., Kleinmann, M., &amp; Konig, C. J. (2012). Does item decomposition and the use of less complex items make the ratings of both groups more accurate? </w:t>
      </w:r>
      <w:r w:rsidRPr="00697ECC">
        <w:rPr>
          <w:i/>
        </w:rPr>
        <w:t>Journal of Personnel Psychology, 11</w:t>
      </w:r>
      <w:r w:rsidRPr="00697ECC">
        <w:t xml:space="preserve">(2), 69-76. </w:t>
      </w:r>
      <w:bookmarkEnd w:id="310"/>
    </w:p>
    <w:p w14:paraId="748E6CD7" w14:textId="20038C86" w:rsidR="00697ECC" w:rsidRPr="00697ECC" w:rsidRDefault="00697ECC" w:rsidP="00697ECC">
      <w:pPr>
        <w:pStyle w:val="EndNoteBibliography"/>
        <w:spacing w:after="0"/>
        <w:ind w:left="720" w:hanging="720"/>
      </w:pPr>
      <w:bookmarkStart w:id="311" w:name="_ENREF_35"/>
      <w:r w:rsidRPr="00697ECC">
        <w:t>Slane, R. (2013). How O*NET classification helps us match jobs and skills [Web log post].</w:t>
      </w:r>
      <w:r>
        <w:t xml:space="preserve"> </w:t>
      </w:r>
      <w:r w:rsidRPr="00697ECC">
        <w:t xml:space="preserve">Retrieved from </w:t>
      </w:r>
      <w:hyperlink r:id="rId181" w:history="1">
        <w:r w:rsidRPr="00697ECC">
          <w:rPr>
            <w:rStyle w:val="Hyperlink"/>
          </w:rPr>
          <w:t>https://www.economicmodelling.co.uk/2013/06/11/how-onet-classification-helps-us-match-jobs-and-skills/</w:t>
        </w:r>
        <w:bookmarkEnd w:id="311"/>
      </w:hyperlink>
    </w:p>
    <w:p w14:paraId="793D87CE" w14:textId="77777777" w:rsidR="00697ECC" w:rsidRPr="00697ECC" w:rsidRDefault="00697ECC" w:rsidP="00697ECC">
      <w:pPr>
        <w:pStyle w:val="EndNoteBibliography"/>
        <w:spacing w:after="0"/>
        <w:ind w:left="720" w:hanging="720"/>
      </w:pPr>
      <w:bookmarkStart w:id="312" w:name="_ENREF_36"/>
      <w:r w:rsidRPr="00697ECC">
        <w:t>Statistics Research Division, Research Triangle Institute. (2000, October).</w:t>
      </w:r>
      <w:r w:rsidRPr="00697ECC">
        <w:rPr>
          <w:i/>
        </w:rPr>
        <w:t xml:space="preserve"> O*NET report: Results of statistical analysis of pretest</w:t>
      </w:r>
      <w:r w:rsidRPr="00697ECC">
        <w:t xml:space="preserve">. Research Triangle Park, NC. Retrieved from </w:t>
      </w:r>
      <w:bookmarkEnd w:id="312"/>
    </w:p>
    <w:p w14:paraId="50357FDE" w14:textId="77777777" w:rsidR="00697ECC" w:rsidRPr="00697ECC" w:rsidRDefault="00697ECC" w:rsidP="00697ECC">
      <w:pPr>
        <w:pStyle w:val="EndNoteBibliography"/>
        <w:spacing w:after="0"/>
        <w:ind w:left="720" w:hanging="720"/>
      </w:pPr>
      <w:bookmarkStart w:id="313" w:name="_ENREF_37"/>
      <w:r w:rsidRPr="00697ECC">
        <w:t xml:space="preserve">Tarnai, J., &amp; Paxon, M. C. (2004). </w:t>
      </w:r>
      <w:r w:rsidRPr="00697ECC">
        <w:rPr>
          <w:i/>
        </w:rPr>
        <w:t>Survey mode preferences of business respondents.</w:t>
      </w:r>
      <w:r w:rsidRPr="00697ECC">
        <w:t xml:space="preserve"> Paper presented at the Proceedings of the American Association of Public Opinion Research, Phoenix, AZ.</w:t>
      </w:r>
      <w:bookmarkEnd w:id="313"/>
    </w:p>
    <w:p w14:paraId="16675022" w14:textId="77777777" w:rsidR="00697ECC" w:rsidRPr="00697ECC" w:rsidRDefault="00697ECC" w:rsidP="00697ECC">
      <w:pPr>
        <w:pStyle w:val="EndNoteBibliography"/>
        <w:spacing w:after="0"/>
        <w:ind w:left="720" w:hanging="720"/>
      </w:pPr>
      <w:bookmarkStart w:id="314" w:name="_ENREF_38"/>
      <w:r w:rsidRPr="00697ECC">
        <w:t xml:space="preserve">Tijdens, K., De Ruijter, E., &amp; De Ruijter, J. (2013). Comparing tasks of 160 occupations across eight European countries. </w:t>
      </w:r>
      <w:r w:rsidRPr="00697ECC">
        <w:rPr>
          <w:i/>
        </w:rPr>
        <w:t>Employee Relations Law Journal, 36</w:t>
      </w:r>
      <w:r w:rsidRPr="00697ECC">
        <w:t>(2), 110-127. doi:10.1108/ER-05-2013-0046</w:t>
      </w:r>
      <w:bookmarkEnd w:id="314"/>
    </w:p>
    <w:p w14:paraId="73FBD8D5" w14:textId="77777777" w:rsidR="00697ECC" w:rsidRPr="00697ECC" w:rsidRDefault="00697ECC" w:rsidP="00697ECC">
      <w:pPr>
        <w:pStyle w:val="EndNoteBibliography"/>
        <w:spacing w:after="0"/>
        <w:ind w:left="720" w:hanging="720"/>
      </w:pPr>
      <w:bookmarkStart w:id="315" w:name="_ENREF_39"/>
      <w:r w:rsidRPr="00697ECC">
        <w:t xml:space="preserve">Tijdens, K. D. R., E., &amp; De Ruijter, J. (2013). Comparing tasks of 160 occupations across eight European countries. </w:t>
      </w:r>
      <w:r w:rsidRPr="00697ECC">
        <w:rPr>
          <w:i/>
        </w:rPr>
        <w:t>Employee Relations Law Journal, 36</w:t>
      </w:r>
      <w:r w:rsidRPr="00697ECC">
        <w:t>(2), 110-127. doi:10.1108/ER-05-2013-0046</w:t>
      </w:r>
      <w:bookmarkEnd w:id="315"/>
    </w:p>
    <w:p w14:paraId="4D9DF94D" w14:textId="70CE699D" w:rsidR="00697ECC" w:rsidRPr="00697ECC" w:rsidRDefault="00697ECC" w:rsidP="00697ECC">
      <w:pPr>
        <w:pStyle w:val="EndNoteBibliography"/>
        <w:spacing w:after="0"/>
        <w:ind w:left="720" w:hanging="720"/>
      </w:pPr>
      <w:bookmarkStart w:id="316" w:name="_ENREF_40"/>
      <w:r w:rsidRPr="00697ECC">
        <w:t xml:space="preserve">Treasury Board of Canada Secretariat. (2009, May). </w:t>
      </w:r>
      <w:r w:rsidRPr="00697ECC">
        <w:rPr>
          <w:i/>
        </w:rPr>
        <w:t>Public servants on the public service of Canada: Summary of the results of the 2008 Public Service Employee Survey</w:t>
      </w:r>
      <w:r w:rsidRPr="00697ECC">
        <w:t xml:space="preserve">. Retrieved from </w:t>
      </w:r>
      <w:hyperlink r:id="rId182" w:anchor="appa" w:history="1">
        <w:r w:rsidRPr="00697ECC">
          <w:rPr>
            <w:rStyle w:val="Hyperlink"/>
          </w:rPr>
          <w:t>http://www.tbs-sct.gc.ca/pses-saff/2008/report-rapport-eng.asp#appa</w:t>
        </w:r>
      </w:hyperlink>
      <w:r w:rsidRPr="00697ECC">
        <w:t xml:space="preserve"> RESOURCEID = 16339 Retrieved from </w:t>
      </w:r>
      <w:hyperlink r:id="rId183" w:anchor="appa" w:history="1">
        <w:r w:rsidRPr="00697ECC">
          <w:rPr>
            <w:rStyle w:val="Hyperlink"/>
          </w:rPr>
          <w:t>http://www.tbs-sct.gc.ca/pses-saff/2008/report-rapport-eng.asp#appa</w:t>
        </w:r>
      </w:hyperlink>
      <w:r w:rsidRPr="00697ECC">
        <w:t xml:space="preserve"> RESOURCEID = 16339 </w:t>
      </w:r>
      <w:bookmarkEnd w:id="316"/>
    </w:p>
    <w:p w14:paraId="72EC8467" w14:textId="77777777" w:rsidR="00697ECC" w:rsidRPr="00697ECC" w:rsidRDefault="00697ECC" w:rsidP="00697ECC">
      <w:pPr>
        <w:pStyle w:val="EndNoteBibliography"/>
        <w:spacing w:after="0"/>
        <w:ind w:left="720" w:hanging="720"/>
      </w:pPr>
      <w:bookmarkStart w:id="317" w:name="_ENREF_41"/>
      <w:r w:rsidRPr="00697ECC">
        <w:t xml:space="preserve">Tsacoumis, S., &amp; Van Iddekinge, C. H. (2006). </w:t>
      </w:r>
      <w:r w:rsidRPr="00697ECC">
        <w:rPr>
          <w:i/>
        </w:rPr>
        <w:t>A comparison of incumbent and analyst ratings of O*NET skills</w:t>
      </w:r>
      <w:r w:rsidRPr="00697ECC">
        <w:t>. Alexandria, VA: Human Resources Research Organization.</w:t>
      </w:r>
      <w:bookmarkEnd w:id="317"/>
    </w:p>
    <w:p w14:paraId="3E93A792" w14:textId="327CAF28" w:rsidR="00697ECC" w:rsidRPr="00697ECC" w:rsidRDefault="00697ECC" w:rsidP="00697ECC">
      <w:pPr>
        <w:pStyle w:val="EndNoteBibliography"/>
        <w:spacing w:after="0"/>
        <w:ind w:left="720" w:hanging="720"/>
      </w:pPr>
      <w:bookmarkStart w:id="318" w:name="_ENREF_42"/>
      <w:r w:rsidRPr="00697ECC">
        <w:t>Tulp, D. R., Jr., Hoy, E., Kusch, G., &amp; Cole, S. (1991). Nonresponse under mandatory vs. voluntary reporting in the 1989 survey of pollution abatement costs and experiments (PACE). In</w:t>
      </w:r>
      <w:r>
        <w:t xml:space="preserve"> </w:t>
      </w:r>
      <w:r w:rsidRPr="00697ECC">
        <w:rPr>
          <w:i/>
        </w:rPr>
        <w:t>Proceedings of the American Statistical Association, Section on Survey Research Methods</w:t>
      </w:r>
      <w:r w:rsidRPr="00697ECC">
        <w:t xml:space="preserve"> (pp. 272–277). Washington, DC: American Statistical Association. </w:t>
      </w:r>
      <w:bookmarkEnd w:id="318"/>
    </w:p>
    <w:p w14:paraId="7FE5E179" w14:textId="73A33E9A" w:rsidR="00697ECC" w:rsidRPr="00697ECC" w:rsidRDefault="00697ECC" w:rsidP="00697ECC">
      <w:pPr>
        <w:pStyle w:val="EndNoteBibliography"/>
        <w:spacing w:after="0"/>
        <w:ind w:left="720" w:hanging="720"/>
      </w:pPr>
      <w:bookmarkStart w:id="319" w:name="_ENREF_43"/>
      <w:r w:rsidRPr="00697ECC">
        <w:t>U.S. Department of Labor, Bureau of Labor Statistics, and U.S. Department of Health and Human Services, Centers for Disease Control and Prevention, National Institute for Occupational Safety and Health. (2003). Respirator usage in private sector firms</w:t>
      </w:r>
      <w:r w:rsidRPr="00697ECC">
        <w:rPr>
          <w:i/>
        </w:rPr>
        <w:t>).</w:t>
      </w:r>
      <w:r w:rsidRPr="00697ECC">
        <w:t xml:space="preserve"> Retrieved from </w:t>
      </w:r>
      <w:hyperlink r:id="rId184" w:history="1">
        <w:r w:rsidRPr="00697ECC">
          <w:rPr>
            <w:rStyle w:val="Hyperlink"/>
          </w:rPr>
          <w:t>http://www.cdc.gov/niosh/docs/respsurv/</w:t>
        </w:r>
        <w:bookmarkEnd w:id="319"/>
      </w:hyperlink>
    </w:p>
    <w:p w14:paraId="1636F793" w14:textId="77777777" w:rsidR="00697ECC" w:rsidRPr="00697ECC" w:rsidRDefault="00697ECC" w:rsidP="00697ECC">
      <w:pPr>
        <w:pStyle w:val="EndNoteBibliography"/>
        <w:spacing w:after="0"/>
        <w:ind w:left="720" w:hanging="720"/>
      </w:pPr>
      <w:bookmarkStart w:id="320" w:name="_ENREF_44"/>
      <w:r w:rsidRPr="00697ECC">
        <w:t xml:space="preserve">U.S. Department of Labor, Employment and Training Administration. (2015). </w:t>
      </w:r>
      <w:r w:rsidRPr="00697ECC">
        <w:rPr>
          <w:i/>
        </w:rPr>
        <w:t>O*NET® Data Collection Program, Office of Management and Budget clearance package supporting statement</w:t>
      </w:r>
      <w:r w:rsidRPr="00697ECC">
        <w:t>. Washington, DC: Author.</w:t>
      </w:r>
      <w:bookmarkEnd w:id="320"/>
    </w:p>
    <w:p w14:paraId="1184C448" w14:textId="1803C9EB" w:rsidR="00697ECC" w:rsidRPr="00697ECC" w:rsidRDefault="00697ECC" w:rsidP="00697ECC">
      <w:pPr>
        <w:pStyle w:val="EndNoteBibliography"/>
        <w:spacing w:after="0"/>
        <w:ind w:left="720" w:hanging="720"/>
      </w:pPr>
      <w:bookmarkStart w:id="321" w:name="_ENREF_45"/>
      <w:r w:rsidRPr="00697ECC">
        <w:t xml:space="preserve">U.S. Office of Personnel Management. (2016). </w:t>
      </w:r>
      <w:r w:rsidRPr="00697ECC">
        <w:rPr>
          <w:i/>
        </w:rPr>
        <w:t>Federal Employee Viewpoint Survey: Governmentwide management report</w:t>
      </w:r>
      <w:r w:rsidRPr="00697ECC">
        <w:t xml:space="preserve">. Washington, DC: Author. Retrieved from </w:t>
      </w:r>
      <w:hyperlink r:id="rId185" w:history="1">
        <w:r w:rsidRPr="00697ECC">
          <w:rPr>
            <w:rStyle w:val="Hyperlink"/>
          </w:rPr>
          <w:t>https://www.fedview.opm.gov/2016FILES/2016_FEVS_Gwide_Final_Report.PDF</w:t>
        </w:r>
      </w:hyperlink>
      <w:r w:rsidRPr="00697ECC">
        <w:t xml:space="preserve"> </w:t>
      </w:r>
      <w:bookmarkEnd w:id="321"/>
    </w:p>
    <w:p w14:paraId="1F02B1B2" w14:textId="77777777" w:rsidR="00697ECC" w:rsidRPr="00697ECC" w:rsidRDefault="00697ECC" w:rsidP="00697ECC">
      <w:pPr>
        <w:pStyle w:val="EndNoteBibliography"/>
        <w:spacing w:after="0"/>
        <w:ind w:left="720" w:hanging="720"/>
      </w:pPr>
      <w:bookmarkStart w:id="322" w:name="_ENREF_46"/>
      <w:r w:rsidRPr="00697ECC">
        <w:t xml:space="preserve">Willenborg, L., &amp; De Waal, T. (1996). </w:t>
      </w:r>
      <w:r w:rsidRPr="00697ECC">
        <w:rPr>
          <w:i/>
        </w:rPr>
        <w:t>Statistical disclosure control in practice series: Lecture notes in statistics</w:t>
      </w:r>
      <w:r w:rsidRPr="00697ECC">
        <w:t xml:space="preserve"> (Vol. 111). New York, NY: Springer.</w:t>
      </w:r>
      <w:bookmarkEnd w:id="322"/>
    </w:p>
    <w:p w14:paraId="381630F9" w14:textId="77777777" w:rsidR="00697ECC" w:rsidRPr="00697ECC" w:rsidRDefault="00697ECC" w:rsidP="00697ECC">
      <w:pPr>
        <w:pStyle w:val="EndNoteBibliography"/>
        <w:ind w:left="720" w:hanging="720"/>
      </w:pPr>
      <w:bookmarkStart w:id="323" w:name="_ENREF_47"/>
      <w:r w:rsidRPr="00697ECC">
        <w:t xml:space="preserve">Worden, G., &amp; Hoy, E. (1992). </w:t>
      </w:r>
      <w:r w:rsidRPr="00697ECC">
        <w:rPr>
          <w:i/>
        </w:rPr>
        <w:t>Summary of nonresponse studies conducted by industry division, 1989–1991</w:t>
      </w:r>
      <w:r w:rsidRPr="00697ECC">
        <w:t>. Washington, DC: U.S. Bureau of the Census.</w:t>
      </w:r>
      <w:bookmarkEnd w:id="323"/>
    </w:p>
    <w:p w14:paraId="2645CFEC" w14:textId="7B0E6B1D" w:rsidR="007B2345" w:rsidRPr="00D862C0" w:rsidRDefault="00D1649B" w:rsidP="0086280F">
      <w:pPr>
        <w:keepLines/>
      </w:pPr>
      <w:r>
        <w:fldChar w:fldCharType="end"/>
      </w:r>
      <w:bookmarkEnd w:id="229"/>
      <w:bookmarkEnd w:id="230"/>
      <w:bookmarkEnd w:id="231"/>
      <w:r w:rsidR="00A92270">
        <w:fldChar w:fldCharType="begin"/>
      </w:r>
      <w:r w:rsidR="00A92270">
        <w:instrText xml:space="preserve"> ADDIN EN.CITE &lt;EndNote&gt;&lt;Cite ExcludeAuth="1" ExcludeYear="1" Hidden="1"&gt;&lt;Author&gt;Deming&lt;/Author&gt;&lt;Year&gt;2015&lt;/Year&gt;&lt;RecNum&gt;161&lt;/RecNum&gt;&lt;record&gt;&lt;rec-number&gt;161&lt;/rec-number&gt;&lt;foreign-keys&gt;&lt;key app="EN" db-id="exawddvxhxs9ptete5tpwe9gexpwwvzprptd" timestamp="1503678402"&gt;161&lt;/key&gt;&lt;/foreign-keys&gt;&lt;ref-type name="Journal Article"&gt;17&lt;/ref-type&gt;&lt;contributors&gt;&lt;authors&gt;&lt;author&gt;Deming, D&lt;/author&gt;&lt;/authors&gt;&lt;/contributors&gt;&lt;titles&gt;&lt;title&gt;The growing importance of social skills in the labor market&lt;/title&gt;&lt;secondary-title&gt;National Bureau of Economic Research Working Paper Series&lt;/secondary-title&gt;&lt;/titles&gt;&lt;periodical&gt;&lt;full-title&gt;National Bureau of Economic Research Working Paper Series&lt;/full-title&gt;&lt;abbr-1&gt;NBER Work. Pap. Ser.&lt;/abbr-1&gt;&lt;abbr-2&gt;NBER Work Pap Ser&lt;/abbr-2&gt;&lt;/periodical&gt;&lt;volume&gt;NBER Working Paper 21473&lt;/volume&gt;&lt;dates&gt;&lt;year&gt;2015&lt;/year&gt;&lt;/dates&gt;&lt;urls&gt;&lt;/urls&gt;&lt;/record&gt;&lt;/Cite&gt;&lt;/EndNote&gt;</w:instrText>
      </w:r>
      <w:r w:rsidR="00A92270">
        <w:fldChar w:fldCharType="end"/>
      </w:r>
    </w:p>
    <w:sectPr w:rsidR="007B2345" w:rsidRPr="00D862C0" w:rsidSect="00F619D0">
      <w:headerReference w:type="even" r:id="rId186"/>
      <w:headerReference w:type="default" r:id="rId187"/>
      <w:footerReference w:type="even" r:id="rId188"/>
      <w:footerReference w:type="default" r:id="rId189"/>
      <w:headerReference w:type="first" r:id="rId190"/>
      <w:footerReference w:type="first" r:id="rId191"/>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42D282" w14:textId="77777777" w:rsidR="00CE0CF8" w:rsidRDefault="00CE0CF8" w:rsidP="00B6228D">
      <w:pPr>
        <w:spacing w:after="0" w:line="240" w:lineRule="auto"/>
      </w:pPr>
      <w:r>
        <w:separator/>
      </w:r>
    </w:p>
  </w:endnote>
  <w:endnote w:type="continuationSeparator" w:id="0">
    <w:p w14:paraId="372E8FFC" w14:textId="77777777" w:rsidR="00CE0CF8" w:rsidRDefault="00CE0CF8" w:rsidP="00B6228D">
      <w:pPr>
        <w:spacing w:after="0" w:line="240" w:lineRule="auto"/>
      </w:pPr>
      <w:r>
        <w:continuationSeparator/>
      </w:r>
    </w:p>
  </w:endnote>
  <w:endnote w:type="continuationNotice" w:id="1">
    <w:p w14:paraId="61DA2F8F" w14:textId="77777777" w:rsidR="00CE0CF8" w:rsidRDefault="00CE0C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Arial"/>
    <w:panose1 w:val="020B0704020202020204"/>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Black">
    <w:altName w:val="Courier New"/>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mp;quo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791362" w14:textId="77777777" w:rsidR="006850F1" w:rsidRPr="00C50439" w:rsidRDefault="006850F1" w:rsidP="00DC5416">
    <w:pPr>
      <w:pStyle w:val="Footer"/>
      <w:rPr>
        <w:szCs w:val="18"/>
      </w:rPr>
    </w:pPr>
    <w:r>
      <w:fldChar w:fldCharType="begin"/>
    </w:r>
    <w:r>
      <w:instrText xml:space="preserve"> PAGE </w:instrText>
    </w:r>
    <w:r>
      <w:fldChar w:fldCharType="separate"/>
    </w:r>
    <w:r>
      <w:rPr>
        <w:noProof/>
      </w:rPr>
      <w:t>iv</w:t>
    </w:r>
    <w:r>
      <w:rPr>
        <w:noProof/>
      </w:rPr>
      <w:fldChar w:fldCharType="end"/>
    </w:r>
    <w:r>
      <w:tab/>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807A0D" w14:textId="3E5743ED" w:rsidR="006850F1" w:rsidRPr="00F619D0" w:rsidRDefault="006850F1" w:rsidP="00F619D0">
    <w:pPr>
      <w:pStyle w:val="Footer"/>
      <w:framePr w:hSpace="144" w:wrap="around" w:hAnchor="page" w:x="14689" w:y="1"/>
      <w:pBdr>
        <w:top w:val="none" w:sz="0" w:space="0" w:color="auto"/>
      </w:pBdr>
      <w:suppressOverlap/>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6DFCC3" w14:textId="36020178" w:rsidR="006850F1" w:rsidRDefault="006850F1" w:rsidP="00C16F76">
    <w:pPr>
      <w:pStyle w:val="Footer"/>
      <w:pBdr>
        <w:top w:val="none" w:sz="0" w:space="0" w:color="auto"/>
      </w:pBdr>
    </w:pPr>
    <w:r>
      <w:tab/>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D6B1C7" w14:textId="6D56E36D" w:rsidR="006850F1" w:rsidRPr="00C16F76" w:rsidRDefault="006850F1" w:rsidP="00EE5E20">
    <w:pPr>
      <w:pStyle w:val="Footer"/>
    </w:pPr>
    <w:r>
      <w:t>A-</w:t>
    </w:r>
    <w:r>
      <w:fldChar w:fldCharType="begin"/>
    </w:r>
    <w:r>
      <w:instrText xml:space="preserve"> PAGE   \* MERGEFORMAT </w:instrText>
    </w:r>
    <w:r>
      <w:fldChar w:fldCharType="separate"/>
    </w:r>
    <w:r w:rsidR="00300AD9">
      <w:rPr>
        <w:noProof/>
      </w:rPr>
      <w:t>68</w:t>
    </w:r>
    <w:r>
      <w:rPr>
        <w:noProof/>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F31FA4" w14:textId="2ED5CA9B" w:rsidR="006850F1" w:rsidRPr="00F619D0" w:rsidRDefault="006850F1" w:rsidP="00F619D0">
    <w:pPr>
      <w:pStyle w:val="Footer"/>
    </w:pPr>
    <w:r>
      <w:tab/>
      <w:t>A-</w:t>
    </w:r>
    <w:r>
      <w:fldChar w:fldCharType="begin"/>
    </w:r>
    <w:r>
      <w:instrText xml:space="preserve"> PAGE   \* MERGEFORMAT </w:instrText>
    </w:r>
    <w:r>
      <w:fldChar w:fldCharType="separate"/>
    </w:r>
    <w:r w:rsidR="00E55EC1">
      <w:rPr>
        <w:noProof/>
      </w:rPr>
      <w:t>67</w:t>
    </w:r>
    <w:r>
      <w:rPr>
        <w:noProof/>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DE1209" w14:textId="5081676D" w:rsidR="006850F1" w:rsidRDefault="006850F1" w:rsidP="009D72C7">
    <w:pPr>
      <w:pStyle w:val="Footer"/>
    </w:pPr>
    <w:r>
      <w:t>A-</w:t>
    </w:r>
    <w:r>
      <w:fldChar w:fldCharType="begin"/>
    </w:r>
    <w:r>
      <w:instrText xml:space="preserve"> PAGE   \* MERGEFORMAT </w:instrText>
    </w:r>
    <w:r>
      <w:fldChar w:fldCharType="separate"/>
    </w:r>
    <w:r w:rsidR="00E55EC1">
      <w:rPr>
        <w:noProof/>
      </w:rPr>
      <w:t>66</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CF764A" w14:textId="0EC1DF1F" w:rsidR="006850F1" w:rsidRPr="00EF2A9B" w:rsidRDefault="006850F1" w:rsidP="00EF2A9B">
    <w:pPr>
      <w:pStyle w:val="Footer"/>
      <w:pBdr>
        <w:top w:val="none" w:sz="0" w:space="0" w:color="auto"/>
      </w:pBd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A990C" w14:textId="738AF4DF" w:rsidR="006850F1" w:rsidRPr="00803BC6" w:rsidRDefault="006850F1" w:rsidP="00803BC6">
    <w:pPr>
      <w:pStyle w:val="Footer"/>
      <w:pBdr>
        <w:top w:val="none" w:sz="0" w:space="0" w:color="auto"/>
      </w:pBd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E67D8" w14:textId="27D0E371" w:rsidR="006850F1" w:rsidRPr="00F619D0" w:rsidRDefault="006850F1" w:rsidP="00F619D0">
    <w:pPr>
      <w:pStyle w:val="Footer"/>
      <w:pBdr>
        <w:top w:val="none" w:sz="0" w:space="0" w:color="auto"/>
      </w:pBd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9D838B" w14:textId="4F77E397" w:rsidR="006850F1" w:rsidRPr="00EF2A9B" w:rsidRDefault="006850F1" w:rsidP="00EF2A9B">
    <w:pPr>
      <w:pStyle w:val="Footer"/>
      <w:rPr>
        <w:szCs w:val="18"/>
      </w:rPr>
    </w:pPr>
    <w:r>
      <w:t>A-</w:t>
    </w:r>
    <w:r>
      <w:fldChar w:fldCharType="begin"/>
    </w:r>
    <w:r>
      <w:instrText xml:space="preserve"> PAGE </w:instrText>
    </w:r>
    <w:r>
      <w:fldChar w:fldCharType="separate"/>
    </w:r>
    <w:r w:rsidR="00E55EC1">
      <w:rPr>
        <w:noProof/>
      </w:rPr>
      <w:t>74</w:t>
    </w:r>
    <w:r>
      <w:rPr>
        <w:noProof/>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F87677" w14:textId="028B841E" w:rsidR="006850F1" w:rsidRPr="00771AB1" w:rsidRDefault="006850F1" w:rsidP="00771AB1">
    <w:pPr>
      <w:pStyle w:val="Footer"/>
      <w:jc w:val="right"/>
      <w:rPr>
        <w:szCs w:val="18"/>
      </w:rPr>
    </w:pPr>
    <w:r>
      <w:t>A-</w:t>
    </w:r>
    <w:r>
      <w:fldChar w:fldCharType="begin"/>
    </w:r>
    <w:r>
      <w:instrText xml:space="preserve"> PAGE </w:instrText>
    </w:r>
    <w:r>
      <w:fldChar w:fldCharType="separate"/>
    </w:r>
    <w:r w:rsidR="00E55EC1">
      <w:rPr>
        <w:noProof/>
      </w:rPr>
      <w:t>75</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1AD33D" w14:textId="1A94201D" w:rsidR="006850F1" w:rsidRPr="00C50439" w:rsidRDefault="006850F1" w:rsidP="00DC5416">
    <w:pPr>
      <w:pStyle w:val="Footer"/>
      <w:rPr>
        <w:szCs w:val="18"/>
      </w:rPr>
    </w:pPr>
    <w:r w:rsidRPr="000520E0">
      <w:tab/>
    </w:r>
    <w:r>
      <w:fldChar w:fldCharType="begin"/>
    </w:r>
    <w:r>
      <w:instrText xml:space="preserve"> PAGE </w:instrText>
    </w:r>
    <w:r>
      <w:fldChar w:fldCharType="separate"/>
    </w:r>
    <w:r>
      <w:rPr>
        <w:noProof/>
      </w:rPr>
      <w:t>v</w:t>
    </w:r>
    <w:r>
      <w:rPr>
        <w:noProof/>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C7BE19" w14:textId="6A886207" w:rsidR="006850F1" w:rsidRPr="00771AB1" w:rsidRDefault="006850F1" w:rsidP="00BD15EE">
    <w:pPr>
      <w:pStyle w:val="Footer"/>
      <w:jc w:val="right"/>
      <w:rPr>
        <w:szCs w:val="18"/>
      </w:rPr>
    </w:pPr>
    <w:r>
      <w:t>A-</w:t>
    </w:r>
    <w:r>
      <w:fldChar w:fldCharType="begin"/>
    </w:r>
    <w:r>
      <w:instrText xml:space="preserve"> PAGE </w:instrText>
    </w:r>
    <w:r>
      <w:fldChar w:fldCharType="separate"/>
    </w:r>
    <w:r w:rsidR="00E55EC1">
      <w:rPr>
        <w:noProof/>
      </w:rPr>
      <w:t>69</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EDA048" w14:textId="77777777" w:rsidR="006850F1" w:rsidRPr="00211D8C" w:rsidRDefault="006850F1" w:rsidP="00211D8C">
    <w:pPr>
      <w:pStyle w:val="Footer"/>
      <w:pBdr>
        <w:top w:val="none" w:sz="0" w:space="0" w:color="auto"/>
      </w:pBd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83BA15" w14:textId="0277FD79" w:rsidR="006850F1" w:rsidRPr="00C50439" w:rsidRDefault="006850F1" w:rsidP="00DC5416">
    <w:pPr>
      <w:pStyle w:val="Footer"/>
      <w:rPr>
        <w:szCs w:val="18"/>
      </w:rPr>
    </w:pPr>
    <w:r>
      <w:fldChar w:fldCharType="begin"/>
    </w:r>
    <w:r>
      <w:instrText xml:space="preserve"> PAGE </w:instrText>
    </w:r>
    <w:r>
      <w:fldChar w:fldCharType="separate"/>
    </w:r>
    <w:r w:rsidR="00E55EC1">
      <w:rPr>
        <w:noProof/>
      </w:rPr>
      <w:t>iv</w:t>
    </w:r>
    <w:r>
      <w:rPr>
        <w:noProof/>
      </w:rPr>
      <w:fldChar w:fldCharType="end"/>
    </w: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F12EE" w14:textId="00FC5EB1" w:rsidR="006850F1" w:rsidRDefault="006850F1">
    <w:pPr>
      <w:pStyle w:val="Footer"/>
    </w:pPr>
    <w:r>
      <w:tab/>
    </w:r>
    <w:r>
      <w:fldChar w:fldCharType="begin"/>
    </w:r>
    <w:r>
      <w:instrText xml:space="preserve"> PAGE   \* MERGEFORMAT </w:instrText>
    </w:r>
    <w:r>
      <w:fldChar w:fldCharType="separate"/>
    </w:r>
    <w:r w:rsidR="00786258">
      <w:rPr>
        <w:noProof/>
      </w:rPr>
      <w:t>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AC45D" w14:textId="34722359" w:rsidR="006850F1" w:rsidRPr="00C50439" w:rsidRDefault="006850F1" w:rsidP="00DC5416">
    <w:pPr>
      <w:pStyle w:val="Footer"/>
      <w:rPr>
        <w:szCs w:val="18"/>
      </w:rPr>
    </w:pPr>
    <w:r>
      <w:t>A-</w:t>
    </w:r>
    <w:r>
      <w:fldChar w:fldCharType="begin"/>
    </w:r>
    <w:r>
      <w:instrText xml:space="preserve"> PAGE </w:instrText>
    </w:r>
    <w:r>
      <w:fldChar w:fldCharType="separate"/>
    </w:r>
    <w:r w:rsidR="00E55EC1">
      <w:rPr>
        <w:noProof/>
      </w:rPr>
      <w:t>16</w:t>
    </w:r>
    <w:r>
      <w:rPr>
        <w:noProof/>
      </w:rPr>
      <w:fldChar w:fldCharType="end"/>
    </w:r>
    <w: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545CD2" w14:textId="6484A7A8" w:rsidR="006850F1" w:rsidRPr="00C50439" w:rsidRDefault="006850F1" w:rsidP="00DC5416">
    <w:pPr>
      <w:pStyle w:val="Footer"/>
      <w:rPr>
        <w:szCs w:val="18"/>
      </w:rPr>
    </w:pPr>
    <w:r w:rsidRPr="000520E0">
      <w:tab/>
    </w:r>
    <w:r>
      <w:t>A-</w:t>
    </w:r>
    <w:r>
      <w:fldChar w:fldCharType="begin"/>
    </w:r>
    <w:r>
      <w:instrText xml:space="preserve"> PAGE </w:instrText>
    </w:r>
    <w:r>
      <w:fldChar w:fldCharType="separate"/>
    </w:r>
    <w:r w:rsidR="00E55EC1">
      <w:rPr>
        <w:noProof/>
      </w:rPr>
      <w:t>17</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DA1897" w14:textId="603B0209" w:rsidR="006850F1" w:rsidRDefault="006850F1">
    <w:pPr>
      <w:pStyle w:val="Footer"/>
    </w:pPr>
    <w:r>
      <w:tab/>
      <w:t>A-</w:t>
    </w:r>
    <w:r>
      <w:fldChar w:fldCharType="begin"/>
    </w:r>
    <w:r>
      <w:instrText xml:space="preserve"> PAGE   \* MERGEFORMAT </w:instrText>
    </w:r>
    <w:r>
      <w:fldChar w:fldCharType="separate"/>
    </w:r>
    <w:r w:rsidR="00E55EC1">
      <w:rPr>
        <w:noProof/>
      </w:rPr>
      <w:t>1</w:t>
    </w:r>
    <w:r>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291223" w14:textId="21DB7299" w:rsidR="006850F1" w:rsidRPr="00C16F76" w:rsidRDefault="006850F1" w:rsidP="00C16F76">
    <w:pPr>
      <w:pStyle w:val="Footer"/>
      <w:pBdr>
        <w:top w:val="none" w:sz="0" w:space="0"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767EB" w14:textId="77777777" w:rsidR="00CE0CF8" w:rsidRDefault="00CE0CF8" w:rsidP="00B6228D">
      <w:pPr>
        <w:spacing w:after="0" w:line="240" w:lineRule="auto"/>
      </w:pPr>
      <w:r>
        <w:separator/>
      </w:r>
    </w:p>
  </w:footnote>
  <w:footnote w:type="continuationSeparator" w:id="0">
    <w:p w14:paraId="5AE6610E" w14:textId="77777777" w:rsidR="00CE0CF8" w:rsidRDefault="00CE0CF8" w:rsidP="00B6228D">
      <w:pPr>
        <w:spacing w:after="0" w:line="240" w:lineRule="auto"/>
      </w:pPr>
      <w:r>
        <w:continuationSeparator/>
      </w:r>
    </w:p>
  </w:footnote>
  <w:footnote w:type="continuationNotice" w:id="1">
    <w:p w14:paraId="7F6D5633" w14:textId="77777777" w:rsidR="00CE0CF8" w:rsidRDefault="00CE0CF8">
      <w:pPr>
        <w:spacing w:after="0" w:line="240" w:lineRule="auto"/>
      </w:pPr>
    </w:p>
  </w:footnote>
  <w:footnote w:id="2">
    <w:p w14:paraId="20C32119" w14:textId="7A58959F" w:rsidR="006850F1" w:rsidRDefault="006850F1" w:rsidP="00B55433">
      <w:pPr>
        <w:pStyle w:val="FootnoteText"/>
      </w:pPr>
      <w:r>
        <w:rPr>
          <w:rStyle w:val="FootnoteReference"/>
        </w:rPr>
        <w:footnoteRef/>
      </w:r>
      <w:r>
        <w:t xml:space="preserve"> </w:t>
      </w:r>
      <w:r>
        <w:tab/>
        <w:t>For details on the u</w:t>
      </w:r>
      <w:r w:rsidRPr="00A1512A">
        <w:t>ses of the O*NET Program</w:t>
      </w:r>
      <w:r>
        <w:t xml:space="preserve">, see </w:t>
      </w:r>
      <w:r w:rsidRPr="00B03817">
        <w:t>Section A.2.</w:t>
      </w:r>
      <w:r w:rsidRPr="00A1512A">
        <w:t xml:space="preserve"> </w:t>
      </w:r>
      <w:r>
        <w:t xml:space="preserve">More </w:t>
      </w:r>
      <w:r w:rsidRPr="00A1512A">
        <w:t>information about the O*NET Data Collection Program can be found at the National O*NET Program</w:t>
      </w:r>
      <w:r>
        <w:t>’</w:t>
      </w:r>
      <w:r w:rsidRPr="00A1512A">
        <w:t>s public Web site,</w:t>
      </w:r>
      <w:r>
        <w:t xml:space="preserve"> </w:t>
      </w:r>
      <w:hyperlink r:id="rId1" w:history="1">
        <w:r w:rsidRPr="00A27130">
          <w:rPr>
            <w:rStyle w:val="Hyperlink"/>
            <w:sz w:val="20"/>
          </w:rPr>
          <w:t>https://www.onetcenter.org/</w:t>
        </w:r>
      </w:hyperlink>
      <w:r w:rsidRPr="00A1512A">
        <w:t xml:space="preserve"> (the O*NET portal page that links to several O*NET-related Web sites)</w:t>
      </w:r>
      <w:r>
        <w:t>,</w:t>
      </w:r>
      <w:r w:rsidRPr="00A1512A">
        <w:t xml:space="preserve"> and </w:t>
      </w:r>
      <w:r>
        <w:t xml:space="preserve">at </w:t>
      </w:r>
      <w:hyperlink r:id="rId2" w:history="1">
        <w:r w:rsidRPr="00970829">
          <w:rPr>
            <w:rStyle w:val="Hyperlink"/>
            <w:sz w:val="20"/>
          </w:rPr>
          <w:t>http://www.doleta.gov/programs/</w:t>
        </w:r>
        <w:r w:rsidRPr="00970829">
          <w:rPr>
            <w:rStyle w:val="Hyperlink"/>
            <w:sz w:val="20"/>
          </w:rPr>
          <w:br/>
          <w:t>onet</w:t>
        </w:r>
      </w:hyperlink>
      <w:r w:rsidRPr="00A1512A">
        <w:t xml:space="preserve"> (</w:t>
      </w:r>
      <w:r>
        <w:t xml:space="preserve">Web site of the </w:t>
      </w:r>
      <w:r w:rsidRPr="00A1512A">
        <w:t xml:space="preserve">Employment and Training Administration </w:t>
      </w:r>
      <w:r>
        <w:t xml:space="preserve">at the </w:t>
      </w:r>
      <w:r w:rsidRPr="00A1512A">
        <w:t>U.S. Department of Labor)</w:t>
      </w:r>
      <w:r>
        <w:fldChar w:fldCharType="begin"/>
      </w:r>
      <w:r>
        <w:instrText xml:space="preserve"> ADDIN EN.CITE &lt;EndNote&gt;&lt;Cite ExcludeAuth="1" ExcludeYear="1" Hidden="1"&gt;&lt;Author&gt;Employment and Training Administration&lt;/Author&gt;&lt;Year&gt;2009&lt;/Year&gt;&lt;RecNum&gt;170&lt;/RecNum&gt;&lt;record&gt;&lt;rec-number&gt;170&lt;/rec-number&gt;&lt;foreign-keys&gt;&lt;key app="EN" db-id="exawddvxhxs9ptete5tpwe9gexpwwvzprptd" timestamp="1503680931"&gt;170&lt;/key&gt;&lt;/foreign-keys&gt;&lt;ref-type name="Government Document"&gt;46&lt;/ref-type&gt;&lt;contributors&gt;&lt;authors&gt;&lt;author&gt;Employment and Training Administration, U.S. Department of Labor,,&lt;/author&gt;&lt;/authors&gt;&lt;/contributors&gt;&lt;titles&gt;&lt;title&gt;O*NET OnLine in transition assistance programs at Offutt Air Force Base&lt;/title&gt;&lt;/titles&gt;&lt;dates&gt;&lt;year&gt;2009&lt;/year&gt;&lt;/dates&gt;&lt;pub-location&gt;Lincoln, NE&lt;/pub-location&gt;&lt;publisher&gt;Employment and Training Administration, U.S. Department of Labor&lt;/publisher&gt;&lt;urls&gt;&lt;related-urls&gt;&lt;url&gt;https://www.doleta.gov/Programs/onet/ne-offutt.cfm &lt;/url&gt;&lt;/related-urls&gt;&lt;/urls&gt;&lt;/record&gt;&lt;/Cite&gt;&lt;/EndNote&gt;</w:instrText>
      </w:r>
      <w:r>
        <w:fldChar w:fldCharType="end"/>
      </w:r>
      <w:r w:rsidRPr="00A1512A">
        <w:t>.</w:t>
      </w:r>
    </w:p>
  </w:footnote>
  <w:footnote w:id="3">
    <w:p w14:paraId="78D98AFA" w14:textId="15A28150" w:rsidR="006850F1" w:rsidRDefault="006850F1" w:rsidP="00DC5416">
      <w:pPr>
        <w:pStyle w:val="FootnoteText"/>
      </w:pPr>
      <w:r>
        <w:rPr>
          <w:rStyle w:val="FootnoteReference"/>
        </w:rPr>
        <w:footnoteRef/>
      </w:r>
      <w:r>
        <w:t xml:space="preserve"> </w:t>
      </w:r>
      <w:r>
        <w:tab/>
        <w:t xml:space="preserve">For </w:t>
      </w:r>
      <w:r w:rsidRPr="00A1512A">
        <w:t>detailed information on these methods</w:t>
      </w:r>
      <w:r>
        <w:t>, see</w:t>
      </w:r>
      <w:r w:rsidRPr="00A1512A">
        <w:t xml:space="preserve"> </w:t>
      </w:r>
      <w:r w:rsidRPr="00FB12B4">
        <w:t>Sections B.</w:t>
      </w:r>
      <w:r>
        <w:t>2</w:t>
      </w:r>
      <w:r w:rsidRPr="00FB12B4">
        <w:t xml:space="preserve"> and B.</w:t>
      </w:r>
      <w:r>
        <w:t>3</w:t>
      </w:r>
      <w:r w:rsidRPr="00FB12B4">
        <w:t>.</w:t>
      </w:r>
    </w:p>
  </w:footnote>
  <w:footnote w:id="4">
    <w:p w14:paraId="18B1C8B1" w14:textId="0F2ABEF0" w:rsidR="006850F1" w:rsidRDefault="006850F1" w:rsidP="00F23868">
      <w:pPr>
        <w:pStyle w:val="FootnoteText"/>
      </w:pPr>
      <w:r>
        <w:rPr>
          <w:rStyle w:val="FootnoteReference"/>
        </w:rPr>
        <w:footnoteRef/>
      </w:r>
      <w:r>
        <w:t xml:space="preserve"> </w:t>
      </w:r>
      <w:r>
        <w:tab/>
        <w:t>For a discussion of the preferred data source, see Section A.1.3.</w:t>
      </w:r>
    </w:p>
  </w:footnote>
  <w:footnote w:id="5">
    <w:p w14:paraId="776CFF5F" w14:textId="6C52CD88" w:rsidR="006850F1" w:rsidRDefault="006850F1" w:rsidP="009E2975">
      <w:pPr>
        <w:pStyle w:val="FootnoteText"/>
      </w:pPr>
      <w:r>
        <w:rPr>
          <w:rStyle w:val="FootnoteReference"/>
        </w:rPr>
        <w:footnoteRef/>
      </w:r>
      <w:r>
        <w:t xml:space="preserve"> </w:t>
      </w:r>
      <w:r>
        <w:tab/>
        <w:t xml:space="preserve">See </w:t>
      </w:r>
      <w:r>
        <w:rPr>
          <w:i/>
        </w:rPr>
        <w:t>Revision of O*NET data collection instruments</w:t>
      </w:r>
      <w:r>
        <w:t xml:space="preserve">, available at </w:t>
      </w:r>
      <w:hyperlink r:id="rId3" w:history="1">
        <w:r w:rsidRPr="00970829">
          <w:rPr>
            <w:rStyle w:val="Hyperlink"/>
            <w:sz w:val="20"/>
          </w:rPr>
          <w:t>https://www.onetcenter.org/reports/Data_append.html</w:t>
        </w:r>
      </w:hyperlink>
      <w:r>
        <w:t>.</w:t>
      </w:r>
    </w:p>
  </w:footnote>
  <w:footnote w:id="6">
    <w:p w14:paraId="0771D189" w14:textId="38C9CDC8" w:rsidR="006850F1" w:rsidRDefault="006850F1" w:rsidP="00DC5416">
      <w:pPr>
        <w:pStyle w:val="FootnoteText"/>
      </w:pPr>
      <w:r>
        <w:rPr>
          <w:rStyle w:val="FootnoteReference"/>
        </w:rPr>
        <w:footnoteRef/>
      </w:r>
      <w:r>
        <w:t xml:space="preserve"> </w:t>
      </w:r>
      <w:r>
        <w:tab/>
      </w:r>
      <w:r w:rsidRPr="00A1512A">
        <w:t xml:space="preserve">The goal of the study was to compare the psychometric quality of </w:t>
      </w:r>
      <w:r>
        <w:t>i</w:t>
      </w:r>
      <w:r w:rsidRPr="00A1512A">
        <w:t>ncumbent</w:t>
      </w:r>
      <w:r>
        <w:t>s’</w:t>
      </w:r>
      <w:r w:rsidRPr="00A1512A">
        <w:t xml:space="preserve"> </w:t>
      </w:r>
      <w:r>
        <w:t>Skills ratings with that of a</w:t>
      </w:r>
      <w:r w:rsidRPr="00A1512A">
        <w:t>nalyst</w:t>
      </w:r>
      <w:r>
        <w:t>s’</w:t>
      </w:r>
      <w:r w:rsidRPr="00A1512A">
        <w:t xml:space="preserve"> </w:t>
      </w:r>
      <w:r>
        <w:t>S</w:t>
      </w:r>
      <w:r w:rsidRPr="00A1512A">
        <w:t>kills ratings across a large sample of O*NET</w:t>
      </w:r>
      <w:r>
        <w:t>-</w:t>
      </w:r>
      <w:r w:rsidRPr="00A1512A">
        <w:t xml:space="preserve">SOCs. </w:t>
      </w:r>
      <w:r>
        <w:t>Although</w:t>
      </w:r>
      <w:r w:rsidRPr="00A1512A">
        <w:t xml:space="preserve"> some mean differences between </w:t>
      </w:r>
      <w:r>
        <w:t>i</w:t>
      </w:r>
      <w:r w:rsidRPr="00A1512A">
        <w:t>ncumbent</w:t>
      </w:r>
      <w:r>
        <w:t>s’</w:t>
      </w:r>
      <w:r w:rsidRPr="00A1512A">
        <w:t xml:space="preserve"> and </w:t>
      </w:r>
      <w:r>
        <w:t>a</w:t>
      </w:r>
      <w:r w:rsidRPr="00A1512A">
        <w:t>nalyst</w:t>
      </w:r>
      <w:r>
        <w:t>s’</w:t>
      </w:r>
      <w:r w:rsidRPr="00A1512A">
        <w:t xml:space="preserve"> ratings were observed, the results </w:t>
      </w:r>
      <w:r>
        <w:t>yielded only</w:t>
      </w:r>
      <w:r w:rsidRPr="00A1512A">
        <w:t xml:space="preserve"> minimal differences between the two systems of obtaining </w:t>
      </w:r>
      <w:r>
        <w:t>S</w:t>
      </w:r>
      <w:r w:rsidRPr="00A1512A">
        <w:t>kill</w:t>
      </w:r>
      <w:r>
        <w:t>s</w:t>
      </w:r>
      <w:r w:rsidRPr="00A1512A">
        <w:t xml:space="preserve"> information.</w:t>
      </w:r>
    </w:p>
  </w:footnote>
  <w:footnote w:id="7">
    <w:p w14:paraId="348038A8" w14:textId="16479B7A" w:rsidR="006850F1" w:rsidRDefault="006850F1" w:rsidP="00DC5416">
      <w:pPr>
        <w:pStyle w:val="FootnoteText"/>
      </w:pPr>
      <w:r>
        <w:rPr>
          <w:rStyle w:val="FootnoteReference"/>
        </w:rPr>
        <w:footnoteRef/>
      </w:r>
      <w:r>
        <w:t xml:space="preserve"> </w:t>
      </w:r>
      <w:r>
        <w:tab/>
        <w:t>For a description of the pretest, see Section B.5.</w:t>
      </w:r>
    </w:p>
  </w:footnote>
  <w:footnote w:id="8">
    <w:p w14:paraId="360A4E3D" w14:textId="542460C0" w:rsidR="006850F1" w:rsidRDefault="006850F1" w:rsidP="00DC5416">
      <w:pPr>
        <w:pStyle w:val="FootnoteText"/>
      </w:pPr>
      <w:r>
        <w:rPr>
          <w:rStyle w:val="FootnoteReference"/>
        </w:rPr>
        <w:footnoteRef/>
      </w:r>
      <w:r>
        <w:t xml:space="preserve"> </w:t>
      </w:r>
      <w:r>
        <w:tab/>
        <w:t>For a discussion of c</w:t>
      </w:r>
      <w:r w:rsidRPr="00A1512A">
        <w:t>urrent and future efforts to improve response rate</w:t>
      </w:r>
      <w:r>
        <w:t>s, see</w:t>
      </w:r>
      <w:r w:rsidRPr="00A1512A">
        <w:t xml:space="preserve"> </w:t>
      </w:r>
      <w:r w:rsidRPr="008531E0">
        <w:t>Section B.</w:t>
      </w:r>
      <w:r>
        <w:t>4</w:t>
      </w:r>
      <w:r w:rsidRPr="008531E0">
        <w:t>.</w:t>
      </w:r>
    </w:p>
  </w:footnote>
  <w:footnote w:id="9">
    <w:p w14:paraId="7374E155" w14:textId="12A07FE4" w:rsidR="006850F1" w:rsidRDefault="006850F1" w:rsidP="00DC5416">
      <w:pPr>
        <w:pStyle w:val="FootnoteText"/>
      </w:pPr>
      <w:r w:rsidRPr="00E22BAC">
        <w:rPr>
          <w:vertAlign w:val="superscript"/>
        </w:rPr>
        <w:footnoteRef/>
      </w:r>
      <w:r w:rsidRPr="00E22BAC">
        <w:rPr>
          <w:vertAlign w:val="superscript"/>
        </w:rPr>
        <w:t xml:space="preserve"> </w:t>
      </w:r>
      <w:r>
        <w:rPr>
          <w:vertAlign w:val="superscript"/>
        </w:rPr>
        <w:tab/>
      </w:r>
      <w:r>
        <w:t>For a</w:t>
      </w:r>
      <w:r w:rsidRPr="00E22BAC">
        <w:t xml:space="preserve">dditional information about sampling </w:t>
      </w:r>
      <w:r>
        <w:t>with</w:t>
      </w:r>
      <w:r w:rsidRPr="00E22BAC">
        <w:t xml:space="preserve"> the Establishment Method</w:t>
      </w:r>
      <w:r>
        <w:t>, see</w:t>
      </w:r>
      <w:r w:rsidRPr="00E22BAC">
        <w:t xml:space="preserve"> Section B.</w:t>
      </w:r>
      <w:r>
        <w:t>2</w:t>
      </w:r>
      <w:r w:rsidRPr="00E22BAC">
        <w:t>.</w:t>
      </w:r>
      <w:r>
        <w:t>1</w:t>
      </w:r>
      <w:r w:rsidRPr="00E22BAC">
        <w:t>.</w:t>
      </w:r>
    </w:p>
  </w:footnote>
  <w:footnote w:id="10">
    <w:p w14:paraId="65F56E77" w14:textId="32571503" w:rsidR="006850F1" w:rsidRPr="00340416" w:rsidRDefault="006850F1" w:rsidP="00DC5416">
      <w:pPr>
        <w:pStyle w:val="FootnoteText"/>
      </w:pPr>
      <w:r>
        <w:rPr>
          <w:rStyle w:val="FootnoteReference"/>
        </w:rPr>
        <w:footnoteRef/>
      </w:r>
      <w:r>
        <w:t xml:space="preserve"> </w:t>
      </w:r>
      <w:r>
        <w:tab/>
        <w:t>For a</w:t>
      </w:r>
      <w:r w:rsidRPr="00A1512A">
        <w:t xml:space="preserve">dditional information </w:t>
      </w:r>
      <w:r>
        <w:t xml:space="preserve">about </w:t>
      </w:r>
      <w:r w:rsidRPr="00A1512A">
        <w:t xml:space="preserve">sampling </w:t>
      </w:r>
      <w:r>
        <w:t>with the OE Method, see</w:t>
      </w:r>
      <w:r w:rsidRPr="00A1512A">
        <w:t xml:space="preserve"> </w:t>
      </w:r>
      <w:r w:rsidRPr="00340416">
        <w:t>Section B.</w:t>
      </w:r>
      <w:r>
        <w:t>2</w:t>
      </w:r>
      <w:r w:rsidRPr="00340416">
        <w:t>.</w:t>
      </w:r>
      <w:r>
        <w:t>2</w:t>
      </w:r>
      <w:r w:rsidRPr="00340416">
        <w:t>.</w:t>
      </w:r>
    </w:p>
  </w:footnote>
  <w:footnote w:id="11">
    <w:p w14:paraId="139BBD59" w14:textId="124D8104" w:rsidR="006850F1" w:rsidRDefault="006850F1" w:rsidP="00DD0900">
      <w:pPr>
        <w:pStyle w:val="FootnoteText"/>
        <w:ind w:left="216" w:hanging="216"/>
      </w:pPr>
      <w:r>
        <w:rPr>
          <w:rStyle w:val="FootnoteReference"/>
        </w:rPr>
        <w:footnoteRef/>
      </w:r>
      <w:r>
        <w:t xml:space="preserve"> </w:t>
      </w:r>
      <w:r>
        <w:tab/>
        <w:t>See Exhibit A-2 for the list of</w:t>
      </w:r>
      <w:r w:rsidRPr="00A1512A">
        <w:t xml:space="preserve"> questionnaires, number of items and scales, and data sources</w:t>
      </w:r>
      <w:r>
        <w:t>.</w:t>
      </w:r>
    </w:p>
  </w:footnote>
  <w:footnote w:id="12">
    <w:p w14:paraId="58BBCB4F" w14:textId="77777777" w:rsidR="006850F1" w:rsidRDefault="006850F1" w:rsidP="00DD0900">
      <w:pPr>
        <w:pStyle w:val="FootnoteText"/>
        <w:ind w:left="216" w:hanging="216"/>
      </w:pPr>
      <w:r>
        <w:rPr>
          <w:rStyle w:val="FootnoteReference"/>
        </w:rPr>
        <w:footnoteRef/>
      </w:r>
      <w:r>
        <w:t xml:space="preserve"> </w:t>
      </w:r>
      <w:r>
        <w:tab/>
        <w:t>See</w:t>
      </w:r>
      <w:r w:rsidRPr="00A1512A">
        <w:t xml:space="preserve"> </w:t>
      </w:r>
      <w:r w:rsidRPr="008D33D4">
        <w:t>Section A.16.1</w:t>
      </w:r>
      <w:r>
        <w:t xml:space="preserve"> for a description of data cleaning and the identification and evaluation of anomalous cases</w:t>
      </w:r>
      <w:r w:rsidRPr="008D33D4">
        <w:t>.</w:t>
      </w:r>
    </w:p>
  </w:footnote>
  <w:footnote w:id="13">
    <w:p w14:paraId="37737695" w14:textId="51CDDCFF" w:rsidR="006850F1" w:rsidRDefault="006850F1" w:rsidP="00DD0900">
      <w:pPr>
        <w:pStyle w:val="FootnoteText"/>
        <w:ind w:left="216" w:hanging="216"/>
      </w:pPr>
      <w:r>
        <w:rPr>
          <w:rStyle w:val="FootnoteReference"/>
        </w:rPr>
        <w:footnoteRef/>
      </w:r>
      <w:r>
        <w:t xml:space="preserve"> </w:t>
      </w:r>
      <w:r>
        <w:tab/>
        <w:t xml:space="preserve">For more </w:t>
      </w:r>
      <w:r w:rsidRPr="00A1512A">
        <w:t>information on the calculation of weights and variance estimates</w:t>
      </w:r>
      <w:r>
        <w:t>, see</w:t>
      </w:r>
      <w:r w:rsidRPr="00A1512A">
        <w:t xml:space="preserve"> </w:t>
      </w:r>
      <w:r w:rsidRPr="001712DD">
        <w:t>Section B.</w:t>
      </w:r>
      <w:r>
        <w:t>2</w:t>
      </w:r>
      <w:r w:rsidRPr="001712DD">
        <w:t>.</w:t>
      </w:r>
      <w:r>
        <w:t>1</w:t>
      </w:r>
      <w:r w:rsidRPr="001712DD">
        <w:t>.</w:t>
      </w:r>
      <w:r>
        <w:t xml:space="preserve"> For information on the suppression of estimates, see Section A.16.1. </w:t>
      </w:r>
    </w:p>
  </w:footnote>
  <w:footnote w:id="14">
    <w:p w14:paraId="639906A5" w14:textId="61A3F25C" w:rsidR="006850F1" w:rsidRDefault="006850F1" w:rsidP="008838EE">
      <w:pPr>
        <w:pStyle w:val="FootnoteText"/>
        <w:ind w:left="216" w:hanging="216"/>
      </w:pPr>
      <w:r>
        <w:rPr>
          <w:rStyle w:val="FootnoteReference"/>
        </w:rPr>
        <w:footnoteRef/>
      </w:r>
      <w:r>
        <w:t xml:space="preserve"> </w:t>
      </w:r>
      <w:r>
        <w:tab/>
        <w:t>See Appendix D for the nonresponse analysis conducted for recent analysis cycles.</w:t>
      </w:r>
    </w:p>
  </w:footnote>
  <w:footnote w:id="15">
    <w:p w14:paraId="00A0E3F4" w14:textId="77777777" w:rsidR="006850F1" w:rsidRDefault="006850F1" w:rsidP="00DD0900">
      <w:pPr>
        <w:pStyle w:val="FootnoteText"/>
        <w:ind w:left="216" w:hanging="216"/>
      </w:pPr>
      <w:r>
        <w:rPr>
          <w:rStyle w:val="FootnoteReference"/>
        </w:rPr>
        <w:footnoteRef/>
      </w:r>
      <w:r>
        <w:t xml:space="preserve"> </w:t>
      </w:r>
      <w:r>
        <w:tab/>
        <w:t>For a description of a</w:t>
      </w:r>
      <w:r w:rsidRPr="00A1512A">
        <w:t>nalysis processes</w:t>
      </w:r>
      <w:r>
        <w:t>, see</w:t>
      </w:r>
      <w:r w:rsidRPr="00A1512A">
        <w:t xml:space="preserve"> </w:t>
      </w:r>
      <w:r w:rsidRPr="00FB1887">
        <w:t>Sections A.16.1 and A.16.2.</w:t>
      </w:r>
    </w:p>
  </w:footnote>
  <w:footnote w:id="16">
    <w:p w14:paraId="630C9980" w14:textId="0A35E072" w:rsidR="006850F1" w:rsidRPr="00F70547" w:rsidRDefault="006850F1" w:rsidP="0098780A">
      <w:pPr>
        <w:pStyle w:val="FootnoteText"/>
        <w:ind w:left="261" w:hanging="252"/>
      </w:pPr>
      <w:r w:rsidRPr="00F70547">
        <w:rPr>
          <w:rStyle w:val="FootnoteReference"/>
        </w:rPr>
        <w:footnoteRef/>
      </w:r>
      <w:r w:rsidRPr="00F70547">
        <w:t xml:space="preserve"> </w:t>
      </w:r>
      <w:r w:rsidRPr="00F70547">
        <w:tab/>
        <w:t xml:space="preserve">Bright </w:t>
      </w:r>
      <w:r>
        <w:t>O</w:t>
      </w:r>
      <w:r w:rsidRPr="00F70547">
        <w:t>utlook occupations are those expected to grow rapidly in the next several years or those expected to have large numbers of job openings.</w:t>
      </w:r>
    </w:p>
  </w:footnote>
  <w:footnote w:id="17">
    <w:p w14:paraId="59BE6CBD" w14:textId="69959773" w:rsidR="006850F1" w:rsidRDefault="006850F1" w:rsidP="00A378D7">
      <w:pPr>
        <w:pStyle w:val="FootnoteText"/>
      </w:pPr>
      <w:r>
        <w:rPr>
          <w:rStyle w:val="FootnoteReference"/>
        </w:rPr>
        <w:footnoteRef/>
      </w:r>
      <w:r>
        <w:t xml:space="preserve"> For a more detailed discussion of the Biemer et al. </w:t>
      </w:r>
      <w:r>
        <w:fldChar w:fldCharType="begin"/>
      </w:r>
      <w:r>
        <w:instrText xml:space="preserve"> ADDIN EN.CITE &lt;EndNote&gt;&lt;Cite ExcludeAuth="1"&gt;&lt;Author&gt;Biemer&lt;/Author&gt;&lt;Year&gt;2006&lt;/Year&gt;&lt;RecNum&gt;66&lt;/RecNum&gt;&lt;DisplayText&gt;(2006)&lt;/DisplayText&gt;&lt;record&gt;&lt;rec-number&gt;66&lt;/rec-number&gt;&lt;foreign-keys&gt;&lt;key app="EN" db-id="exawddvxhxs9ptete5tpwe9gexpwwvzprptd" timestamp="1272659730"&gt;66&lt;/key&gt;&lt;/foreign-keys&gt;&lt;ref-type name="Conference Proceedings"&gt;10&lt;/ref-type&gt;&lt;contributors&gt;&lt;authors&gt;&lt;author&gt;Biemer, P.&lt;/author&gt;&lt;author&gt;Ellis, C. &lt;/author&gt;&lt;author&gt;Pitt, A.&lt;/author&gt;&lt;author&gt;Robbins, K.&lt;/author&gt;&lt;/authors&gt;&lt;/contributors&gt;&lt;titles&gt;&lt;title&gt;Effects on response rates and costs of a monetary incentive for the point of contact in an establishment survey&lt;/title&gt;&lt;secondary-title&gt;Proceedings of the American Association of Public Opinion Research&lt;/secondary-title&gt;&lt;/titles&gt;&lt;dates&gt;&lt;year&gt;2006&lt;/year&gt;&lt;/dates&gt;&lt;pub-location&gt;Montreal, Canada&lt;/pub-location&gt;&lt;urls&gt;&lt;/urls&gt;&lt;/record&gt;&lt;/Cite&gt;&lt;/EndNote&gt;</w:instrText>
      </w:r>
      <w:r>
        <w:fldChar w:fldCharType="separate"/>
      </w:r>
      <w:r>
        <w:rPr>
          <w:noProof/>
        </w:rPr>
        <w:t>(</w:t>
      </w:r>
      <w:hyperlink w:anchor="_ENREF_5" w:tooltip="Biemer, 2006 #66" w:history="1">
        <w:r>
          <w:rPr>
            <w:noProof/>
          </w:rPr>
          <w:t>2006</w:t>
        </w:r>
      </w:hyperlink>
      <w:r>
        <w:rPr>
          <w:noProof/>
        </w:rPr>
        <w:t>)</w:t>
      </w:r>
      <w:r>
        <w:fldChar w:fldCharType="end"/>
      </w:r>
      <w:r>
        <w:t xml:space="preserve"> results, see Section B.5.</w:t>
      </w:r>
    </w:p>
  </w:footnote>
  <w:footnote w:id="18">
    <w:p w14:paraId="795E65B9" w14:textId="77777777" w:rsidR="006850F1" w:rsidRDefault="006850F1">
      <w:pPr>
        <w:pStyle w:val="FootnoteText"/>
      </w:pPr>
      <w:r>
        <w:rPr>
          <w:rStyle w:val="FootnoteReference"/>
        </w:rPr>
        <w:footnoteRef/>
      </w:r>
      <w:r>
        <w:t xml:space="preserve"> See Section A.1.5 for a discussion of O*NET’s response rate experience.</w:t>
      </w:r>
    </w:p>
  </w:footnote>
  <w:footnote w:id="19">
    <w:p w14:paraId="04F89EC4" w14:textId="38876DAF" w:rsidR="006850F1" w:rsidRDefault="006850F1">
      <w:pPr>
        <w:pStyle w:val="FootnoteText"/>
      </w:pPr>
      <w:r>
        <w:rPr>
          <w:rStyle w:val="FootnoteReference"/>
        </w:rPr>
        <w:footnoteRef/>
      </w:r>
      <w:r>
        <w:t xml:space="preserve"> OMB Supporting Statement Part B includes a detailed description of the sampling methodology used to select establishments. For each set of occupations being studied, the establishment sample is released periodically over time as subwaves. The schedule of subwaves can vary depending on the difficulty of the occupations of interest, which </w:t>
      </w:r>
      <w:r w:rsidRPr="00507DCD">
        <w:t>causes flu</w:t>
      </w:r>
      <w:r w:rsidRPr="00651706">
        <w:t>ctu</w:t>
      </w:r>
      <w:r w:rsidRPr="00507DCD">
        <w:t>ations</w:t>
      </w:r>
      <w:r>
        <w:t xml:space="preserve"> in the burden estimates for each year of the burden period. </w:t>
      </w:r>
    </w:p>
  </w:footnote>
  <w:footnote w:id="20">
    <w:p w14:paraId="68A2FA0C" w14:textId="72257BC2" w:rsidR="006850F1" w:rsidRDefault="006850F1">
      <w:pPr>
        <w:pStyle w:val="FootnoteText"/>
      </w:pPr>
      <w:r>
        <w:rPr>
          <w:rStyle w:val="FootnoteReference"/>
        </w:rPr>
        <w:footnoteRef/>
      </w:r>
      <w:r>
        <w:t xml:space="preserve"> OMB Supporting Statement Part B includes a detailed description of the sampling methodology used to select establishments. For each set of occupations being studied, the establishment sample is released periodically over time as subwaves. The schedule of subwaves can vary depending on the difficulty of completing data collection for the occupations of interest.</w:t>
      </w:r>
    </w:p>
  </w:footnote>
  <w:footnote w:id="21">
    <w:p w14:paraId="7F7E1CE5" w14:textId="2AE0036D" w:rsidR="006850F1" w:rsidRDefault="006850F1" w:rsidP="00DC5416">
      <w:pPr>
        <w:pStyle w:val="FootnoteText"/>
      </w:pPr>
      <w:r>
        <w:rPr>
          <w:rStyle w:val="FootnoteReference"/>
        </w:rPr>
        <w:footnoteRef/>
      </w:r>
      <w:r>
        <w:t xml:space="preserve"> For details about the weighting and estimation procedures, see Section B.2.1.</w:t>
      </w:r>
    </w:p>
  </w:footnote>
  <w:footnote w:id="22">
    <w:p w14:paraId="24278843" w14:textId="77777777" w:rsidR="006850F1" w:rsidRDefault="006850F1" w:rsidP="00787DB2">
      <w:pPr>
        <w:pStyle w:val="FootnoteText"/>
      </w:pPr>
      <w:r>
        <w:rPr>
          <w:rStyle w:val="FootnoteReference"/>
        </w:rPr>
        <w:footnoteRef/>
      </w:r>
      <w:r>
        <w:t xml:space="preserve"> RSE = the standard error of the mean divided by the mean.</w:t>
      </w:r>
    </w:p>
  </w:footnote>
  <w:footnote w:id="23">
    <w:p w14:paraId="1BA32A9D" w14:textId="0A24FC78" w:rsidR="006850F1" w:rsidRDefault="006850F1" w:rsidP="00A378D7">
      <w:pPr>
        <w:pStyle w:val="FootnoteText"/>
      </w:pPr>
      <w:r>
        <w:rPr>
          <w:rStyle w:val="FootnoteReference"/>
        </w:rPr>
        <w:footnoteRef/>
      </w:r>
      <w:r>
        <w:t xml:space="preserve"> O*NET suppression criteria are based on substantive expert </w:t>
      </w:r>
      <w:r w:rsidRPr="00A87C78">
        <w:t>recommendations</w:t>
      </w:r>
      <w:r>
        <w:t xml:space="preserve"> </w:t>
      </w:r>
      <w:r>
        <w:fldChar w:fldCharType="begin"/>
      </w:r>
      <w:r>
        <w:instrText xml:space="preserve"> ADDIN EN.CITE &lt;EndNote&gt;&lt;Cite&gt;&lt;Author&gt;Peterson&lt;/Author&gt;&lt;Year&gt;1997&lt;/Year&gt;&lt;RecNum&gt;25&lt;/RecNum&gt;&lt;DisplayText&gt;(Peterson, Mumford, Borman, et al., 1997)&lt;/DisplayText&gt;&lt;record&gt;&lt;rec-number&gt;25&lt;/rec-number&gt;&lt;foreign-keys&gt;&lt;key app="EN" db-id="exawddvxhxs9ptete5tpwe9gexpwwvzprptd" timestamp="0"&gt;25&lt;/key&gt;&lt;/foreign-keys&gt;&lt;ref-type name="Edited Book"&gt;28&lt;/ref-type&gt;&lt;contributors&gt;&lt;authors&gt;&lt;author&gt;Peterson, N. G.&lt;/author&gt;&lt;author&gt;Mumford, M. D.&lt;/author&gt;&lt;author&gt;Borman, W. C.&lt;/author&gt;&lt;author&gt;Jeanneret, P. R.&lt;/author&gt;&lt;author&gt;Fleishman, E. A.&lt;/author&gt;&lt;author&gt;Levin, K. Y.&lt;/author&gt;&lt;/authors&gt;&lt;/contributors&gt;&lt;titles&gt;&lt;title&gt;O*NET final technical report&lt;/title&gt;&lt;/titles&gt;&lt;dates&gt;&lt;year&gt;1997&lt;/year&gt;&lt;/dates&gt;&lt;pub-location&gt;Salt Lake City, UT&lt;/pub-location&gt;&lt;publisher&gt;Utah Department of Workforce Services&lt;/publisher&gt;&lt;urls&gt;&lt;/urls&gt;&lt;/record&gt;&lt;/Cite&gt;&lt;/EndNote&gt;</w:instrText>
      </w:r>
      <w:r>
        <w:fldChar w:fldCharType="separate"/>
      </w:r>
      <w:r>
        <w:rPr>
          <w:noProof/>
        </w:rPr>
        <w:t>(</w:t>
      </w:r>
      <w:hyperlink w:anchor="_ENREF_25" w:tooltip="Peterson, 1997 #25" w:history="1">
        <w:r>
          <w:rPr>
            <w:noProof/>
          </w:rPr>
          <w:t>Peterson, Mumford, Borman, et al., 1997</w:t>
        </w:r>
      </w:hyperlink>
      <w:r>
        <w:rPr>
          <w:noProof/>
        </w:rPr>
        <w:t>)</w:t>
      </w:r>
      <w:r>
        <w:fldChar w:fldCharType="end"/>
      </w:r>
      <w:r>
        <w:t xml:space="preserve">, best practices </w:t>
      </w:r>
      <w:r>
        <w:fldChar w:fldCharType="begin"/>
      </w:r>
      <w:r>
        <w:instrText xml:space="preserve"> ADDIN EN.CITE &lt;EndNote&gt;&lt;Cite&gt;&lt;Author&gt;Willenborg&lt;/Author&gt;&lt;Year&gt;1996&lt;/Year&gt;&lt;RecNum&gt;78&lt;/RecNum&gt;&lt;DisplayText&gt;(Willenborg &amp;amp; De Waal, 1996)&lt;/DisplayText&gt;&lt;record&gt;&lt;rec-number&gt;78&lt;/rec-number&gt;&lt;foreign-keys&gt;&lt;key app="EN" db-id="exawddvxhxs9ptete5tpwe9gexpwwvzprptd" timestamp="1303141774"&gt;78&lt;/key&gt;&lt;/foreign-keys&gt;&lt;ref-type name="Book"&gt;6&lt;/ref-type&gt;&lt;contributors&gt;&lt;authors&gt;&lt;author&gt;Willenborg, L.&lt;/author&gt;&lt;author&gt;De Waal, T.&lt;/author&gt;&lt;/authors&gt;&lt;/contributors&gt;&lt;titles&gt;&lt;title&gt;Statistical disclosure control in practice series: Lecture notes in statistics&lt;/title&gt;&lt;/titles&gt;&lt;volume&gt;111&lt;/volume&gt;&lt;dates&gt;&lt;year&gt;1996&lt;/year&gt;&lt;/dates&gt;&lt;pub-location&gt;New York, NY&lt;/pub-location&gt;&lt;publisher&gt;Springer&lt;/publisher&gt;&lt;urls&gt;&lt;/urls&gt;&lt;/record&gt;&lt;/Cite&gt;&lt;/EndNote&gt;</w:instrText>
      </w:r>
      <w:r>
        <w:fldChar w:fldCharType="separate"/>
      </w:r>
      <w:r>
        <w:rPr>
          <w:noProof/>
        </w:rPr>
        <w:t>(</w:t>
      </w:r>
      <w:hyperlink w:anchor="_ENREF_46" w:tooltip="Willenborg, 1996 #78" w:history="1">
        <w:r>
          <w:rPr>
            <w:noProof/>
          </w:rPr>
          <w:t>Willenborg &amp; De Waal, 1996</w:t>
        </w:r>
      </w:hyperlink>
      <w:r>
        <w:rPr>
          <w:noProof/>
        </w:rPr>
        <w:t>)</w:t>
      </w:r>
      <w:r>
        <w:fldChar w:fldCharType="end"/>
      </w:r>
      <w:r>
        <w:t>, and</w:t>
      </w:r>
      <w:r w:rsidRPr="00A87C78">
        <w:t xml:space="preserve"> other large government surveys</w:t>
      </w:r>
      <w:r>
        <w:t xml:space="preserve"> </w:t>
      </w:r>
      <w:r w:rsidRPr="00A87C78">
        <w:fldChar w:fldCharType="begin"/>
      </w:r>
      <w:r>
        <w:instrText xml:space="preserve"> ADDIN EN.CITE &lt;EndNote&gt;&lt;Cite&gt;&lt;Author&gt;Klein&lt;/Author&gt;&lt;Year&gt;2002&lt;/Year&gt;&lt;RecNum&gt;57&lt;/RecNum&gt;&lt;Prefix&gt;see &lt;/Prefix&gt;&lt;DisplayText&gt;(see Klein, Proctor, Boudreault, &amp;amp; Tuczyn, 2002)&lt;/DisplayText&gt;&lt;record&gt;&lt;rec-number&gt;57&lt;/rec-number&gt;&lt;foreign-keys&gt;&lt;key app="EN" db-id="exawddvxhxs9ptete5tpwe9gexpwwvzprptd" timestamp="0"&gt;57&lt;/key&gt;&lt;/foreign-keys&gt;&lt;ref-type name="Book"&gt;6&lt;/ref-type&gt;&lt;contributors&gt;&lt;authors&gt;&lt;author&gt;Klein, R. J.&lt;/author&gt;&lt;author&gt;Proctor, S. E.&lt;/author&gt;&lt;author&gt;Boudreault, M. A.&lt;/author&gt;&lt;author&gt;Tuczyn, K. M.&lt;/author&gt;&lt;/authors&gt;&lt;/contributors&gt;&lt;titles&gt;&lt;title&gt;Healthy People 2010 criteria for data suppression&lt;/title&gt;&lt;secondary-title&gt;Statistical Notes No. 24&lt;/secondary-title&gt;&lt;/titles&gt;&lt;dates&gt;&lt;year&gt;2002&lt;/year&gt;&lt;/dates&gt;&lt;pub-location&gt;Hyattsville, MD&lt;/pub-location&gt;&lt;publisher&gt;National Center for Health Statistics&lt;/publisher&gt;&lt;urls&gt;&lt;/urls&gt;&lt;/record&gt;&lt;/Cite&gt;&lt;/EndNote&gt;</w:instrText>
      </w:r>
      <w:r w:rsidRPr="00A87C78">
        <w:fldChar w:fldCharType="separate"/>
      </w:r>
      <w:r>
        <w:rPr>
          <w:noProof/>
        </w:rPr>
        <w:t>(</w:t>
      </w:r>
      <w:hyperlink w:anchor="_ENREF_19" w:tooltip="Klein, 2002 #57" w:history="1">
        <w:r>
          <w:rPr>
            <w:noProof/>
          </w:rPr>
          <w:t>see Klein, Proctor, Boudreault, &amp; Tuczyn, 2002</w:t>
        </w:r>
      </w:hyperlink>
      <w:r>
        <w:rPr>
          <w:noProof/>
        </w:rPr>
        <w:t>)</w:t>
      </w:r>
      <w:r w:rsidRPr="00A87C78">
        <w:fldChar w:fldCharType="end"/>
      </w:r>
      <w:r w:rsidRPr="00A87C78">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3317D" w14:textId="77777777" w:rsidR="006850F1" w:rsidRPr="00FF0DB9" w:rsidRDefault="006850F1" w:rsidP="00DC5416">
    <w:pPr>
      <w:pStyle w:val="Header"/>
    </w:pPr>
    <w:r>
      <w:t>Justification</w:t>
    </w:r>
    <w:r>
      <w:tab/>
      <w:t>OMB Supporting Statement</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44" w:rightFromText="144" w:horzAnchor="page" w:tblpX="14689" w:tblpY="1"/>
      <w:tblOverlap w:val="never"/>
      <w:tblW w:w="0" w:type="auto"/>
      <w:tblBorders>
        <w:left w:val="single" w:sz="4" w:space="0" w:color="auto"/>
      </w:tblBorders>
      <w:tblLayout w:type="fixed"/>
      <w:tblCellMar>
        <w:left w:w="72" w:type="dxa"/>
        <w:right w:w="72" w:type="dxa"/>
      </w:tblCellMar>
      <w:tblLook w:val="01E0" w:firstRow="1" w:lastRow="1" w:firstColumn="1" w:lastColumn="1" w:noHBand="0" w:noVBand="0"/>
    </w:tblPr>
    <w:tblGrid>
      <w:gridCol w:w="806"/>
    </w:tblGrid>
    <w:tr w:rsidR="006850F1" w:rsidRPr="007620CE" w14:paraId="53A86391" w14:textId="77777777" w:rsidTr="00F619D0">
      <w:trPr>
        <w:cantSplit/>
        <w:trHeight w:val="9180"/>
      </w:trPr>
      <w:tc>
        <w:tcPr>
          <w:tcW w:w="806" w:type="dxa"/>
          <w:tcMar>
            <w:left w:w="0" w:type="dxa"/>
            <w:right w:w="0" w:type="dxa"/>
          </w:tcMar>
          <w:textDirection w:val="tbRl"/>
          <w:vAlign w:val="bottom"/>
        </w:tcPr>
        <w:p w14:paraId="05F43F86" w14:textId="497A97FF" w:rsidR="006850F1" w:rsidRDefault="006850F1" w:rsidP="00F619D0">
          <w:pPr>
            <w:pStyle w:val="Header"/>
            <w:pBdr>
              <w:bottom w:val="none" w:sz="0" w:space="0" w:color="auto"/>
            </w:pBdr>
            <w:jc w:val="right"/>
          </w:pPr>
          <w:r w:rsidRPr="00E95FDF">
            <w:t>O*NET Data Collection Program</w:t>
          </w:r>
        </w:p>
        <w:p w14:paraId="0635A551" w14:textId="23A9384A" w:rsidR="006850F1" w:rsidRDefault="00823794" w:rsidP="00F619D0">
          <w:pPr>
            <w:pStyle w:val="Header"/>
            <w:pBdr>
              <w:bottom w:val="none" w:sz="0" w:space="0" w:color="auto"/>
            </w:pBdr>
            <w:jc w:val="right"/>
          </w:pPr>
          <w:r>
            <w:t xml:space="preserve">OMB Control No. </w:t>
          </w:r>
          <w:r w:rsidR="006850F1">
            <w:t>1205-0421</w:t>
          </w:r>
        </w:p>
        <w:p w14:paraId="5313B94A" w14:textId="66E1451B" w:rsidR="006850F1" w:rsidRPr="00017883" w:rsidRDefault="006850F1" w:rsidP="00F619D0">
          <w:pPr>
            <w:pStyle w:val="Header"/>
            <w:pBdr>
              <w:bottom w:val="none" w:sz="0" w:space="0" w:color="auto"/>
            </w:pBdr>
            <w:jc w:val="right"/>
          </w:pPr>
          <w:r>
            <w:t>September 2018</w:t>
          </w:r>
        </w:p>
        <w:p w14:paraId="36B833CF" w14:textId="77777777" w:rsidR="006850F1" w:rsidRPr="007620CE" w:rsidRDefault="006850F1" w:rsidP="00F619D0">
          <w:pPr>
            <w:tabs>
              <w:tab w:val="right" w:pos="9072"/>
            </w:tabs>
            <w:spacing w:after="0"/>
            <w:rPr>
              <w:rFonts w:asciiTheme="minorBidi" w:hAnsiTheme="minorBidi" w:cstheme="minorBidi"/>
              <w:b/>
              <w:i/>
              <w:iCs/>
            </w:rPr>
          </w:pPr>
        </w:p>
      </w:tc>
    </w:tr>
  </w:tbl>
  <w:tbl>
    <w:tblPr>
      <w:tblpPr w:leftFromText="72" w:rightFromText="72" w:horzAnchor="page" w:tblpX="519" w:tblpY="1"/>
      <w:tblOverlap w:val="never"/>
      <w:tblW w:w="0" w:type="auto"/>
      <w:tblBorders>
        <w:right w:val="single" w:sz="2" w:space="0" w:color="auto"/>
      </w:tblBorders>
      <w:tblLayout w:type="fixed"/>
      <w:tblCellMar>
        <w:left w:w="0" w:type="dxa"/>
        <w:right w:w="0" w:type="dxa"/>
      </w:tblCellMar>
      <w:tblLook w:val="01E0" w:firstRow="1" w:lastRow="1" w:firstColumn="1" w:lastColumn="1" w:noHBand="0" w:noVBand="0"/>
    </w:tblPr>
    <w:tblGrid>
      <w:gridCol w:w="504"/>
    </w:tblGrid>
    <w:tr w:rsidR="006850F1" w:rsidRPr="007620CE" w14:paraId="75B51248" w14:textId="77777777" w:rsidTr="00F619D0">
      <w:trPr>
        <w:cantSplit/>
        <w:trHeight w:val="9184"/>
      </w:trPr>
      <w:tc>
        <w:tcPr>
          <w:tcW w:w="504" w:type="dxa"/>
          <w:tcMar>
            <w:left w:w="0" w:type="dxa"/>
            <w:right w:w="0" w:type="dxa"/>
          </w:tcMar>
          <w:textDirection w:val="tbRl"/>
        </w:tcPr>
        <w:p w14:paraId="015A066C" w14:textId="63BD38D7" w:rsidR="006850F1" w:rsidRPr="007620CE" w:rsidRDefault="006850F1" w:rsidP="00F619D0">
          <w:pPr>
            <w:tabs>
              <w:tab w:val="right" w:pos="9072"/>
            </w:tabs>
            <w:jc w:val="right"/>
            <w:rPr>
              <w:rFonts w:asciiTheme="minorBidi" w:hAnsiTheme="minorBidi" w:cstheme="minorBidi"/>
              <w:i/>
              <w:iCs/>
            </w:rPr>
          </w:pPr>
          <w:r>
            <w:rPr>
              <w:rStyle w:val="PageNumber"/>
              <w:rFonts w:asciiTheme="minorBidi" w:hAnsiTheme="minorBidi" w:cstheme="minorBidi"/>
              <w:sz w:val="22"/>
            </w:rPr>
            <w:t>A-</w:t>
          </w:r>
          <w:r w:rsidRPr="007620CE">
            <w:rPr>
              <w:rStyle w:val="PageNumber"/>
              <w:rFonts w:asciiTheme="minorBidi" w:hAnsiTheme="minorBidi" w:cstheme="minorBidi"/>
              <w:sz w:val="22"/>
            </w:rPr>
            <w:fldChar w:fldCharType="begin"/>
          </w:r>
          <w:r w:rsidRPr="007620CE">
            <w:rPr>
              <w:rStyle w:val="PageNumber"/>
              <w:rFonts w:asciiTheme="minorBidi" w:hAnsiTheme="minorBidi" w:cstheme="minorBidi"/>
              <w:sz w:val="22"/>
            </w:rPr>
            <w:instrText xml:space="preserve"> PAGE   \* MERGEFORMAT </w:instrText>
          </w:r>
          <w:r w:rsidRPr="007620CE">
            <w:rPr>
              <w:rStyle w:val="PageNumber"/>
              <w:rFonts w:asciiTheme="minorBidi" w:hAnsiTheme="minorBidi" w:cstheme="minorBidi"/>
              <w:sz w:val="22"/>
            </w:rPr>
            <w:fldChar w:fldCharType="separate"/>
          </w:r>
          <w:r w:rsidR="00E55EC1">
            <w:rPr>
              <w:rStyle w:val="PageNumber"/>
              <w:rFonts w:asciiTheme="minorBidi" w:hAnsiTheme="minorBidi" w:cstheme="minorBidi"/>
              <w:noProof/>
              <w:sz w:val="22"/>
            </w:rPr>
            <w:t>65</w:t>
          </w:r>
          <w:r w:rsidRPr="007620CE">
            <w:rPr>
              <w:rStyle w:val="PageNumber"/>
              <w:rFonts w:asciiTheme="minorBidi" w:hAnsiTheme="minorBidi" w:cstheme="minorBidi"/>
              <w:sz w:val="22"/>
            </w:rPr>
            <w:fldChar w:fldCharType="end"/>
          </w:r>
          <w:r w:rsidRPr="007620CE">
            <w:rPr>
              <w:rFonts w:asciiTheme="minorBidi" w:hAnsiTheme="minorBidi" w:cstheme="minorBidi"/>
              <w:highlight w:val="yellow"/>
            </w:rPr>
            <w:t xml:space="preserve"> </w:t>
          </w:r>
        </w:p>
      </w:tc>
    </w:tr>
  </w:tbl>
  <w:p w14:paraId="2C777EA8" w14:textId="77777777" w:rsidR="006850F1" w:rsidRPr="00F619D0" w:rsidRDefault="006850F1" w:rsidP="00F619D0">
    <w:pPr>
      <w:pStyle w:val="Header"/>
      <w:pBdr>
        <w:bottom w:val="none" w:sz="0" w:space="0" w:color="auto"/>
      </w:pBd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44" w:rightFromText="144" w:horzAnchor="page" w:tblpX="14689" w:tblpY="1"/>
      <w:tblOverlap w:val="never"/>
      <w:tblW w:w="0" w:type="auto"/>
      <w:tblBorders>
        <w:left w:val="single" w:sz="4" w:space="0" w:color="auto"/>
      </w:tblBorders>
      <w:tblLayout w:type="fixed"/>
      <w:tblCellMar>
        <w:left w:w="72" w:type="dxa"/>
        <w:right w:w="72" w:type="dxa"/>
      </w:tblCellMar>
      <w:tblLook w:val="01E0" w:firstRow="1" w:lastRow="1" w:firstColumn="1" w:lastColumn="1" w:noHBand="0" w:noVBand="0"/>
    </w:tblPr>
    <w:tblGrid>
      <w:gridCol w:w="806"/>
    </w:tblGrid>
    <w:tr w:rsidR="006850F1" w:rsidRPr="007620CE" w14:paraId="1FF22117" w14:textId="77777777" w:rsidTr="00F73F2A">
      <w:trPr>
        <w:cantSplit/>
        <w:trHeight w:val="9180"/>
      </w:trPr>
      <w:tc>
        <w:tcPr>
          <w:tcW w:w="806" w:type="dxa"/>
          <w:tcMar>
            <w:left w:w="0" w:type="dxa"/>
            <w:right w:w="0" w:type="dxa"/>
          </w:tcMar>
          <w:textDirection w:val="tbRl"/>
          <w:vAlign w:val="bottom"/>
        </w:tcPr>
        <w:p w14:paraId="44122C5A" w14:textId="1671ABE5" w:rsidR="006850F1" w:rsidRDefault="006850F1" w:rsidP="00BD15EE">
          <w:pPr>
            <w:pStyle w:val="Header"/>
            <w:pBdr>
              <w:bottom w:val="none" w:sz="0" w:space="0" w:color="auto"/>
            </w:pBdr>
            <w:jc w:val="right"/>
          </w:pPr>
          <w:r w:rsidRPr="00E95FDF">
            <w:t>O*N</w:t>
          </w:r>
          <w:r>
            <w:t>ET</w:t>
          </w:r>
          <w:r w:rsidRPr="00E95FDF">
            <w:t xml:space="preserve"> Data Collection Program</w:t>
          </w:r>
        </w:p>
        <w:p w14:paraId="083C52D6" w14:textId="51933AAB" w:rsidR="006850F1" w:rsidRDefault="00300AD9" w:rsidP="00BD15EE">
          <w:pPr>
            <w:pStyle w:val="Header"/>
            <w:pBdr>
              <w:bottom w:val="none" w:sz="0" w:space="0" w:color="auto"/>
            </w:pBdr>
            <w:jc w:val="right"/>
          </w:pPr>
          <w:r>
            <w:t xml:space="preserve">OMB Control No. </w:t>
          </w:r>
          <w:r w:rsidR="006850F1">
            <w:t>1205-0421</w:t>
          </w:r>
        </w:p>
        <w:p w14:paraId="61D27BA1" w14:textId="3D1BBEB4" w:rsidR="006850F1" w:rsidRDefault="006850F1" w:rsidP="00CB0EE8">
          <w:pPr>
            <w:pStyle w:val="Header"/>
            <w:jc w:val="right"/>
          </w:pPr>
          <w:r>
            <w:t>September 2018</w:t>
          </w:r>
        </w:p>
        <w:p w14:paraId="0D42A2ED" w14:textId="62DDAF2B" w:rsidR="006850F1" w:rsidRPr="00017883" w:rsidRDefault="006850F1" w:rsidP="00BD15EE">
          <w:pPr>
            <w:pStyle w:val="Header"/>
            <w:pBdr>
              <w:bottom w:val="none" w:sz="0" w:space="0" w:color="auto"/>
            </w:pBdr>
            <w:jc w:val="right"/>
          </w:pPr>
        </w:p>
        <w:p w14:paraId="50712701" w14:textId="77777777" w:rsidR="006850F1" w:rsidRPr="007620CE" w:rsidRDefault="006850F1" w:rsidP="00C16F76">
          <w:pPr>
            <w:tabs>
              <w:tab w:val="right" w:pos="9072"/>
            </w:tabs>
            <w:spacing w:after="0"/>
            <w:rPr>
              <w:rFonts w:asciiTheme="minorBidi" w:hAnsiTheme="minorBidi" w:cstheme="minorBidi"/>
              <w:b/>
              <w:i/>
              <w:iCs/>
            </w:rPr>
          </w:pPr>
        </w:p>
      </w:tc>
    </w:tr>
  </w:tbl>
  <w:tbl>
    <w:tblPr>
      <w:tblpPr w:leftFromText="72" w:rightFromText="72" w:horzAnchor="page" w:tblpX="519" w:tblpY="1"/>
      <w:tblOverlap w:val="never"/>
      <w:tblW w:w="0" w:type="auto"/>
      <w:tblBorders>
        <w:right w:val="single" w:sz="2" w:space="0" w:color="auto"/>
      </w:tblBorders>
      <w:tblLayout w:type="fixed"/>
      <w:tblCellMar>
        <w:left w:w="0" w:type="dxa"/>
        <w:right w:w="0" w:type="dxa"/>
      </w:tblCellMar>
      <w:tblLook w:val="01E0" w:firstRow="1" w:lastRow="1" w:firstColumn="1" w:lastColumn="1" w:noHBand="0" w:noVBand="0"/>
    </w:tblPr>
    <w:tblGrid>
      <w:gridCol w:w="504"/>
    </w:tblGrid>
    <w:tr w:rsidR="006850F1" w:rsidRPr="007620CE" w14:paraId="51C9FC0D" w14:textId="77777777" w:rsidTr="00F73F2A">
      <w:trPr>
        <w:cantSplit/>
        <w:trHeight w:val="9184"/>
      </w:trPr>
      <w:tc>
        <w:tcPr>
          <w:tcW w:w="504" w:type="dxa"/>
          <w:tcMar>
            <w:left w:w="0" w:type="dxa"/>
            <w:right w:w="0" w:type="dxa"/>
          </w:tcMar>
          <w:textDirection w:val="tbRl"/>
        </w:tcPr>
        <w:p w14:paraId="23821E1D" w14:textId="5EFBB55C" w:rsidR="006850F1" w:rsidRPr="007620CE" w:rsidRDefault="006850F1" w:rsidP="00BD15EE">
          <w:pPr>
            <w:tabs>
              <w:tab w:val="right" w:pos="9072"/>
            </w:tabs>
            <w:jc w:val="right"/>
            <w:rPr>
              <w:rFonts w:asciiTheme="minorBidi" w:hAnsiTheme="minorBidi" w:cstheme="minorBidi"/>
              <w:i/>
              <w:iCs/>
            </w:rPr>
          </w:pPr>
          <w:r>
            <w:rPr>
              <w:rStyle w:val="PageNumber"/>
              <w:rFonts w:asciiTheme="minorBidi" w:hAnsiTheme="minorBidi" w:cstheme="minorBidi"/>
              <w:sz w:val="22"/>
            </w:rPr>
            <w:t>A-</w:t>
          </w:r>
          <w:r w:rsidRPr="00C652BD">
            <w:rPr>
              <w:rStyle w:val="PageNumber"/>
              <w:rFonts w:asciiTheme="minorBidi" w:hAnsiTheme="minorBidi" w:cstheme="minorBidi"/>
              <w:sz w:val="22"/>
            </w:rPr>
            <w:fldChar w:fldCharType="begin"/>
          </w:r>
          <w:r w:rsidRPr="00C652BD">
            <w:rPr>
              <w:rStyle w:val="PageNumber"/>
              <w:rFonts w:asciiTheme="minorBidi" w:hAnsiTheme="minorBidi" w:cstheme="minorBidi"/>
              <w:sz w:val="22"/>
            </w:rPr>
            <w:instrText xml:space="preserve"> PAGE   \* MERGEFORMAT </w:instrText>
          </w:r>
          <w:r w:rsidRPr="00C652BD">
            <w:rPr>
              <w:rStyle w:val="PageNumber"/>
              <w:rFonts w:asciiTheme="minorBidi" w:hAnsiTheme="minorBidi" w:cstheme="minorBidi"/>
              <w:sz w:val="22"/>
            </w:rPr>
            <w:fldChar w:fldCharType="separate"/>
          </w:r>
          <w:r w:rsidR="00E55EC1">
            <w:rPr>
              <w:rStyle w:val="PageNumber"/>
              <w:rFonts w:asciiTheme="minorBidi" w:hAnsiTheme="minorBidi" w:cstheme="minorBidi"/>
              <w:noProof/>
              <w:sz w:val="22"/>
            </w:rPr>
            <w:t>63</w:t>
          </w:r>
          <w:r w:rsidRPr="00C652BD">
            <w:rPr>
              <w:rStyle w:val="PageNumber"/>
              <w:rFonts w:asciiTheme="minorBidi" w:hAnsiTheme="minorBidi" w:cstheme="minorBidi"/>
              <w:noProof/>
              <w:sz w:val="22"/>
            </w:rPr>
            <w:fldChar w:fldCharType="end"/>
          </w:r>
        </w:p>
      </w:tc>
    </w:tr>
  </w:tbl>
  <w:p w14:paraId="396CC91C" w14:textId="77777777" w:rsidR="006850F1" w:rsidRPr="00C16F76" w:rsidRDefault="006850F1" w:rsidP="00C16F76">
    <w:pPr>
      <w:pStyle w:val="Header"/>
      <w:pBdr>
        <w:bottom w:val="none" w:sz="0" w:space="0" w:color="auto"/>
      </w:pBd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D0DF4" w14:textId="58044EDE" w:rsidR="006850F1" w:rsidRDefault="006850F1" w:rsidP="00EE5E20">
    <w:pPr>
      <w:pStyle w:val="Header"/>
      <w:pBdr>
        <w:bottom w:val="none" w:sz="0" w:space="0" w:color="auto"/>
      </w:pBdr>
    </w:pPr>
    <w:r>
      <w:t>O*NET</w:t>
    </w:r>
    <w:r w:rsidRPr="00E95FDF">
      <w:t xml:space="preserve"> Data Collection Program</w:t>
    </w:r>
  </w:p>
  <w:p w14:paraId="6A7D2C2B" w14:textId="77777777" w:rsidR="006850F1" w:rsidRDefault="006850F1" w:rsidP="00EE5E20">
    <w:pPr>
      <w:pStyle w:val="Header"/>
      <w:pBdr>
        <w:bottom w:val="none" w:sz="0" w:space="0" w:color="auto"/>
      </w:pBdr>
    </w:pPr>
    <w:r>
      <w:t>1205-0421</w:t>
    </w:r>
  </w:p>
  <w:p w14:paraId="5F14685A" w14:textId="43688316" w:rsidR="006850F1" w:rsidRDefault="006850F1" w:rsidP="00EE5E20">
    <w:pPr>
      <w:pStyle w:val="Header"/>
    </w:pPr>
    <w:r>
      <w:t>September 2018</w:t>
    </w:r>
  </w:p>
  <w:p w14:paraId="6C04D665" w14:textId="77777777" w:rsidR="006850F1" w:rsidRDefault="006850F1" w:rsidP="00EE5E20">
    <w:pPr>
      <w:pStyle w:val="Header"/>
      <w:pBdr>
        <w:bottom w:val="none" w:sz="0" w:space="0" w:color="auto"/>
      </w:pBd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B5D8A1" w14:textId="329BAEEC" w:rsidR="006850F1" w:rsidRDefault="006850F1" w:rsidP="00F619D0">
    <w:pPr>
      <w:pStyle w:val="Header"/>
      <w:pBdr>
        <w:bottom w:val="none" w:sz="0" w:space="0" w:color="auto"/>
      </w:pBdr>
      <w:jc w:val="right"/>
    </w:pPr>
    <w:r>
      <w:t>O*NET Data Collection Program</w:t>
    </w:r>
  </w:p>
  <w:p w14:paraId="0B448E6E" w14:textId="341A290F" w:rsidR="006850F1" w:rsidRDefault="00823794" w:rsidP="00F619D0">
    <w:pPr>
      <w:pStyle w:val="Header"/>
      <w:pBdr>
        <w:bottom w:val="none" w:sz="0" w:space="0" w:color="auto"/>
      </w:pBdr>
      <w:jc w:val="right"/>
    </w:pPr>
    <w:r>
      <w:t xml:space="preserve">OMB Control No. </w:t>
    </w:r>
    <w:r w:rsidR="006850F1">
      <w:t>1205-0421</w:t>
    </w:r>
  </w:p>
  <w:p w14:paraId="6018C1D7" w14:textId="6BC96C6F" w:rsidR="006850F1" w:rsidRDefault="006850F1" w:rsidP="00F619D0">
    <w:pPr>
      <w:pStyle w:val="Header"/>
      <w:jc w:val="right"/>
    </w:pPr>
    <w:r>
      <w:t>September 2018</w:t>
    </w:r>
  </w:p>
  <w:p w14:paraId="30D13191" w14:textId="77777777" w:rsidR="006850F1" w:rsidRDefault="006850F1" w:rsidP="00F619D0">
    <w:pPr>
      <w:pStyle w:val="Header"/>
      <w:pBdr>
        <w:bottom w:val="none" w:sz="0" w:space="0" w:color="auto"/>
      </w:pBd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E5A2C2" w14:textId="407C656A" w:rsidR="006850F1" w:rsidRDefault="006850F1" w:rsidP="009D72C7">
    <w:pPr>
      <w:pStyle w:val="Header"/>
      <w:pBdr>
        <w:bottom w:val="none" w:sz="0" w:space="0" w:color="auto"/>
      </w:pBdr>
    </w:pPr>
    <w:r>
      <w:t>O*NET Data Collection Program</w:t>
    </w:r>
  </w:p>
  <w:p w14:paraId="18A1BA41" w14:textId="23F4C546" w:rsidR="006850F1" w:rsidRDefault="00823794" w:rsidP="009D72C7">
    <w:pPr>
      <w:pStyle w:val="Header"/>
      <w:pBdr>
        <w:bottom w:val="none" w:sz="0" w:space="0" w:color="auto"/>
      </w:pBdr>
    </w:pPr>
    <w:r>
      <w:t xml:space="preserve">OMB Control No. </w:t>
    </w:r>
    <w:r w:rsidR="006850F1">
      <w:t>1205-0421</w:t>
    </w:r>
  </w:p>
  <w:p w14:paraId="4D697713" w14:textId="06BD7176" w:rsidR="006850F1" w:rsidRDefault="006850F1" w:rsidP="009D72C7">
    <w:pPr>
      <w:pStyle w:val="Header"/>
    </w:pPr>
    <w:r>
      <w:t>September 2018</w:t>
    </w:r>
  </w:p>
  <w:p w14:paraId="5836E5CA" w14:textId="77777777" w:rsidR="006850F1" w:rsidRDefault="006850F1" w:rsidP="00851394">
    <w:pPr>
      <w:pStyle w:val="Header"/>
      <w:pBdr>
        <w:bottom w:val="none" w:sz="0" w:space="0" w:color="auto"/>
      </w:pBd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72" w:rightFromText="72" w:horzAnchor="page" w:tblpX="14689" w:tblpY="1"/>
      <w:tblOverlap w:val="never"/>
      <w:tblW w:w="0" w:type="auto"/>
      <w:tblBorders>
        <w:left w:val="single" w:sz="4" w:space="0" w:color="auto"/>
      </w:tblBorders>
      <w:tblLayout w:type="fixed"/>
      <w:tblCellMar>
        <w:top w:w="72" w:type="dxa"/>
        <w:left w:w="0" w:type="dxa"/>
        <w:bottom w:w="72" w:type="dxa"/>
        <w:right w:w="0" w:type="dxa"/>
      </w:tblCellMar>
      <w:tblLook w:val="01E0" w:firstRow="1" w:lastRow="1" w:firstColumn="1" w:lastColumn="1" w:noHBand="0" w:noVBand="0"/>
    </w:tblPr>
    <w:tblGrid>
      <w:gridCol w:w="805"/>
    </w:tblGrid>
    <w:tr w:rsidR="006850F1" w:rsidRPr="00E1788E" w14:paraId="060F1868" w14:textId="77777777" w:rsidTr="00C5178F">
      <w:trPr>
        <w:cantSplit/>
        <w:trHeight w:hRule="exact" w:val="9360"/>
      </w:trPr>
      <w:tc>
        <w:tcPr>
          <w:tcW w:w="805" w:type="dxa"/>
          <w:tcMar>
            <w:left w:w="0" w:type="dxa"/>
            <w:right w:w="0" w:type="dxa"/>
          </w:tcMar>
          <w:textDirection w:val="tbRl"/>
          <w:vAlign w:val="bottom"/>
        </w:tcPr>
        <w:p w14:paraId="53ABA91F" w14:textId="4FE6BE96" w:rsidR="006850F1" w:rsidRDefault="006850F1" w:rsidP="00EF2A9B">
          <w:pPr>
            <w:pStyle w:val="Header"/>
            <w:pBdr>
              <w:bottom w:val="none" w:sz="0" w:space="0" w:color="auto"/>
            </w:pBdr>
          </w:pPr>
          <w:r>
            <w:t>O*NET</w:t>
          </w:r>
          <w:r w:rsidRPr="00E95FDF">
            <w:t xml:space="preserve"> Data Collection Program</w:t>
          </w:r>
        </w:p>
        <w:p w14:paraId="7B83E140" w14:textId="77777777" w:rsidR="006850F1" w:rsidRDefault="006850F1" w:rsidP="00EF2A9B">
          <w:pPr>
            <w:pStyle w:val="Header"/>
            <w:pBdr>
              <w:bottom w:val="none" w:sz="0" w:space="0" w:color="auto"/>
            </w:pBdr>
          </w:pPr>
          <w:r>
            <w:t>1205-0421</w:t>
          </w:r>
        </w:p>
        <w:p w14:paraId="0D655009" w14:textId="062CBD80" w:rsidR="006850F1" w:rsidRPr="00017883" w:rsidRDefault="006850F1" w:rsidP="00EF2A9B">
          <w:pPr>
            <w:pStyle w:val="Header"/>
            <w:pBdr>
              <w:bottom w:val="none" w:sz="0" w:space="0" w:color="auto"/>
            </w:pBdr>
          </w:pPr>
          <w:r>
            <w:t>February 2018</w:t>
          </w:r>
        </w:p>
        <w:p w14:paraId="02BC1F72" w14:textId="77777777" w:rsidR="006850F1" w:rsidRPr="006B316B" w:rsidRDefault="006850F1" w:rsidP="00EF2A9B">
          <w:pPr>
            <w:pStyle w:val="Header"/>
            <w:tabs>
              <w:tab w:val="clear" w:pos="9360"/>
              <w:tab w:val="right" w:pos="9216"/>
            </w:tabs>
          </w:pPr>
        </w:p>
      </w:tc>
    </w:tr>
  </w:tbl>
  <w:tbl>
    <w:tblPr>
      <w:tblpPr w:leftFromText="72" w:rightFromText="72" w:horzAnchor="page" w:tblpX="519" w:tblpY="1"/>
      <w:tblOverlap w:val="never"/>
      <w:tblW w:w="0" w:type="auto"/>
      <w:tblLayout w:type="fixed"/>
      <w:tblCellMar>
        <w:left w:w="0" w:type="dxa"/>
        <w:right w:w="0" w:type="dxa"/>
      </w:tblCellMar>
      <w:tblLook w:val="01E0" w:firstRow="1" w:lastRow="1" w:firstColumn="1" w:lastColumn="1" w:noHBand="0" w:noVBand="0"/>
    </w:tblPr>
    <w:tblGrid>
      <w:gridCol w:w="504"/>
    </w:tblGrid>
    <w:tr w:rsidR="006850F1" w:rsidRPr="00E1788E" w14:paraId="77961F02" w14:textId="77777777" w:rsidTr="00C5178F">
      <w:trPr>
        <w:cantSplit/>
        <w:trHeight w:val="9360"/>
      </w:trPr>
      <w:tc>
        <w:tcPr>
          <w:tcW w:w="504" w:type="dxa"/>
          <w:tcMar>
            <w:left w:w="0" w:type="dxa"/>
            <w:right w:w="0" w:type="dxa"/>
          </w:tcMar>
          <w:textDirection w:val="tbRl"/>
        </w:tcPr>
        <w:p w14:paraId="4A108A4A" w14:textId="03517B04" w:rsidR="006850F1" w:rsidRPr="006B316B" w:rsidRDefault="006850F1" w:rsidP="00EF2A9B">
          <w:pPr>
            <w:pStyle w:val="Footer"/>
          </w:pPr>
          <w:r>
            <w:t>A-</w:t>
          </w:r>
          <w:r>
            <w:fldChar w:fldCharType="begin"/>
          </w:r>
          <w:r>
            <w:instrText xml:space="preserve"> PAGE   \* MERGEFORMAT </w:instrText>
          </w:r>
          <w:r>
            <w:fldChar w:fldCharType="separate"/>
          </w:r>
          <w:r>
            <w:rPr>
              <w:noProof/>
            </w:rPr>
            <w:t>70</w:t>
          </w:r>
          <w:r>
            <w:rPr>
              <w:noProof/>
            </w:rPr>
            <w:fldChar w:fldCharType="end"/>
          </w:r>
        </w:p>
      </w:tc>
    </w:tr>
  </w:tbl>
  <w:p w14:paraId="753D7AF0" w14:textId="77777777" w:rsidR="006850F1" w:rsidRPr="00EF2A9B" w:rsidRDefault="006850F1" w:rsidP="00EF2A9B">
    <w:pPr>
      <w:pStyle w:val="Header"/>
      <w:pBdr>
        <w:bottom w:val="none" w:sz="0" w:space="0" w:color="auto"/>
      </w:pBd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72" w:rightFromText="72" w:horzAnchor="page" w:tblpX="519" w:tblpY="1"/>
      <w:tblOverlap w:val="never"/>
      <w:tblW w:w="0" w:type="auto"/>
      <w:tblLayout w:type="fixed"/>
      <w:tblCellMar>
        <w:left w:w="0" w:type="dxa"/>
        <w:right w:w="0" w:type="dxa"/>
      </w:tblCellMar>
      <w:tblLook w:val="01E0" w:firstRow="1" w:lastRow="1" w:firstColumn="1" w:lastColumn="1" w:noHBand="0" w:noVBand="0"/>
    </w:tblPr>
    <w:tblGrid>
      <w:gridCol w:w="504"/>
    </w:tblGrid>
    <w:tr w:rsidR="006850F1" w:rsidRPr="00E1788E" w14:paraId="4C9C0973" w14:textId="77777777" w:rsidTr="009850EB">
      <w:trPr>
        <w:cantSplit/>
        <w:trHeight w:val="9360"/>
      </w:trPr>
      <w:tc>
        <w:tcPr>
          <w:tcW w:w="504" w:type="dxa"/>
          <w:tcMar>
            <w:left w:w="0" w:type="dxa"/>
            <w:right w:w="0" w:type="dxa"/>
          </w:tcMar>
          <w:textDirection w:val="tbRl"/>
        </w:tcPr>
        <w:p w14:paraId="71A11B2A" w14:textId="0CF0AF6E" w:rsidR="006850F1" w:rsidRPr="006B316B" w:rsidRDefault="006850F1" w:rsidP="00803BC6">
          <w:pPr>
            <w:pStyle w:val="Footer"/>
            <w:jc w:val="right"/>
          </w:pPr>
          <w:r>
            <w:t>A-</w:t>
          </w:r>
          <w:r>
            <w:fldChar w:fldCharType="begin"/>
          </w:r>
          <w:r>
            <w:instrText xml:space="preserve"> PAGE   \* MERGEFORMAT </w:instrText>
          </w:r>
          <w:r>
            <w:fldChar w:fldCharType="separate"/>
          </w:r>
          <w:r>
            <w:rPr>
              <w:noProof/>
            </w:rPr>
            <w:t>69</w:t>
          </w:r>
          <w:r>
            <w:rPr>
              <w:noProof/>
            </w:rPr>
            <w:fldChar w:fldCharType="end"/>
          </w:r>
        </w:p>
      </w:tc>
    </w:tr>
  </w:tbl>
  <w:tbl>
    <w:tblPr>
      <w:tblpPr w:leftFromText="72" w:rightFromText="72" w:horzAnchor="page" w:tblpX="14689" w:tblpY="1"/>
      <w:tblOverlap w:val="never"/>
      <w:tblW w:w="0" w:type="auto"/>
      <w:tblBorders>
        <w:left w:val="single" w:sz="4" w:space="0" w:color="auto"/>
      </w:tblBorders>
      <w:tblLayout w:type="fixed"/>
      <w:tblCellMar>
        <w:top w:w="72" w:type="dxa"/>
        <w:left w:w="0" w:type="dxa"/>
        <w:bottom w:w="72" w:type="dxa"/>
        <w:right w:w="0" w:type="dxa"/>
      </w:tblCellMar>
      <w:tblLook w:val="01E0" w:firstRow="1" w:lastRow="1" w:firstColumn="1" w:lastColumn="1" w:noHBand="0" w:noVBand="0"/>
    </w:tblPr>
    <w:tblGrid>
      <w:gridCol w:w="805"/>
    </w:tblGrid>
    <w:tr w:rsidR="006850F1" w:rsidRPr="00E1788E" w14:paraId="21DF79B9" w14:textId="77777777" w:rsidTr="009850EB">
      <w:trPr>
        <w:cantSplit/>
        <w:trHeight w:hRule="exact" w:val="9360"/>
      </w:trPr>
      <w:tc>
        <w:tcPr>
          <w:tcW w:w="805" w:type="dxa"/>
          <w:tcMar>
            <w:left w:w="0" w:type="dxa"/>
            <w:right w:w="0" w:type="dxa"/>
          </w:tcMar>
          <w:textDirection w:val="tbRl"/>
          <w:vAlign w:val="bottom"/>
        </w:tcPr>
        <w:p w14:paraId="72DA31CA" w14:textId="1172F70A" w:rsidR="006850F1" w:rsidRDefault="006850F1" w:rsidP="00D568BE">
          <w:pPr>
            <w:pStyle w:val="Header"/>
            <w:pBdr>
              <w:bottom w:val="none" w:sz="0" w:space="0" w:color="auto"/>
            </w:pBdr>
            <w:jc w:val="right"/>
          </w:pPr>
          <w:r>
            <w:t>O*NET</w:t>
          </w:r>
          <w:r w:rsidRPr="00E95FDF">
            <w:t xml:space="preserve"> Data Collection Program</w:t>
          </w:r>
        </w:p>
        <w:p w14:paraId="37B51549" w14:textId="77777777" w:rsidR="006850F1" w:rsidRDefault="006850F1" w:rsidP="00D568BE">
          <w:pPr>
            <w:pStyle w:val="Header"/>
            <w:pBdr>
              <w:bottom w:val="none" w:sz="0" w:space="0" w:color="auto"/>
            </w:pBdr>
            <w:jc w:val="right"/>
          </w:pPr>
          <w:r>
            <w:t>1205-0421</w:t>
          </w:r>
        </w:p>
        <w:p w14:paraId="38FE5195" w14:textId="2A317BCB" w:rsidR="006850F1" w:rsidRPr="00017883" w:rsidRDefault="006850F1" w:rsidP="00D568BE">
          <w:pPr>
            <w:pStyle w:val="Header"/>
            <w:pBdr>
              <w:bottom w:val="none" w:sz="0" w:space="0" w:color="auto"/>
            </w:pBdr>
            <w:jc w:val="right"/>
          </w:pPr>
          <w:r>
            <w:t>June 2018</w:t>
          </w:r>
        </w:p>
        <w:p w14:paraId="0F8CA696" w14:textId="77777777" w:rsidR="006850F1" w:rsidRPr="006B316B" w:rsidRDefault="006850F1" w:rsidP="00D568BE">
          <w:pPr>
            <w:pStyle w:val="Header"/>
            <w:tabs>
              <w:tab w:val="clear" w:pos="9360"/>
              <w:tab w:val="right" w:pos="9216"/>
            </w:tabs>
          </w:pPr>
        </w:p>
      </w:tc>
    </w:tr>
  </w:tbl>
  <w:p w14:paraId="0B9D7751" w14:textId="77777777" w:rsidR="006850F1" w:rsidRPr="00803BC6" w:rsidRDefault="006850F1" w:rsidP="00803BC6">
    <w:pPr>
      <w:pStyle w:val="Header"/>
      <w:pBdr>
        <w:bottom w:val="none" w:sz="0" w:space="0" w:color="auto"/>
      </w:pBd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72" w:rightFromText="72" w:horzAnchor="page" w:tblpX="14689" w:tblpY="1"/>
      <w:tblOverlap w:val="never"/>
      <w:tblW w:w="0" w:type="auto"/>
      <w:tblBorders>
        <w:left w:val="single" w:sz="4" w:space="0" w:color="auto"/>
      </w:tblBorders>
      <w:tblLayout w:type="fixed"/>
      <w:tblCellMar>
        <w:top w:w="72" w:type="dxa"/>
        <w:left w:w="0" w:type="dxa"/>
        <w:bottom w:w="72" w:type="dxa"/>
        <w:right w:w="0" w:type="dxa"/>
      </w:tblCellMar>
      <w:tblLook w:val="01E0" w:firstRow="1" w:lastRow="1" w:firstColumn="1" w:lastColumn="1" w:noHBand="0" w:noVBand="0"/>
    </w:tblPr>
    <w:tblGrid>
      <w:gridCol w:w="805"/>
    </w:tblGrid>
    <w:tr w:rsidR="006850F1" w:rsidRPr="00E1788E" w14:paraId="2A5BE51A" w14:textId="77777777" w:rsidTr="00F619D0">
      <w:trPr>
        <w:cantSplit/>
        <w:trHeight w:hRule="exact" w:val="9360"/>
      </w:trPr>
      <w:tc>
        <w:tcPr>
          <w:tcW w:w="805" w:type="dxa"/>
          <w:tcMar>
            <w:left w:w="0" w:type="dxa"/>
            <w:right w:w="0" w:type="dxa"/>
          </w:tcMar>
          <w:textDirection w:val="tbRl"/>
          <w:vAlign w:val="bottom"/>
        </w:tcPr>
        <w:p w14:paraId="6A5D0B0A" w14:textId="6A52F859" w:rsidR="006850F1" w:rsidRDefault="006850F1" w:rsidP="00B5524B">
          <w:pPr>
            <w:pStyle w:val="Header"/>
            <w:pBdr>
              <w:bottom w:val="none" w:sz="0" w:space="0" w:color="auto"/>
            </w:pBdr>
          </w:pPr>
          <w:r>
            <w:t>O*NET</w:t>
          </w:r>
          <w:r w:rsidRPr="00E95FDF">
            <w:t xml:space="preserve"> Data Collection Program</w:t>
          </w:r>
        </w:p>
        <w:p w14:paraId="0E7D789F" w14:textId="4BEA0490" w:rsidR="006850F1" w:rsidRDefault="00823794" w:rsidP="00B5524B">
          <w:pPr>
            <w:pStyle w:val="Header"/>
            <w:pBdr>
              <w:bottom w:val="none" w:sz="0" w:space="0" w:color="auto"/>
            </w:pBdr>
          </w:pPr>
          <w:r>
            <w:t xml:space="preserve">OMB Control No. </w:t>
          </w:r>
          <w:r w:rsidR="006850F1">
            <w:t>1205-0421</w:t>
          </w:r>
        </w:p>
        <w:p w14:paraId="7E891425" w14:textId="269BFC95" w:rsidR="006850F1" w:rsidRPr="00017883" w:rsidRDefault="006850F1" w:rsidP="00B5524B">
          <w:pPr>
            <w:pStyle w:val="Header"/>
            <w:pBdr>
              <w:bottom w:val="none" w:sz="0" w:space="0" w:color="auto"/>
            </w:pBdr>
          </w:pPr>
          <w:r>
            <w:t>September 2018</w:t>
          </w:r>
        </w:p>
        <w:p w14:paraId="6BD6CBF8" w14:textId="77777777" w:rsidR="006850F1" w:rsidRPr="006B316B" w:rsidRDefault="006850F1" w:rsidP="00F619D0">
          <w:pPr>
            <w:pStyle w:val="Header"/>
            <w:tabs>
              <w:tab w:val="clear" w:pos="9360"/>
              <w:tab w:val="right" w:pos="9216"/>
            </w:tabs>
          </w:pPr>
        </w:p>
      </w:tc>
    </w:tr>
  </w:tbl>
  <w:tbl>
    <w:tblPr>
      <w:tblpPr w:leftFromText="72" w:rightFromText="72" w:horzAnchor="page" w:tblpX="519" w:tblpY="1"/>
      <w:tblOverlap w:val="never"/>
      <w:tblW w:w="0" w:type="auto"/>
      <w:tblLayout w:type="fixed"/>
      <w:tblCellMar>
        <w:left w:w="0" w:type="dxa"/>
        <w:right w:w="0" w:type="dxa"/>
      </w:tblCellMar>
      <w:tblLook w:val="01E0" w:firstRow="1" w:lastRow="1" w:firstColumn="1" w:lastColumn="1" w:noHBand="0" w:noVBand="0"/>
    </w:tblPr>
    <w:tblGrid>
      <w:gridCol w:w="504"/>
    </w:tblGrid>
    <w:tr w:rsidR="006850F1" w:rsidRPr="00E1788E" w14:paraId="5FC5B4F2" w14:textId="77777777" w:rsidTr="00F619D0">
      <w:trPr>
        <w:cantSplit/>
        <w:trHeight w:val="9360"/>
      </w:trPr>
      <w:tc>
        <w:tcPr>
          <w:tcW w:w="504" w:type="dxa"/>
          <w:tcMar>
            <w:left w:w="0" w:type="dxa"/>
            <w:right w:w="0" w:type="dxa"/>
          </w:tcMar>
          <w:textDirection w:val="tbRl"/>
        </w:tcPr>
        <w:p w14:paraId="7ACE84B3" w14:textId="27C254F3" w:rsidR="006850F1" w:rsidRPr="006B316B" w:rsidRDefault="006850F1" w:rsidP="00BD15EE">
          <w:pPr>
            <w:pStyle w:val="Footer"/>
            <w:jc w:val="right"/>
          </w:pPr>
          <w:r>
            <w:t>A-</w:t>
          </w:r>
          <w:r>
            <w:fldChar w:fldCharType="begin"/>
          </w:r>
          <w:r>
            <w:instrText xml:space="preserve"> PAGE   \* MERGEFORMAT </w:instrText>
          </w:r>
          <w:r>
            <w:fldChar w:fldCharType="separate"/>
          </w:r>
          <w:r w:rsidR="00E55EC1">
            <w:rPr>
              <w:noProof/>
            </w:rPr>
            <w:t>68</w:t>
          </w:r>
          <w:r>
            <w:rPr>
              <w:noProof/>
            </w:rPr>
            <w:fldChar w:fldCharType="end"/>
          </w:r>
        </w:p>
      </w:tc>
    </w:tr>
  </w:tbl>
  <w:p w14:paraId="2BF977B6" w14:textId="77777777" w:rsidR="006850F1" w:rsidRPr="00F619D0" w:rsidRDefault="006850F1" w:rsidP="00F619D0">
    <w:pPr>
      <w:pStyle w:val="Header"/>
      <w:pBdr>
        <w:bottom w:val="none" w:sz="0" w:space="0" w:color="auto"/>
      </w:pBd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A61394" w14:textId="1BE7FDAB" w:rsidR="006850F1" w:rsidRDefault="006850F1" w:rsidP="00EF2A9B">
    <w:pPr>
      <w:pStyle w:val="Header"/>
      <w:pBdr>
        <w:bottom w:val="none" w:sz="0" w:space="0" w:color="auto"/>
      </w:pBdr>
    </w:pPr>
    <w:r>
      <w:t>O*NET Data Collection Program</w:t>
    </w:r>
  </w:p>
  <w:p w14:paraId="0249FD85" w14:textId="04801150" w:rsidR="006850F1" w:rsidRDefault="00823794" w:rsidP="00EF2A9B">
    <w:pPr>
      <w:pStyle w:val="Header"/>
      <w:pBdr>
        <w:bottom w:val="none" w:sz="0" w:space="0" w:color="auto"/>
      </w:pBdr>
    </w:pPr>
    <w:r>
      <w:t xml:space="preserve">OMB Control No. </w:t>
    </w:r>
    <w:r w:rsidR="006850F1">
      <w:t>1205-0421</w:t>
    </w:r>
  </w:p>
  <w:p w14:paraId="6B8F883E" w14:textId="6D7366A3" w:rsidR="006850F1" w:rsidRDefault="006850F1" w:rsidP="00EF2A9B">
    <w:pPr>
      <w:pStyle w:val="Header"/>
    </w:pPr>
    <w:r>
      <w:t>September 2018</w:t>
    </w:r>
  </w:p>
  <w:p w14:paraId="60568D43" w14:textId="20EBC832" w:rsidR="006850F1" w:rsidRPr="00EF2A9B" w:rsidRDefault="006850F1" w:rsidP="00EF2A9B">
    <w:pPr>
      <w:pStyle w:val="Header"/>
      <w:pBdr>
        <w:bottom w:val="none" w:sz="0" w:space="0" w:color="auto"/>
      </w:pBd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A987BC" w14:textId="1DE2A221" w:rsidR="006850F1" w:rsidRDefault="006850F1" w:rsidP="00F531FA">
    <w:pPr>
      <w:pStyle w:val="Header"/>
      <w:pBdr>
        <w:bottom w:val="none" w:sz="0" w:space="0" w:color="auto"/>
      </w:pBdr>
      <w:jc w:val="right"/>
    </w:pPr>
    <w:r>
      <w:t>O*NET</w:t>
    </w:r>
    <w:r w:rsidRPr="00E95FDF">
      <w:t xml:space="preserve"> Data Collection Program</w:t>
    </w:r>
  </w:p>
  <w:p w14:paraId="2AC924FE" w14:textId="446CC5C1" w:rsidR="006850F1" w:rsidRDefault="00823794" w:rsidP="00F531FA">
    <w:pPr>
      <w:pStyle w:val="Header"/>
      <w:pBdr>
        <w:bottom w:val="none" w:sz="0" w:space="0" w:color="auto"/>
      </w:pBdr>
      <w:jc w:val="right"/>
    </w:pPr>
    <w:r>
      <w:t xml:space="preserve">OMB Control No. </w:t>
    </w:r>
    <w:r w:rsidR="006850F1">
      <w:t>1205-0421</w:t>
    </w:r>
  </w:p>
  <w:p w14:paraId="019CFB1F" w14:textId="6D30BB52" w:rsidR="006850F1" w:rsidRDefault="006850F1" w:rsidP="00851394">
    <w:pPr>
      <w:pStyle w:val="Header"/>
      <w:jc w:val="right"/>
    </w:pPr>
    <w:r>
      <w:t>September 2018</w:t>
    </w:r>
  </w:p>
  <w:p w14:paraId="7E5A7560" w14:textId="77777777" w:rsidR="006850F1" w:rsidRPr="00460417" w:rsidRDefault="006850F1" w:rsidP="00851394">
    <w:pPr>
      <w:pStyle w:val="Header"/>
      <w:pBdr>
        <w:bottom w:val="none" w:sz="0" w:space="0" w:color="auto"/>
      </w:pBd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80F57" w14:textId="77777777" w:rsidR="006850F1" w:rsidRPr="00017883" w:rsidRDefault="006850F1" w:rsidP="00DC5416">
    <w:pPr>
      <w:pStyle w:val="Header"/>
    </w:pPr>
    <w:bookmarkStart w:id="4" w:name="OLE_LINK3"/>
    <w:bookmarkStart w:id="5" w:name="OLE_LINK4"/>
    <w:r>
      <w:t>OMB Supporting Statement</w:t>
    </w:r>
    <w:r>
      <w:tab/>
      <w:t>Justification</w:t>
    </w:r>
    <w:bookmarkEnd w:id="4"/>
    <w:bookmarkEnd w:id="5"/>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CAB3CB" w14:textId="3A539312" w:rsidR="006850F1" w:rsidRDefault="006850F1" w:rsidP="00BD15EE">
    <w:pPr>
      <w:pStyle w:val="Header"/>
      <w:pBdr>
        <w:bottom w:val="none" w:sz="0" w:space="0" w:color="auto"/>
      </w:pBdr>
      <w:jc w:val="right"/>
    </w:pPr>
    <w:r>
      <w:t>O*NET Data Collection Program</w:t>
    </w:r>
  </w:p>
  <w:p w14:paraId="5F6054D3" w14:textId="1CF44BA7" w:rsidR="006850F1" w:rsidRDefault="00823794" w:rsidP="00BD15EE">
    <w:pPr>
      <w:pStyle w:val="Header"/>
      <w:pBdr>
        <w:bottom w:val="none" w:sz="0" w:space="0" w:color="auto"/>
      </w:pBdr>
      <w:jc w:val="right"/>
    </w:pPr>
    <w:r>
      <w:t xml:space="preserve">OMB Control No. </w:t>
    </w:r>
    <w:r w:rsidR="006850F1">
      <w:t>1205-0421</w:t>
    </w:r>
  </w:p>
  <w:p w14:paraId="0DA319F1" w14:textId="28A00525" w:rsidR="006850F1" w:rsidRDefault="006850F1" w:rsidP="00BD15EE">
    <w:pPr>
      <w:pStyle w:val="Header"/>
      <w:jc w:val="right"/>
    </w:pPr>
    <w:r>
      <w:t>September 2018</w:t>
    </w:r>
  </w:p>
  <w:p w14:paraId="4526EC9F" w14:textId="77777777" w:rsidR="006850F1" w:rsidRDefault="006850F1" w:rsidP="00851394">
    <w:pPr>
      <w:pStyle w:val="Header"/>
      <w:pBdr>
        <w:bottom w:val="none" w:sz="0" w:space="0" w:color="auto"/>
      </w:pBd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F2409" w14:textId="77777777" w:rsidR="006850F1" w:rsidRDefault="006850F1" w:rsidP="00211D8C">
    <w:pPr>
      <w:pStyle w:val="Header"/>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3F4837" w14:textId="77777777" w:rsidR="006850F1" w:rsidRPr="00DD0900" w:rsidRDefault="006850F1" w:rsidP="00DD0900">
    <w:pPr>
      <w:pStyle w:val="Header"/>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A4647C" w14:textId="77777777" w:rsidR="006850F1" w:rsidRPr="00DD0900" w:rsidRDefault="006850F1" w:rsidP="00DD0900">
    <w:pPr>
      <w:pStyle w:val="Header"/>
      <w:pBdr>
        <w:bottom w:val="none" w:sz="0" w:space="0" w:color="auto"/>
      </w:pBd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F980B" w14:textId="7BE3E2BB" w:rsidR="006850F1" w:rsidRDefault="006850F1" w:rsidP="00F54ED8">
    <w:pPr>
      <w:pStyle w:val="Header"/>
      <w:pBdr>
        <w:bottom w:val="none" w:sz="0" w:space="0" w:color="auto"/>
      </w:pBdr>
    </w:pPr>
    <w:r w:rsidRPr="00E95FDF">
      <w:t>O*N</w:t>
    </w:r>
    <w:r>
      <w:t>ET</w:t>
    </w:r>
    <w:r w:rsidRPr="00E95FDF">
      <w:t xml:space="preserve"> Data Collection Program</w:t>
    </w:r>
  </w:p>
  <w:p w14:paraId="2158B73D" w14:textId="6088CF68" w:rsidR="006850F1" w:rsidRDefault="006850F1" w:rsidP="00F54ED8">
    <w:pPr>
      <w:pStyle w:val="Header"/>
      <w:pBdr>
        <w:bottom w:val="none" w:sz="0" w:space="0" w:color="auto"/>
      </w:pBdr>
    </w:pPr>
    <w:r>
      <w:t>OMB Control No. 1205-0421</w:t>
    </w:r>
  </w:p>
  <w:p w14:paraId="637A5F72" w14:textId="2E7B1F08" w:rsidR="006850F1" w:rsidRDefault="006850F1" w:rsidP="00851394">
    <w:pPr>
      <w:pStyle w:val="Header"/>
    </w:pPr>
    <w:r>
      <w:t>September 2018</w:t>
    </w:r>
  </w:p>
  <w:p w14:paraId="68AC92C5" w14:textId="77777777" w:rsidR="006850F1" w:rsidRPr="00E901C3" w:rsidRDefault="006850F1" w:rsidP="00851394">
    <w:pPr>
      <w:pStyle w:val="Header"/>
      <w:pBdr>
        <w:bottom w:val="none" w:sz="0" w:space="0" w:color="auto"/>
      </w:pBd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72C375" w14:textId="02230628" w:rsidR="006850F1" w:rsidRDefault="006850F1" w:rsidP="00F54ED8">
    <w:pPr>
      <w:pStyle w:val="Header"/>
      <w:pBdr>
        <w:bottom w:val="none" w:sz="0" w:space="0" w:color="auto"/>
      </w:pBdr>
      <w:jc w:val="right"/>
    </w:pPr>
    <w:r w:rsidRPr="00E95FDF">
      <w:t>O*N</w:t>
    </w:r>
    <w:r>
      <w:t xml:space="preserve">ET </w:t>
    </w:r>
    <w:r w:rsidRPr="00E95FDF">
      <w:t>Data Collection Program</w:t>
    </w:r>
  </w:p>
  <w:p w14:paraId="69C136DE" w14:textId="7312AC00" w:rsidR="006850F1" w:rsidRDefault="006850F1" w:rsidP="00F54ED8">
    <w:pPr>
      <w:pStyle w:val="Header"/>
      <w:pBdr>
        <w:bottom w:val="none" w:sz="0" w:space="0" w:color="auto"/>
      </w:pBdr>
      <w:jc w:val="right"/>
    </w:pPr>
    <w:r>
      <w:t>OMB Control No. 1205-0421</w:t>
    </w:r>
  </w:p>
  <w:p w14:paraId="622D1BC2" w14:textId="781E75BF" w:rsidR="006850F1" w:rsidRDefault="006850F1" w:rsidP="00CB0EE8">
    <w:pPr>
      <w:pStyle w:val="Header"/>
      <w:jc w:val="right"/>
    </w:pPr>
    <w:r>
      <w:t>September 2018</w:t>
    </w:r>
  </w:p>
  <w:p w14:paraId="4F74E493" w14:textId="77777777" w:rsidR="006850F1" w:rsidRPr="00017883" w:rsidRDefault="006850F1" w:rsidP="00851394">
    <w:pPr>
      <w:pStyle w:val="Header"/>
      <w:pBdr>
        <w:bottom w:val="none" w:sz="0" w:space="0" w:color="auto"/>
      </w:pBd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08D4E4" w14:textId="77777777" w:rsidR="006850F1" w:rsidRDefault="006850F1" w:rsidP="006850F1">
    <w:pPr>
      <w:pStyle w:val="Header"/>
      <w:pBdr>
        <w:bottom w:val="none" w:sz="0" w:space="0" w:color="auto"/>
      </w:pBdr>
    </w:pPr>
    <w:r w:rsidRPr="00E95FDF">
      <w:t>O*N</w:t>
    </w:r>
    <w:r>
      <w:t>ET</w:t>
    </w:r>
    <w:r w:rsidRPr="00E95FDF">
      <w:t xml:space="preserve"> Data Collection Program</w:t>
    </w:r>
  </w:p>
  <w:p w14:paraId="23DBEA8C" w14:textId="77777777" w:rsidR="006850F1" w:rsidRDefault="006850F1" w:rsidP="006850F1">
    <w:pPr>
      <w:pStyle w:val="Header"/>
      <w:pBdr>
        <w:bottom w:val="none" w:sz="0" w:space="0" w:color="auto"/>
      </w:pBdr>
    </w:pPr>
    <w:r>
      <w:t>OMB Control No. 1205-0421</w:t>
    </w:r>
  </w:p>
  <w:p w14:paraId="6BEBAB9C" w14:textId="46C1CDC8" w:rsidR="006850F1" w:rsidRPr="00F73F2A" w:rsidRDefault="006850F1" w:rsidP="006850F1">
    <w:pPr>
      <w:pStyle w:val="Header"/>
      <w:pBdr>
        <w:bottom w:val="none" w:sz="0" w:space="0" w:color="auto"/>
      </w:pBdr>
    </w:pPr>
    <w:r>
      <w:t>September 2018</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72" w:rightFromText="72" w:horzAnchor="page" w:tblpX="14689" w:tblpY="1"/>
      <w:tblOverlap w:val="never"/>
      <w:tblW w:w="0" w:type="auto"/>
      <w:tblBorders>
        <w:left w:val="single" w:sz="4" w:space="0" w:color="auto"/>
      </w:tblBorders>
      <w:tblLayout w:type="fixed"/>
      <w:tblCellMar>
        <w:top w:w="72" w:type="dxa"/>
        <w:left w:w="0" w:type="dxa"/>
        <w:bottom w:w="72" w:type="dxa"/>
        <w:right w:w="0" w:type="dxa"/>
      </w:tblCellMar>
      <w:tblLook w:val="01E0" w:firstRow="1" w:lastRow="1" w:firstColumn="1" w:lastColumn="1" w:noHBand="0" w:noVBand="0"/>
    </w:tblPr>
    <w:tblGrid>
      <w:gridCol w:w="806"/>
    </w:tblGrid>
    <w:tr w:rsidR="006850F1" w:rsidRPr="00E1788E" w14:paraId="3398D55E" w14:textId="77777777" w:rsidTr="00F73F2A">
      <w:trPr>
        <w:cantSplit/>
        <w:trHeight w:hRule="exact" w:val="9360"/>
      </w:trPr>
      <w:tc>
        <w:tcPr>
          <w:tcW w:w="806" w:type="dxa"/>
          <w:tcMar>
            <w:left w:w="0" w:type="dxa"/>
            <w:right w:w="0" w:type="dxa"/>
          </w:tcMar>
          <w:textDirection w:val="tbRl"/>
          <w:vAlign w:val="bottom"/>
        </w:tcPr>
        <w:p w14:paraId="47C21C92" w14:textId="191784B1" w:rsidR="006850F1" w:rsidRDefault="006850F1" w:rsidP="00C16F76">
          <w:pPr>
            <w:pStyle w:val="Header"/>
            <w:pBdr>
              <w:bottom w:val="none" w:sz="0" w:space="0" w:color="auto"/>
            </w:pBdr>
          </w:pPr>
          <w:r>
            <w:t>O*NET</w:t>
          </w:r>
          <w:r w:rsidRPr="00E95FDF">
            <w:t xml:space="preserve"> Data Collection Program</w:t>
          </w:r>
        </w:p>
        <w:p w14:paraId="7CCEE0BB" w14:textId="344087B5" w:rsidR="006850F1" w:rsidRDefault="00823794" w:rsidP="00C16F76">
          <w:pPr>
            <w:pStyle w:val="Header"/>
            <w:pBdr>
              <w:bottom w:val="none" w:sz="0" w:space="0" w:color="auto"/>
            </w:pBdr>
          </w:pPr>
          <w:r>
            <w:t xml:space="preserve">OMB Control No. </w:t>
          </w:r>
          <w:r w:rsidR="006850F1">
            <w:t>1205-0421</w:t>
          </w:r>
        </w:p>
        <w:p w14:paraId="27906204" w14:textId="1BE4877A" w:rsidR="006850F1" w:rsidRDefault="006850F1" w:rsidP="00C16F76">
          <w:pPr>
            <w:pStyle w:val="Header"/>
            <w:pBdr>
              <w:bottom w:val="none" w:sz="0" w:space="0" w:color="auto"/>
            </w:pBdr>
          </w:pPr>
          <w:r>
            <w:t>September 2018</w:t>
          </w:r>
        </w:p>
        <w:p w14:paraId="690D057F" w14:textId="77777777" w:rsidR="006850F1" w:rsidRPr="006B316B" w:rsidRDefault="006850F1" w:rsidP="00C16F76">
          <w:pPr>
            <w:pStyle w:val="Header"/>
            <w:tabs>
              <w:tab w:val="clear" w:pos="9360"/>
              <w:tab w:val="right" w:pos="9216"/>
            </w:tabs>
          </w:pPr>
        </w:p>
      </w:tc>
    </w:tr>
  </w:tbl>
  <w:tbl>
    <w:tblPr>
      <w:tblpPr w:leftFromText="72" w:rightFromText="72" w:horzAnchor="page" w:tblpX="519" w:tblpY="1"/>
      <w:tblOverlap w:val="never"/>
      <w:tblW w:w="0" w:type="auto"/>
      <w:tblLayout w:type="fixed"/>
      <w:tblCellMar>
        <w:left w:w="0" w:type="dxa"/>
        <w:right w:w="0" w:type="dxa"/>
      </w:tblCellMar>
      <w:tblLook w:val="01E0" w:firstRow="1" w:lastRow="1" w:firstColumn="1" w:lastColumn="1" w:noHBand="0" w:noVBand="0"/>
    </w:tblPr>
    <w:tblGrid>
      <w:gridCol w:w="504"/>
    </w:tblGrid>
    <w:tr w:rsidR="006850F1" w:rsidRPr="00E1788E" w14:paraId="29A4D1F6" w14:textId="77777777" w:rsidTr="00F73F2A">
      <w:trPr>
        <w:cantSplit/>
        <w:trHeight w:val="9360"/>
      </w:trPr>
      <w:tc>
        <w:tcPr>
          <w:tcW w:w="504" w:type="dxa"/>
          <w:tcMar>
            <w:left w:w="0" w:type="dxa"/>
            <w:right w:w="0" w:type="dxa"/>
          </w:tcMar>
          <w:textDirection w:val="tbRl"/>
        </w:tcPr>
        <w:p w14:paraId="72044A57" w14:textId="648A699B" w:rsidR="006850F1" w:rsidRPr="006B316B" w:rsidRDefault="006850F1" w:rsidP="00C16F76">
          <w:pPr>
            <w:pStyle w:val="Footer"/>
          </w:pPr>
          <w:r>
            <w:t>A-</w:t>
          </w:r>
          <w:r>
            <w:fldChar w:fldCharType="begin"/>
          </w:r>
          <w:r>
            <w:instrText xml:space="preserve"> PAGE   \* MERGEFORMAT </w:instrText>
          </w:r>
          <w:r>
            <w:fldChar w:fldCharType="separate"/>
          </w:r>
          <w:r w:rsidR="00E55EC1">
            <w:rPr>
              <w:noProof/>
            </w:rPr>
            <w:t>64</w:t>
          </w:r>
          <w:r>
            <w:rPr>
              <w:noProof/>
            </w:rPr>
            <w:fldChar w:fldCharType="end"/>
          </w:r>
        </w:p>
      </w:tc>
    </w:tr>
  </w:tbl>
  <w:p w14:paraId="6486E72A" w14:textId="77777777" w:rsidR="006850F1" w:rsidRPr="00C16F76" w:rsidRDefault="006850F1" w:rsidP="00C16F76">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736BE"/>
    <w:multiLevelType w:val="hybridMultilevel"/>
    <w:tmpl w:val="DAF8FFBC"/>
    <w:lvl w:ilvl="0" w:tplc="74A09B9E">
      <w:start w:val="1"/>
      <w:numFmt w:val="bullet"/>
      <w:pStyle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nsid w:val="1C884C33"/>
    <w:multiLevelType w:val="multilevel"/>
    <w:tmpl w:val="0C08C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89D5350"/>
    <w:multiLevelType w:val="multilevel"/>
    <w:tmpl w:val="8DD0CF2C"/>
    <w:lvl w:ilvl="0">
      <w:start w:val="1"/>
      <w:numFmt w:val="upperLetter"/>
      <w:pStyle w:val="Heading1"/>
      <w:lvlText w:val="%1."/>
      <w:lvlJc w:val="left"/>
      <w:pPr>
        <w:tabs>
          <w:tab w:val="num" w:pos="990"/>
        </w:tabs>
        <w:ind w:left="990" w:hanging="720"/>
      </w:pPr>
      <w:rPr>
        <w:rFonts w:ascii="Arial Bold" w:hAnsi="Arial Bold" w:hint="default"/>
        <w:b/>
        <w:i/>
        <w:color w:val="auto"/>
        <w:sz w:val="4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1008"/>
        </w:tabs>
        <w:ind w:left="1008" w:hanging="1008"/>
      </w:pPr>
      <w:rPr>
        <w:rFonts w:hint="default"/>
        <w:color w:val="auto"/>
        <w:sz w:val="24"/>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3">
    <w:nsid w:val="35065991"/>
    <w:multiLevelType w:val="hybridMultilevel"/>
    <w:tmpl w:val="A0D6C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DBB6796"/>
    <w:multiLevelType w:val="multilevel"/>
    <w:tmpl w:val="4852D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E6031CE"/>
    <w:multiLevelType w:val="hybridMultilevel"/>
    <w:tmpl w:val="3F9486C2"/>
    <w:lvl w:ilvl="0" w:tplc="013A639E">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2101453"/>
    <w:multiLevelType w:val="hybridMultilevel"/>
    <w:tmpl w:val="B38A65F8"/>
    <w:lvl w:ilvl="0" w:tplc="4FBAF0B2">
      <w:start w:val="1"/>
      <w:numFmt w:val="bullet"/>
      <w:pStyle w:val="Bullet3"/>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7">
    <w:nsid w:val="44F52487"/>
    <w:multiLevelType w:val="hybridMultilevel"/>
    <w:tmpl w:val="214478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457A0D64"/>
    <w:multiLevelType w:val="multilevel"/>
    <w:tmpl w:val="AF166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0063EBB"/>
    <w:multiLevelType w:val="hybridMultilevel"/>
    <w:tmpl w:val="AF8E5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6CD3E7E"/>
    <w:multiLevelType w:val="hybridMultilevel"/>
    <w:tmpl w:val="36A24932"/>
    <w:lvl w:ilvl="0" w:tplc="9E8CC958">
      <w:start w:val="1"/>
      <w:numFmt w:val="bullet"/>
      <w:pStyle w:val="Bullet2-las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A5C4C64"/>
    <w:multiLevelType w:val="hybridMultilevel"/>
    <w:tmpl w:val="9942FB2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2">
    <w:nsid w:val="5EA35162"/>
    <w:multiLevelType w:val="hybridMultilevel"/>
    <w:tmpl w:val="0F267F8C"/>
    <w:lvl w:ilvl="0" w:tplc="8DD84200">
      <w:start w:val="1"/>
      <w:numFmt w:val="bullet"/>
      <w:pStyle w:val="Bullet2"/>
      <w:lvlText w:val="–"/>
      <w:lvlJc w:val="left"/>
      <w:pPr>
        <w:tabs>
          <w:tab w:val="num" w:pos="2160"/>
        </w:tabs>
        <w:ind w:left="2160" w:hanging="360"/>
      </w:pPr>
      <w:rPr>
        <w:rFonts w:ascii="Times New Roman" w:hAnsi="Times New Roman" w:cs="Times New Roman" w:hint="default"/>
      </w:rPr>
    </w:lvl>
    <w:lvl w:ilvl="1" w:tplc="04090019">
      <w:start w:val="1"/>
      <w:numFmt w:val="bullet"/>
      <w:lvlText w:val=""/>
      <w:lvlJc w:val="left"/>
      <w:pPr>
        <w:tabs>
          <w:tab w:val="num" w:pos="2880"/>
        </w:tabs>
        <w:ind w:left="2880" w:hanging="360"/>
      </w:pPr>
      <w:rPr>
        <w:rFonts w:ascii="Symbol" w:hAnsi="Symbol" w:hint="default"/>
      </w:rPr>
    </w:lvl>
    <w:lvl w:ilvl="2" w:tplc="0409001B">
      <w:start w:val="1"/>
      <w:numFmt w:val="bullet"/>
      <w:lvlText w:val=""/>
      <w:lvlJc w:val="left"/>
      <w:pPr>
        <w:tabs>
          <w:tab w:val="num" w:pos="3600"/>
        </w:tabs>
        <w:ind w:left="3600" w:hanging="360"/>
      </w:pPr>
      <w:rPr>
        <w:rFonts w:ascii="Wingdings" w:hAnsi="Wingdings" w:hint="default"/>
      </w:rPr>
    </w:lvl>
    <w:lvl w:ilvl="3" w:tplc="0409000F" w:tentative="1">
      <w:start w:val="1"/>
      <w:numFmt w:val="bullet"/>
      <w:lvlText w:val=""/>
      <w:lvlJc w:val="left"/>
      <w:pPr>
        <w:tabs>
          <w:tab w:val="num" w:pos="4320"/>
        </w:tabs>
        <w:ind w:left="4320" w:hanging="360"/>
      </w:pPr>
      <w:rPr>
        <w:rFonts w:ascii="Symbol" w:hAnsi="Symbol" w:hint="default"/>
      </w:rPr>
    </w:lvl>
    <w:lvl w:ilvl="4" w:tplc="04090019" w:tentative="1">
      <w:start w:val="1"/>
      <w:numFmt w:val="bullet"/>
      <w:lvlText w:val="o"/>
      <w:lvlJc w:val="left"/>
      <w:pPr>
        <w:tabs>
          <w:tab w:val="num" w:pos="5040"/>
        </w:tabs>
        <w:ind w:left="5040" w:hanging="360"/>
      </w:pPr>
      <w:rPr>
        <w:rFonts w:ascii="Courier New" w:hAnsi="Courier New" w:cs="Courier New" w:hint="default"/>
      </w:rPr>
    </w:lvl>
    <w:lvl w:ilvl="5" w:tplc="0409001B" w:tentative="1">
      <w:start w:val="1"/>
      <w:numFmt w:val="bullet"/>
      <w:lvlText w:val=""/>
      <w:lvlJc w:val="left"/>
      <w:pPr>
        <w:tabs>
          <w:tab w:val="num" w:pos="5760"/>
        </w:tabs>
        <w:ind w:left="5760" w:hanging="360"/>
      </w:pPr>
      <w:rPr>
        <w:rFonts w:ascii="Wingdings" w:hAnsi="Wingdings" w:hint="default"/>
      </w:rPr>
    </w:lvl>
    <w:lvl w:ilvl="6" w:tplc="0409000F" w:tentative="1">
      <w:start w:val="1"/>
      <w:numFmt w:val="bullet"/>
      <w:lvlText w:val=""/>
      <w:lvlJc w:val="left"/>
      <w:pPr>
        <w:tabs>
          <w:tab w:val="num" w:pos="6480"/>
        </w:tabs>
        <w:ind w:left="6480" w:hanging="360"/>
      </w:pPr>
      <w:rPr>
        <w:rFonts w:ascii="Symbol" w:hAnsi="Symbol" w:hint="default"/>
      </w:rPr>
    </w:lvl>
    <w:lvl w:ilvl="7" w:tplc="04090019" w:tentative="1">
      <w:start w:val="1"/>
      <w:numFmt w:val="bullet"/>
      <w:lvlText w:val="o"/>
      <w:lvlJc w:val="left"/>
      <w:pPr>
        <w:tabs>
          <w:tab w:val="num" w:pos="7200"/>
        </w:tabs>
        <w:ind w:left="7200" w:hanging="360"/>
      </w:pPr>
      <w:rPr>
        <w:rFonts w:ascii="Courier New" w:hAnsi="Courier New" w:cs="Courier New" w:hint="default"/>
      </w:rPr>
    </w:lvl>
    <w:lvl w:ilvl="8" w:tplc="0409001B" w:tentative="1">
      <w:start w:val="1"/>
      <w:numFmt w:val="bullet"/>
      <w:lvlText w:val=""/>
      <w:lvlJc w:val="left"/>
      <w:pPr>
        <w:tabs>
          <w:tab w:val="num" w:pos="7920"/>
        </w:tabs>
        <w:ind w:left="7920" w:hanging="360"/>
      </w:pPr>
      <w:rPr>
        <w:rFonts w:ascii="Wingdings" w:hAnsi="Wingdings" w:hint="default"/>
      </w:rPr>
    </w:lvl>
  </w:abstractNum>
  <w:abstractNum w:abstractNumId="13">
    <w:nsid w:val="6A9C41DD"/>
    <w:multiLevelType w:val="hybridMultilevel"/>
    <w:tmpl w:val="F2E025AC"/>
    <w:lvl w:ilvl="0" w:tplc="013A639E">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BE33036"/>
    <w:multiLevelType w:val="hybridMultilevel"/>
    <w:tmpl w:val="815055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6D2330C1"/>
    <w:multiLevelType w:val="hybridMultilevel"/>
    <w:tmpl w:val="12B2B7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2"/>
  </w:num>
  <w:num w:numId="2">
    <w:abstractNumId w:val="0"/>
  </w:num>
  <w:num w:numId="3">
    <w:abstractNumId w:val="2"/>
  </w:num>
  <w:num w:numId="4">
    <w:abstractNumId w:val="10"/>
  </w:num>
  <w:num w:numId="5">
    <w:abstractNumId w:val="6"/>
  </w:num>
  <w:num w:numId="6">
    <w:abstractNumId w:val="2"/>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1"/>
  </w:num>
  <w:num w:numId="14">
    <w:abstractNumId w:val="8"/>
  </w:num>
  <w:num w:numId="15">
    <w:abstractNumId w:val="2"/>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lvlOverride w:ilvl="0">
      <w:startOverride w:val="1"/>
    </w:lvlOverride>
    <w:lvlOverride w:ilvl="1">
      <w:startOverride w:val="1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lvlOverride w:ilvl="0">
      <w:startOverride w:val="1"/>
    </w:lvlOverride>
    <w:lvlOverride w:ilvl="1">
      <w:startOverride w:val="1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lvlOverride w:ilvl="0">
      <w:startOverride w:val="1"/>
    </w:lvlOverride>
    <w:lvlOverride w:ilvl="1">
      <w:startOverride w:val="1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lvlOverride w:ilvl="0">
      <w:startOverride w:val="1"/>
    </w:lvlOverride>
    <w:lvlOverride w:ilvl="1">
      <w:startOverride w:val="1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
    <w:lvlOverride w:ilvl="0">
      <w:startOverride w:val="1"/>
    </w:lvlOverride>
    <w:lvlOverride w:ilvl="1">
      <w:startOverride w:val="1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
    <w:lvlOverride w:ilvl="0">
      <w:startOverride w:val="1"/>
    </w:lvlOverride>
    <w:lvlOverride w:ilvl="1">
      <w:startOverride w:val="1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lvlOverride w:ilvl="0">
      <w:startOverride w:val="1"/>
    </w:lvlOverride>
    <w:lvlOverride w:ilvl="1">
      <w:startOverride w:val="1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num>
  <w:num w:numId="34">
    <w:abstractNumId w:val="2"/>
  </w:num>
  <w:num w:numId="35">
    <w:abstractNumId w:val="7"/>
  </w:num>
  <w:num w:numId="36">
    <w:abstractNumId w:val="14"/>
  </w:num>
  <w:num w:numId="37">
    <w:abstractNumId w:val="11"/>
  </w:num>
  <w:num w:numId="38">
    <w:abstractNumId w:val="9"/>
  </w:num>
  <w:num w:numId="39">
    <w:abstractNumId w:val="5"/>
  </w:num>
  <w:num w:numId="40">
    <w:abstractNumId w:val="13"/>
  </w:num>
  <w:num w:numId="41">
    <w:abstractNumId w:val="15"/>
  </w:num>
  <w:num w:numId="42">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0" w:nlCheck="1" w:checkStyle="1"/>
  <w:activeWritingStyle w:appName="MSWord" w:lang="en-CA" w:vendorID="64" w:dllVersion="0" w:nlCheck="1" w:checkStyle="0"/>
  <w:activeWritingStyle w:appName="MSWord" w:lang="en-CA" w:vendorID="64" w:dllVersion="6" w:nlCheck="1" w:checkStyle="1"/>
  <w:activeWritingStyle w:appName="MSWord" w:lang="en-US" w:vendorID="64" w:dllVersion="6" w:nlCheck="1" w:checkStyle="1"/>
  <w:activeWritingStyle w:appName="MSWord" w:lang="en-US" w:vendorID="64" w:dllVersion="131078" w:nlCheck="1" w:checkStyle="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ONET_ps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xawddvxhxs9ptete5tpwe9gexpwwvzprptd&quot;&gt;ONET_Master_library&lt;record-ids&gt;&lt;item&gt;1&lt;/item&gt;&lt;item&gt;9&lt;/item&gt;&lt;item&gt;14&lt;/item&gt;&lt;item&gt;16&lt;/item&gt;&lt;item&gt;17&lt;/item&gt;&lt;item&gt;18&lt;/item&gt;&lt;item&gt;19&lt;/item&gt;&lt;item&gt;22&lt;/item&gt;&lt;item&gt;25&lt;/item&gt;&lt;item&gt;26&lt;/item&gt;&lt;item&gt;57&lt;/item&gt;&lt;item&gt;66&lt;/item&gt;&lt;item&gt;78&lt;/item&gt;&lt;item&gt;79&lt;/item&gt;&lt;item&gt;86&lt;/item&gt;&lt;item&gt;89&lt;/item&gt;&lt;item&gt;100&lt;/item&gt;&lt;item&gt;113&lt;/item&gt;&lt;item&gt;125&lt;/item&gt;&lt;item&gt;129&lt;/item&gt;&lt;item&gt;133&lt;/item&gt;&lt;item&gt;135&lt;/item&gt;&lt;item&gt;136&lt;/item&gt;&lt;item&gt;139&lt;/item&gt;&lt;item&gt;140&lt;/item&gt;&lt;item&gt;141&lt;/item&gt;&lt;item&gt;147&lt;/item&gt;&lt;item&gt;148&lt;/item&gt;&lt;item&gt;149&lt;/item&gt;&lt;item&gt;150&lt;/item&gt;&lt;item&gt;158&lt;/item&gt;&lt;item&gt;159&lt;/item&gt;&lt;item&gt;160&lt;/item&gt;&lt;item&gt;161&lt;/item&gt;&lt;item&gt;162&lt;/item&gt;&lt;item&gt;163&lt;/item&gt;&lt;item&gt;164&lt;/item&gt;&lt;item&gt;165&lt;/item&gt;&lt;item&gt;166&lt;/item&gt;&lt;item&gt;167&lt;/item&gt;&lt;item&gt;169&lt;/item&gt;&lt;item&gt;170&lt;/item&gt;&lt;item&gt;171&lt;/item&gt;&lt;item&gt;172&lt;/item&gt;&lt;item&gt;174&lt;/item&gt;&lt;item&gt;177&lt;/item&gt;&lt;/record-ids&gt;&lt;/item&gt;&lt;/Libraries&gt;"/>
  </w:docVars>
  <w:rsids>
    <w:rsidRoot w:val="00B6228D"/>
    <w:rsid w:val="000008C7"/>
    <w:rsid w:val="00001183"/>
    <w:rsid w:val="00005568"/>
    <w:rsid w:val="000079F5"/>
    <w:rsid w:val="00007B3F"/>
    <w:rsid w:val="00007DE9"/>
    <w:rsid w:val="00007E58"/>
    <w:rsid w:val="00012955"/>
    <w:rsid w:val="00015F7A"/>
    <w:rsid w:val="00016B67"/>
    <w:rsid w:val="00017F57"/>
    <w:rsid w:val="00020881"/>
    <w:rsid w:val="000208F4"/>
    <w:rsid w:val="000248BE"/>
    <w:rsid w:val="00027A3B"/>
    <w:rsid w:val="00027AB8"/>
    <w:rsid w:val="00032244"/>
    <w:rsid w:val="00033F5C"/>
    <w:rsid w:val="0003626D"/>
    <w:rsid w:val="00036F85"/>
    <w:rsid w:val="00040745"/>
    <w:rsid w:val="00040C7D"/>
    <w:rsid w:val="000526A0"/>
    <w:rsid w:val="00052719"/>
    <w:rsid w:val="000537CC"/>
    <w:rsid w:val="00054567"/>
    <w:rsid w:val="00055E10"/>
    <w:rsid w:val="00060EC2"/>
    <w:rsid w:val="000647B5"/>
    <w:rsid w:val="000655EF"/>
    <w:rsid w:val="00066545"/>
    <w:rsid w:val="0006775C"/>
    <w:rsid w:val="00071E2C"/>
    <w:rsid w:val="00072766"/>
    <w:rsid w:val="00073708"/>
    <w:rsid w:val="0007447A"/>
    <w:rsid w:val="000749B9"/>
    <w:rsid w:val="0007558F"/>
    <w:rsid w:val="00076742"/>
    <w:rsid w:val="00082BDD"/>
    <w:rsid w:val="00083BA6"/>
    <w:rsid w:val="00084EA7"/>
    <w:rsid w:val="00085364"/>
    <w:rsid w:val="0008768F"/>
    <w:rsid w:val="0009046F"/>
    <w:rsid w:val="00093F85"/>
    <w:rsid w:val="00094158"/>
    <w:rsid w:val="0009504F"/>
    <w:rsid w:val="00095F78"/>
    <w:rsid w:val="0009649F"/>
    <w:rsid w:val="000A0BB1"/>
    <w:rsid w:val="000A52FD"/>
    <w:rsid w:val="000B0F7C"/>
    <w:rsid w:val="000B357B"/>
    <w:rsid w:val="000B3C48"/>
    <w:rsid w:val="000B4637"/>
    <w:rsid w:val="000B5DDD"/>
    <w:rsid w:val="000B6EAA"/>
    <w:rsid w:val="000B71EC"/>
    <w:rsid w:val="000C2FA2"/>
    <w:rsid w:val="000C7164"/>
    <w:rsid w:val="000C78A4"/>
    <w:rsid w:val="000D0B13"/>
    <w:rsid w:val="000D54B7"/>
    <w:rsid w:val="000D5FE7"/>
    <w:rsid w:val="000D7358"/>
    <w:rsid w:val="000E005C"/>
    <w:rsid w:val="000E14BF"/>
    <w:rsid w:val="000E446C"/>
    <w:rsid w:val="000E612E"/>
    <w:rsid w:val="000F1788"/>
    <w:rsid w:val="000F32BF"/>
    <w:rsid w:val="000F3568"/>
    <w:rsid w:val="000F5266"/>
    <w:rsid w:val="000F6C94"/>
    <w:rsid w:val="000F7950"/>
    <w:rsid w:val="0010060B"/>
    <w:rsid w:val="00101760"/>
    <w:rsid w:val="00101F1A"/>
    <w:rsid w:val="00102100"/>
    <w:rsid w:val="00104F24"/>
    <w:rsid w:val="00104FC2"/>
    <w:rsid w:val="00106DC7"/>
    <w:rsid w:val="0011039B"/>
    <w:rsid w:val="00110616"/>
    <w:rsid w:val="0011318E"/>
    <w:rsid w:val="00115588"/>
    <w:rsid w:val="00116A4E"/>
    <w:rsid w:val="00117667"/>
    <w:rsid w:val="00120D5D"/>
    <w:rsid w:val="001215D0"/>
    <w:rsid w:val="00123DEF"/>
    <w:rsid w:val="00124216"/>
    <w:rsid w:val="00124C13"/>
    <w:rsid w:val="00124F22"/>
    <w:rsid w:val="00127BFB"/>
    <w:rsid w:val="0013034D"/>
    <w:rsid w:val="00130557"/>
    <w:rsid w:val="001323B4"/>
    <w:rsid w:val="00133082"/>
    <w:rsid w:val="001332AC"/>
    <w:rsid w:val="00134649"/>
    <w:rsid w:val="0013606F"/>
    <w:rsid w:val="00140BCA"/>
    <w:rsid w:val="001416A7"/>
    <w:rsid w:val="00143000"/>
    <w:rsid w:val="001431CC"/>
    <w:rsid w:val="0014398D"/>
    <w:rsid w:val="00143AA7"/>
    <w:rsid w:val="0014491A"/>
    <w:rsid w:val="00144FBC"/>
    <w:rsid w:val="00147311"/>
    <w:rsid w:val="001473C3"/>
    <w:rsid w:val="00147BF0"/>
    <w:rsid w:val="0015035E"/>
    <w:rsid w:val="00151D72"/>
    <w:rsid w:val="00154E70"/>
    <w:rsid w:val="0016241C"/>
    <w:rsid w:val="001631D5"/>
    <w:rsid w:val="001642DA"/>
    <w:rsid w:val="001661CC"/>
    <w:rsid w:val="00166419"/>
    <w:rsid w:val="00167843"/>
    <w:rsid w:val="001704CA"/>
    <w:rsid w:val="001731F5"/>
    <w:rsid w:val="00175043"/>
    <w:rsid w:val="00175661"/>
    <w:rsid w:val="00175E7E"/>
    <w:rsid w:val="00177375"/>
    <w:rsid w:val="00181DFB"/>
    <w:rsid w:val="001846B5"/>
    <w:rsid w:val="001856B0"/>
    <w:rsid w:val="001859DB"/>
    <w:rsid w:val="0018769E"/>
    <w:rsid w:val="00190019"/>
    <w:rsid w:val="00193534"/>
    <w:rsid w:val="0019625E"/>
    <w:rsid w:val="00197323"/>
    <w:rsid w:val="00197344"/>
    <w:rsid w:val="001A0458"/>
    <w:rsid w:val="001A2CBB"/>
    <w:rsid w:val="001A42BE"/>
    <w:rsid w:val="001A4C84"/>
    <w:rsid w:val="001A57EB"/>
    <w:rsid w:val="001A725D"/>
    <w:rsid w:val="001B0D02"/>
    <w:rsid w:val="001B20CA"/>
    <w:rsid w:val="001B47D2"/>
    <w:rsid w:val="001B6DCB"/>
    <w:rsid w:val="001C088B"/>
    <w:rsid w:val="001C107D"/>
    <w:rsid w:val="001C1450"/>
    <w:rsid w:val="001C41CA"/>
    <w:rsid w:val="001C640F"/>
    <w:rsid w:val="001C726D"/>
    <w:rsid w:val="001C7333"/>
    <w:rsid w:val="001D7255"/>
    <w:rsid w:val="001D7552"/>
    <w:rsid w:val="001D79D6"/>
    <w:rsid w:val="001E0B71"/>
    <w:rsid w:val="001E41AB"/>
    <w:rsid w:val="001E4DAF"/>
    <w:rsid w:val="001E4ECE"/>
    <w:rsid w:val="001E60F8"/>
    <w:rsid w:val="001E62FB"/>
    <w:rsid w:val="001F134F"/>
    <w:rsid w:val="001F3987"/>
    <w:rsid w:val="001F507F"/>
    <w:rsid w:val="001F5552"/>
    <w:rsid w:val="001F570A"/>
    <w:rsid w:val="001F579A"/>
    <w:rsid w:val="001F79E9"/>
    <w:rsid w:val="0020194F"/>
    <w:rsid w:val="00204516"/>
    <w:rsid w:val="0021149A"/>
    <w:rsid w:val="0021155B"/>
    <w:rsid w:val="00211D8C"/>
    <w:rsid w:val="00212AB7"/>
    <w:rsid w:val="00221F77"/>
    <w:rsid w:val="00226531"/>
    <w:rsid w:val="00226984"/>
    <w:rsid w:val="002278B3"/>
    <w:rsid w:val="00227EEB"/>
    <w:rsid w:val="0023028B"/>
    <w:rsid w:val="002308D1"/>
    <w:rsid w:val="002311F0"/>
    <w:rsid w:val="0023371A"/>
    <w:rsid w:val="0023755B"/>
    <w:rsid w:val="0024138B"/>
    <w:rsid w:val="0024195C"/>
    <w:rsid w:val="002425F7"/>
    <w:rsid w:val="0024368E"/>
    <w:rsid w:val="002439EF"/>
    <w:rsid w:val="00246752"/>
    <w:rsid w:val="002508BF"/>
    <w:rsid w:val="002512A3"/>
    <w:rsid w:val="002547BF"/>
    <w:rsid w:val="00257175"/>
    <w:rsid w:val="002604AE"/>
    <w:rsid w:val="00261943"/>
    <w:rsid w:val="00261FB6"/>
    <w:rsid w:val="00262D20"/>
    <w:rsid w:val="00263A66"/>
    <w:rsid w:val="002640DA"/>
    <w:rsid w:val="00266504"/>
    <w:rsid w:val="00267FF3"/>
    <w:rsid w:val="00270227"/>
    <w:rsid w:val="002707A7"/>
    <w:rsid w:val="00270C66"/>
    <w:rsid w:val="00271DF1"/>
    <w:rsid w:val="00272CBB"/>
    <w:rsid w:val="00272EED"/>
    <w:rsid w:val="00273F96"/>
    <w:rsid w:val="00274A55"/>
    <w:rsid w:val="002752BF"/>
    <w:rsid w:val="00276A6E"/>
    <w:rsid w:val="0028707F"/>
    <w:rsid w:val="00290184"/>
    <w:rsid w:val="0029413F"/>
    <w:rsid w:val="00297335"/>
    <w:rsid w:val="002973B1"/>
    <w:rsid w:val="00297F40"/>
    <w:rsid w:val="002A0DB5"/>
    <w:rsid w:val="002A44E4"/>
    <w:rsid w:val="002A7865"/>
    <w:rsid w:val="002B0834"/>
    <w:rsid w:val="002B134B"/>
    <w:rsid w:val="002B3EC3"/>
    <w:rsid w:val="002B4B13"/>
    <w:rsid w:val="002C076A"/>
    <w:rsid w:val="002C10F5"/>
    <w:rsid w:val="002C510F"/>
    <w:rsid w:val="002C687F"/>
    <w:rsid w:val="002C6A42"/>
    <w:rsid w:val="002D078B"/>
    <w:rsid w:val="002D0B38"/>
    <w:rsid w:val="002D0C5C"/>
    <w:rsid w:val="002D2137"/>
    <w:rsid w:val="002D4240"/>
    <w:rsid w:val="002E0356"/>
    <w:rsid w:val="002E195F"/>
    <w:rsid w:val="002E6B06"/>
    <w:rsid w:val="002F062A"/>
    <w:rsid w:val="002F6DEF"/>
    <w:rsid w:val="002F6E1B"/>
    <w:rsid w:val="002F78A6"/>
    <w:rsid w:val="0030038C"/>
    <w:rsid w:val="00300AD9"/>
    <w:rsid w:val="00300EB9"/>
    <w:rsid w:val="00300EC5"/>
    <w:rsid w:val="00301A1F"/>
    <w:rsid w:val="00304E07"/>
    <w:rsid w:val="0030555F"/>
    <w:rsid w:val="00306386"/>
    <w:rsid w:val="00306830"/>
    <w:rsid w:val="00310EE7"/>
    <w:rsid w:val="00312F84"/>
    <w:rsid w:val="0031352B"/>
    <w:rsid w:val="003137E3"/>
    <w:rsid w:val="00313A4E"/>
    <w:rsid w:val="00313C7A"/>
    <w:rsid w:val="00314EE2"/>
    <w:rsid w:val="00315B9F"/>
    <w:rsid w:val="00320B85"/>
    <w:rsid w:val="00322E03"/>
    <w:rsid w:val="00323274"/>
    <w:rsid w:val="00323E09"/>
    <w:rsid w:val="00324387"/>
    <w:rsid w:val="003243B9"/>
    <w:rsid w:val="00325AA7"/>
    <w:rsid w:val="00327319"/>
    <w:rsid w:val="0033189D"/>
    <w:rsid w:val="003326FA"/>
    <w:rsid w:val="00333D39"/>
    <w:rsid w:val="00335B69"/>
    <w:rsid w:val="00343E0F"/>
    <w:rsid w:val="00343EB4"/>
    <w:rsid w:val="00344AE0"/>
    <w:rsid w:val="00344FD9"/>
    <w:rsid w:val="003450D8"/>
    <w:rsid w:val="003458E9"/>
    <w:rsid w:val="00347F97"/>
    <w:rsid w:val="00353ED3"/>
    <w:rsid w:val="003574BB"/>
    <w:rsid w:val="0036202C"/>
    <w:rsid w:val="00367382"/>
    <w:rsid w:val="003715EF"/>
    <w:rsid w:val="00371A80"/>
    <w:rsid w:val="00371E57"/>
    <w:rsid w:val="00384BAE"/>
    <w:rsid w:val="00384CE3"/>
    <w:rsid w:val="00385F04"/>
    <w:rsid w:val="003878A0"/>
    <w:rsid w:val="0039594A"/>
    <w:rsid w:val="0039793E"/>
    <w:rsid w:val="00397D0E"/>
    <w:rsid w:val="003A2412"/>
    <w:rsid w:val="003A359E"/>
    <w:rsid w:val="003A3836"/>
    <w:rsid w:val="003A5E46"/>
    <w:rsid w:val="003A6B0D"/>
    <w:rsid w:val="003A6C28"/>
    <w:rsid w:val="003B1631"/>
    <w:rsid w:val="003B1778"/>
    <w:rsid w:val="003B38FF"/>
    <w:rsid w:val="003B4008"/>
    <w:rsid w:val="003B4FFC"/>
    <w:rsid w:val="003C4151"/>
    <w:rsid w:val="003D313B"/>
    <w:rsid w:val="003D3446"/>
    <w:rsid w:val="003D76C6"/>
    <w:rsid w:val="003E033C"/>
    <w:rsid w:val="003E17A0"/>
    <w:rsid w:val="003E201A"/>
    <w:rsid w:val="003E2394"/>
    <w:rsid w:val="003E30EA"/>
    <w:rsid w:val="003E66F9"/>
    <w:rsid w:val="003F0027"/>
    <w:rsid w:val="003F032E"/>
    <w:rsid w:val="003F05C1"/>
    <w:rsid w:val="003F1772"/>
    <w:rsid w:val="003F295D"/>
    <w:rsid w:val="003F344A"/>
    <w:rsid w:val="003F5B27"/>
    <w:rsid w:val="003F7A95"/>
    <w:rsid w:val="00400282"/>
    <w:rsid w:val="004009A4"/>
    <w:rsid w:val="00400BE7"/>
    <w:rsid w:val="00403CFF"/>
    <w:rsid w:val="0040408D"/>
    <w:rsid w:val="00404161"/>
    <w:rsid w:val="0040475B"/>
    <w:rsid w:val="0040546E"/>
    <w:rsid w:val="00405625"/>
    <w:rsid w:val="004056B1"/>
    <w:rsid w:val="00406B19"/>
    <w:rsid w:val="0040773A"/>
    <w:rsid w:val="0041088E"/>
    <w:rsid w:val="00411AEE"/>
    <w:rsid w:val="004121B8"/>
    <w:rsid w:val="0041304A"/>
    <w:rsid w:val="0041476D"/>
    <w:rsid w:val="004211B4"/>
    <w:rsid w:val="0042364E"/>
    <w:rsid w:val="00424323"/>
    <w:rsid w:val="00424401"/>
    <w:rsid w:val="00425DF0"/>
    <w:rsid w:val="0042784E"/>
    <w:rsid w:val="004352B7"/>
    <w:rsid w:val="00440F00"/>
    <w:rsid w:val="00440FDE"/>
    <w:rsid w:val="004416C0"/>
    <w:rsid w:val="004443A5"/>
    <w:rsid w:val="004466BC"/>
    <w:rsid w:val="00446FE5"/>
    <w:rsid w:val="00447235"/>
    <w:rsid w:val="00453946"/>
    <w:rsid w:val="00454039"/>
    <w:rsid w:val="0045441D"/>
    <w:rsid w:val="00454D29"/>
    <w:rsid w:val="00455954"/>
    <w:rsid w:val="0045698A"/>
    <w:rsid w:val="00457E19"/>
    <w:rsid w:val="00460BDE"/>
    <w:rsid w:val="0046167D"/>
    <w:rsid w:val="00461B2B"/>
    <w:rsid w:val="004638FE"/>
    <w:rsid w:val="00464A93"/>
    <w:rsid w:val="00466679"/>
    <w:rsid w:val="00466AEB"/>
    <w:rsid w:val="004677B2"/>
    <w:rsid w:val="00470B1B"/>
    <w:rsid w:val="00471666"/>
    <w:rsid w:val="004729E7"/>
    <w:rsid w:val="00474199"/>
    <w:rsid w:val="00475354"/>
    <w:rsid w:val="00477332"/>
    <w:rsid w:val="00483C16"/>
    <w:rsid w:val="004875C8"/>
    <w:rsid w:val="004919F8"/>
    <w:rsid w:val="00493026"/>
    <w:rsid w:val="004937EE"/>
    <w:rsid w:val="00494F6E"/>
    <w:rsid w:val="004974C5"/>
    <w:rsid w:val="00497C19"/>
    <w:rsid w:val="00497CBA"/>
    <w:rsid w:val="004A16EE"/>
    <w:rsid w:val="004A345E"/>
    <w:rsid w:val="004A4475"/>
    <w:rsid w:val="004A4CD4"/>
    <w:rsid w:val="004A5559"/>
    <w:rsid w:val="004A6285"/>
    <w:rsid w:val="004A6A0D"/>
    <w:rsid w:val="004A6CC1"/>
    <w:rsid w:val="004B172B"/>
    <w:rsid w:val="004B3C6E"/>
    <w:rsid w:val="004B45D9"/>
    <w:rsid w:val="004B6DA3"/>
    <w:rsid w:val="004C027F"/>
    <w:rsid w:val="004C247A"/>
    <w:rsid w:val="004C26AC"/>
    <w:rsid w:val="004C4B8F"/>
    <w:rsid w:val="004C6747"/>
    <w:rsid w:val="004C76CE"/>
    <w:rsid w:val="004D3468"/>
    <w:rsid w:val="004D351A"/>
    <w:rsid w:val="004D42BD"/>
    <w:rsid w:val="004D5811"/>
    <w:rsid w:val="004D6594"/>
    <w:rsid w:val="004E0895"/>
    <w:rsid w:val="004E0B43"/>
    <w:rsid w:val="004E45CE"/>
    <w:rsid w:val="004E479B"/>
    <w:rsid w:val="004E56EF"/>
    <w:rsid w:val="004F0141"/>
    <w:rsid w:val="004F241A"/>
    <w:rsid w:val="004F3D55"/>
    <w:rsid w:val="004F4B67"/>
    <w:rsid w:val="004F5377"/>
    <w:rsid w:val="004F54BD"/>
    <w:rsid w:val="004F637B"/>
    <w:rsid w:val="0050234D"/>
    <w:rsid w:val="00510884"/>
    <w:rsid w:val="005112AB"/>
    <w:rsid w:val="00511661"/>
    <w:rsid w:val="005122AA"/>
    <w:rsid w:val="00513023"/>
    <w:rsid w:val="00515172"/>
    <w:rsid w:val="00516E15"/>
    <w:rsid w:val="00517680"/>
    <w:rsid w:val="005210D8"/>
    <w:rsid w:val="00523671"/>
    <w:rsid w:val="00524E07"/>
    <w:rsid w:val="0053049A"/>
    <w:rsid w:val="005333AF"/>
    <w:rsid w:val="00534ECD"/>
    <w:rsid w:val="005353AA"/>
    <w:rsid w:val="00536E41"/>
    <w:rsid w:val="00537141"/>
    <w:rsid w:val="00540E3A"/>
    <w:rsid w:val="00541AF8"/>
    <w:rsid w:val="00541DCD"/>
    <w:rsid w:val="00541EF2"/>
    <w:rsid w:val="00546C77"/>
    <w:rsid w:val="00550C5A"/>
    <w:rsid w:val="00551B72"/>
    <w:rsid w:val="0055476D"/>
    <w:rsid w:val="00554F25"/>
    <w:rsid w:val="00556B2B"/>
    <w:rsid w:val="0055755A"/>
    <w:rsid w:val="00560673"/>
    <w:rsid w:val="0056219A"/>
    <w:rsid w:val="00564080"/>
    <w:rsid w:val="005644A8"/>
    <w:rsid w:val="00565624"/>
    <w:rsid w:val="0056581C"/>
    <w:rsid w:val="00570B06"/>
    <w:rsid w:val="00570D06"/>
    <w:rsid w:val="005779A2"/>
    <w:rsid w:val="00581DAA"/>
    <w:rsid w:val="00585D3D"/>
    <w:rsid w:val="00586919"/>
    <w:rsid w:val="005908DC"/>
    <w:rsid w:val="00591703"/>
    <w:rsid w:val="00592713"/>
    <w:rsid w:val="005927CF"/>
    <w:rsid w:val="00595509"/>
    <w:rsid w:val="005A556B"/>
    <w:rsid w:val="005A65AD"/>
    <w:rsid w:val="005A7602"/>
    <w:rsid w:val="005A78B4"/>
    <w:rsid w:val="005A7A5B"/>
    <w:rsid w:val="005B1F60"/>
    <w:rsid w:val="005B34D1"/>
    <w:rsid w:val="005B5956"/>
    <w:rsid w:val="005B69C5"/>
    <w:rsid w:val="005C06D5"/>
    <w:rsid w:val="005C1F92"/>
    <w:rsid w:val="005C4D28"/>
    <w:rsid w:val="005C606D"/>
    <w:rsid w:val="005C686B"/>
    <w:rsid w:val="005C6DF7"/>
    <w:rsid w:val="005D09A7"/>
    <w:rsid w:val="005D2261"/>
    <w:rsid w:val="005D48F2"/>
    <w:rsid w:val="005D63A7"/>
    <w:rsid w:val="005E6592"/>
    <w:rsid w:val="005E6F7C"/>
    <w:rsid w:val="005F104F"/>
    <w:rsid w:val="005F3108"/>
    <w:rsid w:val="005F4303"/>
    <w:rsid w:val="005F4308"/>
    <w:rsid w:val="005F494B"/>
    <w:rsid w:val="005F57A1"/>
    <w:rsid w:val="005F7447"/>
    <w:rsid w:val="005F78B4"/>
    <w:rsid w:val="00600302"/>
    <w:rsid w:val="00600EC6"/>
    <w:rsid w:val="00603683"/>
    <w:rsid w:val="006044C1"/>
    <w:rsid w:val="0060553B"/>
    <w:rsid w:val="00607AC0"/>
    <w:rsid w:val="00607C75"/>
    <w:rsid w:val="00611B5D"/>
    <w:rsid w:val="00612A15"/>
    <w:rsid w:val="00614FB0"/>
    <w:rsid w:val="00622551"/>
    <w:rsid w:val="00623314"/>
    <w:rsid w:val="006277CE"/>
    <w:rsid w:val="006303D6"/>
    <w:rsid w:val="00630923"/>
    <w:rsid w:val="00630D78"/>
    <w:rsid w:val="00631195"/>
    <w:rsid w:val="00632854"/>
    <w:rsid w:val="006338C0"/>
    <w:rsid w:val="006348E8"/>
    <w:rsid w:val="00635045"/>
    <w:rsid w:val="006358D6"/>
    <w:rsid w:val="006360B5"/>
    <w:rsid w:val="006365C4"/>
    <w:rsid w:val="00636A74"/>
    <w:rsid w:val="006373F9"/>
    <w:rsid w:val="00637C64"/>
    <w:rsid w:val="0064011C"/>
    <w:rsid w:val="00640656"/>
    <w:rsid w:val="00642F24"/>
    <w:rsid w:val="006438FE"/>
    <w:rsid w:val="0065021D"/>
    <w:rsid w:val="00650CEC"/>
    <w:rsid w:val="00652AC9"/>
    <w:rsid w:val="006538F4"/>
    <w:rsid w:val="0065551D"/>
    <w:rsid w:val="0065626E"/>
    <w:rsid w:val="006565E8"/>
    <w:rsid w:val="00657840"/>
    <w:rsid w:val="0066013F"/>
    <w:rsid w:val="006609C0"/>
    <w:rsid w:val="00661330"/>
    <w:rsid w:val="006613B3"/>
    <w:rsid w:val="00661513"/>
    <w:rsid w:val="00662962"/>
    <w:rsid w:val="00663682"/>
    <w:rsid w:val="0066404C"/>
    <w:rsid w:val="00664292"/>
    <w:rsid w:val="0066466C"/>
    <w:rsid w:val="0066612D"/>
    <w:rsid w:val="00666136"/>
    <w:rsid w:val="00666271"/>
    <w:rsid w:val="00666896"/>
    <w:rsid w:val="00670303"/>
    <w:rsid w:val="00670909"/>
    <w:rsid w:val="00671DFD"/>
    <w:rsid w:val="00672291"/>
    <w:rsid w:val="006726BE"/>
    <w:rsid w:val="00672AEC"/>
    <w:rsid w:val="00674A9B"/>
    <w:rsid w:val="00676F58"/>
    <w:rsid w:val="006771A3"/>
    <w:rsid w:val="00677B08"/>
    <w:rsid w:val="00677C21"/>
    <w:rsid w:val="006828F2"/>
    <w:rsid w:val="00684303"/>
    <w:rsid w:val="00684444"/>
    <w:rsid w:val="006850B6"/>
    <w:rsid w:val="006850F1"/>
    <w:rsid w:val="006859FE"/>
    <w:rsid w:val="00686F7C"/>
    <w:rsid w:val="00687102"/>
    <w:rsid w:val="0068744D"/>
    <w:rsid w:val="0069079B"/>
    <w:rsid w:val="006925D2"/>
    <w:rsid w:val="00693E17"/>
    <w:rsid w:val="00695162"/>
    <w:rsid w:val="00697ECC"/>
    <w:rsid w:val="006A2068"/>
    <w:rsid w:val="006A373F"/>
    <w:rsid w:val="006A3A86"/>
    <w:rsid w:val="006A3D77"/>
    <w:rsid w:val="006A40B3"/>
    <w:rsid w:val="006A4F81"/>
    <w:rsid w:val="006B1943"/>
    <w:rsid w:val="006B22C7"/>
    <w:rsid w:val="006B3383"/>
    <w:rsid w:val="006B48DA"/>
    <w:rsid w:val="006B5ACE"/>
    <w:rsid w:val="006B66C1"/>
    <w:rsid w:val="006C0726"/>
    <w:rsid w:val="006C07E9"/>
    <w:rsid w:val="006D2313"/>
    <w:rsid w:val="006D2A76"/>
    <w:rsid w:val="006D3957"/>
    <w:rsid w:val="006D42CA"/>
    <w:rsid w:val="006D64A8"/>
    <w:rsid w:val="006D6B03"/>
    <w:rsid w:val="006D7770"/>
    <w:rsid w:val="006E09A7"/>
    <w:rsid w:val="006E15D1"/>
    <w:rsid w:val="006E242C"/>
    <w:rsid w:val="006E3C5E"/>
    <w:rsid w:val="006E40E2"/>
    <w:rsid w:val="006E410D"/>
    <w:rsid w:val="006E7CB7"/>
    <w:rsid w:val="006F23DD"/>
    <w:rsid w:val="006F44A9"/>
    <w:rsid w:val="006F54C1"/>
    <w:rsid w:val="006F57A0"/>
    <w:rsid w:val="006F5912"/>
    <w:rsid w:val="006F5B3A"/>
    <w:rsid w:val="006F6418"/>
    <w:rsid w:val="007018F4"/>
    <w:rsid w:val="00702603"/>
    <w:rsid w:val="00702DD4"/>
    <w:rsid w:val="007072AF"/>
    <w:rsid w:val="00710625"/>
    <w:rsid w:val="00710B54"/>
    <w:rsid w:val="007121D3"/>
    <w:rsid w:val="007131B1"/>
    <w:rsid w:val="007144BE"/>
    <w:rsid w:val="00714A42"/>
    <w:rsid w:val="00717AEC"/>
    <w:rsid w:val="007225B6"/>
    <w:rsid w:val="00722CB4"/>
    <w:rsid w:val="00730A70"/>
    <w:rsid w:val="00731275"/>
    <w:rsid w:val="0073175E"/>
    <w:rsid w:val="007365AB"/>
    <w:rsid w:val="00736963"/>
    <w:rsid w:val="00736A2E"/>
    <w:rsid w:val="007374D0"/>
    <w:rsid w:val="00741E6F"/>
    <w:rsid w:val="007422BE"/>
    <w:rsid w:val="00742893"/>
    <w:rsid w:val="00747615"/>
    <w:rsid w:val="00754545"/>
    <w:rsid w:val="007562BA"/>
    <w:rsid w:val="00757554"/>
    <w:rsid w:val="0075769D"/>
    <w:rsid w:val="00757BE7"/>
    <w:rsid w:val="00757E4D"/>
    <w:rsid w:val="007620CE"/>
    <w:rsid w:val="00762487"/>
    <w:rsid w:val="00764903"/>
    <w:rsid w:val="00767644"/>
    <w:rsid w:val="00771AB1"/>
    <w:rsid w:val="00772BFE"/>
    <w:rsid w:val="007731A1"/>
    <w:rsid w:val="007735CA"/>
    <w:rsid w:val="00775A39"/>
    <w:rsid w:val="00780ED9"/>
    <w:rsid w:val="0078183D"/>
    <w:rsid w:val="00783149"/>
    <w:rsid w:val="00784257"/>
    <w:rsid w:val="0078498D"/>
    <w:rsid w:val="007858CC"/>
    <w:rsid w:val="0078593F"/>
    <w:rsid w:val="00786258"/>
    <w:rsid w:val="00787DB2"/>
    <w:rsid w:val="007905DC"/>
    <w:rsid w:val="00790CBE"/>
    <w:rsid w:val="0079115D"/>
    <w:rsid w:val="00795366"/>
    <w:rsid w:val="007A18AB"/>
    <w:rsid w:val="007A18FA"/>
    <w:rsid w:val="007A4DAB"/>
    <w:rsid w:val="007A4EDB"/>
    <w:rsid w:val="007A5A46"/>
    <w:rsid w:val="007A7094"/>
    <w:rsid w:val="007B046D"/>
    <w:rsid w:val="007B12FA"/>
    <w:rsid w:val="007B2345"/>
    <w:rsid w:val="007B353C"/>
    <w:rsid w:val="007B4CEC"/>
    <w:rsid w:val="007B6172"/>
    <w:rsid w:val="007B69EE"/>
    <w:rsid w:val="007B7F74"/>
    <w:rsid w:val="007C166A"/>
    <w:rsid w:val="007C27AC"/>
    <w:rsid w:val="007C2C49"/>
    <w:rsid w:val="007C42E5"/>
    <w:rsid w:val="007C48CF"/>
    <w:rsid w:val="007C4E8A"/>
    <w:rsid w:val="007C5168"/>
    <w:rsid w:val="007C60BB"/>
    <w:rsid w:val="007D0440"/>
    <w:rsid w:val="007D1656"/>
    <w:rsid w:val="007D2EAC"/>
    <w:rsid w:val="007D4347"/>
    <w:rsid w:val="007D6AD2"/>
    <w:rsid w:val="007D6B6D"/>
    <w:rsid w:val="007E58C7"/>
    <w:rsid w:val="007E62CA"/>
    <w:rsid w:val="007F14AB"/>
    <w:rsid w:val="007F2BCE"/>
    <w:rsid w:val="007F2E43"/>
    <w:rsid w:val="007F2FA8"/>
    <w:rsid w:val="007F4B57"/>
    <w:rsid w:val="007F7387"/>
    <w:rsid w:val="0080068D"/>
    <w:rsid w:val="0080273D"/>
    <w:rsid w:val="00803BC6"/>
    <w:rsid w:val="00804D73"/>
    <w:rsid w:val="0080541A"/>
    <w:rsid w:val="008056BE"/>
    <w:rsid w:val="0080595C"/>
    <w:rsid w:val="00807382"/>
    <w:rsid w:val="0081008C"/>
    <w:rsid w:val="00812AA9"/>
    <w:rsid w:val="008153A4"/>
    <w:rsid w:val="00815CF5"/>
    <w:rsid w:val="00816A6F"/>
    <w:rsid w:val="00816F14"/>
    <w:rsid w:val="008174AD"/>
    <w:rsid w:val="008232CB"/>
    <w:rsid w:val="00823794"/>
    <w:rsid w:val="00826337"/>
    <w:rsid w:val="008304B0"/>
    <w:rsid w:val="0083353F"/>
    <w:rsid w:val="00836742"/>
    <w:rsid w:val="00840817"/>
    <w:rsid w:val="008421A2"/>
    <w:rsid w:val="00843570"/>
    <w:rsid w:val="00843C40"/>
    <w:rsid w:val="00851394"/>
    <w:rsid w:val="0085147C"/>
    <w:rsid w:val="00852CB0"/>
    <w:rsid w:val="0085313F"/>
    <w:rsid w:val="00853232"/>
    <w:rsid w:val="00855A37"/>
    <w:rsid w:val="00855F1B"/>
    <w:rsid w:val="0086230C"/>
    <w:rsid w:val="008623F0"/>
    <w:rsid w:val="0086280F"/>
    <w:rsid w:val="0086466A"/>
    <w:rsid w:val="00871C3F"/>
    <w:rsid w:val="00874253"/>
    <w:rsid w:val="008762B9"/>
    <w:rsid w:val="008779BC"/>
    <w:rsid w:val="00880376"/>
    <w:rsid w:val="0088125E"/>
    <w:rsid w:val="00882076"/>
    <w:rsid w:val="00882F15"/>
    <w:rsid w:val="008838EE"/>
    <w:rsid w:val="00887BE5"/>
    <w:rsid w:val="00892A9E"/>
    <w:rsid w:val="008934A1"/>
    <w:rsid w:val="00893582"/>
    <w:rsid w:val="00896BC7"/>
    <w:rsid w:val="008978AA"/>
    <w:rsid w:val="00897F71"/>
    <w:rsid w:val="008A03B2"/>
    <w:rsid w:val="008A13F8"/>
    <w:rsid w:val="008A26B8"/>
    <w:rsid w:val="008A5430"/>
    <w:rsid w:val="008A5FF0"/>
    <w:rsid w:val="008A6533"/>
    <w:rsid w:val="008B0180"/>
    <w:rsid w:val="008B09FA"/>
    <w:rsid w:val="008B0BFE"/>
    <w:rsid w:val="008B2FB9"/>
    <w:rsid w:val="008B3675"/>
    <w:rsid w:val="008B69B9"/>
    <w:rsid w:val="008C0E6F"/>
    <w:rsid w:val="008C168F"/>
    <w:rsid w:val="008C3698"/>
    <w:rsid w:val="008C4B5C"/>
    <w:rsid w:val="008C52F3"/>
    <w:rsid w:val="008C7CA1"/>
    <w:rsid w:val="008C7D3E"/>
    <w:rsid w:val="008D1F7E"/>
    <w:rsid w:val="008D5713"/>
    <w:rsid w:val="008E412D"/>
    <w:rsid w:val="008E426F"/>
    <w:rsid w:val="008E6445"/>
    <w:rsid w:val="008F0003"/>
    <w:rsid w:val="008F0472"/>
    <w:rsid w:val="008F1B41"/>
    <w:rsid w:val="008F43CB"/>
    <w:rsid w:val="008F48FB"/>
    <w:rsid w:val="0090336F"/>
    <w:rsid w:val="00903D61"/>
    <w:rsid w:val="00907205"/>
    <w:rsid w:val="00912266"/>
    <w:rsid w:val="0091482C"/>
    <w:rsid w:val="009177BA"/>
    <w:rsid w:val="009215D5"/>
    <w:rsid w:val="00925718"/>
    <w:rsid w:val="0092603A"/>
    <w:rsid w:val="009273B7"/>
    <w:rsid w:val="00930283"/>
    <w:rsid w:val="0093076C"/>
    <w:rsid w:val="00931FD1"/>
    <w:rsid w:val="0093560C"/>
    <w:rsid w:val="00937584"/>
    <w:rsid w:val="00937CDE"/>
    <w:rsid w:val="00937D71"/>
    <w:rsid w:val="00943654"/>
    <w:rsid w:val="0094538E"/>
    <w:rsid w:val="00947A62"/>
    <w:rsid w:val="00950240"/>
    <w:rsid w:val="0095095F"/>
    <w:rsid w:val="00950B8E"/>
    <w:rsid w:val="00952DBA"/>
    <w:rsid w:val="0095554B"/>
    <w:rsid w:val="00955D91"/>
    <w:rsid w:val="009600ED"/>
    <w:rsid w:val="00961297"/>
    <w:rsid w:val="00961F3A"/>
    <w:rsid w:val="009636DA"/>
    <w:rsid w:val="00964E58"/>
    <w:rsid w:val="00966D1C"/>
    <w:rsid w:val="00970829"/>
    <w:rsid w:val="009728FE"/>
    <w:rsid w:val="00972A30"/>
    <w:rsid w:val="00972D6D"/>
    <w:rsid w:val="0097599D"/>
    <w:rsid w:val="009767B4"/>
    <w:rsid w:val="00981171"/>
    <w:rsid w:val="009850EB"/>
    <w:rsid w:val="0098780A"/>
    <w:rsid w:val="009905D0"/>
    <w:rsid w:val="00992FC3"/>
    <w:rsid w:val="009935BD"/>
    <w:rsid w:val="00993E5B"/>
    <w:rsid w:val="0099651E"/>
    <w:rsid w:val="009A3AC9"/>
    <w:rsid w:val="009A6F5D"/>
    <w:rsid w:val="009A7C50"/>
    <w:rsid w:val="009B1FA6"/>
    <w:rsid w:val="009B2031"/>
    <w:rsid w:val="009B2126"/>
    <w:rsid w:val="009B2553"/>
    <w:rsid w:val="009B3474"/>
    <w:rsid w:val="009B3904"/>
    <w:rsid w:val="009B5247"/>
    <w:rsid w:val="009B65A3"/>
    <w:rsid w:val="009B730F"/>
    <w:rsid w:val="009C0674"/>
    <w:rsid w:val="009C0767"/>
    <w:rsid w:val="009C11A7"/>
    <w:rsid w:val="009C16C7"/>
    <w:rsid w:val="009C45E8"/>
    <w:rsid w:val="009C5E64"/>
    <w:rsid w:val="009D2546"/>
    <w:rsid w:val="009D377F"/>
    <w:rsid w:val="009D3A93"/>
    <w:rsid w:val="009D4558"/>
    <w:rsid w:val="009D72C7"/>
    <w:rsid w:val="009E2975"/>
    <w:rsid w:val="009E2DB9"/>
    <w:rsid w:val="009E3CA3"/>
    <w:rsid w:val="009E3CAD"/>
    <w:rsid w:val="009E6E69"/>
    <w:rsid w:val="009F2C17"/>
    <w:rsid w:val="009F2E52"/>
    <w:rsid w:val="009F3577"/>
    <w:rsid w:val="009F5030"/>
    <w:rsid w:val="009F6704"/>
    <w:rsid w:val="00A006D8"/>
    <w:rsid w:val="00A02C7C"/>
    <w:rsid w:val="00A053AA"/>
    <w:rsid w:val="00A0599C"/>
    <w:rsid w:val="00A06C7E"/>
    <w:rsid w:val="00A07927"/>
    <w:rsid w:val="00A14598"/>
    <w:rsid w:val="00A16041"/>
    <w:rsid w:val="00A1752A"/>
    <w:rsid w:val="00A1776A"/>
    <w:rsid w:val="00A20539"/>
    <w:rsid w:val="00A22C27"/>
    <w:rsid w:val="00A2452F"/>
    <w:rsid w:val="00A247BC"/>
    <w:rsid w:val="00A24FF6"/>
    <w:rsid w:val="00A27130"/>
    <w:rsid w:val="00A359C4"/>
    <w:rsid w:val="00A361A4"/>
    <w:rsid w:val="00A378D7"/>
    <w:rsid w:val="00A42CBC"/>
    <w:rsid w:val="00A45094"/>
    <w:rsid w:val="00A45B74"/>
    <w:rsid w:val="00A508CD"/>
    <w:rsid w:val="00A51666"/>
    <w:rsid w:val="00A51CD1"/>
    <w:rsid w:val="00A5351E"/>
    <w:rsid w:val="00A53565"/>
    <w:rsid w:val="00A55FEC"/>
    <w:rsid w:val="00A56722"/>
    <w:rsid w:val="00A610D0"/>
    <w:rsid w:val="00A6136C"/>
    <w:rsid w:val="00A61D69"/>
    <w:rsid w:val="00A63339"/>
    <w:rsid w:val="00A64165"/>
    <w:rsid w:val="00A64317"/>
    <w:rsid w:val="00A65343"/>
    <w:rsid w:val="00A662DD"/>
    <w:rsid w:val="00A71BBA"/>
    <w:rsid w:val="00A77599"/>
    <w:rsid w:val="00A80A04"/>
    <w:rsid w:val="00A82432"/>
    <w:rsid w:val="00A83209"/>
    <w:rsid w:val="00A86A0C"/>
    <w:rsid w:val="00A870BF"/>
    <w:rsid w:val="00A8755B"/>
    <w:rsid w:val="00A91B96"/>
    <w:rsid w:val="00A92270"/>
    <w:rsid w:val="00A92711"/>
    <w:rsid w:val="00A969FA"/>
    <w:rsid w:val="00A9797A"/>
    <w:rsid w:val="00AA3587"/>
    <w:rsid w:val="00AA4690"/>
    <w:rsid w:val="00AA5FAB"/>
    <w:rsid w:val="00AA72F9"/>
    <w:rsid w:val="00AB0031"/>
    <w:rsid w:val="00AB03EF"/>
    <w:rsid w:val="00AB08A7"/>
    <w:rsid w:val="00AB0B5D"/>
    <w:rsid w:val="00AB64E8"/>
    <w:rsid w:val="00AB6A29"/>
    <w:rsid w:val="00AC4496"/>
    <w:rsid w:val="00AC5380"/>
    <w:rsid w:val="00AD0414"/>
    <w:rsid w:val="00AD24E4"/>
    <w:rsid w:val="00AD2DCB"/>
    <w:rsid w:val="00AD3797"/>
    <w:rsid w:val="00AD4F68"/>
    <w:rsid w:val="00AE2A83"/>
    <w:rsid w:val="00AE332F"/>
    <w:rsid w:val="00AE349F"/>
    <w:rsid w:val="00AE492C"/>
    <w:rsid w:val="00AE5554"/>
    <w:rsid w:val="00AE62EB"/>
    <w:rsid w:val="00AE6A0F"/>
    <w:rsid w:val="00AE7AE3"/>
    <w:rsid w:val="00AF00AB"/>
    <w:rsid w:val="00AF0997"/>
    <w:rsid w:val="00AF1795"/>
    <w:rsid w:val="00AF1AA0"/>
    <w:rsid w:val="00AF1EBA"/>
    <w:rsid w:val="00AF64D2"/>
    <w:rsid w:val="00AF6D21"/>
    <w:rsid w:val="00B00E6D"/>
    <w:rsid w:val="00B02771"/>
    <w:rsid w:val="00B04AA3"/>
    <w:rsid w:val="00B04B79"/>
    <w:rsid w:val="00B04DCD"/>
    <w:rsid w:val="00B10D30"/>
    <w:rsid w:val="00B114EF"/>
    <w:rsid w:val="00B12237"/>
    <w:rsid w:val="00B14EAE"/>
    <w:rsid w:val="00B15A53"/>
    <w:rsid w:val="00B16BF4"/>
    <w:rsid w:val="00B16FCF"/>
    <w:rsid w:val="00B17D50"/>
    <w:rsid w:val="00B20A07"/>
    <w:rsid w:val="00B22261"/>
    <w:rsid w:val="00B22D90"/>
    <w:rsid w:val="00B234E6"/>
    <w:rsid w:val="00B26EAE"/>
    <w:rsid w:val="00B27BF3"/>
    <w:rsid w:val="00B32808"/>
    <w:rsid w:val="00B32CBE"/>
    <w:rsid w:val="00B375BB"/>
    <w:rsid w:val="00B40467"/>
    <w:rsid w:val="00B41098"/>
    <w:rsid w:val="00B41640"/>
    <w:rsid w:val="00B42C43"/>
    <w:rsid w:val="00B473CC"/>
    <w:rsid w:val="00B544ED"/>
    <w:rsid w:val="00B54688"/>
    <w:rsid w:val="00B5524B"/>
    <w:rsid w:val="00B55433"/>
    <w:rsid w:val="00B56264"/>
    <w:rsid w:val="00B5692E"/>
    <w:rsid w:val="00B61CE6"/>
    <w:rsid w:val="00B61F28"/>
    <w:rsid w:val="00B6228D"/>
    <w:rsid w:val="00B62CD9"/>
    <w:rsid w:val="00B72537"/>
    <w:rsid w:val="00B73E82"/>
    <w:rsid w:val="00B74A98"/>
    <w:rsid w:val="00B756BA"/>
    <w:rsid w:val="00B75B80"/>
    <w:rsid w:val="00B8095C"/>
    <w:rsid w:val="00B815A4"/>
    <w:rsid w:val="00B8325B"/>
    <w:rsid w:val="00B85891"/>
    <w:rsid w:val="00B85A85"/>
    <w:rsid w:val="00B87B47"/>
    <w:rsid w:val="00B9349E"/>
    <w:rsid w:val="00B955F1"/>
    <w:rsid w:val="00B9627E"/>
    <w:rsid w:val="00B9677F"/>
    <w:rsid w:val="00BA12C4"/>
    <w:rsid w:val="00BA3C89"/>
    <w:rsid w:val="00BA5043"/>
    <w:rsid w:val="00BA573F"/>
    <w:rsid w:val="00BA5D87"/>
    <w:rsid w:val="00BA74BA"/>
    <w:rsid w:val="00BB0251"/>
    <w:rsid w:val="00BB15C2"/>
    <w:rsid w:val="00BB2761"/>
    <w:rsid w:val="00BB4AE6"/>
    <w:rsid w:val="00BB5CF3"/>
    <w:rsid w:val="00BC1684"/>
    <w:rsid w:val="00BC3942"/>
    <w:rsid w:val="00BC4F2B"/>
    <w:rsid w:val="00BC7BF2"/>
    <w:rsid w:val="00BD15EE"/>
    <w:rsid w:val="00BD16A5"/>
    <w:rsid w:val="00BD2547"/>
    <w:rsid w:val="00BE0E62"/>
    <w:rsid w:val="00BE4D36"/>
    <w:rsid w:val="00BE63AE"/>
    <w:rsid w:val="00BF0CB6"/>
    <w:rsid w:val="00BF10D1"/>
    <w:rsid w:val="00BF17FF"/>
    <w:rsid w:val="00BF44EA"/>
    <w:rsid w:val="00C0167E"/>
    <w:rsid w:val="00C03270"/>
    <w:rsid w:val="00C038AD"/>
    <w:rsid w:val="00C04196"/>
    <w:rsid w:val="00C05419"/>
    <w:rsid w:val="00C06244"/>
    <w:rsid w:val="00C06E25"/>
    <w:rsid w:val="00C06F35"/>
    <w:rsid w:val="00C07914"/>
    <w:rsid w:val="00C11341"/>
    <w:rsid w:val="00C11929"/>
    <w:rsid w:val="00C133F5"/>
    <w:rsid w:val="00C136AE"/>
    <w:rsid w:val="00C139F8"/>
    <w:rsid w:val="00C1468C"/>
    <w:rsid w:val="00C15912"/>
    <w:rsid w:val="00C15BC7"/>
    <w:rsid w:val="00C1694E"/>
    <w:rsid w:val="00C16F76"/>
    <w:rsid w:val="00C17287"/>
    <w:rsid w:val="00C21C5B"/>
    <w:rsid w:val="00C2330A"/>
    <w:rsid w:val="00C23BBA"/>
    <w:rsid w:val="00C24859"/>
    <w:rsid w:val="00C24BAE"/>
    <w:rsid w:val="00C261AF"/>
    <w:rsid w:val="00C264DA"/>
    <w:rsid w:val="00C269C6"/>
    <w:rsid w:val="00C2758E"/>
    <w:rsid w:val="00C30D55"/>
    <w:rsid w:val="00C3426A"/>
    <w:rsid w:val="00C345BA"/>
    <w:rsid w:val="00C35050"/>
    <w:rsid w:val="00C35A6E"/>
    <w:rsid w:val="00C40327"/>
    <w:rsid w:val="00C40658"/>
    <w:rsid w:val="00C41364"/>
    <w:rsid w:val="00C42783"/>
    <w:rsid w:val="00C4475B"/>
    <w:rsid w:val="00C45AEB"/>
    <w:rsid w:val="00C45F2A"/>
    <w:rsid w:val="00C5178F"/>
    <w:rsid w:val="00C520DF"/>
    <w:rsid w:val="00C53F3A"/>
    <w:rsid w:val="00C56952"/>
    <w:rsid w:val="00C60109"/>
    <w:rsid w:val="00C61056"/>
    <w:rsid w:val="00C652BD"/>
    <w:rsid w:val="00C655D9"/>
    <w:rsid w:val="00C65AF7"/>
    <w:rsid w:val="00C6705B"/>
    <w:rsid w:val="00C7439B"/>
    <w:rsid w:val="00C76662"/>
    <w:rsid w:val="00C779DF"/>
    <w:rsid w:val="00C8118F"/>
    <w:rsid w:val="00C81472"/>
    <w:rsid w:val="00C82ABF"/>
    <w:rsid w:val="00C832EE"/>
    <w:rsid w:val="00C83CE5"/>
    <w:rsid w:val="00C86789"/>
    <w:rsid w:val="00C90C41"/>
    <w:rsid w:val="00C91143"/>
    <w:rsid w:val="00C913EC"/>
    <w:rsid w:val="00C9223C"/>
    <w:rsid w:val="00C92ACF"/>
    <w:rsid w:val="00C93696"/>
    <w:rsid w:val="00C97AD8"/>
    <w:rsid w:val="00CA1D80"/>
    <w:rsid w:val="00CA5073"/>
    <w:rsid w:val="00CA607C"/>
    <w:rsid w:val="00CB09CD"/>
    <w:rsid w:val="00CB0EE8"/>
    <w:rsid w:val="00CB1A44"/>
    <w:rsid w:val="00CB2435"/>
    <w:rsid w:val="00CB3577"/>
    <w:rsid w:val="00CB45CD"/>
    <w:rsid w:val="00CB6E04"/>
    <w:rsid w:val="00CC23BF"/>
    <w:rsid w:val="00CC2549"/>
    <w:rsid w:val="00CC4A87"/>
    <w:rsid w:val="00CC53E9"/>
    <w:rsid w:val="00CC5EFE"/>
    <w:rsid w:val="00CD0810"/>
    <w:rsid w:val="00CD33B4"/>
    <w:rsid w:val="00CE047B"/>
    <w:rsid w:val="00CE0CF8"/>
    <w:rsid w:val="00CE4521"/>
    <w:rsid w:val="00CE54A8"/>
    <w:rsid w:val="00CE5E06"/>
    <w:rsid w:val="00CF2D77"/>
    <w:rsid w:val="00CF51F1"/>
    <w:rsid w:val="00CF70E5"/>
    <w:rsid w:val="00D0270B"/>
    <w:rsid w:val="00D04205"/>
    <w:rsid w:val="00D0465F"/>
    <w:rsid w:val="00D0765E"/>
    <w:rsid w:val="00D110E7"/>
    <w:rsid w:val="00D128AB"/>
    <w:rsid w:val="00D1327A"/>
    <w:rsid w:val="00D1413B"/>
    <w:rsid w:val="00D1436D"/>
    <w:rsid w:val="00D1649B"/>
    <w:rsid w:val="00D16BA1"/>
    <w:rsid w:val="00D16C49"/>
    <w:rsid w:val="00D22EAF"/>
    <w:rsid w:val="00D23A18"/>
    <w:rsid w:val="00D27BCE"/>
    <w:rsid w:val="00D27C72"/>
    <w:rsid w:val="00D27FD3"/>
    <w:rsid w:val="00D31797"/>
    <w:rsid w:val="00D34720"/>
    <w:rsid w:val="00D35725"/>
    <w:rsid w:val="00D35B10"/>
    <w:rsid w:val="00D41A50"/>
    <w:rsid w:val="00D4205D"/>
    <w:rsid w:val="00D428D9"/>
    <w:rsid w:val="00D43BFE"/>
    <w:rsid w:val="00D463A1"/>
    <w:rsid w:val="00D46BB9"/>
    <w:rsid w:val="00D503C3"/>
    <w:rsid w:val="00D507F2"/>
    <w:rsid w:val="00D54275"/>
    <w:rsid w:val="00D55F9D"/>
    <w:rsid w:val="00D564B4"/>
    <w:rsid w:val="00D568BE"/>
    <w:rsid w:val="00D5714C"/>
    <w:rsid w:val="00D609A2"/>
    <w:rsid w:val="00D640B0"/>
    <w:rsid w:val="00D657DB"/>
    <w:rsid w:val="00D65EA5"/>
    <w:rsid w:val="00D7380B"/>
    <w:rsid w:val="00D73941"/>
    <w:rsid w:val="00D742D8"/>
    <w:rsid w:val="00D8211C"/>
    <w:rsid w:val="00D82D3D"/>
    <w:rsid w:val="00D862C0"/>
    <w:rsid w:val="00D86D55"/>
    <w:rsid w:val="00D87E55"/>
    <w:rsid w:val="00D90970"/>
    <w:rsid w:val="00D91364"/>
    <w:rsid w:val="00D920CE"/>
    <w:rsid w:val="00D934E5"/>
    <w:rsid w:val="00D93EA8"/>
    <w:rsid w:val="00D94A59"/>
    <w:rsid w:val="00D94F85"/>
    <w:rsid w:val="00D95AB0"/>
    <w:rsid w:val="00D96754"/>
    <w:rsid w:val="00D97C6D"/>
    <w:rsid w:val="00DA0EEC"/>
    <w:rsid w:val="00DA50B5"/>
    <w:rsid w:val="00DA5B4A"/>
    <w:rsid w:val="00DA6C27"/>
    <w:rsid w:val="00DB03D4"/>
    <w:rsid w:val="00DB2617"/>
    <w:rsid w:val="00DB44C8"/>
    <w:rsid w:val="00DB6DDA"/>
    <w:rsid w:val="00DB7A40"/>
    <w:rsid w:val="00DC1667"/>
    <w:rsid w:val="00DC2A4F"/>
    <w:rsid w:val="00DC5416"/>
    <w:rsid w:val="00DC5617"/>
    <w:rsid w:val="00DC75BC"/>
    <w:rsid w:val="00DD0900"/>
    <w:rsid w:val="00DD128E"/>
    <w:rsid w:val="00DD133F"/>
    <w:rsid w:val="00DD71C2"/>
    <w:rsid w:val="00DD79ED"/>
    <w:rsid w:val="00DE011F"/>
    <w:rsid w:val="00DE5B6F"/>
    <w:rsid w:val="00DE7896"/>
    <w:rsid w:val="00DF1B35"/>
    <w:rsid w:val="00DF23F9"/>
    <w:rsid w:val="00DF24DE"/>
    <w:rsid w:val="00DF375F"/>
    <w:rsid w:val="00E01CFE"/>
    <w:rsid w:val="00E0407F"/>
    <w:rsid w:val="00E05C6D"/>
    <w:rsid w:val="00E10949"/>
    <w:rsid w:val="00E10AF8"/>
    <w:rsid w:val="00E10FE0"/>
    <w:rsid w:val="00E129BB"/>
    <w:rsid w:val="00E1540F"/>
    <w:rsid w:val="00E16EF2"/>
    <w:rsid w:val="00E17213"/>
    <w:rsid w:val="00E210AA"/>
    <w:rsid w:val="00E2164D"/>
    <w:rsid w:val="00E238BA"/>
    <w:rsid w:val="00E2559E"/>
    <w:rsid w:val="00E26AD1"/>
    <w:rsid w:val="00E27317"/>
    <w:rsid w:val="00E360A4"/>
    <w:rsid w:val="00E37489"/>
    <w:rsid w:val="00E3789D"/>
    <w:rsid w:val="00E40804"/>
    <w:rsid w:val="00E43341"/>
    <w:rsid w:val="00E45057"/>
    <w:rsid w:val="00E45143"/>
    <w:rsid w:val="00E452C8"/>
    <w:rsid w:val="00E526A2"/>
    <w:rsid w:val="00E52F60"/>
    <w:rsid w:val="00E54D0C"/>
    <w:rsid w:val="00E55EC1"/>
    <w:rsid w:val="00E577AB"/>
    <w:rsid w:val="00E6557B"/>
    <w:rsid w:val="00E6668E"/>
    <w:rsid w:val="00E66DCB"/>
    <w:rsid w:val="00E705B0"/>
    <w:rsid w:val="00E718DC"/>
    <w:rsid w:val="00E7559D"/>
    <w:rsid w:val="00E802F7"/>
    <w:rsid w:val="00E812A2"/>
    <w:rsid w:val="00E82126"/>
    <w:rsid w:val="00E901C3"/>
    <w:rsid w:val="00E90EC5"/>
    <w:rsid w:val="00E919FE"/>
    <w:rsid w:val="00E92C09"/>
    <w:rsid w:val="00E9499E"/>
    <w:rsid w:val="00E95FDF"/>
    <w:rsid w:val="00E96FFC"/>
    <w:rsid w:val="00E9796A"/>
    <w:rsid w:val="00EA132D"/>
    <w:rsid w:val="00EA20FB"/>
    <w:rsid w:val="00EA79BD"/>
    <w:rsid w:val="00EB17CB"/>
    <w:rsid w:val="00EB1EF2"/>
    <w:rsid w:val="00EB357A"/>
    <w:rsid w:val="00EB73FF"/>
    <w:rsid w:val="00EB7743"/>
    <w:rsid w:val="00EB7D81"/>
    <w:rsid w:val="00EC0C98"/>
    <w:rsid w:val="00EC5D72"/>
    <w:rsid w:val="00ED0705"/>
    <w:rsid w:val="00ED134C"/>
    <w:rsid w:val="00ED1954"/>
    <w:rsid w:val="00ED33C6"/>
    <w:rsid w:val="00ED38D0"/>
    <w:rsid w:val="00EE3917"/>
    <w:rsid w:val="00EE3E43"/>
    <w:rsid w:val="00EE5E20"/>
    <w:rsid w:val="00EE6611"/>
    <w:rsid w:val="00EE6B1A"/>
    <w:rsid w:val="00EF06B9"/>
    <w:rsid w:val="00EF0933"/>
    <w:rsid w:val="00EF2A9B"/>
    <w:rsid w:val="00EF2DC3"/>
    <w:rsid w:val="00F014AC"/>
    <w:rsid w:val="00F060A7"/>
    <w:rsid w:val="00F079AC"/>
    <w:rsid w:val="00F1096E"/>
    <w:rsid w:val="00F1118F"/>
    <w:rsid w:val="00F13527"/>
    <w:rsid w:val="00F14576"/>
    <w:rsid w:val="00F150E1"/>
    <w:rsid w:val="00F1771D"/>
    <w:rsid w:val="00F23868"/>
    <w:rsid w:val="00F23F5E"/>
    <w:rsid w:val="00F2507B"/>
    <w:rsid w:val="00F3087F"/>
    <w:rsid w:val="00F30C2F"/>
    <w:rsid w:val="00F31F3F"/>
    <w:rsid w:val="00F322B7"/>
    <w:rsid w:val="00F32E55"/>
    <w:rsid w:val="00F33B7A"/>
    <w:rsid w:val="00F40334"/>
    <w:rsid w:val="00F408C9"/>
    <w:rsid w:val="00F43F60"/>
    <w:rsid w:val="00F4577A"/>
    <w:rsid w:val="00F531FA"/>
    <w:rsid w:val="00F545A6"/>
    <w:rsid w:val="00F54ED8"/>
    <w:rsid w:val="00F553CC"/>
    <w:rsid w:val="00F619D0"/>
    <w:rsid w:val="00F6202D"/>
    <w:rsid w:val="00F62A87"/>
    <w:rsid w:val="00F65CEE"/>
    <w:rsid w:val="00F66784"/>
    <w:rsid w:val="00F66A07"/>
    <w:rsid w:val="00F6707B"/>
    <w:rsid w:val="00F6716B"/>
    <w:rsid w:val="00F6765E"/>
    <w:rsid w:val="00F67C39"/>
    <w:rsid w:val="00F70ADB"/>
    <w:rsid w:val="00F71739"/>
    <w:rsid w:val="00F73A6C"/>
    <w:rsid w:val="00F73F2A"/>
    <w:rsid w:val="00F745E4"/>
    <w:rsid w:val="00F74D04"/>
    <w:rsid w:val="00F77853"/>
    <w:rsid w:val="00F77957"/>
    <w:rsid w:val="00F77AF1"/>
    <w:rsid w:val="00F80C0D"/>
    <w:rsid w:val="00F823E1"/>
    <w:rsid w:val="00F82D0F"/>
    <w:rsid w:val="00F83A51"/>
    <w:rsid w:val="00F864BA"/>
    <w:rsid w:val="00F870C7"/>
    <w:rsid w:val="00F870E8"/>
    <w:rsid w:val="00F9153D"/>
    <w:rsid w:val="00F918A2"/>
    <w:rsid w:val="00F93862"/>
    <w:rsid w:val="00F94B45"/>
    <w:rsid w:val="00FA1024"/>
    <w:rsid w:val="00FA1464"/>
    <w:rsid w:val="00FA5922"/>
    <w:rsid w:val="00FA599C"/>
    <w:rsid w:val="00FA65B9"/>
    <w:rsid w:val="00FA7037"/>
    <w:rsid w:val="00FB021F"/>
    <w:rsid w:val="00FB2E58"/>
    <w:rsid w:val="00FB34B0"/>
    <w:rsid w:val="00FB4FD6"/>
    <w:rsid w:val="00FB5912"/>
    <w:rsid w:val="00FB70B8"/>
    <w:rsid w:val="00FB771B"/>
    <w:rsid w:val="00FC158C"/>
    <w:rsid w:val="00FC1B3B"/>
    <w:rsid w:val="00FC31F0"/>
    <w:rsid w:val="00FC5FF0"/>
    <w:rsid w:val="00FD0903"/>
    <w:rsid w:val="00FD2452"/>
    <w:rsid w:val="00FD2C7F"/>
    <w:rsid w:val="00FD3600"/>
    <w:rsid w:val="00FD3716"/>
    <w:rsid w:val="00FD3811"/>
    <w:rsid w:val="00FD3B42"/>
    <w:rsid w:val="00FD67AA"/>
    <w:rsid w:val="00FD68BC"/>
    <w:rsid w:val="00FE23B9"/>
    <w:rsid w:val="00FE32AC"/>
    <w:rsid w:val="00FE3511"/>
    <w:rsid w:val="00FE459A"/>
    <w:rsid w:val="00FE4C67"/>
    <w:rsid w:val="00FE7547"/>
    <w:rsid w:val="00FE7579"/>
    <w:rsid w:val="00FE78CA"/>
    <w:rsid w:val="00FF23B8"/>
    <w:rsid w:val="00FF2B8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4097"/>
    <o:shapelayout v:ext="edit">
      <o:idmap v:ext="edit" data="1"/>
    </o:shapelayout>
  </w:shapeDefaults>
  <w:decimalSymbol w:val="."/>
  <w:listSeparator w:val=","/>
  <w14:docId w14:val="6F8BC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39"/>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index heading"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ody Text Inden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3EB4"/>
    <w:pPr>
      <w:spacing w:after="200" w:line="276" w:lineRule="auto"/>
    </w:pPr>
    <w:rPr>
      <w:sz w:val="22"/>
      <w:szCs w:val="22"/>
    </w:rPr>
  </w:style>
  <w:style w:type="paragraph" w:styleId="Heading1">
    <w:name w:val="heading 1"/>
    <w:basedOn w:val="Normal"/>
    <w:next w:val="Normal"/>
    <w:link w:val="Heading1Char"/>
    <w:qFormat/>
    <w:rsid w:val="00B6228D"/>
    <w:pPr>
      <w:keepNext/>
      <w:numPr>
        <w:numId w:val="3"/>
      </w:numPr>
      <w:pBdr>
        <w:top w:val="thinThickSmallGap" w:sz="24" w:space="12" w:color="auto"/>
        <w:bottom w:val="single" w:sz="6" w:space="12" w:color="auto"/>
      </w:pBdr>
      <w:spacing w:before="240" w:after="480" w:line="240" w:lineRule="auto"/>
      <w:outlineLvl w:val="0"/>
    </w:pPr>
    <w:rPr>
      <w:rFonts w:ascii="Arial" w:eastAsia="Times New Roman" w:hAnsi="Arial"/>
      <w:b/>
      <w:i/>
      <w:kern w:val="28"/>
      <w:sz w:val="40"/>
      <w:szCs w:val="20"/>
    </w:rPr>
  </w:style>
  <w:style w:type="paragraph" w:styleId="Heading2">
    <w:name w:val="heading 2"/>
    <w:aliases w:val="Heading 2 Char1,Heading 2 Char1 Char,Heading 2 Char1 Char Char,Heading 2 Char1 Char Char Char,Heading 2 Char1 Char Char Char Char,Heading 2 Char1 Char Char Char Char Char,Heading 2 Char1 Char Char Char Char Char Char"/>
    <w:basedOn w:val="Normal"/>
    <w:next w:val="Normal"/>
    <w:qFormat/>
    <w:rsid w:val="00B6228D"/>
    <w:pPr>
      <w:keepNext/>
      <w:numPr>
        <w:ilvl w:val="1"/>
        <w:numId w:val="3"/>
      </w:numPr>
      <w:spacing w:before="240" w:after="120" w:line="240" w:lineRule="auto"/>
      <w:outlineLvl w:val="1"/>
    </w:pPr>
    <w:rPr>
      <w:rFonts w:ascii="Arial" w:eastAsia="Times New Roman" w:hAnsi="Arial"/>
      <w:b/>
      <w:sz w:val="28"/>
      <w:szCs w:val="20"/>
    </w:rPr>
  </w:style>
  <w:style w:type="paragraph" w:styleId="Heading3">
    <w:name w:val="heading 3"/>
    <w:basedOn w:val="Normal"/>
    <w:next w:val="BodyText"/>
    <w:link w:val="Heading3Char"/>
    <w:qFormat/>
    <w:rsid w:val="00F545A6"/>
    <w:pPr>
      <w:keepNext/>
      <w:numPr>
        <w:ilvl w:val="2"/>
        <w:numId w:val="3"/>
      </w:numPr>
      <w:tabs>
        <w:tab w:val="clear" w:pos="1008"/>
        <w:tab w:val="left" w:pos="864"/>
      </w:tabs>
      <w:spacing w:before="240" w:after="120" w:line="240" w:lineRule="auto"/>
      <w:ind w:left="864" w:hanging="864"/>
      <w:outlineLvl w:val="2"/>
    </w:pPr>
    <w:rPr>
      <w:rFonts w:ascii="Arial" w:eastAsia="Times New Roman" w:hAnsi="Arial"/>
      <w:b/>
      <w:sz w:val="24"/>
      <w:szCs w:val="20"/>
      <w:lang w:val="en-CA"/>
    </w:rPr>
  </w:style>
  <w:style w:type="paragraph" w:styleId="Heading4">
    <w:name w:val="heading 4"/>
    <w:basedOn w:val="Normal"/>
    <w:next w:val="BodyText"/>
    <w:link w:val="Heading4Char"/>
    <w:qFormat/>
    <w:rsid w:val="00B6228D"/>
    <w:pPr>
      <w:keepNext/>
      <w:spacing w:before="240" w:after="120" w:line="240" w:lineRule="auto"/>
      <w:outlineLvl w:val="3"/>
    </w:pPr>
    <w:rPr>
      <w:rFonts w:ascii="Arial" w:eastAsia="Times New Roman" w:hAnsi="Arial"/>
      <w:b/>
      <w:i/>
      <w:snapToGrid w:val="0"/>
      <w:szCs w:val="20"/>
    </w:rPr>
  </w:style>
  <w:style w:type="paragraph" w:styleId="Heading5">
    <w:name w:val="heading 5"/>
    <w:basedOn w:val="Normal"/>
    <w:next w:val="Normal"/>
    <w:link w:val="Heading5Char"/>
    <w:qFormat/>
    <w:rsid w:val="00B6228D"/>
    <w:pPr>
      <w:keepNext/>
      <w:spacing w:after="0" w:line="240" w:lineRule="auto"/>
      <w:outlineLvl w:val="4"/>
    </w:pPr>
    <w:rPr>
      <w:rFonts w:ascii="Times New Roman" w:eastAsia="Times New Roman" w:hAnsi="Times New Roman"/>
      <w:b/>
      <w:i/>
      <w:sz w:val="24"/>
      <w:szCs w:val="20"/>
    </w:rPr>
  </w:style>
  <w:style w:type="paragraph" w:styleId="Heading6">
    <w:name w:val="heading 6"/>
    <w:basedOn w:val="Normal"/>
    <w:next w:val="Normal"/>
    <w:link w:val="Heading6Char"/>
    <w:semiHidden/>
    <w:qFormat/>
    <w:rsid w:val="00B6228D"/>
    <w:pPr>
      <w:keepNext/>
      <w:keepLines/>
      <w:framePr w:w="2520" w:hSpace="187" w:vSpace="187" w:wrap="around" w:vAnchor="text" w:hAnchor="page" w:x="1441" w:y="1"/>
      <w:shd w:val="solid" w:color="FFFFFF" w:fill="FFFFFF"/>
      <w:spacing w:after="0" w:line="240" w:lineRule="auto"/>
      <w:outlineLvl w:val="5"/>
    </w:pPr>
    <w:rPr>
      <w:rFonts w:ascii="Helvetica Black" w:eastAsia="Times New Roman" w:hAnsi="Helvetica Black"/>
      <w:sz w:val="18"/>
      <w:szCs w:val="20"/>
    </w:rPr>
  </w:style>
  <w:style w:type="paragraph" w:styleId="Heading7">
    <w:name w:val="heading 7"/>
    <w:basedOn w:val="Normal"/>
    <w:next w:val="Normal"/>
    <w:link w:val="Heading7Char"/>
    <w:semiHidden/>
    <w:qFormat/>
    <w:rsid w:val="00B6228D"/>
    <w:pPr>
      <w:keepNext/>
      <w:spacing w:before="80" w:after="80" w:line="240" w:lineRule="auto"/>
      <w:jc w:val="center"/>
      <w:outlineLvl w:val="6"/>
    </w:pPr>
    <w:rPr>
      <w:rFonts w:ascii="Times New Roman" w:eastAsia="Times New Roman" w:hAnsi="Times New Roman"/>
      <w:b/>
      <w:szCs w:val="20"/>
    </w:rPr>
  </w:style>
  <w:style w:type="paragraph" w:styleId="Heading8">
    <w:name w:val="heading 8"/>
    <w:basedOn w:val="Normal"/>
    <w:next w:val="Normal"/>
    <w:link w:val="Heading8Char"/>
    <w:semiHidden/>
    <w:qFormat/>
    <w:rsid w:val="00B6228D"/>
    <w:pPr>
      <w:spacing w:before="240" w:after="60" w:line="240" w:lineRule="auto"/>
      <w:outlineLvl w:val="7"/>
    </w:pPr>
    <w:rPr>
      <w:rFonts w:ascii="Times New Roman" w:eastAsia="Times New Roman" w:hAnsi="Times New Roman"/>
      <w:i/>
      <w:iCs/>
      <w:szCs w:val="24"/>
    </w:rPr>
  </w:style>
  <w:style w:type="paragraph" w:styleId="Heading9">
    <w:name w:val="heading 9"/>
    <w:basedOn w:val="Normal"/>
    <w:next w:val="Normal"/>
    <w:link w:val="Heading9Char"/>
    <w:semiHidden/>
    <w:qFormat/>
    <w:rsid w:val="00B6228D"/>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228D"/>
    <w:rPr>
      <w:rFonts w:ascii="Arial" w:eastAsia="Times New Roman" w:hAnsi="Arial"/>
      <w:b/>
      <w:i/>
      <w:kern w:val="28"/>
      <w:sz w:val="40"/>
    </w:rPr>
  </w:style>
  <w:style w:type="character" w:customStyle="1" w:styleId="Heading2Char">
    <w:name w:val="Heading 2 Char"/>
    <w:aliases w:val="Heading 2 Char Char Char1,Heading 2 Char Char Char Char1,Heading 2 Char Char Char Char Char,Heading 2 Char1 Char1,Heading 2 Char1 Char Char1,Heading 2 Char1 Char Char Char1,Heading 2 Char1 Char Char Char Char1"/>
    <w:basedOn w:val="DefaultParagraphFont"/>
    <w:rsid w:val="00B6228D"/>
    <w:rPr>
      <w:rFonts w:ascii="Cambria" w:eastAsia="Times New Roman" w:hAnsi="Cambria" w:cs="Times New Roman"/>
      <w:b/>
      <w:bCs/>
      <w:i/>
      <w:iCs/>
      <w:sz w:val="28"/>
      <w:szCs w:val="28"/>
    </w:rPr>
  </w:style>
  <w:style w:type="character" w:customStyle="1" w:styleId="Heading3Char">
    <w:name w:val="Heading 3 Char"/>
    <w:basedOn w:val="DefaultParagraphFont"/>
    <w:link w:val="Heading3"/>
    <w:rsid w:val="00F545A6"/>
    <w:rPr>
      <w:rFonts w:ascii="Arial" w:eastAsia="Times New Roman" w:hAnsi="Arial"/>
      <w:b/>
      <w:sz w:val="24"/>
      <w:lang w:val="en-CA"/>
    </w:rPr>
  </w:style>
  <w:style w:type="character" w:customStyle="1" w:styleId="Heading4Char">
    <w:name w:val="Heading 4 Char"/>
    <w:basedOn w:val="DefaultParagraphFont"/>
    <w:link w:val="Heading4"/>
    <w:rsid w:val="00B6228D"/>
    <w:rPr>
      <w:rFonts w:ascii="Arial" w:eastAsia="Times New Roman" w:hAnsi="Arial"/>
      <w:b/>
      <w:i/>
      <w:snapToGrid w:val="0"/>
      <w:sz w:val="22"/>
    </w:rPr>
  </w:style>
  <w:style w:type="character" w:customStyle="1" w:styleId="Heading5Char">
    <w:name w:val="Heading 5 Char"/>
    <w:basedOn w:val="DefaultParagraphFont"/>
    <w:link w:val="Heading5"/>
    <w:rsid w:val="00B6228D"/>
    <w:rPr>
      <w:rFonts w:ascii="Times New Roman" w:eastAsia="Times New Roman" w:hAnsi="Times New Roman"/>
      <w:b/>
      <w:i/>
      <w:sz w:val="24"/>
    </w:rPr>
  </w:style>
  <w:style w:type="character" w:customStyle="1" w:styleId="Heading6Char">
    <w:name w:val="Heading 6 Char"/>
    <w:basedOn w:val="DefaultParagraphFont"/>
    <w:link w:val="Heading6"/>
    <w:semiHidden/>
    <w:rsid w:val="00B6228D"/>
    <w:rPr>
      <w:rFonts w:ascii="Helvetica Black" w:eastAsia="Times New Roman" w:hAnsi="Helvetica Black"/>
      <w:sz w:val="18"/>
      <w:shd w:val="solid" w:color="FFFFFF" w:fill="FFFFFF"/>
    </w:rPr>
  </w:style>
  <w:style w:type="character" w:customStyle="1" w:styleId="Heading7Char">
    <w:name w:val="Heading 7 Char"/>
    <w:basedOn w:val="DefaultParagraphFont"/>
    <w:link w:val="Heading7"/>
    <w:semiHidden/>
    <w:rsid w:val="00B6228D"/>
    <w:rPr>
      <w:rFonts w:ascii="Times New Roman" w:eastAsia="Times New Roman" w:hAnsi="Times New Roman"/>
      <w:b/>
      <w:sz w:val="22"/>
    </w:rPr>
  </w:style>
  <w:style w:type="character" w:customStyle="1" w:styleId="Heading8Char">
    <w:name w:val="Heading 8 Char"/>
    <w:basedOn w:val="DefaultParagraphFont"/>
    <w:link w:val="Heading8"/>
    <w:semiHidden/>
    <w:rsid w:val="00B6228D"/>
    <w:rPr>
      <w:rFonts w:ascii="Times New Roman" w:eastAsia="Times New Roman" w:hAnsi="Times New Roman"/>
      <w:i/>
      <w:iCs/>
      <w:sz w:val="22"/>
      <w:szCs w:val="24"/>
    </w:rPr>
  </w:style>
  <w:style w:type="character" w:customStyle="1" w:styleId="Heading9Char">
    <w:name w:val="Heading 9 Char"/>
    <w:basedOn w:val="DefaultParagraphFont"/>
    <w:link w:val="Heading9"/>
    <w:semiHidden/>
    <w:rsid w:val="00B6228D"/>
    <w:rPr>
      <w:rFonts w:ascii="Arial" w:eastAsia="Times New Roman" w:hAnsi="Arial" w:cs="Arial"/>
      <w:sz w:val="22"/>
      <w:szCs w:val="22"/>
    </w:rPr>
  </w:style>
  <w:style w:type="paragraph" w:styleId="BodyText">
    <w:name w:val="Body Text"/>
    <w:basedOn w:val="Normal"/>
    <w:link w:val="BodyTextChar"/>
    <w:rsid w:val="00F77957"/>
    <w:pPr>
      <w:spacing w:after="160" w:line="300" w:lineRule="auto"/>
      <w:ind w:firstLine="720"/>
    </w:pPr>
    <w:rPr>
      <w:rFonts w:ascii="Times New Roman" w:hAnsi="Times New Roman" w:cs="Arial"/>
      <w:snapToGrid w:val="0"/>
      <w:sz w:val="24"/>
    </w:rPr>
  </w:style>
  <w:style w:type="character" w:customStyle="1" w:styleId="BodyTextChar">
    <w:name w:val="Body Text Char"/>
    <w:basedOn w:val="DefaultParagraphFont"/>
    <w:link w:val="BodyText"/>
    <w:rsid w:val="00F77957"/>
    <w:rPr>
      <w:rFonts w:ascii="Times New Roman" w:hAnsi="Times New Roman" w:cs="Arial"/>
      <w:snapToGrid w:val="0"/>
      <w:sz w:val="24"/>
      <w:szCs w:val="22"/>
    </w:rPr>
  </w:style>
  <w:style w:type="paragraph" w:styleId="FootnoteText">
    <w:name w:val="footnote text"/>
    <w:basedOn w:val="Normal"/>
    <w:link w:val="FootnoteTextChar"/>
    <w:rsid w:val="00B6228D"/>
    <w:pPr>
      <w:spacing w:after="0" w:line="240" w:lineRule="auto"/>
      <w:ind w:left="180" w:hanging="180"/>
    </w:pPr>
    <w:rPr>
      <w:rFonts w:ascii="Times New Roman" w:eastAsia="Times New Roman" w:hAnsi="Times New Roman"/>
      <w:sz w:val="20"/>
      <w:szCs w:val="20"/>
    </w:rPr>
  </w:style>
  <w:style w:type="character" w:customStyle="1" w:styleId="FootnoteTextChar">
    <w:name w:val="Footnote Text Char"/>
    <w:basedOn w:val="DefaultParagraphFont"/>
    <w:link w:val="FootnoteText"/>
    <w:rsid w:val="00B6228D"/>
    <w:rPr>
      <w:rFonts w:ascii="Times New Roman" w:eastAsia="Times New Roman" w:hAnsi="Times New Roman"/>
    </w:rPr>
  </w:style>
  <w:style w:type="character" w:styleId="FootnoteReference">
    <w:name w:val="footnote reference"/>
    <w:rsid w:val="00B6228D"/>
    <w:rPr>
      <w:rFonts w:ascii="Times New Roman" w:hAnsi="Times New Roman"/>
      <w:vertAlign w:val="superscript"/>
    </w:rPr>
  </w:style>
  <w:style w:type="paragraph" w:customStyle="1" w:styleId="Exhibitsource2">
    <w:name w:val="Exhibit source2"/>
    <w:basedOn w:val="Exhibitsource1"/>
    <w:qFormat/>
    <w:rsid w:val="00B6228D"/>
    <w:pPr>
      <w:spacing w:after="0"/>
    </w:pPr>
  </w:style>
  <w:style w:type="paragraph" w:customStyle="1" w:styleId="Exhibitsource1">
    <w:name w:val="Exhibit source1"/>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Exhibitsource">
    <w:name w:val="Exhibit source"/>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figurewobox">
    <w:name w:val="figure w/o box"/>
    <w:basedOn w:val="Normal"/>
    <w:rsid w:val="00B6228D"/>
    <w:pPr>
      <w:keepNext/>
      <w:spacing w:after="240" w:line="240" w:lineRule="auto"/>
      <w:jc w:val="center"/>
    </w:pPr>
    <w:rPr>
      <w:rFonts w:ascii="Times New Roman" w:eastAsia="Times New Roman" w:hAnsi="Times New Roman"/>
      <w:szCs w:val="20"/>
    </w:rPr>
  </w:style>
  <w:style w:type="paragraph" w:styleId="BalloonText">
    <w:name w:val="Balloon Text"/>
    <w:basedOn w:val="Normal"/>
    <w:link w:val="BalloonTextChar"/>
    <w:uiPriority w:val="99"/>
    <w:rsid w:val="00B6228D"/>
    <w:pPr>
      <w:spacing w:after="0" w:line="240" w:lineRule="auto"/>
    </w:pPr>
    <w:rPr>
      <w:rFonts w:ascii="Arial" w:eastAsia="Times New Roman" w:hAnsi="Arial" w:cs="Tahoma"/>
      <w:sz w:val="20"/>
      <w:szCs w:val="16"/>
    </w:rPr>
  </w:style>
  <w:style w:type="character" w:customStyle="1" w:styleId="BalloonTextChar">
    <w:name w:val="Balloon Text Char"/>
    <w:basedOn w:val="DefaultParagraphFont"/>
    <w:link w:val="BalloonText"/>
    <w:uiPriority w:val="99"/>
    <w:rsid w:val="00B6228D"/>
    <w:rPr>
      <w:rFonts w:ascii="Arial" w:eastAsia="Times New Roman" w:hAnsi="Arial" w:cs="Tahoma"/>
      <w:szCs w:val="16"/>
    </w:rPr>
  </w:style>
  <w:style w:type="character" w:styleId="CommentReference">
    <w:name w:val="annotation reference"/>
    <w:rsid w:val="00B6228D"/>
    <w:rPr>
      <w:sz w:val="16"/>
      <w:szCs w:val="16"/>
    </w:rPr>
  </w:style>
  <w:style w:type="paragraph" w:styleId="CommentText">
    <w:name w:val="annotation text"/>
    <w:basedOn w:val="Normal"/>
    <w:link w:val="CommentTextChar"/>
    <w:semiHidden/>
    <w:rsid w:val="00B6228D"/>
    <w:pPr>
      <w:spacing w:after="0" w:line="240" w:lineRule="auto"/>
    </w:pPr>
    <w:rPr>
      <w:rFonts w:ascii="Times New Roman" w:eastAsia="Times New Roman" w:hAnsi="Times New Roman"/>
      <w:szCs w:val="20"/>
    </w:rPr>
  </w:style>
  <w:style w:type="character" w:customStyle="1" w:styleId="CommentTextChar">
    <w:name w:val="Comment Text Char"/>
    <w:basedOn w:val="DefaultParagraphFont"/>
    <w:link w:val="CommentText"/>
    <w:semiHidden/>
    <w:rsid w:val="00B6228D"/>
    <w:rPr>
      <w:rFonts w:ascii="Times New Roman" w:eastAsia="Times New Roman" w:hAnsi="Times New Roman"/>
      <w:sz w:val="22"/>
    </w:rPr>
  </w:style>
  <w:style w:type="paragraph" w:styleId="CommentSubject">
    <w:name w:val="annotation subject"/>
    <w:basedOn w:val="CommentText"/>
    <w:next w:val="CommentText"/>
    <w:link w:val="CommentSubjectChar"/>
    <w:semiHidden/>
    <w:rsid w:val="00B6228D"/>
    <w:rPr>
      <w:b/>
      <w:bCs/>
      <w:sz w:val="20"/>
    </w:rPr>
  </w:style>
  <w:style w:type="character" w:customStyle="1" w:styleId="CommentSubjectChar">
    <w:name w:val="Comment Subject Char"/>
    <w:basedOn w:val="CommentTextChar"/>
    <w:link w:val="CommentSubject"/>
    <w:semiHidden/>
    <w:rsid w:val="00B6228D"/>
    <w:rPr>
      <w:rFonts w:ascii="Times New Roman" w:eastAsia="Times New Roman" w:hAnsi="Times New Roman"/>
      <w:b/>
      <w:bCs/>
      <w:sz w:val="22"/>
    </w:rPr>
  </w:style>
  <w:style w:type="paragraph" w:customStyle="1" w:styleId="Exhibitheaders">
    <w:name w:val="Exhibit headers"/>
    <w:basedOn w:val="Normal"/>
    <w:rsid w:val="00B6228D"/>
    <w:pPr>
      <w:keepNext/>
      <w:autoSpaceDE w:val="0"/>
      <w:autoSpaceDN w:val="0"/>
      <w:adjustRightInd w:val="0"/>
      <w:spacing w:before="80" w:after="80" w:line="240" w:lineRule="auto"/>
      <w:jc w:val="center"/>
    </w:pPr>
    <w:rPr>
      <w:rFonts w:ascii="Arial" w:eastAsia="Times New Roman" w:hAnsi="Arial" w:cs="Arial"/>
      <w:b/>
      <w:bCs/>
      <w:sz w:val="18"/>
      <w:szCs w:val="20"/>
    </w:rPr>
  </w:style>
  <w:style w:type="paragraph" w:customStyle="1" w:styleId="biblio">
    <w:name w:val="biblio"/>
    <w:basedOn w:val="Normal"/>
    <w:rsid w:val="00B6228D"/>
    <w:pPr>
      <w:keepLines/>
      <w:spacing w:after="120" w:line="240" w:lineRule="auto"/>
      <w:ind w:left="720" w:hanging="720"/>
    </w:pPr>
    <w:rPr>
      <w:rFonts w:ascii="Times New Roman" w:eastAsia="Times New Roman" w:hAnsi="Times New Roman"/>
      <w:sz w:val="24"/>
      <w:szCs w:val="20"/>
    </w:rPr>
  </w:style>
  <w:style w:type="paragraph" w:styleId="BodyText2">
    <w:name w:val="Body Text 2"/>
    <w:basedOn w:val="Normal"/>
    <w:link w:val="BodyText2Char"/>
    <w:semiHidden/>
    <w:rsid w:val="00B6228D"/>
    <w:pPr>
      <w:spacing w:after="0" w:line="240" w:lineRule="auto"/>
      <w:jc w:val="both"/>
    </w:pPr>
    <w:rPr>
      <w:rFonts w:ascii="Times New Roman" w:eastAsia="Times New Roman" w:hAnsi="Times New Roman"/>
      <w:szCs w:val="20"/>
    </w:rPr>
  </w:style>
  <w:style w:type="character" w:customStyle="1" w:styleId="BodyText2Char">
    <w:name w:val="Body Text 2 Char"/>
    <w:basedOn w:val="DefaultParagraphFont"/>
    <w:link w:val="BodyText2"/>
    <w:semiHidden/>
    <w:rsid w:val="00B6228D"/>
    <w:rPr>
      <w:rFonts w:ascii="Times New Roman" w:eastAsia="Times New Roman" w:hAnsi="Times New Roman"/>
      <w:sz w:val="22"/>
    </w:rPr>
  </w:style>
  <w:style w:type="paragraph" w:styleId="BodyTextIndent">
    <w:name w:val="Body Text Indent"/>
    <w:basedOn w:val="Normal"/>
    <w:link w:val="BodyTextIndentChar"/>
    <w:rsid w:val="00FD2452"/>
    <w:pPr>
      <w:spacing w:after="0" w:line="240" w:lineRule="auto"/>
      <w:ind w:left="720" w:right="720"/>
      <w:jc w:val="both"/>
    </w:pPr>
    <w:rPr>
      <w:rFonts w:ascii="Times New Roman" w:eastAsia="Times New Roman" w:hAnsi="Times New Roman"/>
      <w:sz w:val="24"/>
      <w:szCs w:val="20"/>
    </w:rPr>
  </w:style>
  <w:style w:type="character" w:customStyle="1" w:styleId="BodyTextIndentChar">
    <w:name w:val="Body Text Indent Char"/>
    <w:basedOn w:val="DefaultParagraphFont"/>
    <w:link w:val="BodyTextIndent"/>
    <w:rsid w:val="00FD2452"/>
    <w:rPr>
      <w:rFonts w:ascii="Times New Roman" w:eastAsia="Times New Roman" w:hAnsi="Times New Roman"/>
      <w:sz w:val="24"/>
    </w:rPr>
  </w:style>
  <w:style w:type="paragraph" w:styleId="BodyTextIndent2">
    <w:name w:val="Body Text Indent 2"/>
    <w:basedOn w:val="Normal"/>
    <w:link w:val="BodyTextIndent2Char"/>
    <w:semiHidden/>
    <w:rsid w:val="00B6228D"/>
    <w:pPr>
      <w:spacing w:after="0" w:line="240" w:lineRule="auto"/>
      <w:ind w:firstLine="720"/>
    </w:pPr>
    <w:rPr>
      <w:rFonts w:ascii="Times New Roman" w:eastAsia="Times New Roman" w:hAnsi="Times New Roman"/>
      <w:szCs w:val="20"/>
    </w:rPr>
  </w:style>
  <w:style w:type="character" w:customStyle="1" w:styleId="BodyTextIndent2Char">
    <w:name w:val="Body Text Indent 2 Char"/>
    <w:basedOn w:val="DefaultParagraphFont"/>
    <w:link w:val="BodyTextIndent2"/>
    <w:semiHidden/>
    <w:rsid w:val="00B6228D"/>
    <w:rPr>
      <w:rFonts w:ascii="Times New Roman" w:eastAsia="Times New Roman" w:hAnsi="Times New Roman"/>
      <w:sz w:val="22"/>
    </w:rPr>
  </w:style>
  <w:style w:type="paragraph" w:styleId="BodyTextIndent3">
    <w:name w:val="Body Text Indent 3"/>
    <w:basedOn w:val="Normal"/>
    <w:link w:val="BodyTextIndent3Char"/>
    <w:semiHidden/>
    <w:rsid w:val="00B6228D"/>
    <w:pPr>
      <w:spacing w:after="0" w:line="240" w:lineRule="auto"/>
      <w:ind w:left="720"/>
    </w:pPr>
    <w:rPr>
      <w:rFonts w:ascii="Times New Roman" w:eastAsia="Times New Roman" w:hAnsi="Times New Roman"/>
      <w:szCs w:val="20"/>
    </w:rPr>
  </w:style>
  <w:style w:type="character" w:customStyle="1" w:styleId="BodyTextIndent3Char">
    <w:name w:val="Body Text Indent 3 Char"/>
    <w:basedOn w:val="DefaultParagraphFont"/>
    <w:link w:val="BodyTextIndent3"/>
    <w:semiHidden/>
    <w:rsid w:val="00B6228D"/>
    <w:rPr>
      <w:rFonts w:ascii="Times New Roman" w:eastAsia="Times New Roman" w:hAnsi="Times New Roman"/>
      <w:sz w:val="22"/>
    </w:rPr>
  </w:style>
  <w:style w:type="paragraph" w:customStyle="1" w:styleId="Bullet">
    <w:name w:val="Bullet"/>
    <w:basedOn w:val="Normal"/>
    <w:link w:val="BulletChar"/>
    <w:rsid w:val="00BB5CF3"/>
    <w:pPr>
      <w:numPr>
        <w:numId w:val="2"/>
      </w:numPr>
      <w:autoSpaceDE w:val="0"/>
      <w:autoSpaceDN w:val="0"/>
      <w:adjustRightInd w:val="0"/>
      <w:spacing w:before="80" w:after="80" w:line="240" w:lineRule="auto"/>
      <w:ind w:left="1080"/>
    </w:pPr>
    <w:rPr>
      <w:rFonts w:ascii="Times New Roman" w:eastAsia="Times New Roman" w:hAnsi="Times New Roman"/>
      <w:sz w:val="24"/>
      <w:szCs w:val="20"/>
    </w:rPr>
  </w:style>
  <w:style w:type="character" w:customStyle="1" w:styleId="BulletChar">
    <w:name w:val="Bullet Char"/>
    <w:link w:val="Bullet"/>
    <w:rsid w:val="00BB5CF3"/>
    <w:rPr>
      <w:rFonts w:ascii="Times New Roman" w:eastAsia="Times New Roman" w:hAnsi="Times New Roman"/>
      <w:sz w:val="24"/>
    </w:rPr>
  </w:style>
  <w:style w:type="paragraph" w:customStyle="1" w:styleId="Bullet2">
    <w:name w:val="Bullet 2"/>
    <w:basedOn w:val="Normal"/>
    <w:link w:val="Bullet2Char"/>
    <w:rsid w:val="00B6228D"/>
    <w:pPr>
      <w:numPr>
        <w:numId w:val="1"/>
      </w:numPr>
      <w:tabs>
        <w:tab w:val="clear" w:pos="2160"/>
      </w:tabs>
      <w:spacing w:before="80" w:after="80" w:line="240" w:lineRule="auto"/>
      <w:ind w:left="1440"/>
    </w:pPr>
    <w:rPr>
      <w:rFonts w:ascii="Times New Roman" w:eastAsia="Times New Roman" w:hAnsi="Times New Roman"/>
      <w:sz w:val="24"/>
      <w:szCs w:val="20"/>
    </w:rPr>
  </w:style>
  <w:style w:type="character" w:customStyle="1" w:styleId="Bullet2Char">
    <w:name w:val="Bullet 2 Char"/>
    <w:link w:val="Bullet2"/>
    <w:rsid w:val="00B6228D"/>
    <w:rPr>
      <w:rFonts w:ascii="Times New Roman" w:eastAsia="Times New Roman" w:hAnsi="Times New Roman"/>
      <w:sz w:val="24"/>
    </w:rPr>
  </w:style>
  <w:style w:type="paragraph" w:customStyle="1" w:styleId="Bullet2-last">
    <w:name w:val="Bullet 2-last"/>
    <w:rsid w:val="00B6228D"/>
    <w:pPr>
      <w:numPr>
        <w:numId w:val="4"/>
      </w:numPr>
      <w:spacing w:after="160"/>
      <w:ind w:left="1440"/>
    </w:pPr>
    <w:rPr>
      <w:rFonts w:ascii="Times New Roman" w:eastAsia="Times New Roman" w:hAnsi="Times New Roman"/>
      <w:sz w:val="22"/>
    </w:rPr>
  </w:style>
  <w:style w:type="paragraph" w:customStyle="1" w:styleId="Bullet3">
    <w:name w:val="Bullet 3"/>
    <w:rsid w:val="00B6228D"/>
    <w:pPr>
      <w:numPr>
        <w:numId w:val="5"/>
      </w:numPr>
      <w:spacing w:before="80" w:after="80"/>
      <w:ind w:left="1800"/>
    </w:pPr>
    <w:rPr>
      <w:rFonts w:ascii="Times New Roman" w:eastAsia="Times New Roman" w:hAnsi="Times New Roman"/>
      <w:sz w:val="22"/>
    </w:rPr>
  </w:style>
  <w:style w:type="paragraph" w:customStyle="1" w:styleId="bullets-blank">
    <w:name w:val="bullets-blank"/>
    <w:basedOn w:val="Normal"/>
    <w:rsid w:val="00B6228D"/>
    <w:pPr>
      <w:spacing w:before="80" w:after="80" w:line="240" w:lineRule="auto"/>
      <w:ind w:left="1080" w:hanging="360"/>
    </w:pPr>
    <w:rPr>
      <w:rFonts w:ascii="Times New Roman" w:eastAsia="Times New Roman" w:hAnsi="Times New Roman"/>
      <w:sz w:val="24"/>
      <w:szCs w:val="20"/>
    </w:rPr>
  </w:style>
  <w:style w:type="paragraph" w:styleId="Caption">
    <w:name w:val="caption"/>
    <w:basedOn w:val="Normal"/>
    <w:next w:val="Normal"/>
    <w:qFormat/>
    <w:rsid w:val="00B6228D"/>
    <w:pPr>
      <w:keepNext/>
      <w:keepLines/>
      <w:spacing w:before="320" w:after="120" w:line="240" w:lineRule="auto"/>
      <w:ind w:left="1440" w:hanging="1440"/>
    </w:pPr>
    <w:rPr>
      <w:rFonts w:ascii="Times New Roman" w:eastAsia="Times New Roman" w:hAnsi="Times New Roman"/>
      <w:b/>
      <w:bCs/>
      <w:szCs w:val="20"/>
    </w:rPr>
  </w:style>
  <w:style w:type="paragraph" w:customStyle="1" w:styleId="ChNumber">
    <w:name w:val="ChNumber"/>
    <w:rsid w:val="00B6228D"/>
    <w:pPr>
      <w:widowControl w:val="0"/>
      <w:tabs>
        <w:tab w:val="left" w:pos="0"/>
        <w:tab w:val="left" w:pos="864"/>
        <w:tab w:val="left" w:pos="1297"/>
        <w:tab w:val="left" w:pos="1730"/>
        <w:tab w:val="left" w:pos="2163"/>
        <w:tab w:val="left" w:pos="2596"/>
        <w:tab w:val="left" w:pos="3030"/>
        <w:tab w:val="left" w:pos="3463"/>
        <w:tab w:val="left" w:pos="3896"/>
        <w:tab w:val="left" w:pos="4329"/>
        <w:tab w:val="left" w:pos="4762"/>
        <w:tab w:val="left" w:pos="5196"/>
        <w:tab w:val="left" w:pos="5629"/>
        <w:tab w:val="left" w:pos="6062"/>
        <w:tab w:val="left" w:pos="6495"/>
        <w:tab w:val="left" w:pos="6928"/>
        <w:tab w:val="left" w:pos="7362"/>
        <w:tab w:val="left" w:pos="7795"/>
        <w:tab w:val="left" w:pos="8228"/>
        <w:tab w:val="left" w:pos="8661"/>
        <w:tab w:val="left" w:pos="9094"/>
        <w:tab w:val="left" w:pos="9528"/>
        <w:tab w:val="left" w:pos="9961"/>
        <w:tab w:val="left" w:pos="10394"/>
      </w:tabs>
      <w:jc w:val="right"/>
    </w:pPr>
    <w:rPr>
      <w:rFonts w:ascii="Arial" w:eastAsia="Times New Roman" w:hAnsi="Arial"/>
      <w:b/>
      <w:i/>
      <w:sz w:val="60"/>
    </w:rPr>
  </w:style>
  <w:style w:type="paragraph" w:customStyle="1" w:styleId="Cov-Address">
    <w:name w:val="Cov-Address"/>
    <w:basedOn w:val="Normal"/>
    <w:rsid w:val="00B6228D"/>
    <w:pPr>
      <w:spacing w:after="0" w:line="240" w:lineRule="auto"/>
      <w:jc w:val="right"/>
    </w:pPr>
    <w:rPr>
      <w:rFonts w:ascii="Arial" w:eastAsia="Times New Roman" w:hAnsi="Arial"/>
      <w:sz w:val="24"/>
      <w:szCs w:val="20"/>
    </w:rPr>
  </w:style>
  <w:style w:type="paragraph" w:customStyle="1" w:styleId="Cov-Author">
    <w:name w:val="Cov-Author"/>
    <w:basedOn w:val="Normal"/>
    <w:rsid w:val="00B6228D"/>
    <w:pPr>
      <w:spacing w:after="0" w:line="240" w:lineRule="auto"/>
    </w:pPr>
    <w:rPr>
      <w:rFonts w:ascii="Arial" w:eastAsia="Times New Roman" w:hAnsi="Arial" w:cs="Arial"/>
      <w:b/>
      <w:szCs w:val="20"/>
    </w:rPr>
  </w:style>
  <w:style w:type="paragraph" w:customStyle="1" w:styleId="Cov-Date">
    <w:name w:val="Cov-Date"/>
    <w:basedOn w:val="Normal"/>
    <w:rsid w:val="00B6228D"/>
    <w:pPr>
      <w:spacing w:after="0" w:line="240" w:lineRule="auto"/>
      <w:jc w:val="right"/>
    </w:pPr>
    <w:rPr>
      <w:rFonts w:ascii="Arial" w:eastAsia="Times New Roman" w:hAnsi="Arial"/>
      <w:b/>
      <w:sz w:val="28"/>
      <w:szCs w:val="20"/>
    </w:rPr>
  </w:style>
  <w:style w:type="paragraph" w:customStyle="1" w:styleId="Cov-Disclaimer">
    <w:name w:val="Cov-Disclaimer"/>
    <w:basedOn w:val="Normal"/>
    <w:rsid w:val="00B6228D"/>
    <w:pPr>
      <w:spacing w:after="0" w:line="240" w:lineRule="auto"/>
      <w:jc w:val="right"/>
    </w:pPr>
    <w:rPr>
      <w:rFonts w:ascii="Arial" w:eastAsia="Times New Roman" w:hAnsi="Arial" w:cs="Arial"/>
      <w:sz w:val="18"/>
      <w:szCs w:val="18"/>
    </w:rPr>
  </w:style>
  <w:style w:type="paragraph" w:customStyle="1" w:styleId="Cov-Subtitle">
    <w:name w:val="Cov-Subtitle"/>
    <w:basedOn w:val="Normal"/>
    <w:rsid w:val="00B6228D"/>
    <w:pPr>
      <w:spacing w:after="0" w:line="240" w:lineRule="auto"/>
      <w:jc w:val="right"/>
    </w:pPr>
    <w:rPr>
      <w:rFonts w:ascii="Arial" w:eastAsia="Times New Roman" w:hAnsi="Arial" w:cs="Arial"/>
      <w:b/>
      <w:sz w:val="28"/>
      <w:szCs w:val="28"/>
    </w:rPr>
  </w:style>
  <w:style w:type="paragraph" w:customStyle="1" w:styleId="CovText">
    <w:name w:val="CovText"/>
    <w:basedOn w:val="Normal"/>
    <w:rsid w:val="00B6228D"/>
    <w:pPr>
      <w:spacing w:after="0" w:line="240" w:lineRule="auto"/>
      <w:jc w:val="right"/>
    </w:pPr>
    <w:rPr>
      <w:rFonts w:ascii="Times New Roman" w:eastAsia="Times New Roman" w:hAnsi="Times New Roman"/>
      <w:szCs w:val="20"/>
    </w:rPr>
  </w:style>
  <w:style w:type="paragraph" w:customStyle="1" w:styleId="Cov-Title">
    <w:name w:val="Cov-Title"/>
    <w:basedOn w:val="Normal"/>
    <w:rsid w:val="00B6228D"/>
    <w:pPr>
      <w:spacing w:after="0" w:line="240" w:lineRule="auto"/>
      <w:jc w:val="right"/>
    </w:pPr>
    <w:rPr>
      <w:rFonts w:ascii="Arial" w:eastAsia="Times New Roman" w:hAnsi="Arial" w:cs="Arial"/>
      <w:b/>
      <w:sz w:val="52"/>
      <w:szCs w:val="52"/>
    </w:rPr>
  </w:style>
  <w:style w:type="paragraph" w:styleId="Date">
    <w:name w:val="Date"/>
    <w:basedOn w:val="Normal"/>
    <w:next w:val="Normal"/>
    <w:link w:val="DateChar"/>
    <w:rsid w:val="00B6228D"/>
    <w:pPr>
      <w:spacing w:after="0" w:line="240" w:lineRule="auto"/>
    </w:pPr>
    <w:rPr>
      <w:rFonts w:ascii="Times New Roman" w:eastAsia="Times New Roman" w:hAnsi="Times New Roman"/>
      <w:szCs w:val="20"/>
    </w:rPr>
  </w:style>
  <w:style w:type="character" w:customStyle="1" w:styleId="DateChar">
    <w:name w:val="Date Char"/>
    <w:basedOn w:val="DefaultParagraphFont"/>
    <w:link w:val="Date"/>
    <w:rsid w:val="00B6228D"/>
    <w:rPr>
      <w:rFonts w:ascii="Times New Roman" w:eastAsia="Times New Roman" w:hAnsi="Times New Roman"/>
      <w:sz w:val="22"/>
    </w:rPr>
  </w:style>
  <w:style w:type="paragraph" w:customStyle="1" w:styleId="Default">
    <w:name w:val="Default"/>
    <w:basedOn w:val="Normal"/>
    <w:rsid w:val="00B6228D"/>
    <w:pPr>
      <w:spacing w:after="0" w:line="240" w:lineRule="auto"/>
    </w:pPr>
    <w:rPr>
      <w:rFonts w:ascii="Times New Roman" w:eastAsia="Times New Roman" w:hAnsi="Times New Roman"/>
      <w:szCs w:val="20"/>
      <w:lang w:val="en-GB"/>
    </w:rPr>
  </w:style>
  <w:style w:type="paragraph" w:styleId="EndnoteText">
    <w:name w:val="endnote text"/>
    <w:basedOn w:val="Normal"/>
    <w:link w:val="EndnoteTextChar"/>
    <w:semiHidden/>
    <w:rsid w:val="00B6228D"/>
    <w:pPr>
      <w:spacing w:after="0" w:line="240" w:lineRule="auto"/>
    </w:pPr>
    <w:rPr>
      <w:rFonts w:ascii="Times New Roman" w:eastAsia="Times New Roman" w:hAnsi="Times New Roman"/>
      <w:szCs w:val="20"/>
    </w:rPr>
  </w:style>
  <w:style w:type="character" w:customStyle="1" w:styleId="EndnoteTextChar">
    <w:name w:val="Endnote Text Char"/>
    <w:basedOn w:val="DefaultParagraphFont"/>
    <w:link w:val="EndnoteText"/>
    <w:semiHidden/>
    <w:rsid w:val="00B6228D"/>
    <w:rPr>
      <w:rFonts w:ascii="Times New Roman" w:eastAsia="Times New Roman" w:hAnsi="Times New Roman"/>
      <w:sz w:val="22"/>
    </w:rPr>
  </w:style>
  <w:style w:type="paragraph" w:customStyle="1" w:styleId="equation">
    <w:name w:val="equation"/>
    <w:basedOn w:val="Normal"/>
    <w:rsid w:val="00B6228D"/>
    <w:pPr>
      <w:tabs>
        <w:tab w:val="center" w:pos="4680"/>
        <w:tab w:val="right" w:pos="9360"/>
      </w:tabs>
      <w:spacing w:after="240" w:line="480" w:lineRule="exact"/>
    </w:pPr>
    <w:rPr>
      <w:rFonts w:ascii="Times New Roman" w:eastAsia="Times New Roman" w:hAnsi="Times New Roman"/>
      <w:sz w:val="24"/>
      <w:szCs w:val="20"/>
    </w:rPr>
  </w:style>
  <w:style w:type="paragraph" w:customStyle="1" w:styleId="Exhibitcontinued">
    <w:name w:val="Exhibit continued"/>
    <w:basedOn w:val="Normal"/>
    <w:rsid w:val="00B6228D"/>
    <w:pPr>
      <w:keepNext/>
      <w:spacing w:after="80" w:line="240" w:lineRule="auto"/>
      <w:ind w:firstLine="288"/>
      <w:jc w:val="center"/>
    </w:pPr>
    <w:rPr>
      <w:rFonts w:ascii="Arial" w:eastAsia="Times New Roman" w:hAnsi="Arial" w:cs="Arial"/>
      <w:b/>
      <w:szCs w:val="20"/>
    </w:rPr>
  </w:style>
  <w:style w:type="paragraph" w:customStyle="1" w:styleId="figurewbox">
    <w:name w:val="figure w/box"/>
    <w:basedOn w:val="Normal"/>
    <w:rsid w:val="00B6228D"/>
    <w:pPr>
      <w:pBdr>
        <w:top w:val="single" w:sz="12" w:space="9" w:color="auto"/>
        <w:left w:val="single" w:sz="12" w:space="6" w:color="auto"/>
        <w:bottom w:val="single" w:sz="12" w:space="9" w:color="auto"/>
        <w:right w:val="single" w:sz="12" w:space="4" w:color="auto"/>
      </w:pBdr>
      <w:spacing w:after="0" w:line="240" w:lineRule="auto"/>
      <w:ind w:left="180" w:right="180"/>
      <w:jc w:val="center"/>
    </w:pPr>
    <w:rPr>
      <w:rFonts w:ascii="Times New Roman" w:eastAsia="Times New Roman" w:hAnsi="Times New Roman"/>
      <w:sz w:val="24"/>
      <w:szCs w:val="20"/>
    </w:rPr>
  </w:style>
  <w:style w:type="character" w:styleId="FollowedHyperlink">
    <w:name w:val="FollowedHyperlink"/>
    <w:rsid w:val="00B6228D"/>
    <w:rPr>
      <w:color w:val="800080"/>
      <w:u w:val="single"/>
    </w:rPr>
  </w:style>
  <w:style w:type="paragraph" w:styleId="Footer">
    <w:name w:val="footer"/>
    <w:basedOn w:val="Normal"/>
    <w:link w:val="FooterChar"/>
    <w:rsid w:val="00B6228D"/>
    <w:pPr>
      <w:pBdr>
        <w:top w:val="single" w:sz="2" w:space="1" w:color="auto"/>
      </w:pBdr>
      <w:tabs>
        <w:tab w:val="right" w:pos="9360"/>
      </w:tabs>
      <w:spacing w:after="0" w:line="240" w:lineRule="auto"/>
    </w:pPr>
    <w:rPr>
      <w:rFonts w:ascii="Arial" w:eastAsia="Times New Roman" w:hAnsi="Arial"/>
      <w:b/>
      <w:szCs w:val="20"/>
    </w:rPr>
  </w:style>
  <w:style w:type="character" w:customStyle="1" w:styleId="FooterChar">
    <w:name w:val="Footer Char"/>
    <w:basedOn w:val="DefaultParagraphFont"/>
    <w:link w:val="Footer"/>
    <w:rsid w:val="00B6228D"/>
    <w:rPr>
      <w:rFonts w:ascii="Arial" w:eastAsia="Times New Roman" w:hAnsi="Arial"/>
      <w:b/>
      <w:sz w:val="22"/>
    </w:rPr>
  </w:style>
  <w:style w:type="paragraph" w:styleId="Header">
    <w:name w:val="header"/>
    <w:basedOn w:val="Normal"/>
    <w:link w:val="HeaderChar"/>
    <w:rsid w:val="00B6228D"/>
    <w:pPr>
      <w:pBdr>
        <w:bottom w:val="single" w:sz="6" w:space="1" w:color="auto"/>
      </w:pBdr>
      <w:tabs>
        <w:tab w:val="right" w:pos="9360"/>
      </w:tabs>
      <w:spacing w:after="0" w:line="240" w:lineRule="auto"/>
    </w:pPr>
    <w:rPr>
      <w:rFonts w:ascii="Arial" w:eastAsia="Times New Roman" w:hAnsi="Arial"/>
      <w:b/>
      <w:szCs w:val="20"/>
    </w:rPr>
  </w:style>
  <w:style w:type="character" w:customStyle="1" w:styleId="HeaderChar">
    <w:name w:val="Header Char"/>
    <w:basedOn w:val="DefaultParagraphFont"/>
    <w:link w:val="Header"/>
    <w:rsid w:val="00B6228D"/>
    <w:rPr>
      <w:rFonts w:ascii="Arial" w:eastAsia="Times New Roman" w:hAnsi="Arial"/>
      <w:b/>
      <w:sz w:val="22"/>
    </w:rPr>
  </w:style>
  <w:style w:type="character" w:styleId="Hyperlink">
    <w:name w:val="Hyperlink"/>
    <w:uiPriority w:val="99"/>
    <w:rsid w:val="007F2E43"/>
    <w:rPr>
      <w:rFonts w:ascii="Times New Roman" w:hAnsi="Times New Roman"/>
      <w:color w:val="0000FF"/>
      <w:sz w:val="24"/>
      <w:u w:val="single"/>
    </w:rPr>
  </w:style>
  <w:style w:type="paragraph" w:styleId="Index1">
    <w:name w:val="index 1"/>
    <w:basedOn w:val="Normal"/>
    <w:next w:val="Normal"/>
    <w:autoRedefine/>
    <w:semiHidden/>
    <w:rsid w:val="00B6228D"/>
    <w:pPr>
      <w:spacing w:after="0" w:line="240" w:lineRule="auto"/>
      <w:ind w:left="240" w:hanging="240"/>
    </w:pPr>
    <w:rPr>
      <w:rFonts w:ascii="Times New Roman" w:eastAsia="Times New Roman" w:hAnsi="Times New Roman"/>
      <w:sz w:val="24"/>
      <w:szCs w:val="20"/>
    </w:rPr>
  </w:style>
  <w:style w:type="paragraph" w:styleId="Index2">
    <w:name w:val="index 2"/>
    <w:basedOn w:val="Normal"/>
    <w:next w:val="Normal"/>
    <w:autoRedefine/>
    <w:semiHidden/>
    <w:rsid w:val="00B6228D"/>
    <w:pPr>
      <w:spacing w:after="0" w:line="240" w:lineRule="auto"/>
      <w:ind w:left="480" w:hanging="240"/>
    </w:pPr>
    <w:rPr>
      <w:rFonts w:ascii="Times New Roman" w:eastAsia="Times New Roman" w:hAnsi="Times New Roman"/>
      <w:sz w:val="24"/>
      <w:szCs w:val="20"/>
    </w:rPr>
  </w:style>
  <w:style w:type="paragraph" w:styleId="Index3">
    <w:name w:val="index 3"/>
    <w:basedOn w:val="Normal"/>
    <w:next w:val="Normal"/>
    <w:autoRedefine/>
    <w:semiHidden/>
    <w:rsid w:val="00B6228D"/>
    <w:pPr>
      <w:spacing w:after="0" w:line="240" w:lineRule="auto"/>
      <w:ind w:left="720" w:hanging="240"/>
    </w:pPr>
    <w:rPr>
      <w:rFonts w:ascii="Times New Roman" w:eastAsia="Times New Roman" w:hAnsi="Times New Roman"/>
      <w:sz w:val="24"/>
      <w:szCs w:val="20"/>
    </w:rPr>
  </w:style>
  <w:style w:type="paragraph" w:styleId="Index4">
    <w:name w:val="index 4"/>
    <w:basedOn w:val="Normal"/>
    <w:next w:val="Normal"/>
    <w:autoRedefine/>
    <w:semiHidden/>
    <w:rsid w:val="00B6228D"/>
    <w:pPr>
      <w:spacing w:after="0" w:line="240" w:lineRule="auto"/>
      <w:ind w:left="960" w:hanging="240"/>
    </w:pPr>
    <w:rPr>
      <w:rFonts w:ascii="Times New Roman" w:eastAsia="Times New Roman" w:hAnsi="Times New Roman"/>
      <w:sz w:val="24"/>
      <w:szCs w:val="20"/>
    </w:rPr>
  </w:style>
  <w:style w:type="paragraph" w:styleId="Index5">
    <w:name w:val="index 5"/>
    <w:basedOn w:val="Normal"/>
    <w:next w:val="Normal"/>
    <w:autoRedefine/>
    <w:semiHidden/>
    <w:rsid w:val="00B6228D"/>
    <w:pPr>
      <w:spacing w:after="0" w:line="240" w:lineRule="auto"/>
      <w:ind w:left="1200" w:hanging="240"/>
    </w:pPr>
    <w:rPr>
      <w:rFonts w:ascii="Times New Roman" w:eastAsia="Times New Roman" w:hAnsi="Times New Roman"/>
      <w:sz w:val="24"/>
      <w:szCs w:val="20"/>
    </w:rPr>
  </w:style>
  <w:style w:type="paragraph" w:styleId="Index6">
    <w:name w:val="index 6"/>
    <w:basedOn w:val="Normal"/>
    <w:next w:val="Normal"/>
    <w:autoRedefine/>
    <w:semiHidden/>
    <w:rsid w:val="00B6228D"/>
    <w:pPr>
      <w:spacing w:after="0" w:line="240" w:lineRule="auto"/>
      <w:ind w:left="1440" w:hanging="240"/>
    </w:pPr>
    <w:rPr>
      <w:rFonts w:ascii="Times New Roman" w:eastAsia="Times New Roman" w:hAnsi="Times New Roman"/>
      <w:sz w:val="24"/>
      <w:szCs w:val="20"/>
    </w:rPr>
  </w:style>
  <w:style w:type="paragraph" w:styleId="Index7">
    <w:name w:val="index 7"/>
    <w:basedOn w:val="Normal"/>
    <w:next w:val="Normal"/>
    <w:autoRedefine/>
    <w:semiHidden/>
    <w:rsid w:val="00B6228D"/>
    <w:pPr>
      <w:spacing w:after="0" w:line="240" w:lineRule="auto"/>
      <w:ind w:left="1680" w:hanging="240"/>
    </w:pPr>
    <w:rPr>
      <w:rFonts w:ascii="Times New Roman" w:eastAsia="Times New Roman" w:hAnsi="Times New Roman"/>
      <w:sz w:val="24"/>
      <w:szCs w:val="20"/>
    </w:rPr>
  </w:style>
  <w:style w:type="paragraph" w:styleId="Index8">
    <w:name w:val="index 8"/>
    <w:basedOn w:val="Normal"/>
    <w:next w:val="Normal"/>
    <w:autoRedefine/>
    <w:semiHidden/>
    <w:rsid w:val="00B6228D"/>
    <w:pPr>
      <w:spacing w:after="0" w:line="240" w:lineRule="auto"/>
      <w:ind w:left="1920" w:hanging="240"/>
    </w:pPr>
    <w:rPr>
      <w:rFonts w:ascii="Times New Roman" w:eastAsia="Times New Roman" w:hAnsi="Times New Roman"/>
      <w:sz w:val="24"/>
      <w:szCs w:val="20"/>
    </w:rPr>
  </w:style>
  <w:style w:type="paragraph" w:styleId="Index9">
    <w:name w:val="index 9"/>
    <w:basedOn w:val="Normal"/>
    <w:next w:val="Normal"/>
    <w:autoRedefine/>
    <w:semiHidden/>
    <w:rsid w:val="00B6228D"/>
    <w:pPr>
      <w:spacing w:after="0" w:line="240" w:lineRule="auto"/>
      <w:ind w:left="2160" w:hanging="240"/>
    </w:pPr>
    <w:rPr>
      <w:rFonts w:ascii="Times New Roman" w:eastAsia="Times New Roman" w:hAnsi="Times New Roman"/>
      <w:sz w:val="24"/>
      <w:szCs w:val="20"/>
    </w:rPr>
  </w:style>
  <w:style w:type="paragraph" w:styleId="IndexHeading">
    <w:name w:val="index heading"/>
    <w:basedOn w:val="Normal"/>
    <w:next w:val="Index1"/>
    <w:semiHidden/>
    <w:rsid w:val="00B6228D"/>
    <w:pPr>
      <w:spacing w:after="0" w:line="240" w:lineRule="auto"/>
    </w:pPr>
    <w:rPr>
      <w:rFonts w:ascii="Times New Roman" w:eastAsia="Times New Roman" w:hAnsi="Times New Roman"/>
      <w:sz w:val="24"/>
      <w:szCs w:val="20"/>
    </w:rPr>
  </w:style>
  <w:style w:type="paragraph" w:customStyle="1" w:styleId="List-1">
    <w:name w:val="List-1"/>
    <w:basedOn w:val="Normal"/>
    <w:rsid w:val="00B6228D"/>
    <w:pPr>
      <w:spacing w:before="80" w:after="80" w:line="240" w:lineRule="auto"/>
      <w:ind w:left="1080" w:hanging="360"/>
    </w:pPr>
    <w:rPr>
      <w:rFonts w:ascii="Times New Roman" w:eastAsia="Times New Roman" w:hAnsi="Times New Roman"/>
      <w:sz w:val="24"/>
      <w:szCs w:val="20"/>
    </w:rPr>
  </w:style>
  <w:style w:type="paragraph" w:customStyle="1" w:styleId="List-2">
    <w:name w:val="List-2"/>
    <w:basedOn w:val="List-1"/>
    <w:rsid w:val="00B6228D"/>
    <w:pPr>
      <w:ind w:left="1440"/>
    </w:pPr>
  </w:style>
  <w:style w:type="character" w:styleId="PageNumber">
    <w:name w:val="page number"/>
    <w:rsid w:val="00B6228D"/>
    <w:rPr>
      <w:rFonts w:ascii="Arial" w:hAnsi="Arial"/>
      <w:b/>
      <w:sz w:val="24"/>
    </w:rPr>
  </w:style>
  <w:style w:type="table" w:styleId="TableGrid">
    <w:name w:val="Table Grid"/>
    <w:basedOn w:val="TableNormal"/>
    <w:uiPriority w:val="39"/>
    <w:rsid w:val="00B6228D"/>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s">
    <w:name w:val="Table Headers"/>
    <w:basedOn w:val="Exhibitheaders"/>
    <w:rsid w:val="00B6228D"/>
    <w:pPr>
      <w:ind w:right="-48"/>
    </w:pPr>
    <w:rPr>
      <w:snapToGrid w:val="0"/>
      <w:szCs w:val="18"/>
    </w:rPr>
  </w:style>
  <w:style w:type="paragraph" w:styleId="TableofFigures">
    <w:name w:val="table of figures"/>
    <w:basedOn w:val="Normal"/>
    <w:next w:val="Normal"/>
    <w:uiPriority w:val="99"/>
    <w:rsid w:val="00EB7D81"/>
    <w:pPr>
      <w:tabs>
        <w:tab w:val="right" w:leader="dot" w:pos="9360"/>
      </w:tabs>
      <w:spacing w:before="60" w:after="60" w:line="240" w:lineRule="auto"/>
      <w:ind w:left="706" w:right="763" w:hanging="706"/>
    </w:pPr>
    <w:rPr>
      <w:rFonts w:ascii="Times New Roman" w:eastAsia="Times New Roman" w:hAnsi="Times New Roman"/>
      <w:noProof/>
      <w:sz w:val="24"/>
      <w:szCs w:val="24"/>
    </w:rPr>
  </w:style>
  <w:style w:type="paragraph" w:customStyle="1" w:styleId="toc0">
    <w:name w:val="toc 0"/>
    <w:basedOn w:val="Normal"/>
    <w:rsid w:val="00B6228D"/>
    <w:pPr>
      <w:pageBreakBefore/>
      <w:pBdr>
        <w:top w:val="thinThickSmallGap" w:sz="24" w:space="12" w:color="auto"/>
        <w:bottom w:val="single" w:sz="6" w:space="12" w:color="auto"/>
      </w:pBdr>
      <w:spacing w:before="240" w:after="60" w:line="240" w:lineRule="auto"/>
    </w:pPr>
    <w:rPr>
      <w:rFonts w:ascii="Arial" w:eastAsia="Times New Roman" w:hAnsi="Arial"/>
      <w:b/>
      <w:i/>
      <w:sz w:val="40"/>
      <w:szCs w:val="20"/>
    </w:rPr>
  </w:style>
  <w:style w:type="paragraph" w:styleId="TOC1">
    <w:name w:val="toc 1"/>
    <w:basedOn w:val="Normal"/>
    <w:next w:val="Normal"/>
    <w:uiPriority w:val="39"/>
    <w:rsid w:val="000537CC"/>
    <w:pPr>
      <w:tabs>
        <w:tab w:val="right" w:leader="dot" w:pos="9350"/>
      </w:tabs>
      <w:spacing w:before="240" w:after="120" w:line="240" w:lineRule="auto"/>
      <w:ind w:left="547" w:right="720" w:hanging="547"/>
    </w:pPr>
    <w:rPr>
      <w:rFonts w:ascii="Arial" w:eastAsia="Times New Roman" w:hAnsi="Arial"/>
      <w:b/>
      <w:noProof/>
      <w:szCs w:val="20"/>
    </w:rPr>
  </w:style>
  <w:style w:type="paragraph" w:styleId="TOC2">
    <w:name w:val="toc 2"/>
    <w:basedOn w:val="Normal"/>
    <w:next w:val="Normal"/>
    <w:uiPriority w:val="39"/>
    <w:rsid w:val="00344FD9"/>
    <w:pPr>
      <w:tabs>
        <w:tab w:val="right" w:leader="dot" w:pos="9350"/>
      </w:tabs>
      <w:spacing w:before="120" w:after="0" w:line="240" w:lineRule="auto"/>
      <w:ind w:left="1094" w:right="720" w:hanging="547"/>
    </w:pPr>
    <w:rPr>
      <w:rFonts w:ascii="Times New Roman" w:eastAsia="Times New Roman" w:hAnsi="Times New Roman"/>
      <w:i/>
      <w:noProof/>
      <w:sz w:val="24"/>
      <w:szCs w:val="20"/>
    </w:rPr>
  </w:style>
  <w:style w:type="paragraph" w:styleId="TOC3">
    <w:name w:val="toc 3"/>
    <w:basedOn w:val="Normal"/>
    <w:next w:val="Normal"/>
    <w:uiPriority w:val="39"/>
    <w:rsid w:val="00312F84"/>
    <w:pPr>
      <w:tabs>
        <w:tab w:val="left" w:pos="1980"/>
        <w:tab w:val="right" w:leader="dot" w:pos="9360"/>
      </w:tabs>
      <w:spacing w:after="0" w:line="240" w:lineRule="auto"/>
      <w:ind w:left="1800" w:right="720" w:hanging="720"/>
    </w:pPr>
    <w:rPr>
      <w:rFonts w:ascii="Times New Roman" w:eastAsia="Times New Roman" w:hAnsi="Times New Roman"/>
      <w:noProof/>
      <w:sz w:val="24"/>
      <w:szCs w:val="20"/>
    </w:rPr>
  </w:style>
  <w:style w:type="paragraph" w:styleId="TOC4">
    <w:name w:val="toc 4"/>
    <w:basedOn w:val="Normal"/>
    <w:next w:val="Normal"/>
    <w:rsid w:val="00B6228D"/>
    <w:pPr>
      <w:tabs>
        <w:tab w:val="right" w:leader="dot" w:pos="9360"/>
      </w:tabs>
      <w:spacing w:after="0" w:line="240" w:lineRule="auto"/>
      <w:ind w:left="2880" w:hanging="900"/>
    </w:pPr>
    <w:rPr>
      <w:rFonts w:ascii="Times New Roman" w:eastAsia="Times New Roman" w:hAnsi="Times New Roman"/>
      <w:szCs w:val="20"/>
    </w:rPr>
  </w:style>
  <w:style w:type="paragraph" w:styleId="TOC5">
    <w:name w:val="toc 5"/>
    <w:aliases w:val="toc tab/fig"/>
    <w:basedOn w:val="Normal"/>
    <w:next w:val="Normal"/>
    <w:uiPriority w:val="39"/>
    <w:rsid w:val="00816A6F"/>
    <w:pPr>
      <w:tabs>
        <w:tab w:val="left" w:pos="1440"/>
        <w:tab w:val="right" w:leader="dot" w:pos="9360"/>
      </w:tabs>
      <w:spacing w:after="120" w:line="240" w:lineRule="auto"/>
      <w:ind w:left="1440" w:hanging="1260"/>
    </w:pPr>
    <w:rPr>
      <w:rFonts w:ascii="Times New Roman" w:eastAsia="Times New Roman" w:hAnsi="Times New Roman"/>
      <w:noProof/>
      <w:szCs w:val="20"/>
    </w:rPr>
  </w:style>
  <w:style w:type="paragraph" w:styleId="TOC6">
    <w:name w:val="toc 6"/>
    <w:basedOn w:val="Normal"/>
    <w:next w:val="Normal"/>
    <w:autoRedefine/>
    <w:semiHidden/>
    <w:rsid w:val="00B6228D"/>
    <w:pPr>
      <w:spacing w:after="0" w:line="240" w:lineRule="auto"/>
      <w:ind w:left="1200"/>
    </w:pPr>
    <w:rPr>
      <w:rFonts w:ascii="Times New Roman" w:eastAsia="Times New Roman" w:hAnsi="Times New Roman"/>
      <w:szCs w:val="20"/>
    </w:rPr>
  </w:style>
  <w:style w:type="paragraph" w:styleId="TOC7">
    <w:name w:val="toc 7"/>
    <w:basedOn w:val="Normal"/>
    <w:next w:val="Normal"/>
    <w:autoRedefine/>
    <w:semiHidden/>
    <w:rsid w:val="00B6228D"/>
    <w:pPr>
      <w:spacing w:after="0" w:line="240" w:lineRule="auto"/>
      <w:ind w:left="1440"/>
    </w:pPr>
    <w:rPr>
      <w:rFonts w:ascii="Times New Roman" w:eastAsia="Times New Roman" w:hAnsi="Times New Roman"/>
      <w:szCs w:val="20"/>
    </w:rPr>
  </w:style>
  <w:style w:type="paragraph" w:styleId="TOC8">
    <w:name w:val="toc 8"/>
    <w:basedOn w:val="Normal"/>
    <w:next w:val="Normal"/>
    <w:autoRedefine/>
    <w:semiHidden/>
    <w:rsid w:val="00B6228D"/>
    <w:pPr>
      <w:spacing w:after="0" w:line="240" w:lineRule="auto"/>
      <w:ind w:left="1680"/>
    </w:pPr>
    <w:rPr>
      <w:rFonts w:ascii="Times New Roman" w:eastAsia="Times New Roman" w:hAnsi="Times New Roman"/>
      <w:szCs w:val="20"/>
    </w:rPr>
  </w:style>
  <w:style w:type="paragraph" w:styleId="TOC9">
    <w:name w:val="toc 9"/>
    <w:basedOn w:val="Normal"/>
    <w:next w:val="Normal"/>
    <w:autoRedefine/>
    <w:semiHidden/>
    <w:rsid w:val="00B6228D"/>
    <w:pPr>
      <w:spacing w:after="0" w:line="240" w:lineRule="auto"/>
      <w:ind w:left="1920"/>
    </w:pPr>
    <w:rPr>
      <w:rFonts w:ascii="Times New Roman" w:eastAsia="Times New Roman" w:hAnsi="Times New Roman"/>
      <w:szCs w:val="20"/>
    </w:rPr>
  </w:style>
  <w:style w:type="paragraph" w:customStyle="1" w:styleId="TOCHeader">
    <w:name w:val="TOC Header"/>
    <w:basedOn w:val="Normal"/>
    <w:rsid w:val="00B6228D"/>
    <w:pPr>
      <w:tabs>
        <w:tab w:val="right" w:pos="9360"/>
      </w:tabs>
      <w:spacing w:before="480" w:after="480" w:line="240" w:lineRule="auto"/>
    </w:pPr>
    <w:rPr>
      <w:rFonts w:ascii="Arial" w:eastAsia="Times New Roman" w:hAnsi="Arial"/>
      <w:b/>
      <w:sz w:val="24"/>
      <w:szCs w:val="20"/>
    </w:rPr>
  </w:style>
  <w:style w:type="paragraph" w:customStyle="1" w:styleId="Volume">
    <w:name w:val="Volume"/>
    <w:basedOn w:val="Normal"/>
    <w:semiHidden/>
    <w:rsid w:val="00B6228D"/>
    <w:pPr>
      <w:spacing w:after="240" w:line="240" w:lineRule="auto"/>
      <w:jc w:val="right"/>
    </w:pPr>
    <w:rPr>
      <w:rFonts w:ascii="Helvetica Black" w:eastAsia="Times New Roman" w:hAnsi="Helvetica Black"/>
      <w:sz w:val="36"/>
      <w:szCs w:val="20"/>
    </w:rPr>
  </w:style>
  <w:style w:type="paragraph" w:customStyle="1" w:styleId="Year">
    <w:name w:val="Year"/>
    <w:basedOn w:val="Heading3"/>
    <w:semiHidden/>
    <w:rsid w:val="00B6228D"/>
    <w:pPr>
      <w:keepNext w:val="0"/>
      <w:numPr>
        <w:ilvl w:val="0"/>
        <w:numId w:val="0"/>
      </w:numPr>
      <w:spacing w:after="720"/>
      <w:jc w:val="right"/>
    </w:pPr>
    <w:rPr>
      <w:rFonts w:ascii="Helvetica" w:hAnsi="Helvetica"/>
      <w:b w:val="0"/>
      <w:sz w:val="28"/>
    </w:rPr>
  </w:style>
  <w:style w:type="paragraph" w:customStyle="1" w:styleId="BlockText1">
    <w:name w:val="Block Text1"/>
    <w:basedOn w:val="Normal"/>
    <w:rsid w:val="00B6228D"/>
    <w:pPr>
      <w:spacing w:after="160" w:line="280" w:lineRule="exact"/>
      <w:ind w:left="720" w:right="720"/>
    </w:pPr>
    <w:rPr>
      <w:rFonts w:ascii="Times New Roman" w:eastAsia="Times New Roman" w:hAnsi="Times New Roman"/>
      <w:sz w:val="24"/>
    </w:rPr>
  </w:style>
  <w:style w:type="paragraph" w:customStyle="1" w:styleId="Exhibit">
    <w:name w:val="Exhibit"/>
    <w:link w:val="ExhibitChar"/>
    <w:rsid w:val="00FE7547"/>
    <w:pPr>
      <w:keepNext/>
      <w:tabs>
        <w:tab w:val="left" w:pos="72"/>
      </w:tabs>
      <w:spacing w:after="80"/>
      <w:jc w:val="center"/>
    </w:pPr>
    <w:rPr>
      <w:rFonts w:ascii="Arial" w:eastAsia="Times New Roman" w:hAnsi="Arial"/>
      <w:b/>
      <w:sz w:val="22"/>
    </w:rPr>
  </w:style>
  <w:style w:type="character" w:customStyle="1" w:styleId="ExhibitChar">
    <w:name w:val="Exhibit Char"/>
    <w:link w:val="Exhibit"/>
    <w:rsid w:val="00FE7547"/>
    <w:rPr>
      <w:rFonts w:ascii="Arial" w:eastAsia="Times New Roman" w:hAnsi="Arial"/>
      <w:b/>
      <w:sz w:val="22"/>
    </w:rPr>
  </w:style>
  <w:style w:type="paragraph" w:customStyle="1" w:styleId="Exhibittext">
    <w:name w:val="Exhibit text"/>
    <w:basedOn w:val="Tabletext"/>
    <w:qFormat/>
    <w:rsid w:val="00B6228D"/>
  </w:style>
  <w:style w:type="paragraph" w:customStyle="1" w:styleId="Tabletext">
    <w:name w:val="Table text"/>
    <w:basedOn w:val="Normal"/>
    <w:next w:val="Normal"/>
    <w:qFormat/>
    <w:rsid w:val="00B6228D"/>
    <w:pPr>
      <w:spacing w:before="40" w:after="40" w:line="240" w:lineRule="auto"/>
    </w:pPr>
    <w:rPr>
      <w:rFonts w:ascii="Arial" w:eastAsia="Times New Roman" w:hAnsi="Arial" w:cs="Arial"/>
      <w:sz w:val="18"/>
      <w:szCs w:val="18"/>
    </w:rPr>
  </w:style>
  <w:style w:type="paragraph" w:customStyle="1" w:styleId="Bullet-last">
    <w:name w:val="Bullet-last"/>
    <w:basedOn w:val="Bullet"/>
    <w:rsid w:val="0056581C"/>
    <w:pPr>
      <w:spacing w:before="0" w:after="160"/>
    </w:pPr>
  </w:style>
  <w:style w:type="paragraph" w:customStyle="1" w:styleId="BodyTextLM">
    <w:name w:val="Body Text_LM"/>
    <w:basedOn w:val="Normal"/>
    <w:qFormat/>
    <w:rsid w:val="00B6228D"/>
    <w:pPr>
      <w:spacing w:after="160" w:line="300" w:lineRule="auto"/>
    </w:pPr>
    <w:rPr>
      <w:rFonts w:ascii="Times New Roman" w:eastAsia="Times New Roman" w:hAnsi="Times New Roman"/>
      <w:sz w:val="24"/>
    </w:rPr>
  </w:style>
  <w:style w:type="paragraph" w:customStyle="1" w:styleId="Excontinued">
    <w:name w:val="Ex_continued"/>
    <w:basedOn w:val="Normal"/>
    <w:qFormat/>
    <w:rsid w:val="00B6228D"/>
    <w:pPr>
      <w:spacing w:after="0" w:line="240" w:lineRule="auto"/>
      <w:jc w:val="right"/>
    </w:pPr>
    <w:rPr>
      <w:rFonts w:ascii="Arial" w:eastAsia="Times New Roman" w:hAnsi="Arial" w:cs="Arial"/>
      <w:i/>
      <w:sz w:val="16"/>
      <w:szCs w:val="16"/>
    </w:rPr>
  </w:style>
  <w:style w:type="paragraph" w:styleId="NormalWeb">
    <w:name w:val="Normal (Web)"/>
    <w:basedOn w:val="Normal"/>
    <w:uiPriority w:val="99"/>
    <w:rsid w:val="00B6228D"/>
    <w:pP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TOC-heading-1">
    <w:name w:val="TOC-heading-1"/>
    <w:basedOn w:val="Normal"/>
    <w:rsid w:val="00B6228D"/>
    <w:pPr>
      <w:autoSpaceDE w:val="0"/>
      <w:autoSpaceDN w:val="0"/>
      <w:adjustRightInd w:val="0"/>
      <w:spacing w:after="0" w:line="240" w:lineRule="auto"/>
      <w:jc w:val="center"/>
    </w:pPr>
    <w:rPr>
      <w:rFonts w:ascii="Arial" w:eastAsia="Times New Roman" w:hAnsi="Arial"/>
      <w:b/>
      <w:sz w:val="24"/>
      <w:szCs w:val="24"/>
      <w:lang w:val="en-CA"/>
    </w:rPr>
  </w:style>
  <w:style w:type="paragraph" w:styleId="Revision">
    <w:name w:val="Revision"/>
    <w:hidden/>
    <w:uiPriority w:val="99"/>
    <w:semiHidden/>
    <w:rsid w:val="00B6228D"/>
    <w:rPr>
      <w:rFonts w:ascii="Times New Roman" w:eastAsia="Times New Roman" w:hAnsi="Times New Roman"/>
      <w:sz w:val="24"/>
    </w:rPr>
  </w:style>
  <w:style w:type="paragraph" w:styleId="PlainText">
    <w:name w:val="Plain Text"/>
    <w:basedOn w:val="Normal"/>
    <w:link w:val="PlainTextChar"/>
    <w:uiPriority w:val="99"/>
    <w:rsid w:val="00B6228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6228D"/>
    <w:rPr>
      <w:rFonts w:ascii="Consolas" w:hAnsi="Consolas"/>
      <w:sz w:val="21"/>
      <w:szCs w:val="21"/>
    </w:rPr>
  </w:style>
  <w:style w:type="character" w:styleId="Emphasis">
    <w:name w:val="Emphasis"/>
    <w:qFormat/>
    <w:rsid w:val="00B6228D"/>
    <w:rPr>
      <w:i/>
      <w:iCs/>
    </w:rPr>
  </w:style>
  <w:style w:type="paragraph" w:styleId="DocumentMap">
    <w:name w:val="Document Map"/>
    <w:basedOn w:val="Normal"/>
    <w:link w:val="DocumentMapChar"/>
    <w:rsid w:val="00B6228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rsid w:val="00B6228D"/>
    <w:rPr>
      <w:rFonts w:ascii="Tahoma" w:eastAsia="Times New Roman" w:hAnsi="Tahoma" w:cs="Tahoma"/>
      <w:shd w:val="clear" w:color="auto" w:fill="000080"/>
    </w:rPr>
  </w:style>
  <w:style w:type="character" w:styleId="EndnoteReference">
    <w:name w:val="endnote reference"/>
    <w:rsid w:val="00B6228D"/>
    <w:rPr>
      <w:vertAlign w:val="superscript"/>
    </w:rPr>
  </w:style>
  <w:style w:type="paragraph" w:styleId="ListParagraph">
    <w:name w:val="List Paragraph"/>
    <w:basedOn w:val="Normal"/>
    <w:uiPriority w:val="34"/>
    <w:qFormat/>
    <w:rsid w:val="00B6228D"/>
    <w:pPr>
      <w:ind w:left="720"/>
      <w:contextualSpacing/>
    </w:pPr>
  </w:style>
  <w:style w:type="paragraph" w:customStyle="1" w:styleId="bodytextpsg">
    <w:name w:val="body text_psg"/>
    <w:basedOn w:val="Normal"/>
    <w:link w:val="bodytextpsgChar"/>
    <w:rsid w:val="00B6228D"/>
    <w:pPr>
      <w:spacing w:after="240" w:line="300" w:lineRule="exact"/>
      <w:ind w:firstLine="720"/>
    </w:pPr>
    <w:rPr>
      <w:rFonts w:ascii="Times New Roman" w:eastAsia="Times New Roman" w:hAnsi="Times New Roman"/>
      <w:szCs w:val="20"/>
    </w:rPr>
  </w:style>
  <w:style w:type="character" w:customStyle="1" w:styleId="bodytextpsgChar">
    <w:name w:val="body text_psg Char"/>
    <w:link w:val="bodytextpsg"/>
    <w:rsid w:val="00B6228D"/>
    <w:rPr>
      <w:rFonts w:ascii="Times New Roman" w:eastAsia="Times New Roman" w:hAnsi="Times New Roman"/>
      <w:sz w:val="22"/>
    </w:rPr>
  </w:style>
  <w:style w:type="character" w:customStyle="1" w:styleId="QuickFormat1">
    <w:name w:val="QuickFormat1"/>
    <w:rsid w:val="00B6228D"/>
    <w:rPr>
      <w:rFonts w:ascii="Arial" w:hAnsi="Arial"/>
      <w:b/>
      <w:color w:val="000000"/>
      <w:sz w:val="20"/>
    </w:rPr>
  </w:style>
  <w:style w:type="paragraph" w:customStyle="1" w:styleId="Exhibittextindent1">
    <w:name w:val="Exhibit text indent1"/>
    <w:basedOn w:val="Exhibittext"/>
    <w:qFormat/>
    <w:rsid w:val="00B6228D"/>
    <w:pPr>
      <w:keepNext/>
      <w:autoSpaceDE w:val="0"/>
      <w:autoSpaceDN w:val="0"/>
      <w:adjustRightInd w:val="0"/>
      <w:spacing w:before="20" w:after="20"/>
      <w:ind w:left="144"/>
    </w:pPr>
    <w:rPr>
      <w:rFonts w:ascii="Times New Roman" w:hAnsi="Times New Roman" w:cs="Times New Roman"/>
      <w:sz w:val="20"/>
      <w:szCs w:val="20"/>
    </w:rPr>
  </w:style>
  <w:style w:type="paragraph" w:customStyle="1" w:styleId="bullets">
    <w:name w:val="bullets"/>
    <w:basedOn w:val="Normal"/>
    <w:link w:val="bulletsChar"/>
    <w:rsid w:val="00B6228D"/>
    <w:pPr>
      <w:spacing w:after="240" w:line="240" w:lineRule="auto"/>
      <w:ind w:left="1440" w:hanging="360"/>
    </w:pPr>
    <w:rPr>
      <w:rFonts w:ascii="Times New Roman" w:eastAsia="Times New Roman" w:hAnsi="Times New Roman"/>
      <w:szCs w:val="20"/>
    </w:rPr>
  </w:style>
  <w:style w:type="character" w:customStyle="1" w:styleId="bulletsChar">
    <w:name w:val="bullets Char"/>
    <w:link w:val="bullets"/>
    <w:rsid w:val="00B6228D"/>
    <w:rPr>
      <w:rFonts w:ascii="Times New Roman" w:eastAsia="Times New Roman" w:hAnsi="Times New Roman"/>
      <w:sz w:val="22"/>
    </w:rPr>
  </w:style>
  <w:style w:type="paragraph" w:customStyle="1" w:styleId="bullets-2ndlevel">
    <w:name w:val="bullets-2nd level"/>
    <w:rsid w:val="00B6228D"/>
    <w:pPr>
      <w:spacing w:after="240"/>
    </w:pPr>
    <w:rPr>
      <w:rFonts w:ascii="Times New Roman" w:eastAsia="Times New Roman" w:hAnsi="Times New Roman"/>
      <w:sz w:val="22"/>
    </w:rPr>
  </w:style>
  <w:style w:type="paragraph" w:customStyle="1" w:styleId="bullets-3rdlevel">
    <w:name w:val="bullets-3rd level"/>
    <w:rsid w:val="00B6228D"/>
    <w:pPr>
      <w:tabs>
        <w:tab w:val="num" w:pos="2880"/>
      </w:tabs>
      <w:spacing w:after="240"/>
      <w:ind w:left="2880" w:hanging="360"/>
    </w:pPr>
    <w:rPr>
      <w:rFonts w:ascii="Times New Roman" w:eastAsia="Times New Roman" w:hAnsi="Times New Roman"/>
      <w:sz w:val="22"/>
    </w:rPr>
  </w:style>
  <w:style w:type="paragraph" w:customStyle="1" w:styleId="tabfigsource-1">
    <w:name w:val="tab/fig source-1"/>
    <w:basedOn w:val="Normal"/>
    <w:rsid w:val="00B6228D"/>
    <w:pPr>
      <w:keepLines/>
      <w:spacing w:before="120" w:after="0" w:line="240" w:lineRule="auto"/>
      <w:ind w:left="187" w:hanging="187"/>
    </w:pPr>
    <w:rPr>
      <w:rFonts w:ascii="Arial" w:eastAsia="Times New Roman" w:hAnsi="Arial" w:cs="Arial"/>
      <w:sz w:val="18"/>
      <w:szCs w:val="18"/>
    </w:rPr>
  </w:style>
  <w:style w:type="paragraph" w:customStyle="1" w:styleId="tabfigsource-2">
    <w:name w:val="tab/fig source-2"/>
    <w:basedOn w:val="Normal"/>
    <w:rsid w:val="00B6228D"/>
    <w:pPr>
      <w:keepLines/>
      <w:spacing w:before="120" w:after="400" w:line="240" w:lineRule="auto"/>
      <w:ind w:left="187" w:hanging="187"/>
    </w:pPr>
    <w:rPr>
      <w:rFonts w:ascii="Arial" w:eastAsia="Times New Roman" w:hAnsi="Arial" w:cs="Arial"/>
      <w:sz w:val="18"/>
      <w:szCs w:val="20"/>
    </w:rPr>
  </w:style>
  <w:style w:type="paragraph" w:customStyle="1" w:styleId="TableTitle">
    <w:name w:val="Table Title"/>
    <w:basedOn w:val="Normal"/>
    <w:rsid w:val="00B6228D"/>
    <w:pPr>
      <w:keepNext/>
      <w:keepLines/>
      <w:spacing w:before="240" w:after="240" w:line="240" w:lineRule="auto"/>
      <w:ind w:left="1440" w:hanging="1440"/>
    </w:pPr>
    <w:rPr>
      <w:rFonts w:ascii="Arial" w:eastAsia="Times New Roman" w:hAnsi="Arial"/>
      <w:b/>
      <w:snapToGrid w:val="0"/>
      <w:sz w:val="24"/>
      <w:szCs w:val="20"/>
    </w:rPr>
  </w:style>
  <w:style w:type="paragraph" w:customStyle="1" w:styleId="TableTitlecont">
    <w:name w:val="Table Title (cont)"/>
    <w:basedOn w:val="TableTitle"/>
    <w:rsid w:val="00B6228D"/>
  </w:style>
  <w:style w:type="paragraph" w:customStyle="1" w:styleId="TableContents">
    <w:name w:val="Table Contents"/>
    <w:basedOn w:val="Normal"/>
    <w:rsid w:val="00B6228D"/>
    <w:pPr>
      <w:spacing w:before="20" w:after="20" w:line="240" w:lineRule="auto"/>
    </w:pPr>
    <w:rPr>
      <w:rFonts w:ascii="Arial" w:eastAsia="Times New Roman" w:hAnsi="Arial" w:cs="Arial"/>
      <w:snapToGrid w:val="0"/>
      <w:sz w:val="20"/>
      <w:szCs w:val="20"/>
    </w:rPr>
  </w:style>
  <w:style w:type="paragraph" w:customStyle="1" w:styleId="bodytextLM0">
    <w:name w:val="bodytext_LM"/>
    <w:basedOn w:val="bodytextpsg"/>
    <w:qFormat/>
    <w:rsid w:val="00B6228D"/>
    <w:pPr>
      <w:spacing w:before="240"/>
      <w:ind w:firstLine="0"/>
    </w:pPr>
    <w:rPr>
      <w:szCs w:val="22"/>
    </w:rPr>
  </w:style>
  <w:style w:type="paragraph" w:customStyle="1" w:styleId="aind">
    <w:name w:val="aind"/>
    <w:basedOn w:val="Normal"/>
    <w:qFormat/>
    <w:rsid w:val="00B6228D"/>
    <w:pPr>
      <w:keepNext/>
      <w:spacing w:before="60" w:after="60" w:line="240" w:lineRule="auto"/>
      <w:ind w:left="180"/>
    </w:pPr>
    <w:rPr>
      <w:rFonts w:ascii="Arial" w:eastAsia="Times New Roman" w:hAnsi="Arial" w:cs="Arial"/>
      <w:sz w:val="18"/>
      <w:szCs w:val="18"/>
    </w:rPr>
  </w:style>
  <w:style w:type="paragraph" w:customStyle="1" w:styleId="Biblio0">
    <w:name w:val="Biblio"/>
    <w:basedOn w:val="Normal"/>
    <w:link w:val="BiblioChar"/>
    <w:rsid w:val="00BA5D87"/>
    <w:pPr>
      <w:spacing w:after="160" w:line="300" w:lineRule="auto"/>
      <w:ind w:left="720" w:hanging="720"/>
    </w:pPr>
    <w:rPr>
      <w:rFonts w:ascii="Times New Roman" w:eastAsia="Times New Roman" w:hAnsi="Times New Roman"/>
      <w:iCs/>
      <w:sz w:val="24"/>
      <w:szCs w:val="24"/>
    </w:rPr>
  </w:style>
  <w:style w:type="paragraph" w:customStyle="1" w:styleId="Bulletlevel2">
    <w:name w:val="Bullet level 2"/>
    <w:basedOn w:val="Normal"/>
    <w:link w:val="Bulletlevel2Char"/>
    <w:rsid w:val="00B6228D"/>
    <w:pPr>
      <w:tabs>
        <w:tab w:val="num" w:pos="1440"/>
      </w:tabs>
      <w:autoSpaceDE w:val="0"/>
      <w:autoSpaceDN w:val="0"/>
      <w:adjustRightInd w:val="0"/>
      <w:spacing w:after="80" w:line="240" w:lineRule="auto"/>
      <w:ind w:left="1440" w:hanging="360"/>
    </w:pPr>
    <w:rPr>
      <w:rFonts w:ascii="Times New Roman" w:eastAsia="Times New Roman" w:hAnsi="Times New Roman"/>
      <w:sz w:val="24"/>
      <w:szCs w:val="20"/>
    </w:rPr>
  </w:style>
  <w:style w:type="character" w:customStyle="1" w:styleId="Bulletlevel2Char">
    <w:name w:val="Bullet level 2 Char"/>
    <w:link w:val="Bulletlevel2"/>
    <w:rsid w:val="00B6228D"/>
    <w:rPr>
      <w:rFonts w:ascii="Times New Roman" w:eastAsia="Times New Roman" w:hAnsi="Times New Roman"/>
      <w:sz w:val="24"/>
    </w:rPr>
  </w:style>
  <w:style w:type="paragraph" w:customStyle="1" w:styleId="TOC-heading-2">
    <w:name w:val="TOC-heading-2"/>
    <w:basedOn w:val="Header"/>
    <w:rsid w:val="00B6228D"/>
    <w:pPr>
      <w:autoSpaceDE w:val="0"/>
      <w:autoSpaceDN w:val="0"/>
      <w:adjustRightInd w:val="0"/>
    </w:pPr>
    <w:rPr>
      <w:rFonts w:cs="Arial"/>
      <w:bCs/>
      <w:sz w:val="24"/>
      <w:szCs w:val="24"/>
      <w:u w:val="single"/>
    </w:rPr>
  </w:style>
  <w:style w:type="paragraph" w:customStyle="1" w:styleId="aresponse">
    <w:name w:val="aresponse"/>
    <w:basedOn w:val="bodytextpsg"/>
    <w:qFormat/>
    <w:rsid w:val="00B6228D"/>
    <w:pPr>
      <w:ind w:left="360" w:firstLine="0"/>
    </w:pPr>
  </w:style>
  <w:style w:type="table" w:customStyle="1" w:styleId="OMB">
    <w:name w:val="OMB"/>
    <w:basedOn w:val="TableNormal"/>
    <w:uiPriority w:val="99"/>
    <w:qFormat/>
    <w:rsid w:val="00B6228D"/>
    <w:rPr>
      <w:rFonts w:ascii="Arial" w:hAnsi="Arial" w:cs="Arial"/>
      <w:sz w:val="18"/>
    </w:rPr>
    <w:tblPr>
      <w:tblBorders>
        <w:top w:val="single" w:sz="12" w:space="0" w:color="auto"/>
        <w:bottom w:val="single" w:sz="12" w:space="0" w:color="auto"/>
      </w:tblBorders>
    </w:tblPr>
    <w:tblStylePr w:type="firstRow">
      <w:pPr>
        <w:wordWrap/>
        <w:spacing w:beforeLines="0" w:beforeAutospacing="0" w:afterLines="0" w:afterAutospacing="0" w:line="240" w:lineRule="auto"/>
        <w:contextualSpacing w:val="0"/>
        <w:mirrorIndents w:val="0"/>
      </w:pPr>
      <w:rPr>
        <w:rFonts w:ascii="Arial" w:hAnsi="Arial"/>
        <w:b/>
        <w:sz w:val="18"/>
      </w:rPr>
      <w:tblPr/>
      <w:tcPr>
        <w:tcBorders>
          <w:top w:val="single" w:sz="12" w:space="0" w:color="auto"/>
          <w:left w:val="nil"/>
          <w:bottom w:val="single" w:sz="6" w:space="0" w:color="auto"/>
          <w:right w:val="nil"/>
          <w:insideH w:val="nil"/>
          <w:insideV w:val="nil"/>
          <w:tl2br w:val="nil"/>
          <w:tr2bl w:val="nil"/>
        </w:tcBorders>
        <w:shd w:val="pct20" w:color="auto" w:fill="auto"/>
      </w:tcPr>
    </w:tblStylePr>
  </w:style>
  <w:style w:type="paragraph" w:customStyle="1" w:styleId="BodyText1">
    <w:name w:val="Body Text1"/>
    <w:basedOn w:val="Normal"/>
    <w:link w:val="bodytextChar0"/>
    <w:rsid w:val="00B6228D"/>
    <w:pPr>
      <w:spacing w:after="160" w:line="300" w:lineRule="auto"/>
      <w:ind w:firstLine="720"/>
    </w:pPr>
    <w:rPr>
      <w:rFonts w:ascii="Times New Roman" w:eastAsia="Times New Roman" w:hAnsi="Times New Roman"/>
      <w:sz w:val="24"/>
      <w:szCs w:val="20"/>
    </w:rPr>
  </w:style>
  <w:style w:type="character" w:customStyle="1" w:styleId="bodytextChar0">
    <w:name w:val="body text Char"/>
    <w:link w:val="BodyText1"/>
    <w:rsid w:val="00B6228D"/>
    <w:rPr>
      <w:rFonts w:ascii="Times New Roman" w:eastAsia="Times New Roman" w:hAnsi="Times New Roman"/>
      <w:sz w:val="24"/>
    </w:rPr>
  </w:style>
  <w:style w:type="character" w:styleId="Strong">
    <w:name w:val="Strong"/>
    <w:uiPriority w:val="22"/>
    <w:qFormat/>
    <w:rsid w:val="00B6228D"/>
    <w:rPr>
      <w:b/>
      <w:bCs/>
    </w:rPr>
  </w:style>
  <w:style w:type="paragraph" w:customStyle="1" w:styleId="b">
    <w:name w:val="b"/>
    <w:basedOn w:val="Normal"/>
    <w:rsid w:val="00B6228D"/>
    <w:pPr>
      <w:tabs>
        <w:tab w:val="num" w:pos="648"/>
      </w:tabs>
      <w:overflowPunct w:val="0"/>
      <w:autoSpaceDE w:val="0"/>
      <w:autoSpaceDN w:val="0"/>
      <w:adjustRightInd w:val="0"/>
      <w:spacing w:after="0" w:line="240" w:lineRule="auto"/>
      <w:ind w:left="648" w:hanging="360"/>
      <w:textAlignment w:val="baseline"/>
    </w:pPr>
    <w:rPr>
      <w:rFonts w:ascii="Times New Roman" w:eastAsia="Times New Roman" w:hAnsi="Times New Roman"/>
      <w:sz w:val="20"/>
      <w:szCs w:val="20"/>
    </w:rPr>
  </w:style>
  <w:style w:type="paragraph" w:customStyle="1" w:styleId="toa">
    <w:name w:val="toa"/>
    <w:basedOn w:val="Normal"/>
    <w:rsid w:val="00B6228D"/>
    <w:pPr>
      <w:tabs>
        <w:tab w:val="left" w:pos="9000"/>
        <w:tab w:val="right" w:pos="9360"/>
      </w:tabs>
      <w:suppressAutoHyphens/>
      <w:spacing w:after="0" w:line="240" w:lineRule="auto"/>
    </w:pPr>
    <w:rPr>
      <w:rFonts w:ascii="Times New Roman" w:eastAsia="Times New Roman" w:hAnsi="Times New Roman"/>
      <w:sz w:val="20"/>
      <w:szCs w:val="20"/>
    </w:rPr>
  </w:style>
  <w:style w:type="paragraph" w:customStyle="1" w:styleId="book">
    <w:name w:val="book"/>
    <w:basedOn w:val="Normal"/>
    <w:rsid w:val="00B6228D"/>
    <w:pPr>
      <w:spacing w:before="100" w:beforeAutospacing="1" w:after="100" w:afterAutospacing="1" w:line="240" w:lineRule="auto"/>
    </w:pPr>
    <w:rPr>
      <w:rFonts w:ascii="Times New Roman" w:eastAsia="Times New Roman" w:hAnsi="Times New Roman"/>
      <w:sz w:val="24"/>
      <w:szCs w:val="24"/>
    </w:rPr>
  </w:style>
  <w:style w:type="paragraph" w:customStyle="1" w:styleId="BodyText20">
    <w:name w:val="Body Text2"/>
    <w:basedOn w:val="Normal"/>
    <w:rsid w:val="009B2553"/>
    <w:pPr>
      <w:spacing w:after="160" w:line="300" w:lineRule="auto"/>
      <w:ind w:firstLine="720"/>
    </w:pPr>
    <w:rPr>
      <w:rFonts w:ascii="Times New Roman" w:hAnsi="Times New Roman"/>
      <w:sz w:val="24"/>
      <w:szCs w:val="20"/>
    </w:rPr>
  </w:style>
  <w:style w:type="character" w:customStyle="1" w:styleId="results-line1-title1">
    <w:name w:val="results-line1-title1"/>
    <w:basedOn w:val="DefaultParagraphFont"/>
    <w:rsid w:val="009F3577"/>
    <w:rPr>
      <w:rFonts w:cs="Times New Roman"/>
      <w:color w:val="0000FF"/>
    </w:rPr>
  </w:style>
  <w:style w:type="character" w:customStyle="1" w:styleId="results-line1-pdf">
    <w:name w:val="results-line1-pdf"/>
    <w:basedOn w:val="DefaultParagraphFont"/>
    <w:rsid w:val="009F3577"/>
    <w:rPr>
      <w:rFonts w:cs="Times New Roman"/>
    </w:rPr>
  </w:style>
  <w:style w:type="character" w:customStyle="1" w:styleId="results-line21">
    <w:name w:val="results-line21"/>
    <w:basedOn w:val="DefaultParagraphFont"/>
    <w:rsid w:val="009F3577"/>
    <w:rPr>
      <w:rFonts w:cs="Times New Roman"/>
      <w:color w:val="336600"/>
    </w:rPr>
  </w:style>
  <w:style w:type="character" w:customStyle="1" w:styleId="search-results-teaser1">
    <w:name w:val="search-results-teaser1"/>
    <w:basedOn w:val="DefaultParagraphFont"/>
    <w:rsid w:val="009F3577"/>
    <w:rPr>
      <w:rFonts w:cs="Times New Roman"/>
      <w:color w:val="666666"/>
    </w:rPr>
  </w:style>
  <w:style w:type="character" w:customStyle="1" w:styleId="historical-line1">
    <w:name w:val="historical-line1"/>
    <w:basedOn w:val="DefaultParagraphFont"/>
    <w:rsid w:val="009F3577"/>
    <w:rPr>
      <w:rFonts w:cs="Times New Roman"/>
      <w:color w:val="000000"/>
    </w:rPr>
  </w:style>
  <w:style w:type="paragraph" w:styleId="NoSpacing">
    <w:name w:val="No Spacing"/>
    <w:uiPriority w:val="1"/>
    <w:qFormat/>
    <w:rsid w:val="00197344"/>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497C19"/>
    <w:pPr>
      <w:spacing w:after="0"/>
      <w:jc w:val="center"/>
    </w:pPr>
    <w:rPr>
      <w:rFonts w:ascii="Times New Roman" w:hAnsi="Times New Roman"/>
      <w:noProof/>
      <w:sz w:val="24"/>
    </w:rPr>
  </w:style>
  <w:style w:type="character" w:customStyle="1" w:styleId="BiblioChar">
    <w:name w:val="Biblio Char"/>
    <w:basedOn w:val="DefaultParagraphFont"/>
    <w:link w:val="Biblio0"/>
    <w:rsid w:val="00497C19"/>
    <w:rPr>
      <w:rFonts w:ascii="Times New Roman" w:eastAsia="Times New Roman" w:hAnsi="Times New Roman"/>
      <w:iCs/>
      <w:sz w:val="24"/>
      <w:szCs w:val="24"/>
    </w:rPr>
  </w:style>
  <w:style w:type="character" w:customStyle="1" w:styleId="EndNoteBibliographyTitleChar">
    <w:name w:val="EndNote Bibliography Title Char"/>
    <w:basedOn w:val="BiblioChar"/>
    <w:link w:val="EndNoteBibliographyTitle"/>
    <w:rsid w:val="00497C19"/>
    <w:rPr>
      <w:rFonts w:ascii="Times New Roman" w:eastAsia="Times New Roman" w:hAnsi="Times New Roman"/>
      <w:iCs w:val="0"/>
      <w:noProof/>
      <w:sz w:val="24"/>
      <w:szCs w:val="22"/>
    </w:rPr>
  </w:style>
  <w:style w:type="paragraph" w:customStyle="1" w:styleId="EndNoteBibliography">
    <w:name w:val="EndNote Bibliography"/>
    <w:basedOn w:val="Normal"/>
    <w:link w:val="EndNoteBibliographyChar"/>
    <w:rsid w:val="00497C19"/>
    <w:pPr>
      <w:spacing w:line="240" w:lineRule="auto"/>
    </w:pPr>
    <w:rPr>
      <w:rFonts w:ascii="Times New Roman" w:hAnsi="Times New Roman"/>
      <w:noProof/>
      <w:sz w:val="24"/>
    </w:rPr>
  </w:style>
  <w:style w:type="character" w:customStyle="1" w:styleId="EndNoteBibliographyChar">
    <w:name w:val="EndNote Bibliography Char"/>
    <w:basedOn w:val="BiblioChar"/>
    <w:link w:val="EndNoteBibliography"/>
    <w:rsid w:val="00497C19"/>
    <w:rPr>
      <w:rFonts w:ascii="Times New Roman" w:eastAsia="Times New Roman" w:hAnsi="Times New Roman"/>
      <w:iCs w:val="0"/>
      <w:noProof/>
      <w:sz w:val="24"/>
      <w:szCs w:val="22"/>
    </w:rPr>
  </w:style>
  <w:style w:type="character" w:customStyle="1" w:styleId="apple-converted-space">
    <w:name w:val="apple-converted-space"/>
    <w:basedOn w:val="DefaultParagraphFont"/>
    <w:rsid w:val="007B2345"/>
  </w:style>
  <w:style w:type="character" w:customStyle="1" w:styleId="Mention1">
    <w:name w:val="Mention1"/>
    <w:basedOn w:val="DefaultParagraphFont"/>
    <w:uiPriority w:val="99"/>
    <w:semiHidden/>
    <w:unhideWhenUsed/>
    <w:rsid w:val="007B2345"/>
    <w:rPr>
      <w:color w:val="2B579A"/>
      <w:shd w:val="clear" w:color="auto" w:fill="E6E6E6"/>
    </w:rPr>
  </w:style>
  <w:style w:type="character" w:customStyle="1" w:styleId="UnresolvedMention1">
    <w:name w:val="Unresolved Mention1"/>
    <w:basedOn w:val="DefaultParagraphFont"/>
    <w:uiPriority w:val="99"/>
    <w:semiHidden/>
    <w:unhideWhenUsed/>
    <w:rsid w:val="00AA3587"/>
    <w:rPr>
      <w:color w:val="808080"/>
      <w:shd w:val="clear" w:color="auto" w:fill="E6E6E6"/>
    </w:rPr>
  </w:style>
  <w:style w:type="paragraph" w:customStyle="1" w:styleId="Exhibitnumber">
    <w:name w:val="Exhibit number"/>
    <w:basedOn w:val="Exhibit"/>
    <w:qFormat/>
    <w:rsid w:val="00D640B0"/>
    <w:pPr>
      <w:keepNext w:val="0"/>
    </w:pPr>
  </w:style>
  <w:style w:type="character" w:customStyle="1" w:styleId="UnresolvedMention2">
    <w:name w:val="Unresolved Mention2"/>
    <w:basedOn w:val="DefaultParagraphFont"/>
    <w:uiPriority w:val="99"/>
    <w:semiHidden/>
    <w:unhideWhenUsed/>
    <w:rsid w:val="00BB15C2"/>
    <w:rPr>
      <w:color w:val="808080"/>
      <w:shd w:val="clear" w:color="auto" w:fill="E6E6E6"/>
    </w:rPr>
  </w:style>
  <w:style w:type="character" w:customStyle="1" w:styleId="Mention2">
    <w:name w:val="Mention2"/>
    <w:basedOn w:val="DefaultParagraphFont"/>
    <w:uiPriority w:val="99"/>
    <w:semiHidden/>
    <w:unhideWhenUsed/>
    <w:rsid w:val="00A14598"/>
    <w:rPr>
      <w:color w:val="2B579A"/>
      <w:shd w:val="clear" w:color="auto" w:fill="E6E6E6"/>
    </w:rPr>
  </w:style>
  <w:style w:type="paragraph" w:customStyle="1" w:styleId="xmsonormal">
    <w:name w:val="x_msonormal"/>
    <w:basedOn w:val="Normal"/>
    <w:rsid w:val="008A26B8"/>
    <w:pPr>
      <w:spacing w:after="0" w:line="240" w:lineRule="auto"/>
    </w:pPr>
    <w:rPr>
      <w:rFonts w:eastAsiaTheme="minorHAnsi" w:cs="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39"/>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index heading"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ody Text Indent 3"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3EB4"/>
    <w:pPr>
      <w:spacing w:after="200" w:line="276" w:lineRule="auto"/>
    </w:pPr>
    <w:rPr>
      <w:sz w:val="22"/>
      <w:szCs w:val="22"/>
    </w:rPr>
  </w:style>
  <w:style w:type="paragraph" w:styleId="Heading1">
    <w:name w:val="heading 1"/>
    <w:basedOn w:val="Normal"/>
    <w:next w:val="Normal"/>
    <w:link w:val="Heading1Char"/>
    <w:qFormat/>
    <w:rsid w:val="00B6228D"/>
    <w:pPr>
      <w:keepNext/>
      <w:numPr>
        <w:numId w:val="3"/>
      </w:numPr>
      <w:pBdr>
        <w:top w:val="thinThickSmallGap" w:sz="24" w:space="12" w:color="auto"/>
        <w:bottom w:val="single" w:sz="6" w:space="12" w:color="auto"/>
      </w:pBdr>
      <w:spacing w:before="240" w:after="480" w:line="240" w:lineRule="auto"/>
      <w:outlineLvl w:val="0"/>
    </w:pPr>
    <w:rPr>
      <w:rFonts w:ascii="Arial" w:eastAsia="Times New Roman" w:hAnsi="Arial"/>
      <w:b/>
      <w:i/>
      <w:kern w:val="28"/>
      <w:sz w:val="40"/>
      <w:szCs w:val="20"/>
    </w:rPr>
  </w:style>
  <w:style w:type="paragraph" w:styleId="Heading2">
    <w:name w:val="heading 2"/>
    <w:aliases w:val="Heading 2 Char1,Heading 2 Char1 Char,Heading 2 Char1 Char Char,Heading 2 Char1 Char Char Char,Heading 2 Char1 Char Char Char Char,Heading 2 Char1 Char Char Char Char Char,Heading 2 Char1 Char Char Char Char Char Char"/>
    <w:basedOn w:val="Normal"/>
    <w:next w:val="Normal"/>
    <w:qFormat/>
    <w:rsid w:val="00B6228D"/>
    <w:pPr>
      <w:keepNext/>
      <w:numPr>
        <w:ilvl w:val="1"/>
        <w:numId w:val="3"/>
      </w:numPr>
      <w:spacing w:before="240" w:after="120" w:line="240" w:lineRule="auto"/>
      <w:outlineLvl w:val="1"/>
    </w:pPr>
    <w:rPr>
      <w:rFonts w:ascii="Arial" w:eastAsia="Times New Roman" w:hAnsi="Arial"/>
      <w:b/>
      <w:sz w:val="28"/>
      <w:szCs w:val="20"/>
    </w:rPr>
  </w:style>
  <w:style w:type="paragraph" w:styleId="Heading3">
    <w:name w:val="heading 3"/>
    <w:basedOn w:val="Normal"/>
    <w:next w:val="BodyText"/>
    <w:link w:val="Heading3Char"/>
    <w:qFormat/>
    <w:rsid w:val="00F545A6"/>
    <w:pPr>
      <w:keepNext/>
      <w:numPr>
        <w:ilvl w:val="2"/>
        <w:numId w:val="3"/>
      </w:numPr>
      <w:tabs>
        <w:tab w:val="clear" w:pos="1008"/>
        <w:tab w:val="left" w:pos="864"/>
      </w:tabs>
      <w:spacing w:before="240" w:after="120" w:line="240" w:lineRule="auto"/>
      <w:ind w:left="864" w:hanging="864"/>
      <w:outlineLvl w:val="2"/>
    </w:pPr>
    <w:rPr>
      <w:rFonts w:ascii="Arial" w:eastAsia="Times New Roman" w:hAnsi="Arial"/>
      <w:b/>
      <w:sz w:val="24"/>
      <w:szCs w:val="20"/>
      <w:lang w:val="en-CA"/>
    </w:rPr>
  </w:style>
  <w:style w:type="paragraph" w:styleId="Heading4">
    <w:name w:val="heading 4"/>
    <w:basedOn w:val="Normal"/>
    <w:next w:val="BodyText"/>
    <w:link w:val="Heading4Char"/>
    <w:qFormat/>
    <w:rsid w:val="00B6228D"/>
    <w:pPr>
      <w:keepNext/>
      <w:spacing w:before="240" w:after="120" w:line="240" w:lineRule="auto"/>
      <w:outlineLvl w:val="3"/>
    </w:pPr>
    <w:rPr>
      <w:rFonts w:ascii="Arial" w:eastAsia="Times New Roman" w:hAnsi="Arial"/>
      <w:b/>
      <w:i/>
      <w:snapToGrid w:val="0"/>
      <w:szCs w:val="20"/>
    </w:rPr>
  </w:style>
  <w:style w:type="paragraph" w:styleId="Heading5">
    <w:name w:val="heading 5"/>
    <w:basedOn w:val="Normal"/>
    <w:next w:val="Normal"/>
    <w:link w:val="Heading5Char"/>
    <w:qFormat/>
    <w:rsid w:val="00B6228D"/>
    <w:pPr>
      <w:keepNext/>
      <w:spacing w:after="0" w:line="240" w:lineRule="auto"/>
      <w:outlineLvl w:val="4"/>
    </w:pPr>
    <w:rPr>
      <w:rFonts w:ascii="Times New Roman" w:eastAsia="Times New Roman" w:hAnsi="Times New Roman"/>
      <w:b/>
      <w:i/>
      <w:sz w:val="24"/>
      <w:szCs w:val="20"/>
    </w:rPr>
  </w:style>
  <w:style w:type="paragraph" w:styleId="Heading6">
    <w:name w:val="heading 6"/>
    <w:basedOn w:val="Normal"/>
    <w:next w:val="Normal"/>
    <w:link w:val="Heading6Char"/>
    <w:semiHidden/>
    <w:qFormat/>
    <w:rsid w:val="00B6228D"/>
    <w:pPr>
      <w:keepNext/>
      <w:keepLines/>
      <w:framePr w:w="2520" w:hSpace="187" w:vSpace="187" w:wrap="around" w:vAnchor="text" w:hAnchor="page" w:x="1441" w:y="1"/>
      <w:shd w:val="solid" w:color="FFFFFF" w:fill="FFFFFF"/>
      <w:spacing w:after="0" w:line="240" w:lineRule="auto"/>
      <w:outlineLvl w:val="5"/>
    </w:pPr>
    <w:rPr>
      <w:rFonts w:ascii="Helvetica Black" w:eastAsia="Times New Roman" w:hAnsi="Helvetica Black"/>
      <w:sz w:val="18"/>
      <w:szCs w:val="20"/>
    </w:rPr>
  </w:style>
  <w:style w:type="paragraph" w:styleId="Heading7">
    <w:name w:val="heading 7"/>
    <w:basedOn w:val="Normal"/>
    <w:next w:val="Normal"/>
    <w:link w:val="Heading7Char"/>
    <w:semiHidden/>
    <w:qFormat/>
    <w:rsid w:val="00B6228D"/>
    <w:pPr>
      <w:keepNext/>
      <w:spacing w:before="80" w:after="80" w:line="240" w:lineRule="auto"/>
      <w:jc w:val="center"/>
      <w:outlineLvl w:val="6"/>
    </w:pPr>
    <w:rPr>
      <w:rFonts w:ascii="Times New Roman" w:eastAsia="Times New Roman" w:hAnsi="Times New Roman"/>
      <w:b/>
      <w:szCs w:val="20"/>
    </w:rPr>
  </w:style>
  <w:style w:type="paragraph" w:styleId="Heading8">
    <w:name w:val="heading 8"/>
    <w:basedOn w:val="Normal"/>
    <w:next w:val="Normal"/>
    <w:link w:val="Heading8Char"/>
    <w:semiHidden/>
    <w:qFormat/>
    <w:rsid w:val="00B6228D"/>
    <w:pPr>
      <w:spacing w:before="240" w:after="60" w:line="240" w:lineRule="auto"/>
      <w:outlineLvl w:val="7"/>
    </w:pPr>
    <w:rPr>
      <w:rFonts w:ascii="Times New Roman" w:eastAsia="Times New Roman" w:hAnsi="Times New Roman"/>
      <w:i/>
      <w:iCs/>
      <w:szCs w:val="24"/>
    </w:rPr>
  </w:style>
  <w:style w:type="paragraph" w:styleId="Heading9">
    <w:name w:val="heading 9"/>
    <w:basedOn w:val="Normal"/>
    <w:next w:val="Normal"/>
    <w:link w:val="Heading9Char"/>
    <w:semiHidden/>
    <w:qFormat/>
    <w:rsid w:val="00B6228D"/>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228D"/>
    <w:rPr>
      <w:rFonts w:ascii="Arial" w:eastAsia="Times New Roman" w:hAnsi="Arial"/>
      <w:b/>
      <w:i/>
      <w:kern w:val="28"/>
      <w:sz w:val="40"/>
    </w:rPr>
  </w:style>
  <w:style w:type="character" w:customStyle="1" w:styleId="Heading2Char">
    <w:name w:val="Heading 2 Char"/>
    <w:aliases w:val="Heading 2 Char Char Char1,Heading 2 Char Char Char Char1,Heading 2 Char Char Char Char Char,Heading 2 Char1 Char1,Heading 2 Char1 Char Char1,Heading 2 Char1 Char Char Char1,Heading 2 Char1 Char Char Char Char1"/>
    <w:basedOn w:val="DefaultParagraphFont"/>
    <w:rsid w:val="00B6228D"/>
    <w:rPr>
      <w:rFonts w:ascii="Cambria" w:eastAsia="Times New Roman" w:hAnsi="Cambria" w:cs="Times New Roman"/>
      <w:b/>
      <w:bCs/>
      <w:i/>
      <w:iCs/>
      <w:sz w:val="28"/>
      <w:szCs w:val="28"/>
    </w:rPr>
  </w:style>
  <w:style w:type="character" w:customStyle="1" w:styleId="Heading3Char">
    <w:name w:val="Heading 3 Char"/>
    <w:basedOn w:val="DefaultParagraphFont"/>
    <w:link w:val="Heading3"/>
    <w:rsid w:val="00F545A6"/>
    <w:rPr>
      <w:rFonts w:ascii="Arial" w:eastAsia="Times New Roman" w:hAnsi="Arial"/>
      <w:b/>
      <w:sz w:val="24"/>
      <w:lang w:val="en-CA"/>
    </w:rPr>
  </w:style>
  <w:style w:type="character" w:customStyle="1" w:styleId="Heading4Char">
    <w:name w:val="Heading 4 Char"/>
    <w:basedOn w:val="DefaultParagraphFont"/>
    <w:link w:val="Heading4"/>
    <w:rsid w:val="00B6228D"/>
    <w:rPr>
      <w:rFonts w:ascii="Arial" w:eastAsia="Times New Roman" w:hAnsi="Arial"/>
      <w:b/>
      <w:i/>
      <w:snapToGrid w:val="0"/>
      <w:sz w:val="22"/>
    </w:rPr>
  </w:style>
  <w:style w:type="character" w:customStyle="1" w:styleId="Heading5Char">
    <w:name w:val="Heading 5 Char"/>
    <w:basedOn w:val="DefaultParagraphFont"/>
    <w:link w:val="Heading5"/>
    <w:rsid w:val="00B6228D"/>
    <w:rPr>
      <w:rFonts w:ascii="Times New Roman" w:eastAsia="Times New Roman" w:hAnsi="Times New Roman"/>
      <w:b/>
      <w:i/>
      <w:sz w:val="24"/>
    </w:rPr>
  </w:style>
  <w:style w:type="character" w:customStyle="1" w:styleId="Heading6Char">
    <w:name w:val="Heading 6 Char"/>
    <w:basedOn w:val="DefaultParagraphFont"/>
    <w:link w:val="Heading6"/>
    <w:semiHidden/>
    <w:rsid w:val="00B6228D"/>
    <w:rPr>
      <w:rFonts w:ascii="Helvetica Black" w:eastAsia="Times New Roman" w:hAnsi="Helvetica Black"/>
      <w:sz w:val="18"/>
      <w:shd w:val="solid" w:color="FFFFFF" w:fill="FFFFFF"/>
    </w:rPr>
  </w:style>
  <w:style w:type="character" w:customStyle="1" w:styleId="Heading7Char">
    <w:name w:val="Heading 7 Char"/>
    <w:basedOn w:val="DefaultParagraphFont"/>
    <w:link w:val="Heading7"/>
    <w:semiHidden/>
    <w:rsid w:val="00B6228D"/>
    <w:rPr>
      <w:rFonts w:ascii="Times New Roman" w:eastAsia="Times New Roman" w:hAnsi="Times New Roman"/>
      <w:b/>
      <w:sz w:val="22"/>
    </w:rPr>
  </w:style>
  <w:style w:type="character" w:customStyle="1" w:styleId="Heading8Char">
    <w:name w:val="Heading 8 Char"/>
    <w:basedOn w:val="DefaultParagraphFont"/>
    <w:link w:val="Heading8"/>
    <w:semiHidden/>
    <w:rsid w:val="00B6228D"/>
    <w:rPr>
      <w:rFonts w:ascii="Times New Roman" w:eastAsia="Times New Roman" w:hAnsi="Times New Roman"/>
      <w:i/>
      <w:iCs/>
      <w:sz w:val="22"/>
      <w:szCs w:val="24"/>
    </w:rPr>
  </w:style>
  <w:style w:type="character" w:customStyle="1" w:styleId="Heading9Char">
    <w:name w:val="Heading 9 Char"/>
    <w:basedOn w:val="DefaultParagraphFont"/>
    <w:link w:val="Heading9"/>
    <w:semiHidden/>
    <w:rsid w:val="00B6228D"/>
    <w:rPr>
      <w:rFonts w:ascii="Arial" w:eastAsia="Times New Roman" w:hAnsi="Arial" w:cs="Arial"/>
      <w:sz w:val="22"/>
      <w:szCs w:val="22"/>
    </w:rPr>
  </w:style>
  <w:style w:type="paragraph" w:styleId="BodyText">
    <w:name w:val="Body Text"/>
    <w:basedOn w:val="Normal"/>
    <w:link w:val="BodyTextChar"/>
    <w:rsid w:val="00F77957"/>
    <w:pPr>
      <w:spacing w:after="160" w:line="300" w:lineRule="auto"/>
      <w:ind w:firstLine="720"/>
    </w:pPr>
    <w:rPr>
      <w:rFonts w:ascii="Times New Roman" w:hAnsi="Times New Roman" w:cs="Arial"/>
      <w:snapToGrid w:val="0"/>
      <w:sz w:val="24"/>
    </w:rPr>
  </w:style>
  <w:style w:type="character" w:customStyle="1" w:styleId="BodyTextChar">
    <w:name w:val="Body Text Char"/>
    <w:basedOn w:val="DefaultParagraphFont"/>
    <w:link w:val="BodyText"/>
    <w:rsid w:val="00F77957"/>
    <w:rPr>
      <w:rFonts w:ascii="Times New Roman" w:hAnsi="Times New Roman" w:cs="Arial"/>
      <w:snapToGrid w:val="0"/>
      <w:sz w:val="24"/>
      <w:szCs w:val="22"/>
    </w:rPr>
  </w:style>
  <w:style w:type="paragraph" w:styleId="FootnoteText">
    <w:name w:val="footnote text"/>
    <w:basedOn w:val="Normal"/>
    <w:link w:val="FootnoteTextChar"/>
    <w:rsid w:val="00B6228D"/>
    <w:pPr>
      <w:spacing w:after="0" w:line="240" w:lineRule="auto"/>
      <w:ind w:left="180" w:hanging="180"/>
    </w:pPr>
    <w:rPr>
      <w:rFonts w:ascii="Times New Roman" w:eastAsia="Times New Roman" w:hAnsi="Times New Roman"/>
      <w:sz w:val="20"/>
      <w:szCs w:val="20"/>
    </w:rPr>
  </w:style>
  <w:style w:type="character" w:customStyle="1" w:styleId="FootnoteTextChar">
    <w:name w:val="Footnote Text Char"/>
    <w:basedOn w:val="DefaultParagraphFont"/>
    <w:link w:val="FootnoteText"/>
    <w:rsid w:val="00B6228D"/>
    <w:rPr>
      <w:rFonts w:ascii="Times New Roman" w:eastAsia="Times New Roman" w:hAnsi="Times New Roman"/>
    </w:rPr>
  </w:style>
  <w:style w:type="character" w:styleId="FootnoteReference">
    <w:name w:val="footnote reference"/>
    <w:rsid w:val="00B6228D"/>
    <w:rPr>
      <w:rFonts w:ascii="Times New Roman" w:hAnsi="Times New Roman"/>
      <w:vertAlign w:val="superscript"/>
    </w:rPr>
  </w:style>
  <w:style w:type="paragraph" w:customStyle="1" w:styleId="Exhibitsource2">
    <w:name w:val="Exhibit source2"/>
    <w:basedOn w:val="Exhibitsource1"/>
    <w:qFormat/>
    <w:rsid w:val="00B6228D"/>
    <w:pPr>
      <w:spacing w:after="0"/>
    </w:pPr>
  </w:style>
  <w:style w:type="paragraph" w:customStyle="1" w:styleId="Exhibitsource1">
    <w:name w:val="Exhibit source1"/>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Exhibitsource">
    <w:name w:val="Exhibit source"/>
    <w:basedOn w:val="Normal"/>
    <w:rsid w:val="00B6228D"/>
    <w:pPr>
      <w:autoSpaceDE w:val="0"/>
      <w:autoSpaceDN w:val="0"/>
      <w:adjustRightInd w:val="0"/>
      <w:spacing w:before="60" w:after="240" w:line="240" w:lineRule="auto"/>
      <w:ind w:left="187" w:hanging="187"/>
    </w:pPr>
    <w:rPr>
      <w:rFonts w:ascii="Arial" w:eastAsia="Times New Roman" w:hAnsi="Arial"/>
      <w:sz w:val="18"/>
      <w:szCs w:val="20"/>
    </w:rPr>
  </w:style>
  <w:style w:type="paragraph" w:customStyle="1" w:styleId="figurewobox">
    <w:name w:val="figure w/o box"/>
    <w:basedOn w:val="Normal"/>
    <w:rsid w:val="00B6228D"/>
    <w:pPr>
      <w:keepNext/>
      <w:spacing w:after="240" w:line="240" w:lineRule="auto"/>
      <w:jc w:val="center"/>
    </w:pPr>
    <w:rPr>
      <w:rFonts w:ascii="Times New Roman" w:eastAsia="Times New Roman" w:hAnsi="Times New Roman"/>
      <w:szCs w:val="20"/>
    </w:rPr>
  </w:style>
  <w:style w:type="paragraph" w:styleId="BalloonText">
    <w:name w:val="Balloon Text"/>
    <w:basedOn w:val="Normal"/>
    <w:link w:val="BalloonTextChar"/>
    <w:uiPriority w:val="99"/>
    <w:rsid w:val="00B6228D"/>
    <w:pPr>
      <w:spacing w:after="0" w:line="240" w:lineRule="auto"/>
    </w:pPr>
    <w:rPr>
      <w:rFonts w:ascii="Arial" w:eastAsia="Times New Roman" w:hAnsi="Arial" w:cs="Tahoma"/>
      <w:sz w:val="20"/>
      <w:szCs w:val="16"/>
    </w:rPr>
  </w:style>
  <w:style w:type="character" w:customStyle="1" w:styleId="BalloonTextChar">
    <w:name w:val="Balloon Text Char"/>
    <w:basedOn w:val="DefaultParagraphFont"/>
    <w:link w:val="BalloonText"/>
    <w:uiPriority w:val="99"/>
    <w:rsid w:val="00B6228D"/>
    <w:rPr>
      <w:rFonts w:ascii="Arial" w:eastAsia="Times New Roman" w:hAnsi="Arial" w:cs="Tahoma"/>
      <w:szCs w:val="16"/>
    </w:rPr>
  </w:style>
  <w:style w:type="character" w:styleId="CommentReference">
    <w:name w:val="annotation reference"/>
    <w:rsid w:val="00B6228D"/>
    <w:rPr>
      <w:sz w:val="16"/>
      <w:szCs w:val="16"/>
    </w:rPr>
  </w:style>
  <w:style w:type="paragraph" w:styleId="CommentText">
    <w:name w:val="annotation text"/>
    <w:basedOn w:val="Normal"/>
    <w:link w:val="CommentTextChar"/>
    <w:semiHidden/>
    <w:rsid w:val="00B6228D"/>
    <w:pPr>
      <w:spacing w:after="0" w:line="240" w:lineRule="auto"/>
    </w:pPr>
    <w:rPr>
      <w:rFonts w:ascii="Times New Roman" w:eastAsia="Times New Roman" w:hAnsi="Times New Roman"/>
      <w:szCs w:val="20"/>
    </w:rPr>
  </w:style>
  <w:style w:type="character" w:customStyle="1" w:styleId="CommentTextChar">
    <w:name w:val="Comment Text Char"/>
    <w:basedOn w:val="DefaultParagraphFont"/>
    <w:link w:val="CommentText"/>
    <w:semiHidden/>
    <w:rsid w:val="00B6228D"/>
    <w:rPr>
      <w:rFonts w:ascii="Times New Roman" w:eastAsia="Times New Roman" w:hAnsi="Times New Roman"/>
      <w:sz w:val="22"/>
    </w:rPr>
  </w:style>
  <w:style w:type="paragraph" w:styleId="CommentSubject">
    <w:name w:val="annotation subject"/>
    <w:basedOn w:val="CommentText"/>
    <w:next w:val="CommentText"/>
    <w:link w:val="CommentSubjectChar"/>
    <w:semiHidden/>
    <w:rsid w:val="00B6228D"/>
    <w:rPr>
      <w:b/>
      <w:bCs/>
      <w:sz w:val="20"/>
    </w:rPr>
  </w:style>
  <w:style w:type="character" w:customStyle="1" w:styleId="CommentSubjectChar">
    <w:name w:val="Comment Subject Char"/>
    <w:basedOn w:val="CommentTextChar"/>
    <w:link w:val="CommentSubject"/>
    <w:semiHidden/>
    <w:rsid w:val="00B6228D"/>
    <w:rPr>
      <w:rFonts w:ascii="Times New Roman" w:eastAsia="Times New Roman" w:hAnsi="Times New Roman"/>
      <w:b/>
      <w:bCs/>
      <w:sz w:val="22"/>
    </w:rPr>
  </w:style>
  <w:style w:type="paragraph" w:customStyle="1" w:styleId="Exhibitheaders">
    <w:name w:val="Exhibit headers"/>
    <w:basedOn w:val="Normal"/>
    <w:rsid w:val="00B6228D"/>
    <w:pPr>
      <w:keepNext/>
      <w:autoSpaceDE w:val="0"/>
      <w:autoSpaceDN w:val="0"/>
      <w:adjustRightInd w:val="0"/>
      <w:spacing w:before="80" w:after="80" w:line="240" w:lineRule="auto"/>
      <w:jc w:val="center"/>
    </w:pPr>
    <w:rPr>
      <w:rFonts w:ascii="Arial" w:eastAsia="Times New Roman" w:hAnsi="Arial" w:cs="Arial"/>
      <w:b/>
      <w:bCs/>
      <w:sz w:val="18"/>
      <w:szCs w:val="20"/>
    </w:rPr>
  </w:style>
  <w:style w:type="paragraph" w:customStyle="1" w:styleId="biblio">
    <w:name w:val="biblio"/>
    <w:basedOn w:val="Normal"/>
    <w:rsid w:val="00B6228D"/>
    <w:pPr>
      <w:keepLines/>
      <w:spacing w:after="120" w:line="240" w:lineRule="auto"/>
      <w:ind w:left="720" w:hanging="720"/>
    </w:pPr>
    <w:rPr>
      <w:rFonts w:ascii="Times New Roman" w:eastAsia="Times New Roman" w:hAnsi="Times New Roman"/>
      <w:sz w:val="24"/>
      <w:szCs w:val="20"/>
    </w:rPr>
  </w:style>
  <w:style w:type="paragraph" w:styleId="BodyText2">
    <w:name w:val="Body Text 2"/>
    <w:basedOn w:val="Normal"/>
    <w:link w:val="BodyText2Char"/>
    <w:semiHidden/>
    <w:rsid w:val="00B6228D"/>
    <w:pPr>
      <w:spacing w:after="0" w:line="240" w:lineRule="auto"/>
      <w:jc w:val="both"/>
    </w:pPr>
    <w:rPr>
      <w:rFonts w:ascii="Times New Roman" w:eastAsia="Times New Roman" w:hAnsi="Times New Roman"/>
      <w:szCs w:val="20"/>
    </w:rPr>
  </w:style>
  <w:style w:type="character" w:customStyle="1" w:styleId="BodyText2Char">
    <w:name w:val="Body Text 2 Char"/>
    <w:basedOn w:val="DefaultParagraphFont"/>
    <w:link w:val="BodyText2"/>
    <w:semiHidden/>
    <w:rsid w:val="00B6228D"/>
    <w:rPr>
      <w:rFonts w:ascii="Times New Roman" w:eastAsia="Times New Roman" w:hAnsi="Times New Roman"/>
      <w:sz w:val="22"/>
    </w:rPr>
  </w:style>
  <w:style w:type="paragraph" w:styleId="BodyTextIndent">
    <w:name w:val="Body Text Indent"/>
    <w:basedOn w:val="Normal"/>
    <w:link w:val="BodyTextIndentChar"/>
    <w:rsid w:val="00FD2452"/>
    <w:pPr>
      <w:spacing w:after="0" w:line="240" w:lineRule="auto"/>
      <w:ind w:left="720" w:right="720"/>
      <w:jc w:val="both"/>
    </w:pPr>
    <w:rPr>
      <w:rFonts w:ascii="Times New Roman" w:eastAsia="Times New Roman" w:hAnsi="Times New Roman"/>
      <w:sz w:val="24"/>
      <w:szCs w:val="20"/>
    </w:rPr>
  </w:style>
  <w:style w:type="character" w:customStyle="1" w:styleId="BodyTextIndentChar">
    <w:name w:val="Body Text Indent Char"/>
    <w:basedOn w:val="DefaultParagraphFont"/>
    <w:link w:val="BodyTextIndent"/>
    <w:rsid w:val="00FD2452"/>
    <w:rPr>
      <w:rFonts w:ascii="Times New Roman" w:eastAsia="Times New Roman" w:hAnsi="Times New Roman"/>
      <w:sz w:val="24"/>
    </w:rPr>
  </w:style>
  <w:style w:type="paragraph" w:styleId="BodyTextIndent2">
    <w:name w:val="Body Text Indent 2"/>
    <w:basedOn w:val="Normal"/>
    <w:link w:val="BodyTextIndent2Char"/>
    <w:semiHidden/>
    <w:rsid w:val="00B6228D"/>
    <w:pPr>
      <w:spacing w:after="0" w:line="240" w:lineRule="auto"/>
      <w:ind w:firstLine="720"/>
    </w:pPr>
    <w:rPr>
      <w:rFonts w:ascii="Times New Roman" w:eastAsia="Times New Roman" w:hAnsi="Times New Roman"/>
      <w:szCs w:val="20"/>
    </w:rPr>
  </w:style>
  <w:style w:type="character" w:customStyle="1" w:styleId="BodyTextIndent2Char">
    <w:name w:val="Body Text Indent 2 Char"/>
    <w:basedOn w:val="DefaultParagraphFont"/>
    <w:link w:val="BodyTextIndent2"/>
    <w:semiHidden/>
    <w:rsid w:val="00B6228D"/>
    <w:rPr>
      <w:rFonts w:ascii="Times New Roman" w:eastAsia="Times New Roman" w:hAnsi="Times New Roman"/>
      <w:sz w:val="22"/>
    </w:rPr>
  </w:style>
  <w:style w:type="paragraph" w:styleId="BodyTextIndent3">
    <w:name w:val="Body Text Indent 3"/>
    <w:basedOn w:val="Normal"/>
    <w:link w:val="BodyTextIndent3Char"/>
    <w:semiHidden/>
    <w:rsid w:val="00B6228D"/>
    <w:pPr>
      <w:spacing w:after="0" w:line="240" w:lineRule="auto"/>
      <w:ind w:left="720"/>
    </w:pPr>
    <w:rPr>
      <w:rFonts w:ascii="Times New Roman" w:eastAsia="Times New Roman" w:hAnsi="Times New Roman"/>
      <w:szCs w:val="20"/>
    </w:rPr>
  </w:style>
  <w:style w:type="character" w:customStyle="1" w:styleId="BodyTextIndent3Char">
    <w:name w:val="Body Text Indent 3 Char"/>
    <w:basedOn w:val="DefaultParagraphFont"/>
    <w:link w:val="BodyTextIndent3"/>
    <w:semiHidden/>
    <w:rsid w:val="00B6228D"/>
    <w:rPr>
      <w:rFonts w:ascii="Times New Roman" w:eastAsia="Times New Roman" w:hAnsi="Times New Roman"/>
      <w:sz w:val="22"/>
    </w:rPr>
  </w:style>
  <w:style w:type="paragraph" w:customStyle="1" w:styleId="Bullet">
    <w:name w:val="Bullet"/>
    <w:basedOn w:val="Normal"/>
    <w:link w:val="BulletChar"/>
    <w:rsid w:val="00BB5CF3"/>
    <w:pPr>
      <w:numPr>
        <w:numId w:val="2"/>
      </w:numPr>
      <w:autoSpaceDE w:val="0"/>
      <w:autoSpaceDN w:val="0"/>
      <w:adjustRightInd w:val="0"/>
      <w:spacing w:before="80" w:after="80" w:line="240" w:lineRule="auto"/>
      <w:ind w:left="1080"/>
    </w:pPr>
    <w:rPr>
      <w:rFonts w:ascii="Times New Roman" w:eastAsia="Times New Roman" w:hAnsi="Times New Roman"/>
      <w:sz w:val="24"/>
      <w:szCs w:val="20"/>
    </w:rPr>
  </w:style>
  <w:style w:type="character" w:customStyle="1" w:styleId="BulletChar">
    <w:name w:val="Bullet Char"/>
    <w:link w:val="Bullet"/>
    <w:rsid w:val="00BB5CF3"/>
    <w:rPr>
      <w:rFonts w:ascii="Times New Roman" w:eastAsia="Times New Roman" w:hAnsi="Times New Roman"/>
      <w:sz w:val="24"/>
    </w:rPr>
  </w:style>
  <w:style w:type="paragraph" w:customStyle="1" w:styleId="Bullet2">
    <w:name w:val="Bullet 2"/>
    <w:basedOn w:val="Normal"/>
    <w:link w:val="Bullet2Char"/>
    <w:rsid w:val="00B6228D"/>
    <w:pPr>
      <w:numPr>
        <w:numId w:val="1"/>
      </w:numPr>
      <w:tabs>
        <w:tab w:val="clear" w:pos="2160"/>
      </w:tabs>
      <w:spacing w:before="80" w:after="80" w:line="240" w:lineRule="auto"/>
      <w:ind w:left="1440"/>
    </w:pPr>
    <w:rPr>
      <w:rFonts w:ascii="Times New Roman" w:eastAsia="Times New Roman" w:hAnsi="Times New Roman"/>
      <w:sz w:val="24"/>
      <w:szCs w:val="20"/>
    </w:rPr>
  </w:style>
  <w:style w:type="character" w:customStyle="1" w:styleId="Bullet2Char">
    <w:name w:val="Bullet 2 Char"/>
    <w:link w:val="Bullet2"/>
    <w:rsid w:val="00B6228D"/>
    <w:rPr>
      <w:rFonts w:ascii="Times New Roman" w:eastAsia="Times New Roman" w:hAnsi="Times New Roman"/>
      <w:sz w:val="24"/>
    </w:rPr>
  </w:style>
  <w:style w:type="paragraph" w:customStyle="1" w:styleId="Bullet2-last">
    <w:name w:val="Bullet 2-last"/>
    <w:rsid w:val="00B6228D"/>
    <w:pPr>
      <w:numPr>
        <w:numId w:val="4"/>
      </w:numPr>
      <w:spacing w:after="160"/>
      <w:ind w:left="1440"/>
    </w:pPr>
    <w:rPr>
      <w:rFonts w:ascii="Times New Roman" w:eastAsia="Times New Roman" w:hAnsi="Times New Roman"/>
      <w:sz w:val="22"/>
    </w:rPr>
  </w:style>
  <w:style w:type="paragraph" w:customStyle="1" w:styleId="Bullet3">
    <w:name w:val="Bullet 3"/>
    <w:rsid w:val="00B6228D"/>
    <w:pPr>
      <w:numPr>
        <w:numId w:val="5"/>
      </w:numPr>
      <w:spacing w:before="80" w:after="80"/>
      <w:ind w:left="1800"/>
    </w:pPr>
    <w:rPr>
      <w:rFonts w:ascii="Times New Roman" w:eastAsia="Times New Roman" w:hAnsi="Times New Roman"/>
      <w:sz w:val="22"/>
    </w:rPr>
  </w:style>
  <w:style w:type="paragraph" w:customStyle="1" w:styleId="bullets-blank">
    <w:name w:val="bullets-blank"/>
    <w:basedOn w:val="Normal"/>
    <w:rsid w:val="00B6228D"/>
    <w:pPr>
      <w:spacing w:before="80" w:after="80" w:line="240" w:lineRule="auto"/>
      <w:ind w:left="1080" w:hanging="360"/>
    </w:pPr>
    <w:rPr>
      <w:rFonts w:ascii="Times New Roman" w:eastAsia="Times New Roman" w:hAnsi="Times New Roman"/>
      <w:sz w:val="24"/>
      <w:szCs w:val="20"/>
    </w:rPr>
  </w:style>
  <w:style w:type="paragraph" w:styleId="Caption">
    <w:name w:val="caption"/>
    <w:basedOn w:val="Normal"/>
    <w:next w:val="Normal"/>
    <w:qFormat/>
    <w:rsid w:val="00B6228D"/>
    <w:pPr>
      <w:keepNext/>
      <w:keepLines/>
      <w:spacing w:before="320" w:after="120" w:line="240" w:lineRule="auto"/>
      <w:ind w:left="1440" w:hanging="1440"/>
    </w:pPr>
    <w:rPr>
      <w:rFonts w:ascii="Times New Roman" w:eastAsia="Times New Roman" w:hAnsi="Times New Roman"/>
      <w:b/>
      <w:bCs/>
      <w:szCs w:val="20"/>
    </w:rPr>
  </w:style>
  <w:style w:type="paragraph" w:customStyle="1" w:styleId="ChNumber">
    <w:name w:val="ChNumber"/>
    <w:rsid w:val="00B6228D"/>
    <w:pPr>
      <w:widowControl w:val="0"/>
      <w:tabs>
        <w:tab w:val="left" w:pos="0"/>
        <w:tab w:val="left" w:pos="864"/>
        <w:tab w:val="left" w:pos="1297"/>
        <w:tab w:val="left" w:pos="1730"/>
        <w:tab w:val="left" w:pos="2163"/>
        <w:tab w:val="left" w:pos="2596"/>
        <w:tab w:val="left" w:pos="3030"/>
        <w:tab w:val="left" w:pos="3463"/>
        <w:tab w:val="left" w:pos="3896"/>
        <w:tab w:val="left" w:pos="4329"/>
        <w:tab w:val="left" w:pos="4762"/>
        <w:tab w:val="left" w:pos="5196"/>
        <w:tab w:val="left" w:pos="5629"/>
        <w:tab w:val="left" w:pos="6062"/>
        <w:tab w:val="left" w:pos="6495"/>
        <w:tab w:val="left" w:pos="6928"/>
        <w:tab w:val="left" w:pos="7362"/>
        <w:tab w:val="left" w:pos="7795"/>
        <w:tab w:val="left" w:pos="8228"/>
        <w:tab w:val="left" w:pos="8661"/>
        <w:tab w:val="left" w:pos="9094"/>
        <w:tab w:val="left" w:pos="9528"/>
        <w:tab w:val="left" w:pos="9961"/>
        <w:tab w:val="left" w:pos="10394"/>
      </w:tabs>
      <w:jc w:val="right"/>
    </w:pPr>
    <w:rPr>
      <w:rFonts w:ascii="Arial" w:eastAsia="Times New Roman" w:hAnsi="Arial"/>
      <w:b/>
      <w:i/>
      <w:sz w:val="60"/>
    </w:rPr>
  </w:style>
  <w:style w:type="paragraph" w:customStyle="1" w:styleId="Cov-Address">
    <w:name w:val="Cov-Address"/>
    <w:basedOn w:val="Normal"/>
    <w:rsid w:val="00B6228D"/>
    <w:pPr>
      <w:spacing w:after="0" w:line="240" w:lineRule="auto"/>
      <w:jc w:val="right"/>
    </w:pPr>
    <w:rPr>
      <w:rFonts w:ascii="Arial" w:eastAsia="Times New Roman" w:hAnsi="Arial"/>
      <w:sz w:val="24"/>
      <w:szCs w:val="20"/>
    </w:rPr>
  </w:style>
  <w:style w:type="paragraph" w:customStyle="1" w:styleId="Cov-Author">
    <w:name w:val="Cov-Author"/>
    <w:basedOn w:val="Normal"/>
    <w:rsid w:val="00B6228D"/>
    <w:pPr>
      <w:spacing w:after="0" w:line="240" w:lineRule="auto"/>
    </w:pPr>
    <w:rPr>
      <w:rFonts w:ascii="Arial" w:eastAsia="Times New Roman" w:hAnsi="Arial" w:cs="Arial"/>
      <w:b/>
      <w:szCs w:val="20"/>
    </w:rPr>
  </w:style>
  <w:style w:type="paragraph" w:customStyle="1" w:styleId="Cov-Date">
    <w:name w:val="Cov-Date"/>
    <w:basedOn w:val="Normal"/>
    <w:rsid w:val="00B6228D"/>
    <w:pPr>
      <w:spacing w:after="0" w:line="240" w:lineRule="auto"/>
      <w:jc w:val="right"/>
    </w:pPr>
    <w:rPr>
      <w:rFonts w:ascii="Arial" w:eastAsia="Times New Roman" w:hAnsi="Arial"/>
      <w:b/>
      <w:sz w:val="28"/>
      <w:szCs w:val="20"/>
    </w:rPr>
  </w:style>
  <w:style w:type="paragraph" w:customStyle="1" w:styleId="Cov-Disclaimer">
    <w:name w:val="Cov-Disclaimer"/>
    <w:basedOn w:val="Normal"/>
    <w:rsid w:val="00B6228D"/>
    <w:pPr>
      <w:spacing w:after="0" w:line="240" w:lineRule="auto"/>
      <w:jc w:val="right"/>
    </w:pPr>
    <w:rPr>
      <w:rFonts w:ascii="Arial" w:eastAsia="Times New Roman" w:hAnsi="Arial" w:cs="Arial"/>
      <w:sz w:val="18"/>
      <w:szCs w:val="18"/>
    </w:rPr>
  </w:style>
  <w:style w:type="paragraph" w:customStyle="1" w:styleId="Cov-Subtitle">
    <w:name w:val="Cov-Subtitle"/>
    <w:basedOn w:val="Normal"/>
    <w:rsid w:val="00B6228D"/>
    <w:pPr>
      <w:spacing w:after="0" w:line="240" w:lineRule="auto"/>
      <w:jc w:val="right"/>
    </w:pPr>
    <w:rPr>
      <w:rFonts w:ascii="Arial" w:eastAsia="Times New Roman" w:hAnsi="Arial" w:cs="Arial"/>
      <w:b/>
      <w:sz w:val="28"/>
      <w:szCs w:val="28"/>
    </w:rPr>
  </w:style>
  <w:style w:type="paragraph" w:customStyle="1" w:styleId="CovText">
    <w:name w:val="CovText"/>
    <w:basedOn w:val="Normal"/>
    <w:rsid w:val="00B6228D"/>
    <w:pPr>
      <w:spacing w:after="0" w:line="240" w:lineRule="auto"/>
      <w:jc w:val="right"/>
    </w:pPr>
    <w:rPr>
      <w:rFonts w:ascii="Times New Roman" w:eastAsia="Times New Roman" w:hAnsi="Times New Roman"/>
      <w:szCs w:val="20"/>
    </w:rPr>
  </w:style>
  <w:style w:type="paragraph" w:customStyle="1" w:styleId="Cov-Title">
    <w:name w:val="Cov-Title"/>
    <w:basedOn w:val="Normal"/>
    <w:rsid w:val="00B6228D"/>
    <w:pPr>
      <w:spacing w:after="0" w:line="240" w:lineRule="auto"/>
      <w:jc w:val="right"/>
    </w:pPr>
    <w:rPr>
      <w:rFonts w:ascii="Arial" w:eastAsia="Times New Roman" w:hAnsi="Arial" w:cs="Arial"/>
      <w:b/>
      <w:sz w:val="52"/>
      <w:szCs w:val="52"/>
    </w:rPr>
  </w:style>
  <w:style w:type="paragraph" w:styleId="Date">
    <w:name w:val="Date"/>
    <w:basedOn w:val="Normal"/>
    <w:next w:val="Normal"/>
    <w:link w:val="DateChar"/>
    <w:rsid w:val="00B6228D"/>
    <w:pPr>
      <w:spacing w:after="0" w:line="240" w:lineRule="auto"/>
    </w:pPr>
    <w:rPr>
      <w:rFonts w:ascii="Times New Roman" w:eastAsia="Times New Roman" w:hAnsi="Times New Roman"/>
      <w:szCs w:val="20"/>
    </w:rPr>
  </w:style>
  <w:style w:type="character" w:customStyle="1" w:styleId="DateChar">
    <w:name w:val="Date Char"/>
    <w:basedOn w:val="DefaultParagraphFont"/>
    <w:link w:val="Date"/>
    <w:rsid w:val="00B6228D"/>
    <w:rPr>
      <w:rFonts w:ascii="Times New Roman" w:eastAsia="Times New Roman" w:hAnsi="Times New Roman"/>
      <w:sz w:val="22"/>
    </w:rPr>
  </w:style>
  <w:style w:type="paragraph" w:customStyle="1" w:styleId="Default">
    <w:name w:val="Default"/>
    <w:basedOn w:val="Normal"/>
    <w:rsid w:val="00B6228D"/>
    <w:pPr>
      <w:spacing w:after="0" w:line="240" w:lineRule="auto"/>
    </w:pPr>
    <w:rPr>
      <w:rFonts w:ascii="Times New Roman" w:eastAsia="Times New Roman" w:hAnsi="Times New Roman"/>
      <w:szCs w:val="20"/>
      <w:lang w:val="en-GB"/>
    </w:rPr>
  </w:style>
  <w:style w:type="paragraph" w:styleId="EndnoteText">
    <w:name w:val="endnote text"/>
    <w:basedOn w:val="Normal"/>
    <w:link w:val="EndnoteTextChar"/>
    <w:semiHidden/>
    <w:rsid w:val="00B6228D"/>
    <w:pPr>
      <w:spacing w:after="0" w:line="240" w:lineRule="auto"/>
    </w:pPr>
    <w:rPr>
      <w:rFonts w:ascii="Times New Roman" w:eastAsia="Times New Roman" w:hAnsi="Times New Roman"/>
      <w:szCs w:val="20"/>
    </w:rPr>
  </w:style>
  <w:style w:type="character" w:customStyle="1" w:styleId="EndnoteTextChar">
    <w:name w:val="Endnote Text Char"/>
    <w:basedOn w:val="DefaultParagraphFont"/>
    <w:link w:val="EndnoteText"/>
    <w:semiHidden/>
    <w:rsid w:val="00B6228D"/>
    <w:rPr>
      <w:rFonts w:ascii="Times New Roman" w:eastAsia="Times New Roman" w:hAnsi="Times New Roman"/>
      <w:sz w:val="22"/>
    </w:rPr>
  </w:style>
  <w:style w:type="paragraph" w:customStyle="1" w:styleId="equation">
    <w:name w:val="equation"/>
    <w:basedOn w:val="Normal"/>
    <w:rsid w:val="00B6228D"/>
    <w:pPr>
      <w:tabs>
        <w:tab w:val="center" w:pos="4680"/>
        <w:tab w:val="right" w:pos="9360"/>
      </w:tabs>
      <w:spacing w:after="240" w:line="480" w:lineRule="exact"/>
    </w:pPr>
    <w:rPr>
      <w:rFonts w:ascii="Times New Roman" w:eastAsia="Times New Roman" w:hAnsi="Times New Roman"/>
      <w:sz w:val="24"/>
      <w:szCs w:val="20"/>
    </w:rPr>
  </w:style>
  <w:style w:type="paragraph" w:customStyle="1" w:styleId="Exhibitcontinued">
    <w:name w:val="Exhibit continued"/>
    <w:basedOn w:val="Normal"/>
    <w:rsid w:val="00B6228D"/>
    <w:pPr>
      <w:keepNext/>
      <w:spacing w:after="80" w:line="240" w:lineRule="auto"/>
      <w:ind w:firstLine="288"/>
      <w:jc w:val="center"/>
    </w:pPr>
    <w:rPr>
      <w:rFonts w:ascii="Arial" w:eastAsia="Times New Roman" w:hAnsi="Arial" w:cs="Arial"/>
      <w:b/>
      <w:szCs w:val="20"/>
    </w:rPr>
  </w:style>
  <w:style w:type="paragraph" w:customStyle="1" w:styleId="figurewbox">
    <w:name w:val="figure w/box"/>
    <w:basedOn w:val="Normal"/>
    <w:rsid w:val="00B6228D"/>
    <w:pPr>
      <w:pBdr>
        <w:top w:val="single" w:sz="12" w:space="9" w:color="auto"/>
        <w:left w:val="single" w:sz="12" w:space="6" w:color="auto"/>
        <w:bottom w:val="single" w:sz="12" w:space="9" w:color="auto"/>
        <w:right w:val="single" w:sz="12" w:space="4" w:color="auto"/>
      </w:pBdr>
      <w:spacing w:after="0" w:line="240" w:lineRule="auto"/>
      <w:ind w:left="180" w:right="180"/>
      <w:jc w:val="center"/>
    </w:pPr>
    <w:rPr>
      <w:rFonts w:ascii="Times New Roman" w:eastAsia="Times New Roman" w:hAnsi="Times New Roman"/>
      <w:sz w:val="24"/>
      <w:szCs w:val="20"/>
    </w:rPr>
  </w:style>
  <w:style w:type="character" w:styleId="FollowedHyperlink">
    <w:name w:val="FollowedHyperlink"/>
    <w:rsid w:val="00B6228D"/>
    <w:rPr>
      <w:color w:val="800080"/>
      <w:u w:val="single"/>
    </w:rPr>
  </w:style>
  <w:style w:type="paragraph" w:styleId="Footer">
    <w:name w:val="footer"/>
    <w:basedOn w:val="Normal"/>
    <w:link w:val="FooterChar"/>
    <w:rsid w:val="00B6228D"/>
    <w:pPr>
      <w:pBdr>
        <w:top w:val="single" w:sz="2" w:space="1" w:color="auto"/>
      </w:pBdr>
      <w:tabs>
        <w:tab w:val="right" w:pos="9360"/>
      </w:tabs>
      <w:spacing w:after="0" w:line="240" w:lineRule="auto"/>
    </w:pPr>
    <w:rPr>
      <w:rFonts w:ascii="Arial" w:eastAsia="Times New Roman" w:hAnsi="Arial"/>
      <w:b/>
      <w:szCs w:val="20"/>
    </w:rPr>
  </w:style>
  <w:style w:type="character" w:customStyle="1" w:styleId="FooterChar">
    <w:name w:val="Footer Char"/>
    <w:basedOn w:val="DefaultParagraphFont"/>
    <w:link w:val="Footer"/>
    <w:rsid w:val="00B6228D"/>
    <w:rPr>
      <w:rFonts w:ascii="Arial" w:eastAsia="Times New Roman" w:hAnsi="Arial"/>
      <w:b/>
      <w:sz w:val="22"/>
    </w:rPr>
  </w:style>
  <w:style w:type="paragraph" w:styleId="Header">
    <w:name w:val="header"/>
    <w:basedOn w:val="Normal"/>
    <w:link w:val="HeaderChar"/>
    <w:rsid w:val="00B6228D"/>
    <w:pPr>
      <w:pBdr>
        <w:bottom w:val="single" w:sz="6" w:space="1" w:color="auto"/>
      </w:pBdr>
      <w:tabs>
        <w:tab w:val="right" w:pos="9360"/>
      </w:tabs>
      <w:spacing w:after="0" w:line="240" w:lineRule="auto"/>
    </w:pPr>
    <w:rPr>
      <w:rFonts w:ascii="Arial" w:eastAsia="Times New Roman" w:hAnsi="Arial"/>
      <w:b/>
      <w:szCs w:val="20"/>
    </w:rPr>
  </w:style>
  <w:style w:type="character" w:customStyle="1" w:styleId="HeaderChar">
    <w:name w:val="Header Char"/>
    <w:basedOn w:val="DefaultParagraphFont"/>
    <w:link w:val="Header"/>
    <w:rsid w:val="00B6228D"/>
    <w:rPr>
      <w:rFonts w:ascii="Arial" w:eastAsia="Times New Roman" w:hAnsi="Arial"/>
      <w:b/>
      <w:sz w:val="22"/>
    </w:rPr>
  </w:style>
  <w:style w:type="character" w:styleId="Hyperlink">
    <w:name w:val="Hyperlink"/>
    <w:uiPriority w:val="99"/>
    <w:rsid w:val="007F2E43"/>
    <w:rPr>
      <w:rFonts w:ascii="Times New Roman" w:hAnsi="Times New Roman"/>
      <w:color w:val="0000FF"/>
      <w:sz w:val="24"/>
      <w:u w:val="single"/>
    </w:rPr>
  </w:style>
  <w:style w:type="paragraph" w:styleId="Index1">
    <w:name w:val="index 1"/>
    <w:basedOn w:val="Normal"/>
    <w:next w:val="Normal"/>
    <w:autoRedefine/>
    <w:semiHidden/>
    <w:rsid w:val="00B6228D"/>
    <w:pPr>
      <w:spacing w:after="0" w:line="240" w:lineRule="auto"/>
      <w:ind w:left="240" w:hanging="240"/>
    </w:pPr>
    <w:rPr>
      <w:rFonts w:ascii="Times New Roman" w:eastAsia="Times New Roman" w:hAnsi="Times New Roman"/>
      <w:sz w:val="24"/>
      <w:szCs w:val="20"/>
    </w:rPr>
  </w:style>
  <w:style w:type="paragraph" w:styleId="Index2">
    <w:name w:val="index 2"/>
    <w:basedOn w:val="Normal"/>
    <w:next w:val="Normal"/>
    <w:autoRedefine/>
    <w:semiHidden/>
    <w:rsid w:val="00B6228D"/>
    <w:pPr>
      <w:spacing w:after="0" w:line="240" w:lineRule="auto"/>
      <w:ind w:left="480" w:hanging="240"/>
    </w:pPr>
    <w:rPr>
      <w:rFonts w:ascii="Times New Roman" w:eastAsia="Times New Roman" w:hAnsi="Times New Roman"/>
      <w:sz w:val="24"/>
      <w:szCs w:val="20"/>
    </w:rPr>
  </w:style>
  <w:style w:type="paragraph" w:styleId="Index3">
    <w:name w:val="index 3"/>
    <w:basedOn w:val="Normal"/>
    <w:next w:val="Normal"/>
    <w:autoRedefine/>
    <w:semiHidden/>
    <w:rsid w:val="00B6228D"/>
    <w:pPr>
      <w:spacing w:after="0" w:line="240" w:lineRule="auto"/>
      <w:ind w:left="720" w:hanging="240"/>
    </w:pPr>
    <w:rPr>
      <w:rFonts w:ascii="Times New Roman" w:eastAsia="Times New Roman" w:hAnsi="Times New Roman"/>
      <w:sz w:val="24"/>
      <w:szCs w:val="20"/>
    </w:rPr>
  </w:style>
  <w:style w:type="paragraph" w:styleId="Index4">
    <w:name w:val="index 4"/>
    <w:basedOn w:val="Normal"/>
    <w:next w:val="Normal"/>
    <w:autoRedefine/>
    <w:semiHidden/>
    <w:rsid w:val="00B6228D"/>
    <w:pPr>
      <w:spacing w:after="0" w:line="240" w:lineRule="auto"/>
      <w:ind w:left="960" w:hanging="240"/>
    </w:pPr>
    <w:rPr>
      <w:rFonts w:ascii="Times New Roman" w:eastAsia="Times New Roman" w:hAnsi="Times New Roman"/>
      <w:sz w:val="24"/>
      <w:szCs w:val="20"/>
    </w:rPr>
  </w:style>
  <w:style w:type="paragraph" w:styleId="Index5">
    <w:name w:val="index 5"/>
    <w:basedOn w:val="Normal"/>
    <w:next w:val="Normal"/>
    <w:autoRedefine/>
    <w:semiHidden/>
    <w:rsid w:val="00B6228D"/>
    <w:pPr>
      <w:spacing w:after="0" w:line="240" w:lineRule="auto"/>
      <w:ind w:left="1200" w:hanging="240"/>
    </w:pPr>
    <w:rPr>
      <w:rFonts w:ascii="Times New Roman" w:eastAsia="Times New Roman" w:hAnsi="Times New Roman"/>
      <w:sz w:val="24"/>
      <w:szCs w:val="20"/>
    </w:rPr>
  </w:style>
  <w:style w:type="paragraph" w:styleId="Index6">
    <w:name w:val="index 6"/>
    <w:basedOn w:val="Normal"/>
    <w:next w:val="Normal"/>
    <w:autoRedefine/>
    <w:semiHidden/>
    <w:rsid w:val="00B6228D"/>
    <w:pPr>
      <w:spacing w:after="0" w:line="240" w:lineRule="auto"/>
      <w:ind w:left="1440" w:hanging="240"/>
    </w:pPr>
    <w:rPr>
      <w:rFonts w:ascii="Times New Roman" w:eastAsia="Times New Roman" w:hAnsi="Times New Roman"/>
      <w:sz w:val="24"/>
      <w:szCs w:val="20"/>
    </w:rPr>
  </w:style>
  <w:style w:type="paragraph" w:styleId="Index7">
    <w:name w:val="index 7"/>
    <w:basedOn w:val="Normal"/>
    <w:next w:val="Normal"/>
    <w:autoRedefine/>
    <w:semiHidden/>
    <w:rsid w:val="00B6228D"/>
    <w:pPr>
      <w:spacing w:after="0" w:line="240" w:lineRule="auto"/>
      <w:ind w:left="1680" w:hanging="240"/>
    </w:pPr>
    <w:rPr>
      <w:rFonts w:ascii="Times New Roman" w:eastAsia="Times New Roman" w:hAnsi="Times New Roman"/>
      <w:sz w:val="24"/>
      <w:szCs w:val="20"/>
    </w:rPr>
  </w:style>
  <w:style w:type="paragraph" w:styleId="Index8">
    <w:name w:val="index 8"/>
    <w:basedOn w:val="Normal"/>
    <w:next w:val="Normal"/>
    <w:autoRedefine/>
    <w:semiHidden/>
    <w:rsid w:val="00B6228D"/>
    <w:pPr>
      <w:spacing w:after="0" w:line="240" w:lineRule="auto"/>
      <w:ind w:left="1920" w:hanging="240"/>
    </w:pPr>
    <w:rPr>
      <w:rFonts w:ascii="Times New Roman" w:eastAsia="Times New Roman" w:hAnsi="Times New Roman"/>
      <w:sz w:val="24"/>
      <w:szCs w:val="20"/>
    </w:rPr>
  </w:style>
  <w:style w:type="paragraph" w:styleId="Index9">
    <w:name w:val="index 9"/>
    <w:basedOn w:val="Normal"/>
    <w:next w:val="Normal"/>
    <w:autoRedefine/>
    <w:semiHidden/>
    <w:rsid w:val="00B6228D"/>
    <w:pPr>
      <w:spacing w:after="0" w:line="240" w:lineRule="auto"/>
      <w:ind w:left="2160" w:hanging="240"/>
    </w:pPr>
    <w:rPr>
      <w:rFonts w:ascii="Times New Roman" w:eastAsia="Times New Roman" w:hAnsi="Times New Roman"/>
      <w:sz w:val="24"/>
      <w:szCs w:val="20"/>
    </w:rPr>
  </w:style>
  <w:style w:type="paragraph" w:styleId="IndexHeading">
    <w:name w:val="index heading"/>
    <w:basedOn w:val="Normal"/>
    <w:next w:val="Index1"/>
    <w:semiHidden/>
    <w:rsid w:val="00B6228D"/>
    <w:pPr>
      <w:spacing w:after="0" w:line="240" w:lineRule="auto"/>
    </w:pPr>
    <w:rPr>
      <w:rFonts w:ascii="Times New Roman" w:eastAsia="Times New Roman" w:hAnsi="Times New Roman"/>
      <w:sz w:val="24"/>
      <w:szCs w:val="20"/>
    </w:rPr>
  </w:style>
  <w:style w:type="paragraph" w:customStyle="1" w:styleId="List-1">
    <w:name w:val="List-1"/>
    <w:basedOn w:val="Normal"/>
    <w:rsid w:val="00B6228D"/>
    <w:pPr>
      <w:spacing w:before="80" w:after="80" w:line="240" w:lineRule="auto"/>
      <w:ind w:left="1080" w:hanging="360"/>
    </w:pPr>
    <w:rPr>
      <w:rFonts w:ascii="Times New Roman" w:eastAsia="Times New Roman" w:hAnsi="Times New Roman"/>
      <w:sz w:val="24"/>
      <w:szCs w:val="20"/>
    </w:rPr>
  </w:style>
  <w:style w:type="paragraph" w:customStyle="1" w:styleId="List-2">
    <w:name w:val="List-2"/>
    <w:basedOn w:val="List-1"/>
    <w:rsid w:val="00B6228D"/>
    <w:pPr>
      <w:ind w:left="1440"/>
    </w:pPr>
  </w:style>
  <w:style w:type="character" w:styleId="PageNumber">
    <w:name w:val="page number"/>
    <w:rsid w:val="00B6228D"/>
    <w:rPr>
      <w:rFonts w:ascii="Arial" w:hAnsi="Arial"/>
      <w:b/>
      <w:sz w:val="24"/>
    </w:rPr>
  </w:style>
  <w:style w:type="table" w:styleId="TableGrid">
    <w:name w:val="Table Grid"/>
    <w:basedOn w:val="TableNormal"/>
    <w:uiPriority w:val="39"/>
    <w:rsid w:val="00B6228D"/>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s">
    <w:name w:val="Table Headers"/>
    <w:basedOn w:val="Exhibitheaders"/>
    <w:rsid w:val="00B6228D"/>
    <w:pPr>
      <w:ind w:right="-48"/>
    </w:pPr>
    <w:rPr>
      <w:snapToGrid w:val="0"/>
      <w:szCs w:val="18"/>
    </w:rPr>
  </w:style>
  <w:style w:type="paragraph" w:styleId="TableofFigures">
    <w:name w:val="table of figures"/>
    <w:basedOn w:val="Normal"/>
    <w:next w:val="Normal"/>
    <w:uiPriority w:val="99"/>
    <w:rsid w:val="00EB7D81"/>
    <w:pPr>
      <w:tabs>
        <w:tab w:val="right" w:leader="dot" w:pos="9360"/>
      </w:tabs>
      <w:spacing w:before="60" w:after="60" w:line="240" w:lineRule="auto"/>
      <w:ind w:left="706" w:right="763" w:hanging="706"/>
    </w:pPr>
    <w:rPr>
      <w:rFonts w:ascii="Times New Roman" w:eastAsia="Times New Roman" w:hAnsi="Times New Roman"/>
      <w:noProof/>
      <w:sz w:val="24"/>
      <w:szCs w:val="24"/>
    </w:rPr>
  </w:style>
  <w:style w:type="paragraph" w:customStyle="1" w:styleId="toc0">
    <w:name w:val="toc 0"/>
    <w:basedOn w:val="Normal"/>
    <w:rsid w:val="00B6228D"/>
    <w:pPr>
      <w:pageBreakBefore/>
      <w:pBdr>
        <w:top w:val="thinThickSmallGap" w:sz="24" w:space="12" w:color="auto"/>
        <w:bottom w:val="single" w:sz="6" w:space="12" w:color="auto"/>
      </w:pBdr>
      <w:spacing w:before="240" w:after="60" w:line="240" w:lineRule="auto"/>
    </w:pPr>
    <w:rPr>
      <w:rFonts w:ascii="Arial" w:eastAsia="Times New Roman" w:hAnsi="Arial"/>
      <w:b/>
      <w:i/>
      <w:sz w:val="40"/>
      <w:szCs w:val="20"/>
    </w:rPr>
  </w:style>
  <w:style w:type="paragraph" w:styleId="TOC1">
    <w:name w:val="toc 1"/>
    <w:basedOn w:val="Normal"/>
    <w:next w:val="Normal"/>
    <w:uiPriority w:val="39"/>
    <w:rsid w:val="000537CC"/>
    <w:pPr>
      <w:tabs>
        <w:tab w:val="right" w:leader="dot" w:pos="9350"/>
      </w:tabs>
      <w:spacing w:before="240" w:after="120" w:line="240" w:lineRule="auto"/>
      <w:ind w:left="547" w:right="720" w:hanging="547"/>
    </w:pPr>
    <w:rPr>
      <w:rFonts w:ascii="Arial" w:eastAsia="Times New Roman" w:hAnsi="Arial"/>
      <w:b/>
      <w:noProof/>
      <w:szCs w:val="20"/>
    </w:rPr>
  </w:style>
  <w:style w:type="paragraph" w:styleId="TOC2">
    <w:name w:val="toc 2"/>
    <w:basedOn w:val="Normal"/>
    <w:next w:val="Normal"/>
    <w:uiPriority w:val="39"/>
    <w:rsid w:val="00344FD9"/>
    <w:pPr>
      <w:tabs>
        <w:tab w:val="right" w:leader="dot" w:pos="9350"/>
      </w:tabs>
      <w:spacing w:before="120" w:after="0" w:line="240" w:lineRule="auto"/>
      <w:ind w:left="1094" w:right="720" w:hanging="547"/>
    </w:pPr>
    <w:rPr>
      <w:rFonts w:ascii="Times New Roman" w:eastAsia="Times New Roman" w:hAnsi="Times New Roman"/>
      <w:i/>
      <w:noProof/>
      <w:sz w:val="24"/>
      <w:szCs w:val="20"/>
    </w:rPr>
  </w:style>
  <w:style w:type="paragraph" w:styleId="TOC3">
    <w:name w:val="toc 3"/>
    <w:basedOn w:val="Normal"/>
    <w:next w:val="Normal"/>
    <w:uiPriority w:val="39"/>
    <w:rsid w:val="00312F84"/>
    <w:pPr>
      <w:tabs>
        <w:tab w:val="left" w:pos="1980"/>
        <w:tab w:val="right" w:leader="dot" w:pos="9360"/>
      </w:tabs>
      <w:spacing w:after="0" w:line="240" w:lineRule="auto"/>
      <w:ind w:left="1800" w:right="720" w:hanging="720"/>
    </w:pPr>
    <w:rPr>
      <w:rFonts w:ascii="Times New Roman" w:eastAsia="Times New Roman" w:hAnsi="Times New Roman"/>
      <w:noProof/>
      <w:sz w:val="24"/>
      <w:szCs w:val="20"/>
    </w:rPr>
  </w:style>
  <w:style w:type="paragraph" w:styleId="TOC4">
    <w:name w:val="toc 4"/>
    <w:basedOn w:val="Normal"/>
    <w:next w:val="Normal"/>
    <w:rsid w:val="00B6228D"/>
    <w:pPr>
      <w:tabs>
        <w:tab w:val="right" w:leader="dot" w:pos="9360"/>
      </w:tabs>
      <w:spacing w:after="0" w:line="240" w:lineRule="auto"/>
      <w:ind w:left="2880" w:hanging="900"/>
    </w:pPr>
    <w:rPr>
      <w:rFonts w:ascii="Times New Roman" w:eastAsia="Times New Roman" w:hAnsi="Times New Roman"/>
      <w:szCs w:val="20"/>
    </w:rPr>
  </w:style>
  <w:style w:type="paragraph" w:styleId="TOC5">
    <w:name w:val="toc 5"/>
    <w:aliases w:val="toc tab/fig"/>
    <w:basedOn w:val="Normal"/>
    <w:next w:val="Normal"/>
    <w:uiPriority w:val="39"/>
    <w:rsid w:val="00816A6F"/>
    <w:pPr>
      <w:tabs>
        <w:tab w:val="left" w:pos="1440"/>
        <w:tab w:val="right" w:leader="dot" w:pos="9360"/>
      </w:tabs>
      <w:spacing w:after="120" w:line="240" w:lineRule="auto"/>
      <w:ind w:left="1440" w:hanging="1260"/>
    </w:pPr>
    <w:rPr>
      <w:rFonts w:ascii="Times New Roman" w:eastAsia="Times New Roman" w:hAnsi="Times New Roman"/>
      <w:noProof/>
      <w:szCs w:val="20"/>
    </w:rPr>
  </w:style>
  <w:style w:type="paragraph" w:styleId="TOC6">
    <w:name w:val="toc 6"/>
    <w:basedOn w:val="Normal"/>
    <w:next w:val="Normal"/>
    <w:autoRedefine/>
    <w:semiHidden/>
    <w:rsid w:val="00B6228D"/>
    <w:pPr>
      <w:spacing w:after="0" w:line="240" w:lineRule="auto"/>
      <w:ind w:left="1200"/>
    </w:pPr>
    <w:rPr>
      <w:rFonts w:ascii="Times New Roman" w:eastAsia="Times New Roman" w:hAnsi="Times New Roman"/>
      <w:szCs w:val="20"/>
    </w:rPr>
  </w:style>
  <w:style w:type="paragraph" w:styleId="TOC7">
    <w:name w:val="toc 7"/>
    <w:basedOn w:val="Normal"/>
    <w:next w:val="Normal"/>
    <w:autoRedefine/>
    <w:semiHidden/>
    <w:rsid w:val="00B6228D"/>
    <w:pPr>
      <w:spacing w:after="0" w:line="240" w:lineRule="auto"/>
      <w:ind w:left="1440"/>
    </w:pPr>
    <w:rPr>
      <w:rFonts w:ascii="Times New Roman" w:eastAsia="Times New Roman" w:hAnsi="Times New Roman"/>
      <w:szCs w:val="20"/>
    </w:rPr>
  </w:style>
  <w:style w:type="paragraph" w:styleId="TOC8">
    <w:name w:val="toc 8"/>
    <w:basedOn w:val="Normal"/>
    <w:next w:val="Normal"/>
    <w:autoRedefine/>
    <w:semiHidden/>
    <w:rsid w:val="00B6228D"/>
    <w:pPr>
      <w:spacing w:after="0" w:line="240" w:lineRule="auto"/>
      <w:ind w:left="1680"/>
    </w:pPr>
    <w:rPr>
      <w:rFonts w:ascii="Times New Roman" w:eastAsia="Times New Roman" w:hAnsi="Times New Roman"/>
      <w:szCs w:val="20"/>
    </w:rPr>
  </w:style>
  <w:style w:type="paragraph" w:styleId="TOC9">
    <w:name w:val="toc 9"/>
    <w:basedOn w:val="Normal"/>
    <w:next w:val="Normal"/>
    <w:autoRedefine/>
    <w:semiHidden/>
    <w:rsid w:val="00B6228D"/>
    <w:pPr>
      <w:spacing w:after="0" w:line="240" w:lineRule="auto"/>
      <w:ind w:left="1920"/>
    </w:pPr>
    <w:rPr>
      <w:rFonts w:ascii="Times New Roman" w:eastAsia="Times New Roman" w:hAnsi="Times New Roman"/>
      <w:szCs w:val="20"/>
    </w:rPr>
  </w:style>
  <w:style w:type="paragraph" w:customStyle="1" w:styleId="TOCHeader">
    <w:name w:val="TOC Header"/>
    <w:basedOn w:val="Normal"/>
    <w:rsid w:val="00B6228D"/>
    <w:pPr>
      <w:tabs>
        <w:tab w:val="right" w:pos="9360"/>
      </w:tabs>
      <w:spacing w:before="480" w:after="480" w:line="240" w:lineRule="auto"/>
    </w:pPr>
    <w:rPr>
      <w:rFonts w:ascii="Arial" w:eastAsia="Times New Roman" w:hAnsi="Arial"/>
      <w:b/>
      <w:sz w:val="24"/>
      <w:szCs w:val="20"/>
    </w:rPr>
  </w:style>
  <w:style w:type="paragraph" w:customStyle="1" w:styleId="Volume">
    <w:name w:val="Volume"/>
    <w:basedOn w:val="Normal"/>
    <w:semiHidden/>
    <w:rsid w:val="00B6228D"/>
    <w:pPr>
      <w:spacing w:after="240" w:line="240" w:lineRule="auto"/>
      <w:jc w:val="right"/>
    </w:pPr>
    <w:rPr>
      <w:rFonts w:ascii="Helvetica Black" w:eastAsia="Times New Roman" w:hAnsi="Helvetica Black"/>
      <w:sz w:val="36"/>
      <w:szCs w:val="20"/>
    </w:rPr>
  </w:style>
  <w:style w:type="paragraph" w:customStyle="1" w:styleId="Year">
    <w:name w:val="Year"/>
    <w:basedOn w:val="Heading3"/>
    <w:semiHidden/>
    <w:rsid w:val="00B6228D"/>
    <w:pPr>
      <w:keepNext w:val="0"/>
      <w:numPr>
        <w:ilvl w:val="0"/>
        <w:numId w:val="0"/>
      </w:numPr>
      <w:spacing w:after="720"/>
      <w:jc w:val="right"/>
    </w:pPr>
    <w:rPr>
      <w:rFonts w:ascii="Helvetica" w:hAnsi="Helvetica"/>
      <w:b w:val="0"/>
      <w:sz w:val="28"/>
    </w:rPr>
  </w:style>
  <w:style w:type="paragraph" w:customStyle="1" w:styleId="BlockText1">
    <w:name w:val="Block Text1"/>
    <w:basedOn w:val="Normal"/>
    <w:rsid w:val="00B6228D"/>
    <w:pPr>
      <w:spacing w:after="160" w:line="280" w:lineRule="exact"/>
      <w:ind w:left="720" w:right="720"/>
    </w:pPr>
    <w:rPr>
      <w:rFonts w:ascii="Times New Roman" w:eastAsia="Times New Roman" w:hAnsi="Times New Roman"/>
      <w:sz w:val="24"/>
    </w:rPr>
  </w:style>
  <w:style w:type="paragraph" w:customStyle="1" w:styleId="Exhibit">
    <w:name w:val="Exhibit"/>
    <w:link w:val="ExhibitChar"/>
    <w:rsid w:val="00FE7547"/>
    <w:pPr>
      <w:keepNext/>
      <w:tabs>
        <w:tab w:val="left" w:pos="72"/>
      </w:tabs>
      <w:spacing w:after="80"/>
      <w:jc w:val="center"/>
    </w:pPr>
    <w:rPr>
      <w:rFonts w:ascii="Arial" w:eastAsia="Times New Roman" w:hAnsi="Arial"/>
      <w:b/>
      <w:sz w:val="22"/>
    </w:rPr>
  </w:style>
  <w:style w:type="character" w:customStyle="1" w:styleId="ExhibitChar">
    <w:name w:val="Exhibit Char"/>
    <w:link w:val="Exhibit"/>
    <w:rsid w:val="00FE7547"/>
    <w:rPr>
      <w:rFonts w:ascii="Arial" w:eastAsia="Times New Roman" w:hAnsi="Arial"/>
      <w:b/>
      <w:sz w:val="22"/>
    </w:rPr>
  </w:style>
  <w:style w:type="paragraph" w:customStyle="1" w:styleId="Exhibittext">
    <w:name w:val="Exhibit text"/>
    <w:basedOn w:val="Tabletext"/>
    <w:qFormat/>
    <w:rsid w:val="00B6228D"/>
  </w:style>
  <w:style w:type="paragraph" w:customStyle="1" w:styleId="Tabletext">
    <w:name w:val="Table text"/>
    <w:basedOn w:val="Normal"/>
    <w:next w:val="Normal"/>
    <w:qFormat/>
    <w:rsid w:val="00B6228D"/>
    <w:pPr>
      <w:spacing w:before="40" w:after="40" w:line="240" w:lineRule="auto"/>
    </w:pPr>
    <w:rPr>
      <w:rFonts w:ascii="Arial" w:eastAsia="Times New Roman" w:hAnsi="Arial" w:cs="Arial"/>
      <w:sz w:val="18"/>
      <w:szCs w:val="18"/>
    </w:rPr>
  </w:style>
  <w:style w:type="paragraph" w:customStyle="1" w:styleId="Bullet-last">
    <w:name w:val="Bullet-last"/>
    <w:basedOn w:val="Bullet"/>
    <w:rsid w:val="0056581C"/>
    <w:pPr>
      <w:spacing w:before="0" w:after="160"/>
    </w:pPr>
  </w:style>
  <w:style w:type="paragraph" w:customStyle="1" w:styleId="BodyTextLM">
    <w:name w:val="Body Text_LM"/>
    <w:basedOn w:val="Normal"/>
    <w:qFormat/>
    <w:rsid w:val="00B6228D"/>
    <w:pPr>
      <w:spacing w:after="160" w:line="300" w:lineRule="auto"/>
    </w:pPr>
    <w:rPr>
      <w:rFonts w:ascii="Times New Roman" w:eastAsia="Times New Roman" w:hAnsi="Times New Roman"/>
      <w:sz w:val="24"/>
    </w:rPr>
  </w:style>
  <w:style w:type="paragraph" w:customStyle="1" w:styleId="Excontinued">
    <w:name w:val="Ex_continued"/>
    <w:basedOn w:val="Normal"/>
    <w:qFormat/>
    <w:rsid w:val="00B6228D"/>
    <w:pPr>
      <w:spacing w:after="0" w:line="240" w:lineRule="auto"/>
      <w:jc w:val="right"/>
    </w:pPr>
    <w:rPr>
      <w:rFonts w:ascii="Arial" w:eastAsia="Times New Roman" w:hAnsi="Arial" w:cs="Arial"/>
      <w:i/>
      <w:sz w:val="16"/>
      <w:szCs w:val="16"/>
    </w:rPr>
  </w:style>
  <w:style w:type="paragraph" w:styleId="NormalWeb">
    <w:name w:val="Normal (Web)"/>
    <w:basedOn w:val="Normal"/>
    <w:uiPriority w:val="99"/>
    <w:rsid w:val="00B6228D"/>
    <w:pP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TOC-heading-1">
    <w:name w:val="TOC-heading-1"/>
    <w:basedOn w:val="Normal"/>
    <w:rsid w:val="00B6228D"/>
    <w:pPr>
      <w:autoSpaceDE w:val="0"/>
      <w:autoSpaceDN w:val="0"/>
      <w:adjustRightInd w:val="0"/>
      <w:spacing w:after="0" w:line="240" w:lineRule="auto"/>
      <w:jc w:val="center"/>
    </w:pPr>
    <w:rPr>
      <w:rFonts w:ascii="Arial" w:eastAsia="Times New Roman" w:hAnsi="Arial"/>
      <w:b/>
      <w:sz w:val="24"/>
      <w:szCs w:val="24"/>
      <w:lang w:val="en-CA"/>
    </w:rPr>
  </w:style>
  <w:style w:type="paragraph" w:styleId="Revision">
    <w:name w:val="Revision"/>
    <w:hidden/>
    <w:uiPriority w:val="99"/>
    <w:semiHidden/>
    <w:rsid w:val="00B6228D"/>
    <w:rPr>
      <w:rFonts w:ascii="Times New Roman" w:eastAsia="Times New Roman" w:hAnsi="Times New Roman"/>
      <w:sz w:val="24"/>
    </w:rPr>
  </w:style>
  <w:style w:type="paragraph" w:styleId="PlainText">
    <w:name w:val="Plain Text"/>
    <w:basedOn w:val="Normal"/>
    <w:link w:val="PlainTextChar"/>
    <w:uiPriority w:val="99"/>
    <w:rsid w:val="00B6228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6228D"/>
    <w:rPr>
      <w:rFonts w:ascii="Consolas" w:hAnsi="Consolas"/>
      <w:sz w:val="21"/>
      <w:szCs w:val="21"/>
    </w:rPr>
  </w:style>
  <w:style w:type="character" w:styleId="Emphasis">
    <w:name w:val="Emphasis"/>
    <w:qFormat/>
    <w:rsid w:val="00B6228D"/>
    <w:rPr>
      <w:i/>
      <w:iCs/>
    </w:rPr>
  </w:style>
  <w:style w:type="paragraph" w:styleId="DocumentMap">
    <w:name w:val="Document Map"/>
    <w:basedOn w:val="Normal"/>
    <w:link w:val="DocumentMapChar"/>
    <w:rsid w:val="00B6228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rsid w:val="00B6228D"/>
    <w:rPr>
      <w:rFonts w:ascii="Tahoma" w:eastAsia="Times New Roman" w:hAnsi="Tahoma" w:cs="Tahoma"/>
      <w:shd w:val="clear" w:color="auto" w:fill="000080"/>
    </w:rPr>
  </w:style>
  <w:style w:type="character" w:styleId="EndnoteReference">
    <w:name w:val="endnote reference"/>
    <w:rsid w:val="00B6228D"/>
    <w:rPr>
      <w:vertAlign w:val="superscript"/>
    </w:rPr>
  </w:style>
  <w:style w:type="paragraph" w:styleId="ListParagraph">
    <w:name w:val="List Paragraph"/>
    <w:basedOn w:val="Normal"/>
    <w:uiPriority w:val="34"/>
    <w:qFormat/>
    <w:rsid w:val="00B6228D"/>
    <w:pPr>
      <w:ind w:left="720"/>
      <w:contextualSpacing/>
    </w:pPr>
  </w:style>
  <w:style w:type="paragraph" w:customStyle="1" w:styleId="bodytextpsg">
    <w:name w:val="body text_psg"/>
    <w:basedOn w:val="Normal"/>
    <w:link w:val="bodytextpsgChar"/>
    <w:rsid w:val="00B6228D"/>
    <w:pPr>
      <w:spacing w:after="240" w:line="300" w:lineRule="exact"/>
      <w:ind w:firstLine="720"/>
    </w:pPr>
    <w:rPr>
      <w:rFonts w:ascii="Times New Roman" w:eastAsia="Times New Roman" w:hAnsi="Times New Roman"/>
      <w:szCs w:val="20"/>
    </w:rPr>
  </w:style>
  <w:style w:type="character" w:customStyle="1" w:styleId="bodytextpsgChar">
    <w:name w:val="body text_psg Char"/>
    <w:link w:val="bodytextpsg"/>
    <w:rsid w:val="00B6228D"/>
    <w:rPr>
      <w:rFonts w:ascii="Times New Roman" w:eastAsia="Times New Roman" w:hAnsi="Times New Roman"/>
      <w:sz w:val="22"/>
    </w:rPr>
  </w:style>
  <w:style w:type="character" w:customStyle="1" w:styleId="QuickFormat1">
    <w:name w:val="QuickFormat1"/>
    <w:rsid w:val="00B6228D"/>
    <w:rPr>
      <w:rFonts w:ascii="Arial" w:hAnsi="Arial"/>
      <w:b/>
      <w:color w:val="000000"/>
      <w:sz w:val="20"/>
    </w:rPr>
  </w:style>
  <w:style w:type="paragraph" w:customStyle="1" w:styleId="Exhibittextindent1">
    <w:name w:val="Exhibit text indent1"/>
    <w:basedOn w:val="Exhibittext"/>
    <w:qFormat/>
    <w:rsid w:val="00B6228D"/>
    <w:pPr>
      <w:keepNext/>
      <w:autoSpaceDE w:val="0"/>
      <w:autoSpaceDN w:val="0"/>
      <w:adjustRightInd w:val="0"/>
      <w:spacing w:before="20" w:after="20"/>
      <w:ind w:left="144"/>
    </w:pPr>
    <w:rPr>
      <w:rFonts w:ascii="Times New Roman" w:hAnsi="Times New Roman" w:cs="Times New Roman"/>
      <w:sz w:val="20"/>
      <w:szCs w:val="20"/>
    </w:rPr>
  </w:style>
  <w:style w:type="paragraph" w:customStyle="1" w:styleId="bullets">
    <w:name w:val="bullets"/>
    <w:basedOn w:val="Normal"/>
    <w:link w:val="bulletsChar"/>
    <w:rsid w:val="00B6228D"/>
    <w:pPr>
      <w:spacing w:after="240" w:line="240" w:lineRule="auto"/>
      <w:ind w:left="1440" w:hanging="360"/>
    </w:pPr>
    <w:rPr>
      <w:rFonts w:ascii="Times New Roman" w:eastAsia="Times New Roman" w:hAnsi="Times New Roman"/>
      <w:szCs w:val="20"/>
    </w:rPr>
  </w:style>
  <w:style w:type="character" w:customStyle="1" w:styleId="bulletsChar">
    <w:name w:val="bullets Char"/>
    <w:link w:val="bullets"/>
    <w:rsid w:val="00B6228D"/>
    <w:rPr>
      <w:rFonts w:ascii="Times New Roman" w:eastAsia="Times New Roman" w:hAnsi="Times New Roman"/>
      <w:sz w:val="22"/>
    </w:rPr>
  </w:style>
  <w:style w:type="paragraph" w:customStyle="1" w:styleId="bullets-2ndlevel">
    <w:name w:val="bullets-2nd level"/>
    <w:rsid w:val="00B6228D"/>
    <w:pPr>
      <w:spacing w:after="240"/>
    </w:pPr>
    <w:rPr>
      <w:rFonts w:ascii="Times New Roman" w:eastAsia="Times New Roman" w:hAnsi="Times New Roman"/>
      <w:sz w:val="22"/>
    </w:rPr>
  </w:style>
  <w:style w:type="paragraph" w:customStyle="1" w:styleId="bullets-3rdlevel">
    <w:name w:val="bullets-3rd level"/>
    <w:rsid w:val="00B6228D"/>
    <w:pPr>
      <w:tabs>
        <w:tab w:val="num" w:pos="2880"/>
      </w:tabs>
      <w:spacing w:after="240"/>
      <w:ind w:left="2880" w:hanging="360"/>
    </w:pPr>
    <w:rPr>
      <w:rFonts w:ascii="Times New Roman" w:eastAsia="Times New Roman" w:hAnsi="Times New Roman"/>
      <w:sz w:val="22"/>
    </w:rPr>
  </w:style>
  <w:style w:type="paragraph" w:customStyle="1" w:styleId="tabfigsource-1">
    <w:name w:val="tab/fig source-1"/>
    <w:basedOn w:val="Normal"/>
    <w:rsid w:val="00B6228D"/>
    <w:pPr>
      <w:keepLines/>
      <w:spacing w:before="120" w:after="0" w:line="240" w:lineRule="auto"/>
      <w:ind w:left="187" w:hanging="187"/>
    </w:pPr>
    <w:rPr>
      <w:rFonts w:ascii="Arial" w:eastAsia="Times New Roman" w:hAnsi="Arial" w:cs="Arial"/>
      <w:sz w:val="18"/>
      <w:szCs w:val="18"/>
    </w:rPr>
  </w:style>
  <w:style w:type="paragraph" w:customStyle="1" w:styleId="tabfigsource-2">
    <w:name w:val="tab/fig source-2"/>
    <w:basedOn w:val="Normal"/>
    <w:rsid w:val="00B6228D"/>
    <w:pPr>
      <w:keepLines/>
      <w:spacing w:before="120" w:after="400" w:line="240" w:lineRule="auto"/>
      <w:ind w:left="187" w:hanging="187"/>
    </w:pPr>
    <w:rPr>
      <w:rFonts w:ascii="Arial" w:eastAsia="Times New Roman" w:hAnsi="Arial" w:cs="Arial"/>
      <w:sz w:val="18"/>
      <w:szCs w:val="20"/>
    </w:rPr>
  </w:style>
  <w:style w:type="paragraph" w:customStyle="1" w:styleId="TableTitle">
    <w:name w:val="Table Title"/>
    <w:basedOn w:val="Normal"/>
    <w:rsid w:val="00B6228D"/>
    <w:pPr>
      <w:keepNext/>
      <w:keepLines/>
      <w:spacing w:before="240" w:after="240" w:line="240" w:lineRule="auto"/>
      <w:ind w:left="1440" w:hanging="1440"/>
    </w:pPr>
    <w:rPr>
      <w:rFonts w:ascii="Arial" w:eastAsia="Times New Roman" w:hAnsi="Arial"/>
      <w:b/>
      <w:snapToGrid w:val="0"/>
      <w:sz w:val="24"/>
      <w:szCs w:val="20"/>
    </w:rPr>
  </w:style>
  <w:style w:type="paragraph" w:customStyle="1" w:styleId="TableTitlecont">
    <w:name w:val="Table Title (cont)"/>
    <w:basedOn w:val="TableTitle"/>
    <w:rsid w:val="00B6228D"/>
  </w:style>
  <w:style w:type="paragraph" w:customStyle="1" w:styleId="TableContents">
    <w:name w:val="Table Contents"/>
    <w:basedOn w:val="Normal"/>
    <w:rsid w:val="00B6228D"/>
    <w:pPr>
      <w:spacing w:before="20" w:after="20" w:line="240" w:lineRule="auto"/>
    </w:pPr>
    <w:rPr>
      <w:rFonts w:ascii="Arial" w:eastAsia="Times New Roman" w:hAnsi="Arial" w:cs="Arial"/>
      <w:snapToGrid w:val="0"/>
      <w:sz w:val="20"/>
      <w:szCs w:val="20"/>
    </w:rPr>
  </w:style>
  <w:style w:type="paragraph" w:customStyle="1" w:styleId="bodytextLM0">
    <w:name w:val="bodytext_LM"/>
    <w:basedOn w:val="bodytextpsg"/>
    <w:qFormat/>
    <w:rsid w:val="00B6228D"/>
    <w:pPr>
      <w:spacing w:before="240"/>
      <w:ind w:firstLine="0"/>
    </w:pPr>
    <w:rPr>
      <w:szCs w:val="22"/>
    </w:rPr>
  </w:style>
  <w:style w:type="paragraph" w:customStyle="1" w:styleId="aind">
    <w:name w:val="aind"/>
    <w:basedOn w:val="Normal"/>
    <w:qFormat/>
    <w:rsid w:val="00B6228D"/>
    <w:pPr>
      <w:keepNext/>
      <w:spacing w:before="60" w:after="60" w:line="240" w:lineRule="auto"/>
      <w:ind w:left="180"/>
    </w:pPr>
    <w:rPr>
      <w:rFonts w:ascii="Arial" w:eastAsia="Times New Roman" w:hAnsi="Arial" w:cs="Arial"/>
      <w:sz w:val="18"/>
      <w:szCs w:val="18"/>
    </w:rPr>
  </w:style>
  <w:style w:type="paragraph" w:customStyle="1" w:styleId="Biblio0">
    <w:name w:val="Biblio"/>
    <w:basedOn w:val="Normal"/>
    <w:link w:val="BiblioChar"/>
    <w:rsid w:val="00BA5D87"/>
    <w:pPr>
      <w:spacing w:after="160" w:line="300" w:lineRule="auto"/>
      <w:ind w:left="720" w:hanging="720"/>
    </w:pPr>
    <w:rPr>
      <w:rFonts w:ascii="Times New Roman" w:eastAsia="Times New Roman" w:hAnsi="Times New Roman"/>
      <w:iCs/>
      <w:sz w:val="24"/>
      <w:szCs w:val="24"/>
    </w:rPr>
  </w:style>
  <w:style w:type="paragraph" w:customStyle="1" w:styleId="Bulletlevel2">
    <w:name w:val="Bullet level 2"/>
    <w:basedOn w:val="Normal"/>
    <w:link w:val="Bulletlevel2Char"/>
    <w:rsid w:val="00B6228D"/>
    <w:pPr>
      <w:tabs>
        <w:tab w:val="num" w:pos="1440"/>
      </w:tabs>
      <w:autoSpaceDE w:val="0"/>
      <w:autoSpaceDN w:val="0"/>
      <w:adjustRightInd w:val="0"/>
      <w:spacing w:after="80" w:line="240" w:lineRule="auto"/>
      <w:ind w:left="1440" w:hanging="360"/>
    </w:pPr>
    <w:rPr>
      <w:rFonts w:ascii="Times New Roman" w:eastAsia="Times New Roman" w:hAnsi="Times New Roman"/>
      <w:sz w:val="24"/>
      <w:szCs w:val="20"/>
    </w:rPr>
  </w:style>
  <w:style w:type="character" w:customStyle="1" w:styleId="Bulletlevel2Char">
    <w:name w:val="Bullet level 2 Char"/>
    <w:link w:val="Bulletlevel2"/>
    <w:rsid w:val="00B6228D"/>
    <w:rPr>
      <w:rFonts w:ascii="Times New Roman" w:eastAsia="Times New Roman" w:hAnsi="Times New Roman"/>
      <w:sz w:val="24"/>
    </w:rPr>
  </w:style>
  <w:style w:type="paragraph" w:customStyle="1" w:styleId="TOC-heading-2">
    <w:name w:val="TOC-heading-2"/>
    <w:basedOn w:val="Header"/>
    <w:rsid w:val="00B6228D"/>
    <w:pPr>
      <w:autoSpaceDE w:val="0"/>
      <w:autoSpaceDN w:val="0"/>
      <w:adjustRightInd w:val="0"/>
    </w:pPr>
    <w:rPr>
      <w:rFonts w:cs="Arial"/>
      <w:bCs/>
      <w:sz w:val="24"/>
      <w:szCs w:val="24"/>
      <w:u w:val="single"/>
    </w:rPr>
  </w:style>
  <w:style w:type="paragraph" w:customStyle="1" w:styleId="aresponse">
    <w:name w:val="aresponse"/>
    <w:basedOn w:val="bodytextpsg"/>
    <w:qFormat/>
    <w:rsid w:val="00B6228D"/>
    <w:pPr>
      <w:ind w:left="360" w:firstLine="0"/>
    </w:pPr>
  </w:style>
  <w:style w:type="table" w:customStyle="1" w:styleId="OMB">
    <w:name w:val="OMB"/>
    <w:basedOn w:val="TableNormal"/>
    <w:uiPriority w:val="99"/>
    <w:qFormat/>
    <w:rsid w:val="00B6228D"/>
    <w:rPr>
      <w:rFonts w:ascii="Arial" w:hAnsi="Arial" w:cs="Arial"/>
      <w:sz w:val="18"/>
    </w:rPr>
    <w:tblPr>
      <w:tblBorders>
        <w:top w:val="single" w:sz="12" w:space="0" w:color="auto"/>
        <w:bottom w:val="single" w:sz="12" w:space="0" w:color="auto"/>
      </w:tblBorders>
    </w:tblPr>
    <w:tblStylePr w:type="firstRow">
      <w:pPr>
        <w:wordWrap/>
        <w:spacing w:beforeLines="0" w:beforeAutospacing="0" w:afterLines="0" w:afterAutospacing="0" w:line="240" w:lineRule="auto"/>
        <w:contextualSpacing w:val="0"/>
        <w:mirrorIndents w:val="0"/>
      </w:pPr>
      <w:rPr>
        <w:rFonts w:ascii="Arial" w:hAnsi="Arial"/>
        <w:b/>
        <w:sz w:val="18"/>
      </w:rPr>
      <w:tblPr/>
      <w:tcPr>
        <w:tcBorders>
          <w:top w:val="single" w:sz="12" w:space="0" w:color="auto"/>
          <w:left w:val="nil"/>
          <w:bottom w:val="single" w:sz="6" w:space="0" w:color="auto"/>
          <w:right w:val="nil"/>
          <w:insideH w:val="nil"/>
          <w:insideV w:val="nil"/>
          <w:tl2br w:val="nil"/>
          <w:tr2bl w:val="nil"/>
        </w:tcBorders>
        <w:shd w:val="pct20" w:color="auto" w:fill="auto"/>
      </w:tcPr>
    </w:tblStylePr>
  </w:style>
  <w:style w:type="paragraph" w:customStyle="1" w:styleId="BodyText1">
    <w:name w:val="Body Text1"/>
    <w:basedOn w:val="Normal"/>
    <w:link w:val="bodytextChar0"/>
    <w:rsid w:val="00B6228D"/>
    <w:pPr>
      <w:spacing w:after="160" w:line="300" w:lineRule="auto"/>
      <w:ind w:firstLine="720"/>
    </w:pPr>
    <w:rPr>
      <w:rFonts w:ascii="Times New Roman" w:eastAsia="Times New Roman" w:hAnsi="Times New Roman"/>
      <w:sz w:val="24"/>
      <w:szCs w:val="20"/>
    </w:rPr>
  </w:style>
  <w:style w:type="character" w:customStyle="1" w:styleId="bodytextChar0">
    <w:name w:val="body text Char"/>
    <w:link w:val="BodyText1"/>
    <w:rsid w:val="00B6228D"/>
    <w:rPr>
      <w:rFonts w:ascii="Times New Roman" w:eastAsia="Times New Roman" w:hAnsi="Times New Roman"/>
      <w:sz w:val="24"/>
    </w:rPr>
  </w:style>
  <w:style w:type="character" w:styleId="Strong">
    <w:name w:val="Strong"/>
    <w:uiPriority w:val="22"/>
    <w:qFormat/>
    <w:rsid w:val="00B6228D"/>
    <w:rPr>
      <w:b/>
      <w:bCs/>
    </w:rPr>
  </w:style>
  <w:style w:type="paragraph" w:customStyle="1" w:styleId="b">
    <w:name w:val="b"/>
    <w:basedOn w:val="Normal"/>
    <w:rsid w:val="00B6228D"/>
    <w:pPr>
      <w:tabs>
        <w:tab w:val="num" w:pos="648"/>
      </w:tabs>
      <w:overflowPunct w:val="0"/>
      <w:autoSpaceDE w:val="0"/>
      <w:autoSpaceDN w:val="0"/>
      <w:adjustRightInd w:val="0"/>
      <w:spacing w:after="0" w:line="240" w:lineRule="auto"/>
      <w:ind w:left="648" w:hanging="360"/>
      <w:textAlignment w:val="baseline"/>
    </w:pPr>
    <w:rPr>
      <w:rFonts w:ascii="Times New Roman" w:eastAsia="Times New Roman" w:hAnsi="Times New Roman"/>
      <w:sz w:val="20"/>
      <w:szCs w:val="20"/>
    </w:rPr>
  </w:style>
  <w:style w:type="paragraph" w:customStyle="1" w:styleId="toa">
    <w:name w:val="toa"/>
    <w:basedOn w:val="Normal"/>
    <w:rsid w:val="00B6228D"/>
    <w:pPr>
      <w:tabs>
        <w:tab w:val="left" w:pos="9000"/>
        <w:tab w:val="right" w:pos="9360"/>
      </w:tabs>
      <w:suppressAutoHyphens/>
      <w:spacing w:after="0" w:line="240" w:lineRule="auto"/>
    </w:pPr>
    <w:rPr>
      <w:rFonts w:ascii="Times New Roman" w:eastAsia="Times New Roman" w:hAnsi="Times New Roman"/>
      <w:sz w:val="20"/>
      <w:szCs w:val="20"/>
    </w:rPr>
  </w:style>
  <w:style w:type="paragraph" w:customStyle="1" w:styleId="book">
    <w:name w:val="book"/>
    <w:basedOn w:val="Normal"/>
    <w:rsid w:val="00B6228D"/>
    <w:pPr>
      <w:spacing w:before="100" w:beforeAutospacing="1" w:after="100" w:afterAutospacing="1" w:line="240" w:lineRule="auto"/>
    </w:pPr>
    <w:rPr>
      <w:rFonts w:ascii="Times New Roman" w:eastAsia="Times New Roman" w:hAnsi="Times New Roman"/>
      <w:sz w:val="24"/>
      <w:szCs w:val="24"/>
    </w:rPr>
  </w:style>
  <w:style w:type="paragraph" w:customStyle="1" w:styleId="BodyText20">
    <w:name w:val="Body Text2"/>
    <w:basedOn w:val="Normal"/>
    <w:rsid w:val="009B2553"/>
    <w:pPr>
      <w:spacing w:after="160" w:line="300" w:lineRule="auto"/>
      <w:ind w:firstLine="720"/>
    </w:pPr>
    <w:rPr>
      <w:rFonts w:ascii="Times New Roman" w:hAnsi="Times New Roman"/>
      <w:sz w:val="24"/>
      <w:szCs w:val="20"/>
    </w:rPr>
  </w:style>
  <w:style w:type="character" w:customStyle="1" w:styleId="results-line1-title1">
    <w:name w:val="results-line1-title1"/>
    <w:basedOn w:val="DefaultParagraphFont"/>
    <w:rsid w:val="009F3577"/>
    <w:rPr>
      <w:rFonts w:cs="Times New Roman"/>
      <w:color w:val="0000FF"/>
    </w:rPr>
  </w:style>
  <w:style w:type="character" w:customStyle="1" w:styleId="results-line1-pdf">
    <w:name w:val="results-line1-pdf"/>
    <w:basedOn w:val="DefaultParagraphFont"/>
    <w:rsid w:val="009F3577"/>
    <w:rPr>
      <w:rFonts w:cs="Times New Roman"/>
    </w:rPr>
  </w:style>
  <w:style w:type="character" w:customStyle="1" w:styleId="results-line21">
    <w:name w:val="results-line21"/>
    <w:basedOn w:val="DefaultParagraphFont"/>
    <w:rsid w:val="009F3577"/>
    <w:rPr>
      <w:rFonts w:cs="Times New Roman"/>
      <w:color w:val="336600"/>
    </w:rPr>
  </w:style>
  <w:style w:type="character" w:customStyle="1" w:styleId="search-results-teaser1">
    <w:name w:val="search-results-teaser1"/>
    <w:basedOn w:val="DefaultParagraphFont"/>
    <w:rsid w:val="009F3577"/>
    <w:rPr>
      <w:rFonts w:cs="Times New Roman"/>
      <w:color w:val="666666"/>
    </w:rPr>
  </w:style>
  <w:style w:type="character" w:customStyle="1" w:styleId="historical-line1">
    <w:name w:val="historical-line1"/>
    <w:basedOn w:val="DefaultParagraphFont"/>
    <w:rsid w:val="009F3577"/>
    <w:rPr>
      <w:rFonts w:cs="Times New Roman"/>
      <w:color w:val="000000"/>
    </w:rPr>
  </w:style>
  <w:style w:type="paragraph" w:styleId="NoSpacing">
    <w:name w:val="No Spacing"/>
    <w:uiPriority w:val="1"/>
    <w:qFormat/>
    <w:rsid w:val="00197344"/>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497C19"/>
    <w:pPr>
      <w:spacing w:after="0"/>
      <w:jc w:val="center"/>
    </w:pPr>
    <w:rPr>
      <w:rFonts w:ascii="Times New Roman" w:hAnsi="Times New Roman"/>
      <w:noProof/>
      <w:sz w:val="24"/>
    </w:rPr>
  </w:style>
  <w:style w:type="character" w:customStyle="1" w:styleId="BiblioChar">
    <w:name w:val="Biblio Char"/>
    <w:basedOn w:val="DefaultParagraphFont"/>
    <w:link w:val="Biblio0"/>
    <w:rsid w:val="00497C19"/>
    <w:rPr>
      <w:rFonts w:ascii="Times New Roman" w:eastAsia="Times New Roman" w:hAnsi="Times New Roman"/>
      <w:iCs/>
      <w:sz w:val="24"/>
      <w:szCs w:val="24"/>
    </w:rPr>
  </w:style>
  <w:style w:type="character" w:customStyle="1" w:styleId="EndNoteBibliographyTitleChar">
    <w:name w:val="EndNote Bibliography Title Char"/>
    <w:basedOn w:val="BiblioChar"/>
    <w:link w:val="EndNoteBibliographyTitle"/>
    <w:rsid w:val="00497C19"/>
    <w:rPr>
      <w:rFonts w:ascii="Times New Roman" w:eastAsia="Times New Roman" w:hAnsi="Times New Roman"/>
      <w:iCs w:val="0"/>
      <w:noProof/>
      <w:sz w:val="24"/>
      <w:szCs w:val="22"/>
    </w:rPr>
  </w:style>
  <w:style w:type="paragraph" w:customStyle="1" w:styleId="EndNoteBibliography">
    <w:name w:val="EndNote Bibliography"/>
    <w:basedOn w:val="Normal"/>
    <w:link w:val="EndNoteBibliographyChar"/>
    <w:rsid w:val="00497C19"/>
    <w:pPr>
      <w:spacing w:line="240" w:lineRule="auto"/>
    </w:pPr>
    <w:rPr>
      <w:rFonts w:ascii="Times New Roman" w:hAnsi="Times New Roman"/>
      <w:noProof/>
      <w:sz w:val="24"/>
    </w:rPr>
  </w:style>
  <w:style w:type="character" w:customStyle="1" w:styleId="EndNoteBibliographyChar">
    <w:name w:val="EndNote Bibliography Char"/>
    <w:basedOn w:val="BiblioChar"/>
    <w:link w:val="EndNoteBibliography"/>
    <w:rsid w:val="00497C19"/>
    <w:rPr>
      <w:rFonts w:ascii="Times New Roman" w:eastAsia="Times New Roman" w:hAnsi="Times New Roman"/>
      <w:iCs w:val="0"/>
      <w:noProof/>
      <w:sz w:val="24"/>
      <w:szCs w:val="22"/>
    </w:rPr>
  </w:style>
  <w:style w:type="character" w:customStyle="1" w:styleId="apple-converted-space">
    <w:name w:val="apple-converted-space"/>
    <w:basedOn w:val="DefaultParagraphFont"/>
    <w:rsid w:val="007B2345"/>
  </w:style>
  <w:style w:type="character" w:customStyle="1" w:styleId="Mention1">
    <w:name w:val="Mention1"/>
    <w:basedOn w:val="DefaultParagraphFont"/>
    <w:uiPriority w:val="99"/>
    <w:semiHidden/>
    <w:unhideWhenUsed/>
    <w:rsid w:val="007B2345"/>
    <w:rPr>
      <w:color w:val="2B579A"/>
      <w:shd w:val="clear" w:color="auto" w:fill="E6E6E6"/>
    </w:rPr>
  </w:style>
  <w:style w:type="character" w:customStyle="1" w:styleId="UnresolvedMention1">
    <w:name w:val="Unresolved Mention1"/>
    <w:basedOn w:val="DefaultParagraphFont"/>
    <w:uiPriority w:val="99"/>
    <w:semiHidden/>
    <w:unhideWhenUsed/>
    <w:rsid w:val="00AA3587"/>
    <w:rPr>
      <w:color w:val="808080"/>
      <w:shd w:val="clear" w:color="auto" w:fill="E6E6E6"/>
    </w:rPr>
  </w:style>
  <w:style w:type="paragraph" w:customStyle="1" w:styleId="Exhibitnumber">
    <w:name w:val="Exhibit number"/>
    <w:basedOn w:val="Exhibit"/>
    <w:qFormat/>
    <w:rsid w:val="00D640B0"/>
    <w:pPr>
      <w:keepNext w:val="0"/>
    </w:pPr>
  </w:style>
  <w:style w:type="character" w:customStyle="1" w:styleId="UnresolvedMention2">
    <w:name w:val="Unresolved Mention2"/>
    <w:basedOn w:val="DefaultParagraphFont"/>
    <w:uiPriority w:val="99"/>
    <w:semiHidden/>
    <w:unhideWhenUsed/>
    <w:rsid w:val="00BB15C2"/>
    <w:rPr>
      <w:color w:val="808080"/>
      <w:shd w:val="clear" w:color="auto" w:fill="E6E6E6"/>
    </w:rPr>
  </w:style>
  <w:style w:type="character" w:customStyle="1" w:styleId="Mention2">
    <w:name w:val="Mention2"/>
    <w:basedOn w:val="DefaultParagraphFont"/>
    <w:uiPriority w:val="99"/>
    <w:semiHidden/>
    <w:unhideWhenUsed/>
    <w:rsid w:val="00A14598"/>
    <w:rPr>
      <w:color w:val="2B579A"/>
      <w:shd w:val="clear" w:color="auto" w:fill="E6E6E6"/>
    </w:rPr>
  </w:style>
  <w:style w:type="paragraph" w:customStyle="1" w:styleId="xmsonormal">
    <w:name w:val="x_msonormal"/>
    <w:basedOn w:val="Normal"/>
    <w:rsid w:val="008A26B8"/>
    <w:pPr>
      <w:spacing w:after="0" w:line="240" w:lineRule="auto"/>
    </w:pPr>
    <w:rPr>
      <w:rFonts w:eastAsiaTheme="minorHAns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91729">
      <w:bodyDiv w:val="1"/>
      <w:marLeft w:val="0"/>
      <w:marRight w:val="0"/>
      <w:marTop w:val="0"/>
      <w:marBottom w:val="0"/>
      <w:divBdr>
        <w:top w:val="none" w:sz="0" w:space="0" w:color="auto"/>
        <w:left w:val="none" w:sz="0" w:space="0" w:color="auto"/>
        <w:bottom w:val="none" w:sz="0" w:space="0" w:color="auto"/>
        <w:right w:val="none" w:sz="0" w:space="0" w:color="auto"/>
      </w:divBdr>
    </w:div>
    <w:div w:id="88281859">
      <w:bodyDiv w:val="1"/>
      <w:marLeft w:val="0"/>
      <w:marRight w:val="0"/>
      <w:marTop w:val="0"/>
      <w:marBottom w:val="0"/>
      <w:divBdr>
        <w:top w:val="none" w:sz="0" w:space="0" w:color="auto"/>
        <w:left w:val="none" w:sz="0" w:space="0" w:color="auto"/>
        <w:bottom w:val="none" w:sz="0" w:space="0" w:color="auto"/>
        <w:right w:val="none" w:sz="0" w:space="0" w:color="auto"/>
      </w:divBdr>
    </w:div>
    <w:div w:id="222449537">
      <w:bodyDiv w:val="1"/>
      <w:marLeft w:val="0"/>
      <w:marRight w:val="0"/>
      <w:marTop w:val="0"/>
      <w:marBottom w:val="0"/>
      <w:divBdr>
        <w:top w:val="none" w:sz="0" w:space="0" w:color="auto"/>
        <w:left w:val="none" w:sz="0" w:space="0" w:color="auto"/>
        <w:bottom w:val="none" w:sz="0" w:space="0" w:color="auto"/>
        <w:right w:val="none" w:sz="0" w:space="0" w:color="auto"/>
      </w:divBdr>
    </w:div>
    <w:div w:id="273708791">
      <w:bodyDiv w:val="1"/>
      <w:marLeft w:val="0"/>
      <w:marRight w:val="0"/>
      <w:marTop w:val="0"/>
      <w:marBottom w:val="0"/>
      <w:divBdr>
        <w:top w:val="none" w:sz="0" w:space="0" w:color="auto"/>
        <w:left w:val="none" w:sz="0" w:space="0" w:color="auto"/>
        <w:bottom w:val="none" w:sz="0" w:space="0" w:color="auto"/>
        <w:right w:val="none" w:sz="0" w:space="0" w:color="auto"/>
      </w:divBdr>
    </w:div>
    <w:div w:id="304436051">
      <w:bodyDiv w:val="1"/>
      <w:marLeft w:val="0"/>
      <w:marRight w:val="0"/>
      <w:marTop w:val="0"/>
      <w:marBottom w:val="0"/>
      <w:divBdr>
        <w:top w:val="none" w:sz="0" w:space="0" w:color="auto"/>
        <w:left w:val="none" w:sz="0" w:space="0" w:color="auto"/>
        <w:bottom w:val="none" w:sz="0" w:space="0" w:color="auto"/>
        <w:right w:val="none" w:sz="0" w:space="0" w:color="auto"/>
      </w:divBdr>
    </w:div>
    <w:div w:id="423452696">
      <w:bodyDiv w:val="1"/>
      <w:marLeft w:val="0"/>
      <w:marRight w:val="0"/>
      <w:marTop w:val="0"/>
      <w:marBottom w:val="0"/>
      <w:divBdr>
        <w:top w:val="none" w:sz="0" w:space="0" w:color="auto"/>
        <w:left w:val="none" w:sz="0" w:space="0" w:color="auto"/>
        <w:bottom w:val="none" w:sz="0" w:space="0" w:color="auto"/>
        <w:right w:val="none" w:sz="0" w:space="0" w:color="auto"/>
      </w:divBdr>
    </w:div>
    <w:div w:id="458843782">
      <w:bodyDiv w:val="1"/>
      <w:marLeft w:val="0"/>
      <w:marRight w:val="0"/>
      <w:marTop w:val="0"/>
      <w:marBottom w:val="0"/>
      <w:divBdr>
        <w:top w:val="none" w:sz="0" w:space="0" w:color="auto"/>
        <w:left w:val="none" w:sz="0" w:space="0" w:color="auto"/>
        <w:bottom w:val="none" w:sz="0" w:space="0" w:color="auto"/>
        <w:right w:val="none" w:sz="0" w:space="0" w:color="auto"/>
      </w:divBdr>
    </w:div>
    <w:div w:id="463935805">
      <w:bodyDiv w:val="1"/>
      <w:marLeft w:val="0"/>
      <w:marRight w:val="0"/>
      <w:marTop w:val="0"/>
      <w:marBottom w:val="0"/>
      <w:divBdr>
        <w:top w:val="none" w:sz="0" w:space="0" w:color="auto"/>
        <w:left w:val="none" w:sz="0" w:space="0" w:color="auto"/>
        <w:bottom w:val="none" w:sz="0" w:space="0" w:color="auto"/>
        <w:right w:val="none" w:sz="0" w:space="0" w:color="auto"/>
      </w:divBdr>
    </w:div>
    <w:div w:id="621305250">
      <w:bodyDiv w:val="1"/>
      <w:marLeft w:val="0"/>
      <w:marRight w:val="0"/>
      <w:marTop w:val="0"/>
      <w:marBottom w:val="0"/>
      <w:divBdr>
        <w:top w:val="none" w:sz="0" w:space="0" w:color="auto"/>
        <w:left w:val="none" w:sz="0" w:space="0" w:color="auto"/>
        <w:bottom w:val="none" w:sz="0" w:space="0" w:color="auto"/>
        <w:right w:val="none" w:sz="0" w:space="0" w:color="auto"/>
      </w:divBdr>
    </w:div>
    <w:div w:id="639917373">
      <w:bodyDiv w:val="1"/>
      <w:marLeft w:val="0"/>
      <w:marRight w:val="0"/>
      <w:marTop w:val="0"/>
      <w:marBottom w:val="0"/>
      <w:divBdr>
        <w:top w:val="none" w:sz="0" w:space="0" w:color="auto"/>
        <w:left w:val="none" w:sz="0" w:space="0" w:color="auto"/>
        <w:bottom w:val="none" w:sz="0" w:space="0" w:color="auto"/>
        <w:right w:val="none" w:sz="0" w:space="0" w:color="auto"/>
      </w:divBdr>
    </w:div>
    <w:div w:id="652105259">
      <w:bodyDiv w:val="1"/>
      <w:marLeft w:val="0"/>
      <w:marRight w:val="0"/>
      <w:marTop w:val="0"/>
      <w:marBottom w:val="0"/>
      <w:divBdr>
        <w:top w:val="none" w:sz="0" w:space="0" w:color="auto"/>
        <w:left w:val="none" w:sz="0" w:space="0" w:color="auto"/>
        <w:bottom w:val="none" w:sz="0" w:space="0" w:color="auto"/>
        <w:right w:val="none" w:sz="0" w:space="0" w:color="auto"/>
      </w:divBdr>
    </w:div>
    <w:div w:id="667633392">
      <w:bodyDiv w:val="1"/>
      <w:marLeft w:val="0"/>
      <w:marRight w:val="0"/>
      <w:marTop w:val="0"/>
      <w:marBottom w:val="0"/>
      <w:divBdr>
        <w:top w:val="none" w:sz="0" w:space="0" w:color="auto"/>
        <w:left w:val="none" w:sz="0" w:space="0" w:color="auto"/>
        <w:bottom w:val="none" w:sz="0" w:space="0" w:color="auto"/>
        <w:right w:val="none" w:sz="0" w:space="0" w:color="auto"/>
      </w:divBdr>
    </w:div>
    <w:div w:id="718552022">
      <w:bodyDiv w:val="1"/>
      <w:marLeft w:val="0"/>
      <w:marRight w:val="0"/>
      <w:marTop w:val="0"/>
      <w:marBottom w:val="0"/>
      <w:divBdr>
        <w:top w:val="none" w:sz="0" w:space="0" w:color="auto"/>
        <w:left w:val="none" w:sz="0" w:space="0" w:color="auto"/>
        <w:bottom w:val="none" w:sz="0" w:space="0" w:color="auto"/>
        <w:right w:val="none" w:sz="0" w:space="0" w:color="auto"/>
      </w:divBdr>
    </w:div>
    <w:div w:id="718552659">
      <w:bodyDiv w:val="1"/>
      <w:marLeft w:val="0"/>
      <w:marRight w:val="0"/>
      <w:marTop w:val="0"/>
      <w:marBottom w:val="0"/>
      <w:divBdr>
        <w:top w:val="none" w:sz="0" w:space="0" w:color="auto"/>
        <w:left w:val="none" w:sz="0" w:space="0" w:color="auto"/>
        <w:bottom w:val="none" w:sz="0" w:space="0" w:color="auto"/>
        <w:right w:val="none" w:sz="0" w:space="0" w:color="auto"/>
      </w:divBdr>
    </w:div>
    <w:div w:id="787940537">
      <w:bodyDiv w:val="1"/>
      <w:marLeft w:val="0"/>
      <w:marRight w:val="0"/>
      <w:marTop w:val="0"/>
      <w:marBottom w:val="0"/>
      <w:divBdr>
        <w:top w:val="none" w:sz="0" w:space="0" w:color="auto"/>
        <w:left w:val="none" w:sz="0" w:space="0" w:color="auto"/>
        <w:bottom w:val="none" w:sz="0" w:space="0" w:color="auto"/>
        <w:right w:val="none" w:sz="0" w:space="0" w:color="auto"/>
      </w:divBdr>
    </w:div>
    <w:div w:id="792557762">
      <w:bodyDiv w:val="1"/>
      <w:marLeft w:val="0"/>
      <w:marRight w:val="0"/>
      <w:marTop w:val="0"/>
      <w:marBottom w:val="0"/>
      <w:divBdr>
        <w:top w:val="none" w:sz="0" w:space="0" w:color="auto"/>
        <w:left w:val="none" w:sz="0" w:space="0" w:color="auto"/>
        <w:bottom w:val="none" w:sz="0" w:space="0" w:color="auto"/>
        <w:right w:val="none" w:sz="0" w:space="0" w:color="auto"/>
      </w:divBdr>
    </w:div>
    <w:div w:id="876887947">
      <w:bodyDiv w:val="1"/>
      <w:marLeft w:val="0"/>
      <w:marRight w:val="0"/>
      <w:marTop w:val="0"/>
      <w:marBottom w:val="0"/>
      <w:divBdr>
        <w:top w:val="none" w:sz="0" w:space="0" w:color="auto"/>
        <w:left w:val="none" w:sz="0" w:space="0" w:color="auto"/>
        <w:bottom w:val="none" w:sz="0" w:space="0" w:color="auto"/>
        <w:right w:val="none" w:sz="0" w:space="0" w:color="auto"/>
      </w:divBdr>
    </w:div>
    <w:div w:id="951131749">
      <w:bodyDiv w:val="1"/>
      <w:marLeft w:val="0"/>
      <w:marRight w:val="0"/>
      <w:marTop w:val="0"/>
      <w:marBottom w:val="0"/>
      <w:divBdr>
        <w:top w:val="none" w:sz="0" w:space="0" w:color="auto"/>
        <w:left w:val="none" w:sz="0" w:space="0" w:color="auto"/>
        <w:bottom w:val="none" w:sz="0" w:space="0" w:color="auto"/>
        <w:right w:val="none" w:sz="0" w:space="0" w:color="auto"/>
      </w:divBdr>
    </w:div>
    <w:div w:id="985471254">
      <w:bodyDiv w:val="1"/>
      <w:marLeft w:val="0"/>
      <w:marRight w:val="0"/>
      <w:marTop w:val="0"/>
      <w:marBottom w:val="0"/>
      <w:divBdr>
        <w:top w:val="none" w:sz="0" w:space="0" w:color="auto"/>
        <w:left w:val="none" w:sz="0" w:space="0" w:color="auto"/>
        <w:bottom w:val="none" w:sz="0" w:space="0" w:color="auto"/>
        <w:right w:val="none" w:sz="0" w:space="0" w:color="auto"/>
      </w:divBdr>
    </w:div>
    <w:div w:id="995231757">
      <w:bodyDiv w:val="1"/>
      <w:marLeft w:val="0"/>
      <w:marRight w:val="0"/>
      <w:marTop w:val="0"/>
      <w:marBottom w:val="0"/>
      <w:divBdr>
        <w:top w:val="none" w:sz="0" w:space="0" w:color="auto"/>
        <w:left w:val="none" w:sz="0" w:space="0" w:color="auto"/>
        <w:bottom w:val="none" w:sz="0" w:space="0" w:color="auto"/>
        <w:right w:val="none" w:sz="0" w:space="0" w:color="auto"/>
      </w:divBdr>
    </w:div>
    <w:div w:id="1052770897">
      <w:bodyDiv w:val="1"/>
      <w:marLeft w:val="0"/>
      <w:marRight w:val="0"/>
      <w:marTop w:val="0"/>
      <w:marBottom w:val="0"/>
      <w:divBdr>
        <w:top w:val="none" w:sz="0" w:space="0" w:color="auto"/>
        <w:left w:val="none" w:sz="0" w:space="0" w:color="auto"/>
        <w:bottom w:val="none" w:sz="0" w:space="0" w:color="auto"/>
        <w:right w:val="none" w:sz="0" w:space="0" w:color="auto"/>
      </w:divBdr>
    </w:div>
    <w:div w:id="1236739299">
      <w:bodyDiv w:val="1"/>
      <w:marLeft w:val="0"/>
      <w:marRight w:val="0"/>
      <w:marTop w:val="0"/>
      <w:marBottom w:val="0"/>
      <w:divBdr>
        <w:top w:val="none" w:sz="0" w:space="0" w:color="auto"/>
        <w:left w:val="none" w:sz="0" w:space="0" w:color="auto"/>
        <w:bottom w:val="none" w:sz="0" w:space="0" w:color="auto"/>
        <w:right w:val="none" w:sz="0" w:space="0" w:color="auto"/>
      </w:divBdr>
    </w:div>
    <w:div w:id="1282803152">
      <w:bodyDiv w:val="1"/>
      <w:marLeft w:val="0"/>
      <w:marRight w:val="0"/>
      <w:marTop w:val="0"/>
      <w:marBottom w:val="0"/>
      <w:divBdr>
        <w:top w:val="none" w:sz="0" w:space="0" w:color="auto"/>
        <w:left w:val="none" w:sz="0" w:space="0" w:color="auto"/>
        <w:bottom w:val="none" w:sz="0" w:space="0" w:color="auto"/>
        <w:right w:val="none" w:sz="0" w:space="0" w:color="auto"/>
      </w:divBdr>
    </w:div>
    <w:div w:id="1296060124">
      <w:bodyDiv w:val="1"/>
      <w:marLeft w:val="0"/>
      <w:marRight w:val="0"/>
      <w:marTop w:val="0"/>
      <w:marBottom w:val="0"/>
      <w:divBdr>
        <w:top w:val="none" w:sz="0" w:space="0" w:color="auto"/>
        <w:left w:val="none" w:sz="0" w:space="0" w:color="auto"/>
        <w:bottom w:val="none" w:sz="0" w:space="0" w:color="auto"/>
        <w:right w:val="none" w:sz="0" w:space="0" w:color="auto"/>
      </w:divBdr>
    </w:div>
    <w:div w:id="1369768015">
      <w:bodyDiv w:val="1"/>
      <w:marLeft w:val="0"/>
      <w:marRight w:val="0"/>
      <w:marTop w:val="0"/>
      <w:marBottom w:val="0"/>
      <w:divBdr>
        <w:top w:val="none" w:sz="0" w:space="0" w:color="auto"/>
        <w:left w:val="none" w:sz="0" w:space="0" w:color="auto"/>
        <w:bottom w:val="none" w:sz="0" w:space="0" w:color="auto"/>
        <w:right w:val="none" w:sz="0" w:space="0" w:color="auto"/>
      </w:divBdr>
    </w:div>
    <w:div w:id="1440681910">
      <w:bodyDiv w:val="1"/>
      <w:marLeft w:val="0"/>
      <w:marRight w:val="0"/>
      <w:marTop w:val="0"/>
      <w:marBottom w:val="0"/>
      <w:divBdr>
        <w:top w:val="none" w:sz="0" w:space="0" w:color="auto"/>
        <w:left w:val="none" w:sz="0" w:space="0" w:color="auto"/>
        <w:bottom w:val="none" w:sz="0" w:space="0" w:color="auto"/>
        <w:right w:val="none" w:sz="0" w:space="0" w:color="auto"/>
      </w:divBdr>
    </w:div>
    <w:div w:id="1459642328">
      <w:bodyDiv w:val="1"/>
      <w:marLeft w:val="0"/>
      <w:marRight w:val="0"/>
      <w:marTop w:val="0"/>
      <w:marBottom w:val="0"/>
      <w:divBdr>
        <w:top w:val="none" w:sz="0" w:space="0" w:color="auto"/>
        <w:left w:val="none" w:sz="0" w:space="0" w:color="auto"/>
        <w:bottom w:val="none" w:sz="0" w:space="0" w:color="auto"/>
        <w:right w:val="none" w:sz="0" w:space="0" w:color="auto"/>
      </w:divBdr>
    </w:div>
    <w:div w:id="1548450350">
      <w:bodyDiv w:val="1"/>
      <w:marLeft w:val="0"/>
      <w:marRight w:val="0"/>
      <w:marTop w:val="0"/>
      <w:marBottom w:val="0"/>
      <w:divBdr>
        <w:top w:val="none" w:sz="0" w:space="0" w:color="auto"/>
        <w:left w:val="none" w:sz="0" w:space="0" w:color="auto"/>
        <w:bottom w:val="none" w:sz="0" w:space="0" w:color="auto"/>
        <w:right w:val="none" w:sz="0" w:space="0" w:color="auto"/>
      </w:divBdr>
    </w:div>
    <w:div w:id="1557668841">
      <w:bodyDiv w:val="1"/>
      <w:marLeft w:val="0"/>
      <w:marRight w:val="0"/>
      <w:marTop w:val="0"/>
      <w:marBottom w:val="0"/>
      <w:divBdr>
        <w:top w:val="none" w:sz="0" w:space="0" w:color="auto"/>
        <w:left w:val="none" w:sz="0" w:space="0" w:color="auto"/>
        <w:bottom w:val="none" w:sz="0" w:space="0" w:color="auto"/>
        <w:right w:val="none" w:sz="0" w:space="0" w:color="auto"/>
      </w:divBdr>
    </w:div>
    <w:div w:id="1828285660">
      <w:bodyDiv w:val="1"/>
      <w:marLeft w:val="0"/>
      <w:marRight w:val="0"/>
      <w:marTop w:val="0"/>
      <w:marBottom w:val="0"/>
      <w:divBdr>
        <w:top w:val="none" w:sz="0" w:space="0" w:color="auto"/>
        <w:left w:val="none" w:sz="0" w:space="0" w:color="auto"/>
        <w:bottom w:val="none" w:sz="0" w:space="0" w:color="auto"/>
        <w:right w:val="none" w:sz="0" w:space="0" w:color="auto"/>
      </w:divBdr>
    </w:div>
    <w:div w:id="1855805075">
      <w:bodyDiv w:val="1"/>
      <w:marLeft w:val="0"/>
      <w:marRight w:val="0"/>
      <w:marTop w:val="0"/>
      <w:marBottom w:val="0"/>
      <w:divBdr>
        <w:top w:val="none" w:sz="0" w:space="0" w:color="auto"/>
        <w:left w:val="none" w:sz="0" w:space="0" w:color="auto"/>
        <w:bottom w:val="none" w:sz="0" w:space="0" w:color="auto"/>
        <w:right w:val="none" w:sz="0" w:space="0" w:color="auto"/>
      </w:divBdr>
    </w:div>
    <w:div w:id="1882135518">
      <w:bodyDiv w:val="1"/>
      <w:marLeft w:val="0"/>
      <w:marRight w:val="0"/>
      <w:marTop w:val="0"/>
      <w:marBottom w:val="0"/>
      <w:divBdr>
        <w:top w:val="none" w:sz="0" w:space="0" w:color="auto"/>
        <w:left w:val="none" w:sz="0" w:space="0" w:color="auto"/>
        <w:bottom w:val="none" w:sz="0" w:space="0" w:color="auto"/>
        <w:right w:val="none" w:sz="0" w:space="0" w:color="auto"/>
      </w:divBdr>
    </w:div>
    <w:div w:id="1888030649">
      <w:bodyDiv w:val="1"/>
      <w:marLeft w:val="0"/>
      <w:marRight w:val="0"/>
      <w:marTop w:val="0"/>
      <w:marBottom w:val="0"/>
      <w:divBdr>
        <w:top w:val="none" w:sz="0" w:space="0" w:color="auto"/>
        <w:left w:val="none" w:sz="0" w:space="0" w:color="auto"/>
        <w:bottom w:val="none" w:sz="0" w:space="0" w:color="auto"/>
        <w:right w:val="none" w:sz="0" w:space="0" w:color="auto"/>
      </w:divBdr>
    </w:div>
    <w:div w:id="1938362429">
      <w:bodyDiv w:val="1"/>
      <w:marLeft w:val="0"/>
      <w:marRight w:val="0"/>
      <w:marTop w:val="0"/>
      <w:marBottom w:val="0"/>
      <w:divBdr>
        <w:top w:val="none" w:sz="0" w:space="0" w:color="auto"/>
        <w:left w:val="none" w:sz="0" w:space="0" w:color="auto"/>
        <w:bottom w:val="none" w:sz="0" w:space="0" w:color="auto"/>
        <w:right w:val="none" w:sz="0" w:space="0" w:color="auto"/>
      </w:divBdr>
    </w:div>
    <w:div w:id="1957523646">
      <w:bodyDiv w:val="1"/>
      <w:marLeft w:val="0"/>
      <w:marRight w:val="0"/>
      <w:marTop w:val="0"/>
      <w:marBottom w:val="0"/>
      <w:divBdr>
        <w:top w:val="none" w:sz="0" w:space="0" w:color="auto"/>
        <w:left w:val="none" w:sz="0" w:space="0" w:color="auto"/>
        <w:bottom w:val="none" w:sz="0" w:space="0" w:color="auto"/>
        <w:right w:val="none" w:sz="0" w:space="0" w:color="auto"/>
      </w:divBdr>
    </w:div>
    <w:div w:id="2002736575">
      <w:bodyDiv w:val="1"/>
      <w:marLeft w:val="0"/>
      <w:marRight w:val="0"/>
      <w:marTop w:val="0"/>
      <w:marBottom w:val="0"/>
      <w:divBdr>
        <w:top w:val="none" w:sz="0" w:space="0" w:color="auto"/>
        <w:left w:val="none" w:sz="0" w:space="0" w:color="auto"/>
        <w:bottom w:val="none" w:sz="0" w:space="0" w:color="auto"/>
        <w:right w:val="none" w:sz="0" w:space="0" w:color="auto"/>
      </w:divBdr>
    </w:div>
    <w:div w:id="2013675310">
      <w:bodyDiv w:val="1"/>
      <w:marLeft w:val="0"/>
      <w:marRight w:val="0"/>
      <w:marTop w:val="0"/>
      <w:marBottom w:val="0"/>
      <w:divBdr>
        <w:top w:val="none" w:sz="0" w:space="0" w:color="auto"/>
        <w:left w:val="none" w:sz="0" w:space="0" w:color="auto"/>
        <w:bottom w:val="none" w:sz="0" w:space="0" w:color="auto"/>
        <w:right w:val="none" w:sz="0" w:space="0" w:color="auto"/>
      </w:divBdr>
    </w:div>
    <w:div w:id="2039164223">
      <w:bodyDiv w:val="1"/>
      <w:marLeft w:val="0"/>
      <w:marRight w:val="0"/>
      <w:marTop w:val="0"/>
      <w:marBottom w:val="0"/>
      <w:divBdr>
        <w:top w:val="none" w:sz="0" w:space="0" w:color="auto"/>
        <w:left w:val="none" w:sz="0" w:space="0" w:color="auto"/>
        <w:bottom w:val="none" w:sz="0" w:space="0" w:color="auto"/>
        <w:right w:val="none" w:sz="0" w:space="0" w:color="auto"/>
      </w:divBdr>
    </w:div>
    <w:div w:id="2136831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massbenchmarks.org/publications/issues/vol14i1/5.pdf" TargetMode="External"/><Relationship Id="rId21" Type="http://schemas.openxmlformats.org/officeDocument/2006/relationships/hyperlink" Target="https://online.onetcenter.org" TargetMode="External"/><Relationship Id="rId42"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8-vol2-sec50-14&amp;packageId=CFR-2016-title28-vol2" TargetMode="External"/><Relationship Id="rId47" Type="http://schemas.openxmlformats.org/officeDocument/2006/relationships/hyperlink" Target="https://www.gpo.gov/fdsys/pkg/CFR-2017-title20-vol1/pdf/CFR-2017-title20-vol1-part220-app2.pdf" TargetMode="External"/><Relationship Id="rId63" Type="http://schemas.openxmlformats.org/officeDocument/2006/relationships/hyperlink" Target="https://www.gpo.gov/fdsys/pkg/CFR-2016-title20-vol2/pdf/CFR-2016-title20-vol2-sec404-1560.pdf" TargetMode="External"/><Relationship Id="rId68"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7-title20-vol1-sec220-131&amp;packageId=CFR-2017-title20-vol1" TargetMode="External"/><Relationship Id="rId84" Type="http://schemas.openxmlformats.org/officeDocument/2006/relationships/hyperlink" Target="https://www.onetacademy.org/" TargetMode="External"/><Relationship Id="rId89" Type="http://schemas.openxmlformats.org/officeDocument/2006/relationships/hyperlink" Target="http://www.xap.com/" TargetMode="External"/><Relationship Id="rId112" Type="http://schemas.openxmlformats.org/officeDocument/2006/relationships/hyperlink" Target="http://www.careerdirectonline.org/" TargetMode="External"/><Relationship Id="rId133" Type="http://schemas.openxmlformats.org/officeDocument/2006/relationships/hyperlink" Target="http://www.trustmarkcompanies.com/" TargetMode="External"/><Relationship Id="rId138" Type="http://schemas.openxmlformats.org/officeDocument/2006/relationships/hyperlink" Target="http://www.siop.org/tip/jan15/pdf/HWP.pdf" TargetMode="External"/><Relationship Id="rId154" Type="http://schemas.openxmlformats.org/officeDocument/2006/relationships/footer" Target="footer8.xml"/><Relationship Id="rId159" Type="http://schemas.openxmlformats.org/officeDocument/2006/relationships/footer" Target="footer10.xml"/><Relationship Id="rId175" Type="http://schemas.openxmlformats.org/officeDocument/2006/relationships/hyperlink" Target="http://siteresources.worldbank.org/EXTNWDR2013/Resources/8258024-1320950747192/8260293-1320956712276/8261091-1348683883703/WDR2013_bp_From_Occupations_to_Embedded_Skills_Aedo.pdf" TargetMode="External"/><Relationship Id="rId170" Type="http://schemas.openxmlformats.org/officeDocument/2006/relationships/footer" Target="footer15.xml"/><Relationship Id="rId191" Type="http://schemas.openxmlformats.org/officeDocument/2006/relationships/footer" Target="footer20.xml"/><Relationship Id="rId16" Type="http://schemas.openxmlformats.org/officeDocument/2006/relationships/header" Target="header4.xml"/><Relationship Id="rId107" Type="http://schemas.openxmlformats.org/officeDocument/2006/relationships/hyperlink" Target="http://www.in.gov/dwd/" TargetMode="External"/><Relationship Id="rId11" Type="http://schemas.openxmlformats.org/officeDocument/2006/relationships/header" Target="header2.xml"/><Relationship Id="rId32"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9-vol4-sec1607-15&amp;packageId=CFR-2016-title29-vol4" TargetMode="External"/><Relationship Id="rId37" Type="http://schemas.openxmlformats.org/officeDocument/2006/relationships/hyperlink" Target="https://www.gpo.gov/fdsys/pkg/CFR-2016-title20-vol2/pdf/CFR-2016-title20-vol2-sec404-1569a.pdf" TargetMode="External"/><Relationship Id="rId53" Type="http://schemas.openxmlformats.org/officeDocument/2006/relationships/hyperlink" Target="https://www.gpo.gov/fdsys/pkg/CFR-2016-title29-vol3/pdf/CFR-2016-title29-vol3-sec553-30.pdf" TargetMode="External"/><Relationship Id="rId58"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0-vol2-sec404-1567&amp;packageId=CFR-2016-title20-vol2" TargetMode="External"/><Relationship Id="rId74" Type="http://schemas.openxmlformats.org/officeDocument/2006/relationships/hyperlink" Target="https://www.gpo.gov/fdsys/pkg/CFR-2016-title29-vol3/pdf/CFR-2016-title29-vol3-sec553-103.pdf" TargetMode="External"/><Relationship Id="rId79" Type="http://schemas.openxmlformats.org/officeDocument/2006/relationships/hyperlink" Target="https://www.mynextmove.org/" TargetMode="External"/><Relationship Id="rId102" Type="http://schemas.openxmlformats.org/officeDocument/2006/relationships/hyperlink" Target="https://www.doleta.gov/programs/ONET/WVRehabCenter.cfm%20" TargetMode="External"/><Relationship Id="rId123" Type="http://schemas.openxmlformats.org/officeDocument/2006/relationships/hyperlink" Target="http://starrs-ls.org/" TargetMode="External"/><Relationship Id="rId128" Type="http://schemas.openxmlformats.org/officeDocument/2006/relationships/hyperlink" Target="http://www.dtic.mil/dtic/tr/fulltext/u2/a554209.pdf" TargetMode="External"/><Relationship Id="rId144" Type="http://schemas.openxmlformats.org/officeDocument/2006/relationships/hyperlink" Target="https://www.bls.gov/emp/" TargetMode="External"/><Relationship Id="rId149" Type="http://schemas.openxmlformats.org/officeDocument/2006/relationships/header" Target="header6.xml"/><Relationship Id="rId5" Type="http://schemas.openxmlformats.org/officeDocument/2006/relationships/settings" Target="settings.xml"/><Relationship Id="rId90" Type="http://schemas.openxmlformats.org/officeDocument/2006/relationships/hyperlink" Target="https://vcn.org/index.php" TargetMode="External"/><Relationship Id="rId95" Type="http://schemas.openxmlformats.org/officeDocument/2006/relationships/hyperlink" Target="http://www.careeronestop.org/competencymodel/" TargetMode="External"/><Relationship Id="rId160" Type="http://schemas.openxmlformats.org/officeDocument/2006/relationships/header" Target="header11.xml"/><Relationship Id="rId165" Type="http://schemas.openxmlformats.org/officeDocument/2006/relationships/footer" Target="footer13.xml"/><Relationship Id="rId181" Type="http://schemas.openxmlformats.org/officeDocument/2006/relationships/hyperlink" Target="https://www.economicmodelling.co.uk/2013/06/11/how-onet-classification-helps-us-match-jobs-and-skills/" TargetMode="External"/><Relationship Id="rId186" Type="http://schemas.openxmlformats.org/officeDocument/2006/relationships/header" Target="header18.xml"/><Relationship Id="rId22" Type="http://schemas.openxmlformats.org/officeDocument/2006/relationships/hyperlink" Target="https://www.onetcenter.org/" TargetMode="External"/><Relationship Id="rId27" Type="http://schemas.openxmlformats.org/officeDocument/2006/relationships/hyperlink" Target="https://www.gpo.gov/fdsys/pkg/CFR-2016-title34-vol3/pdf/CFR-2016-title34-vol3-sec600-2.pdf" TargetMode="External"/><Relationship Id="rId43" Type="http://schemas.openxmlformats.org/officeDocument/2006/relationships/hyperlink" Target="https://www.gpo.gov/fdsys/pkg/CFR-2016-title20-vol2/pdf/CFR-2016-title20-vol2-sec416-969.pdf" TargetMode="External"/><Relationship Id="rId48"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7-title20-vol1-part220-app2&amp;packageId=CFR-2017-title20-vol1" TargetMode="External"/><Relationship Id="rId64"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0-vol2-sec404-1560&amp;packageId=CFR-2016-title20-vol2" TargetMode="External"/><Relationship Id="rId69" Type="http://schemas.openxmlformats.org/officeDocument/2006/relationships/hyperlink" Target="https://www.gpo.gov/fdsys/pkg/CFR-2016-title20-vol2/pdf/CFR-2016-title20-vol2-sec404-1566.pdf" TargetMode="External"/><Relationship Id="rId113" Type="http://schemas.openxmlformats.org/officeDocument/2006/relationships/hyperlink" Target="http://nihlifeworks.org/feature/index.htm" TargetMode="External"/><Relationship Id="rId118" Type="http://schemas.openxmlformats.org/officeDocument/2006/relationships/hyperlink" Target="https://nettsteder.regjeringen.no/fremtidensskole/files/2014/05/Computerization-and-the-Future-of-Jobs-in-Norway.pdf" TargetMode="External"/><Relationship Id="rId134" Type="http://schemas.openxmlformats.org/officeDocument/2006/relationships/hyperlink" Target="http://www.forsmarshgroup.com/" TargetMode="External"/><Relationship Id="rId139" Type="http://schemas.openxmlformats.org/officeDocument/2006/relationships/hyperlink" Target="https://onet.rti.org" TargetMode="External"/><Relationship Id="rId80" Type="http://schemas.openxmlformats.org/officeDocument/2006/relationships/hyperlink" Target="https://www.onetcenter.org/IPSF.html" TargetMode="External"/><Relationship Id="rId85" Type="http://schemas.openxmlformats.org/officeDocument/2006/relationships/hyperlink" Target="https://www.onetcodeconnector.org/" TargetMode="External"/><Relationship Id="rId150" Type="http://schemas.openxmlformats.org/officeDocument/2006/relationships/header" Target="header7.xml"/><Relationship Id="rId155" Type="http://schemas.openxmlformats.org/officeDocument/2006/relationships/hyperlink" Target="https://data.bls.gov/timeseries/CIS2010000000000Q" TargetMode="External"/><Relationship Id="rId171" Type="http://schemas.openxmlformats.org/officeDocument/2006/relationships/footer" Target="footer16.xml"/><Relationship Id="rId176" Type="http://schemas.openxmlformats.org/officeDocument/2006/relationships/hyperlink" Target="http://data.bls.gov/timeseries/CIS1010000000000Q" TargetMode="External"/><Relationship Id="rId192" Type="http://schemas.openxmlformats.org/officeDocument/2006/relationships/fontTable" Target="fontTable.xml"/><Relationship Id="rId12" Type="http://schemas.openxmlformats.org/officeDocument/2006/relationships/footer" Target="footer1.xml"/><Relationship Id="rId17" Type="http://schemas.openxmlformats.org/officeDocument/2006/relationships/footer" Target="footer4.xml"/><Relationship Id="rId33" Type="http://schemas.openxmlformats.org/officeDocument/2006/relationships/hyperlink" Target="https://www.gpo.gov/fdsys/pkg/CFR-2017-title20-vol1/pdf/CFR-2017-title20-vol1-sec220-13.pdf" TargetMode="External"/><Relationship Id="rId38"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0-vol2-sec404-1569a&amp;packageId=CFR-2016-title20-vol2" TargetMode="External"/><Relationship Id="rId59" Type="http://schemas.openxmlformats.org/officeDocument/2006/relationships/hyperlink" Target="https://www.gpo.gov/fdsys/pkg/CFR-2016-title20-vol2/pdf/CFR-2016-title20-vol2-sec416-967.pdf" TargetMode="External"/><Relationship Id="rId103" Type="http://schemas.openxmlformats.org/officeDocument/2006/relationships/hyperlink" Target="https://www.1maine.gov/labor/" TargetMode="External"/><Relationship Id="rId108" Type="http://schemas.openxmlformats.org/officeDocument/2006/relationships/hyperlink" Target="http://careersourcenortheastflorida.com/home.aspx%20" TargetMode="External"/><Relationship Id="rId124" Type="http://schemas.openxmlformats.org/officeDocument/2006/relationships/hyperlink" Target="http://www.ncmbc.us/" TargetMode="External"/><Relationship Id="rId129" Type="http://schemas.openxmlformats.org/officeDocument/2006/relationships/hyperlink" Target="http://www.hrtms.com/" TargetMode="External"/><Relationship Id="rId54"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9-vol3-sec553-30&amp;packageId=CFR-2016-title29-vol3" TargetMode="External"/><Relationship Id="rId70"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0-vol2-sec404-1566&amp;packageId=CFR-2016-title20-vol2" TargetMode="External"/><Relationship Id="rId75"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9-vol3-sec553-103&amp;packageId=CFR-2016-title29-vol3" TargetMode="External"/><Relationship Id="rId91" Type="http://schemas.openxmlformats.org/officeDocument/2006/relationships/hyperlink" Target="http://intocareers.org" TargetMode="External"/><Relationship Id="rId96" Type="http://schemas.openxmlformats.org/officeDocument/2006/relationships/hyperlink" Target="http://www.esa.doc.gov/reports/importance-data-occupations-us-economy" TargetMode="External"/><Relationship Id="rId140" Type="http://schemas.openxmlformats.org/officeDocument/2006/relationships/hyperlink" Target="http://www.unspsc.org/" TargetMode="External"/><Relationship Id="rId145" Type="http://schemas.openxmlformats.org/officeDocument/2006/relationships/hyperlink" Target="https://www.onetcenter.org/" TargetMode="External"/><Relationship Id="rId161" Type="http://schemas.openxmlformats.org/officeDocument/2006/relationships/footer" Target="footer11.xml"/><Relationship Id="rId166" Type="http://schemas.openxmlformats.org/officeDocument/2006/relationships/header" Target="header14.xml"/><Relationship Id="rId182" Type="http://schemas.openxmlformats.org/officeDocument/2006/relationships/hyperlink" Target="http://www.tbs-sct.gc.ca/pses-saff/2008/report-rapport-eng.asp" TargetMode="External"/><Relationship Id="rId187"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services.onetcenter.org" TargetMode="External"/><Relationship Id="rId28" Type="http://schemas.openxmlformats.org/officeDocument/2006/relationships/hyperlink" Target="https://www.gpo.gov/fdsys/search/pagedetails.action?st=content%3A%22occupational+information+network%22+AND+collection%3ACFR&amp;ps=10&amp;na=&amp;se=&amp;sb=re&amp;timeFrame=&amp;dateBrowse=&amp;govAuthBrowse=&amp;collection=CFR&amp;historical=false&amp;granuleId=CFR-2016-title34-vol3-sec600-2&amp;packageId=CFR-2016-title34-vol3&amp;fromState=" TargetMode="External"/><Relationship Id="rId49" Type="http://schemas.openxmlformats.org/officeDocument/2006/relationships/hyperlink" Target="https://www.gpo.gov/fdsys/pkg/CFR-2016-title20-vol2/pdf/CFR-2016-title20-vol2-part404-subpartP-app2.pdf" TargetMode="External"/><Relationship Id="rId114" Type="http://schemas.openxmlformats.org/officeDocument/2006/relationships/hyperlink" Target="http://education.temple.edu/cte/career-technical-education" TargetMode="External"/><Relationship Id="rId119" Type="http://schemas.openxmlformats.org/officeDocument/2006/relationships/hyperlink" Target="http://www.c4eo.org/profile-builder" TargetMode="External"/><Relationship Id="rId44"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0-vol2-sec416-969&amp;packageId=CFR-2016-title20-vol2" TargetMode="External"/><Relationship Id="rId60"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0-vol2-sec416-967&amp;packageId=CFR-2016-title20-vol2" TargetMode="External"/><Relationship Id="rId65" Type="http://schemas.openxmlformats.org/officeDocument/2006/relationships/hyperlink" Target="https://www.gpo.gov/fdsys/pkg/CFR-2016-title20-vol2/pdf/CFR-2016-title20-vol2-sec416-960.pdf" TargetMode="External"/><Relationship Id="rId81" Type="http://schemas.openxmlformats.org/officeDocument/2006/relationships/hyperlink" Target="https://www.mynextmove.org/vets/" TargetMode="External"/><Relationship Id="rId86" Type="http://schemas.openxmlformats.org/officeDocument/2006/relationships/hyperlink" Target="http://online.onetcenter.org/" TargetMode="External"/><Relationship Id="rId130" Type="http://schemas.openxmlformats.org/officeDocument/2006/relationships/hyperlink" Target="http://www.profilesinternational.com/" TargetMode="External"/><Relationship Id="rId135" Type="http://schemas.openxmlformats.org/officeDocument/2006/relationships/hyperlink" Target="http://aai-assessment.com/" TargetMode="External"/><Relationship Id="rId151" Type="http://schemas.openxmlformats.org/officeDocument/2006/relationships/footer" Target="footer6.xml"/><Relationship Id="rId156" Type="http://schemas.openxmlformats.org/officeDocument/2006/relationships/header" Target="header9.xml"/><Relationship Id="rId177" Type="http://schemas.openxmlformats.org/officeDocument/2006/relationships/hyperlink" Target="https://www.doleta.gov/Programs/onet/ne-offutt.cfm" TargetMode="External"/><Relationship Id="rId172" Type="http://schemas.openxmlformats.org/officeDocument/2006/relationships/header" Target="header17.xml"/><Relationship Id="rId193" Type="http://schemas.openxmlformats.org/officeDocument/2006/relationships/theme" Target="theme/theme1.xm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yperlink" Target="https://www.gpo.gov/fdsys/pkg/CFR-2016-title20-vol2/pdf/CFR-2016-title20-vol2-sec416-969a.pdf" TargetMode="External"/><Relationship Id="rId109" Type="http://schemas.openxmlformats.org/officeDocument/2006/relationships/hyperlink" Target="https://www.iowaworkforcedevelopment.gov/labor-market-information-division" TargetMode="External"/><Relationship Id="rId34"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7-title20-vol1-sec220-13&amp;packageId=CFR-2017-title20-vol1" TargetMode="External"/><Relationship Id="rId50"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0-vol2-part404-subpartP-app2&amp;packageId=CFR-2016-title20-vol2" TargetMode="External"/><Relationship Id="rId55" Type="http://schemas.openxmlformats.org/officeDocument/2006/relationships/hyperlink" Target="https://www.gpo.gov/fdsys/pkg/CFR-2017-title20-vol1/pdf/CFR-2017-title20-vol1-sec220-132.pdf" TargetMode="External"/><Relationship Id="rId76" Type="http://schemas.openxmlformats.org/officeDocument/2006/relationships/hyperlink" Target="http://www.gpo.gov/fdsys/search/home.action" TargetMode="External"/><Relationship Id="rId97" Type="http://schemas.openxmlformats.org/officeDocument/2006/relationships/hyperlink" Target="file:///C:\Users\Dave\Downloads\www.cacareerzone.org" TargetMode="External"/><Relationship Id="rId104" Type="http://schemas.openxmlformats.org/officeDocument/2006/relationships/hyperlink" Target="http://creconline.org/projects/state-lmi-improvement-through-projections-training-modernization/" TargetMode="External"/><Relationship Id="rId120" Type="http://schemas.openxmlformats.org/officeDocument/2006/relationships/hyperlink" Target="http://www.ets.org/research/policy_research_reports/publications/report/2013/jrkj" TargetMode="External"/><Relationship Id="rId125" Type="http://schemas.openxmlformats.org/officeDocument/2006/relationships/hyperlink" Target="http://www.public.navy.mil/bupers-npc/organization/navmac/Pages/default3.aspx" TargetMode="External"/><Relationship Id="rId141" Type="http://schemas.openxmlformats.org/officeDocument/2006/relationships/hyperlink" Target="http://www.careeronestop.org/EducationTraining/Find/certification-finder.aspx" TargetMode="External"/><Relationship Id="rId146" Type="http://schemas.openxmlformats.org/officeDocument/2006/relationships/hyperlink" Target="https://services.onetcenter.org/" TargetMode="External"/><Relationship Id="rId167" Type="http://schemas.openxmlformats.org/officeDocument/2006/relationships/footer" Target="footer14.xml"/><Relationship Id="rId188" Type="http://schemas.openxmlformats.org/officeDocument/2006/relationships/footer" Target="footer18.xml"/><Relationship Id="rId7" Type="http://schemas.openxmlformats.org/officeDocument/2006/relationships/footnotes" Target="footnotes.xml"/><Relationship Id="rId71" Type="http://schemas.openxmlformats.org/officeDocument/2006/relationships/hyperlink" Target="https://www.gpo.gov/fdsys/search/search.action?st=content%3A%22dictionary+of+occupational+titles%22+AND+collection%3ACFR&amp;ps=50&amp;na=&amp;se=&amp;sb=az&amp;dateBrowse=&amp;govAuthBrowse=&amp;collection=CFR&amp;historical=true" TargetMode="External"/><Relationship Id="rId92" Type="http://schemas.openxmlformats.org/officeDocument/2006/relationships/hyperlink" Target="https://www.onetcenter.org/paw.html" TargetMode="External"/><Relationship Id="rId162" Type="http://schemas.openxmlformats.org/officeDocument/2006/relationships/header" Target="header12.xml"/><Relationship Id="rId183" Type="http://schemas.openxmlformats.org/officeDocument/2006/relationships/hyperlink" Target="http://www.tbs-sct.gc.ca/pses-saff/2008/report-rapport-eng.asp" TargetMode="External"/><Relationship Id="rId2" Type="http://schemas.openxmlformats.org/officeDocument/2006/relationships/numbering" Target="numbering.xml"/><Relationship Id="rId29" Type="http://schemas.openxmlformats.org/officeDocument/2006/relationships/hyperlink" Target="https://www.gpo.gov/fdsys/pkg/CFR-2016-title41-vol1/pdf/CFR-2016-title41-vol1-sec60-3-15.pdf" TargetMode="External"/><Relationship Id="rId24" Type="http://schemas.openxmlformats.org/officeDocument/2006/relationships/hyperlink" Target="https://www.gpo.gov/fdsys/pkg/CFR-2016-title20-vol3/pdf/CFR-2016-title20-vol3-sec651-10.pdf" TargetMode="External"/><Relationship Id="rId40"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0-vol2-sec416-969a&amp;packageId=CFR-2016-title20-vol2" TargetMode="External"/><Relationship Id="rId45" Type="http://schemas.openxmlformats.org/officeDocument/2006/relationships/hyperlink" Target="https://www.gpo.gov/fdsys/pkg/CFR-2016-title20-vol2/pdf/CFR-2016-title20-vol2-sec404-1569.pdf" TargetMode="External"/><Relationship Id="rId66"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0-vol2-sec416-960&amp;packageId=CFR-2016-title20-vol2" TargetMode="External"/><Relationship Id="rId87" Type="http://schemas.openxmlformats.org/officeDocument/2006/relationships/hyperlink" Target="https://www.onetcenter.org/dev_web.html" TargetMode="External"/><Relationship Id="rId110" Type="http://schemas.openxmlformats.org/officeDocument/2006/relationships/hyperlink" Target="http://www.afb.org/Section.asp?SectionID=7" TargetMode="External"/><Relationship Id="rId115" Type="http://schemas.openxmlformats.org/officeDocument/2006/relationships/hyperlink" Target="http://sites.nationalacademies.org/cs/groups/dbassesite/documents/webpage/dbasse_170239.pdf" TargetMode="External"/><Relationship Id="rId131" Type="http://schemas.openxmlformats.org/officeDocument/2006/relationships/hyperlink" Target="https://www.doleta.gov/programs/ONET/Manpower.cfm" TargetMode="External"/><Relationship Id="rId136" Type="http://schemas.openxmlformats.org/officeDocument/2006/relationships/hyperlink" Target="https://www.researchgate.net/publication/264897587_Skills_and_occupational_needs_labour_market_forecasting_systems_in_Italy" TargetMode="External"/><Relationship Id="rId157" Type="http://schemas.openxmlformats.org/officeDocument/2006/relationships/header" Target="header10.xml"/><Relationship Id="rId178" Type="http://schemas.openxmlformats.org/officeDocument/2006/relationships/hyperlink" Target="http://www.rand.org/content/dam/rand/pubs/technical_reports/2008/RAND_TR610.pdf" TargetMode="External"/><Relationship Id="rId61" Type="http://schemas.openxmlformats.org/officeDocument/2006/relationships/hyperlink" Target="https://www.gpo.gov/fdsys/pkg/CFR-2016-title20-vol3/pdf/CFR-2016-title20-vol3-sec655-730.pdf" TargetMode="External"/><Relationship Id="rId82" Type="http://schemas.openxmlformats.org/officeDocument/2006/relationships/hyperlink" Target="https://www.miproximopaso.org/" TargetMode="External"/><Relationship Id="rId152" Type="http://schemas.openxmlformats.org/officeDocument/2006/relationships/footer" Target="footer7.xml"/><Relationship Id="rId173" Type="http://schemas.openxmlformats.org/officeDocument/2006/relationships/footer" Target="footer17.xml"/><Relationship Id="rId19" Type="http://schemas.openxmlformats.org/officeDocument/2006/relationships/footer" Target="footer5.xml"/><Relationship Id="rId14" Type="http://schemas.openxmlformats.org/officeDocument/2006/relationships/header" Target="header3.xml"/><Relationship Id="rId30"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41-vol1-sec60-3-15&amp;packageId=CFR-2016-title41-vol1" TargetMode="External"/><Relationship Id="rId35" Type="http://schemas.openxmlformats.org/officeDocument/2006/relationships/hyperlink" Target="https://www.gpo.gov/fdsys/pkg/CFR-2017-title20-vol1/pdf/CFR-2017-title20-vol1-sec220-135.pdf" TargetMode="External"/><Relationship Id="rId56"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7-title20-vol1-sec220-132&amp;packageId=CFR-2017-title20-vol1" TargetMode="External"/><Relationship Id="rId77" Type="http://schemas.openxmlformats.org/officeDocument/2006/relationships/hyperlink" Target="http://www.gpo.gov/fdsys/search/home.action" TargetMode="External"/><Relationship Id="rId100" Type="http://schemas.openxmlformats.org/officeDocument/2006/relationships/hyperlink" Target="https://www.doleta.gov/programs/ONET/ct.cfm%20" TargetMode="External"/><Relationship Id="rId105" Type="http://schemas.openxmlformats.org/officeDocument/2006/relationships/hyperlink" Target="http://www.charlotteworks.com/" TargetMode="External"/><Relationship Id="rId126" Type="http://schemas.openxmlformats.org/officeDocument/2006/relationships/hyperlink" Target="https://www.asvabprogram.com" TargetMode="External"/><Relationship Id="rId147" Type="http://schemas.openxmlformats.org/officeDocument/2006/relationships/hyperlink" Target="https://www.bls.gov/soc/2018/home.htm" TargetMode="External"/><Relationship Id="rId168" Type="http://schemas.openxmlformats.org/officeDocument/2006/relationships/header" Target="header15.xml"/><Relationship Id="rId8" Type="http://schemas.openxmlformats.org/officeDocument/2006/relationships/endnotes" Target="endnotes.xml"/><Relationship Id="rId51" Type="http://schemas.openxmlformats.org/officeDocument/2006/relationships/hyperlink" Target="https://www.gpo.gov/fdsys/pkg/CFR-2017-title20-vol1/pdf/CFR-2017-title20-vol1-sec220-134.pdf" TargetMode="External"/><Relationship Id="rId72" Type="http://schemas.openxmlformats.org/officeDocument/2006/relationships/hyperlink" Target="https://www.gpo.gov/fdsys/pkg/CFR-2016-title20-vol2/pdf/CFR-2016-title20-vol2-sec416-966.pdf" TargetMode="External"/><Relationship Id="rId93" Type="http://schemas.openxmlformats.org/officeDocument/2006/relationships/hyperlink" Target="http://www.careeronestop.org/" TargetMode="External"/><Relationship Id="rId98" Type="http://schemas.openxmlformats.org/officeDocument/2006/relationships/hyperlink" Target="http://discoverarkansas.net/" TargetMode="External"/><Relationship Id="rId121" Type="http://schemas.openxmlformats.org/officeDocument/2006/relationships/hyperlink" Target="http://economicdiversityinappalachia.creconline.org/" TargetMode="External"/><Relationship Id="rId142" Type="http://schemas.openxmlformats.org/officeDocument/2006/relationships/hyperlink" Target="http://careerinfonet.org/licensedoccupations/?ES=Y&amp;EST=Licensed+Occupations" TargetMode="External"/><Relationship Id="rId163" Type="http://schemas.openxmlformats.org/officeDocument/2006/relationships/header" Target="header13.xml"/><Relationship Id="rId184" Type="http://schemas.openxmlformats.org/officeDocument/2006/relationships/hyperlink" Target="http://www.cdc.gov/niosh/docs/respsurv/" TargetMode="External"/><Relationship Id="rId189" Type="http://schemas.openxmlformats.org/officeDocument/2006/relationships/footer" Target="footer19.xml"/><Relationship Id="rId3" Type="http://schemas.openxmlformats.org/officeDocument/2006/relationships/styles" Target="styles.xml"/><Relationship Id="rId25" Type="http://schemas.openxmlformats.org/officeDocument/2006/relationships/hyperlink" Target="https://www.gpo.gov/fdsys/search/pagedetails.action?st=content%3A%22occupational+information+network%22+AND+collection%3ACFR&amp;ps=10&amp;na=&amp;se=&amp;sb=re&amp;timeFrame=&amp;dateBrowse=&amp;govAuthBrowse=&amp;collection=CFR&amp;historical=false&amp;granuleId=CFR-2016-title20-vol3-sec651-10&amp;packageId=CFR-2016-title20-vol3&amp;fromState=" TargetMode="External"/><Relationship Id="rId46"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0-vol2-sec404-1569&amp;packageId=CFR-2016-title20-vol2" TargetMode="External"/><Relationship Id="rId67" Type="http://schemas.openxmlformats.org/officeDocument/2006/relationships/hyperlink" Target="https://www.gpo.gov/fdsys/pkg/CFR-2017-title20-vol1/pdf/CFR-2017-title20-vol1-sec220-131.pdf" TargetMode="External"/><Relationship Id="rId116" Type="http://schemas.openxmlformats.org/officeDocument/2006/relationships/hyperlink" Target="https://www.brookings.edu/research/the-hidden-stem-economy" TargetMode="External"/><Relationship Id="rId137" Type="http://schemas.openxmlformats.org/officeDocument/2006/relationships/hyperlink" Target="https://www.economicmodelling.co.uk/2013/06/11/how-onet-classification-helps-us-match-jobs-and-skills/" TargetMode="External"/><Relationship Id="rId158" Type="http://schemas.openxmlformats.org/officeDocument/2006/relationships/footer" Target="footer9.xml"/><Relationship Id="rId20" Type="http://schemas.openxmlformats.org/officeDocument/2006/relationships/image" Target="media/image2.jpeg"/><Relationship Id="rId41" Type="http://schemas.openxmlformats.org/officeDocument/2006/relationships/hyperlink" Target="https://www.gpo.gov/fdsys/pkg/CFR-2016-title28-vol2/pdf/CFR-2016-title28-vol2-sec50-14.pdf" TargetMode="External"/><Relationship Id="rId62"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0-vol3-sec655-730&amp;packageId=CFR-2016-title20-vol3" TargetMode="External"/><Relationship Id="rId83" Type="http://schemas.openxmlformats.org/officeDocument/2006/relationships/hyperlink" Target="https://www.onetcenter.org/reports/Mini-IP.html" TargetMode="External"/><Relationship Id="rId88" Type="http://schemas.openxmlformats.org/officeDocument/2006/relationships/hyperlink" Target="https://www.onetcenter.org/" TargetMode="External"/><Relationship Id="rId111" Type="http://schemas.openxmlformats.org/officeDocument/2006/relationships/hyperlink" Target="https://portal.ocis.intocareers.org/" TargetMode="External"/><Relationship Id="rId132" Type="http://schemas.openxmlformats.org/officeDocument/2006/relationships/hyperlink" Target="https://www.piedmontng.com/" TargetMode="External"/><Relationship Id="rId153" Type="http://schemas.openxmlformats.org/officeDocument/2006/relationships/header" Target="header8.xml"/><Relationship Id="rId174" Type="http://schemas.openxmlformats.org/officeDocument/2006/relationships/hyperlink" Target="https://www.onetcenter.org/" TargetMode="External"/><Relationship Id="rId179" Type="http://schemas.openxmlformats.org/officeDocument/2006/relationships/hyperlink" Target="http://www.census.gov/acs/www/Downloads/library/2011/2011_Navarro_01.pdf" TargetMode="External"/><Relationship Id="rId190" Type="http://schemas.openxmlformats.org/officeDocument/2006/relationships/header" Target="header20.xml"/><Relationship Id="rId15" Type="http://schemas.openxmlformats.org/officeDocument/2006/relationships/footer" Target="footer3.xml"/><Relationship Id="rId36"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7-title20-vol1-sec220-135&amp;packageId=CFR-2017-title20-vol1" TargetMode="External"/><Relationship Id="rId57" Type="http://schemas.openxmlformats.org/officeDocument/2006/relationships/hyperlink" Target="https://www.gpo.gov/fdsys/pkg/CFR-2016-title20-vol2/pdf/CFR-2016-title20-vol2-sec404-1567.pdf" TargetMode="External"/><Relationship Id="rId106" Type="http://schemas.openxmlformats.org/officeDocument/2006/relationships/hyperlink" Target="http://www.workstats.dli.pa.gov/Products/JobSkills/Pages/default.aspx" TargetMode="External"/><Relationship Id="rId127" Type="http://schemas.openxmlformats.org/officeDocument/2006/relationships/hyperlink" Target="http://www.navy.mil/ah_online/documents/TGPS.pdf" TargetMode="External"/><Relationship Id="rId10" Type="http://schemas.openxmlformats.org/officeDocument/2006/relationships/header" Target="header1.xml"/><Relationship Id="rId31" Type="http://schemas.openxmlformats.org/officeDocument/2006/relationships/hyperlink" Target="https://www.gpo.gov/fdsys/pkg/CFR-2016-title29-vol4/pdf/CFR-2016-title29-vol4-sec1607-15.pdf" TargetMode="External"/><Relationship Id="rId52"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7-title20-vol1-sec220-134&amp;packageId=CFR-2017-title20-vol1" TargetMode="External"/><Relationship Id="rId73" Type="http://schemas.openxmlformats.org/officeDocument/2006/relationships/hyperlink" Target="https://www.gpo.gov/fdsys/search/pagedetails.action?na=&amp;se=&amp;sm=&amp;flr=&amp;ercode=&amp;dateBrowse=&amp;govAuthBrowse=&amp;collection=CFR&amp;historical=false&amp;st=content%3A%22dictionary+of+occupational+titles%22+AND+collection%3ACFR&amp;psh=50&amp;sbh=&amp;tfh=&amp;originalSearch=content%3A%22dictionary+of+occupational+titles%22+AND+collection%3ACFR&amp;fromState=&amp;sb=az&amp;sb=az&amp;ps=50&amp;ps=50&amp;granuleId=CFR-2016-title20-vol2-sec416-966&amp;packageId=CFR-2016-title20-vol2" TargetMode="External"/><Relationship Id="rId78" Type="http://schemas.openxmlformats.org/officeDocument/2006/relationships/hyperlink" Target="https://www.onetonline.org/" TargetMode="External"/><Relationship Id="rId94" Type="http://schemas.openxmlformats.org/officeDocument/2006/relationships/hyperlink" Target="http://www.careeronestop.org/businesscenter/jdw/gettingstarted.aspx" TargetMode="External"/><Relationship Id="rId99" Type="http://schemas.openxmlformats.org/officeDocument/2006/relationships/hyperlink" Target="https://www.ssa.gov/disability/step4and5.htm%23&amp;a0=2" TargetMode="External"/><Relationship Id="rId101" Type="http://schemas.openxmlformats.org/officeDocument/2006/relationships/hyperlink" Target="https://www.doleta.gov/programs/ONET/okla.cfm" TargetMode="External"/><Relationship Id="rId122" Type="http://schemas.openxmlformats.org/officeDocument/2006/relationships/hyperlink" Target="https://www.doleta.gov/Programs/onet/ne-offutt.cfm" TargetMode="External"/><Relationship Id="rId143" Type="http://schemas.openxmlformats.org/officeDocument/2006/relationships/hyperlink" Target="https://www.bls.gov/oes/" TargetMode="External"/><Relationship Id="rId148" Type="http://schemas.openxmlformats.org/officeDocument/2006/relationships/hyperlink" Target="https://onet.rti.org/" TargetMode="External"/><Relationship Id="rId164" Type="http://schemas.openxmlformats.org/officeDocument/2006/relationships/footer" Target="footer12.xml"/><Relationship Id="rId169" Type="http://schemas.openxmlformats.org/officeDocument/2006/relationships/header" Target="header16.xml"/><Relationship Id="rId185" Type="http://schemas.openxmlformats.org/officeDocument/2006/relationships/hyperlink" Target="https://www.fedview.opm.gov/2016FILES/2016_FEVS_Gwide_Final_Report.PDF" TargetMode="External"/><Relationship Id="rId4" Type="http://schemas.microsoft.com/office/2007/relationships/stylesWithEffects" Target="stylesWithEffects.xml"/><Relationship Id="rId9" Type="http://schemas.openxmlformats.org/officeDocument/2006/relationships/image" Target="media/image1.wmf"/><Relationship Id="rId180" Type="http://schemas.openxmlformats.org/officeDocument/2006/relationships/hyperlink" Target="http://www.brookings.edu/research/reports/2013/06/10-stem-economy-rothwell" TargetMode="External"/><Relationship Id="rId26" Type="http://schemas.openxmlformats.org/officeDocument/2006/relationships/hyperlink" Target="https://www.gpo.gov/fdsys/search/search.action?st=content%3A%22occupational+information+network%22+AND+collection%3ACFR&amp;ps=10&amp;na=&amp;se=&amp;sb=re&amp;timeFrame=&amp;dateBrowse=&amp;govAuthBrowse=&amp;collection=CFR&amp;historical=true"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onetcenter.org/reports/Data_append.html" TargetMode="External"/><Relationship Id="rId2" Type="http://schemas.openxmlformats.org/officeDocument/2006/relationships/hyperlink" Target="http://www.doleta.gov/programs/" TargetMode="External"/><Relationship Id="rId1" Type="http://schemas.openxmlformats.org/officeDocument/2006/relationships/hyperlink" Target="https://www.onetcente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C2FE5-725E-40FF-9604-F2CBD1FE7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9790</Words>
  <Characters>226809</Characters>
  <Application>Microsoft Office Word</Application>
  <DocSecurity>0</DocSecurity>
  <Lines>1890</Lines>
  <Paragraphs>53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66067</CharactersWithSpaces>
  <SharedDoc>false</SharedDoc>
  <HLinks>
    <vt:vector size="192" baseType="variant">
      <vt:variant>
        <vt:i4>2359353</vt:i4>
      </vt:variant>
      <vt:variant>
        <vt:i4>892</vt:i4>
      </vt:variant>
      <vt:variant>
        <vt:i4>0</vt:i4>
      </vt:variant>
      <vt:variant>
        <vt:i4>5</vt:i4>
      </vt:variant>
      <vt:variant>
        <vt:lpwstr>http://www.fedview.opm.gov/</vt:lpwstr>
      </vt:variant>
      <vt:variant>
        <vt:lpwstr/>
      </vt:variant>
      <vt:variant>
        <vt:i4>3145770</vt:i4>
      </vt:variant>
      <vt:variant>
        <vt:i4>889</vt:i4>
      </vt:variant>
      <vt:variant>
        <vt:i4>0</vt:i4>
      </vt:variant>
      <vt:variant>
        <vt:i4>5</vt:i4>
      </vt:variant>
      <vt:variant>
        <vt:lpwstr>http://www.bls.gov/web/cpseed13.pdf</vt:lpwstr>
      </vt:variant>
      <vt:variant>
        <vt:lpwstr/>
      </vt:variant>
      <vt:variant>
        <vt:i4>7602302</vt:i4>
      </vt:variant>
      <vt:variant>
        <vt:i4>886</vt:i4>
      </vt:variant>
      <vt:variant>
        <vt:i4>0</vt:i4>
      </vt:variant>
      <vt:variant>
        <vt:i4>5</vt:i4>
      </vt:variant>
      <vt:variant>
        <vt:lpwstr>http://www.tbs-sct.gc.ca/pses-saff/2008/report-rapport-eng.asp</vt:lpwstr>
      </vt:variant>
      <vt:variant>
        <vt:lpwstr>appa</vt:lpwstr>
      </vt:variant>
      <vt:variant>
        <vt:i4>3473460</vt:i4>
      </vt:variant>
      <vt:variant>
        <vt:i4>883</vt:i4>
      </vt:variant>
      <vt:variant>
        <vt:i4>0</vt:i4>
      </vt:variant>
      <vt:variant>
        <vt:i4>5</vt:i4>
      </vt:variant>
      <vt:variant>
        <vt:lpwstr>http://www.act.org/research/policymakers/pdf/ReadinessBrief.pdf</vt:lpwstr>
      </vt:variant>
      <vt:variant>
        <vt:lpwstr/>
      </vt:variant>
      <vt:variant>
        <vt:i4>1572940</vt:i4>
      </vt:variant>
      <vt:variant>
        <vt:i4>449</vt:i4>
      </vt:variant>
      <vt:variant>
        <vt:i4>0</vt:i4>
      </vt:variant>
      <vt:variant>
        <vt:i4>5</vt:i4>
      </vt:variant>
      <vt:variant>
        <vt:lpwstr>https://onet.rti.org/</vt:lpwstr>
      </vt:variant>
      <vt:variant>
        <vt:lpwstr/>
      </vt:variant>
      <vt:variant>
        <vt:i4>3342379</vt:i4>
      </vt:variant>
      <vt:variant>
        <vt:i4>419</vt:i4>
      </vt:variant>
      <vt:variant>
        <vt:i4>0</vt:i4>
      </vt:variant>
      <vt:variant>
        <vt:i4>5</vt:i4>
      </vt:variant>
      <vt:variant>
        <vt:lpwstr>http://www.pathwaybuilder.com/</vt:lpwstr>
      </vt:variant>
      <vt:variant>
        <vt:lpwstr/>
      </vt:variant>
      <vt:variant>
        <vt:i4>5308424</vt:i4>
      </vt:variant>
      <vt:variant>
        <vt:i4>416</vt:i4>
      </vt:variant>
      <vt:variant>
        <vt:i4>0</vt:i4>
      </vt:variant>
      <vt:variant>
        <vt:i4>5</vt:i4>
      </vt:variant>
      <vt:variant>
        <vt:lpwstr>http://www.gale.cengage.com/careertransitions/public.htm</vt:lpwstr>
      </vt:variant>
      <vt:variant>
        <vt:lpwstr/>
      </vt:variant>
      <vt:variant>
        <vt:i4>6422643</vt:i4>
      </vt:variant>
      <vt:variant>
        <vt:i4>413</vt:i4>
      </vt:variant>
      <vt:variant>
        <vt:i4>0</vt:i4>
      </vt:variant>
      <vt:variant>
        <vt:i4>5</vt:i4>
      </vt:variant>
      <vt:variant>
        <vt:lpwstr>http://www.afb.org/Section.asp?SectionID=7</vt:lpwstr>
      </vt:variant>
      <vt:variant>
        <vt:lpwstr/>
      </vt:variant>
      <vt:variant>
        <vt:i4>1245202</vt:i4>
      </vt:variant>
      <vt:variant>
        <vt:i4>410</vt:i4>
      </vt:variant>
      <vt:variant>
        <vt:i4>0</vt:i4>
      </vt:variant>
      <vt:variant>
        <vt:i4>5</vt:i4>
      </vt:variant>
      <vt:variant>
        <vt:lpwstr>http://fred.labormarketinfo.com/</vt:lpwstr>
      </vt:variant>
      <vt:variant>
        <vt:lpwstr/>
      </vt:variant>
      <vt:variant>
        <vt:i4>4980773</vt:i4>
      </vt:variant>
      <vt:variant>
        <vt:i4>407</vt:i4>
      </vt:variant>
      <vt:variant>
        <vt:i4>0</vt:i4>
      </vt:variant>
      <vt:variant>
        <vt:i4>5</vt:i4>
      </vt:variant>
      <vt:variant>
        <vt:lpwstr>http://www.onetknowledgesite.com/spotlight_on_Tonja_Horn.cfm</vt:lpwstr>
      </vt:variant>
      <vt:variant>
        <vt:lpwstr/>
      </vt:variant>
      <vt:variant>
        <vt:i4>7078011</vt:i4>
      </vt:variant>
      <vt:variant>
        <vt:i4>404</vt:i4>
      </vt:variant>
      <vt:variant>
        <vt:i4>0</vt:i4>
      </vt:variant>
      <vt:variant>
        <vt:i4>5</vt:i4>
      </vt:variant>
      <vt:variant>
        <vt:lpwstr>http://co.humboldt.ca.us/HHS/SSB/EmploymentTraining.asp</vt:lpwstr>
      </vt:variant>
      <vt:variant>
        <vt:lpwstr/>
      </vt:variant>
      <vt:variant>
        <vt:i4>3145852</vt:i4>
      </vt:variant>
      <vt:variant>
        <vt:i4>401</vt:i4>
      </vt:variant>
      <vt:variant>
        <vt:i4>0</vt:i4>
      </vt:variant>
      <vt:variant>
        <vt:i4>5</vt:i4>
      </vt:variant>
      <vt:variant>
        <vt:lpwstr>http://www.doleta.gov/programs/ONET/alabama.cfm</vt:lpwstr>
      </vt:variant>
      <vt:variant>
        <vt:lpwstr/>
      </vt:variant>
      <vt:variant>
        <vt:i4>1638485</vt:i4>
      </vt:variant>
      <vt:variant>
        <vt:i4>386</vt:i4>
      </vt:variant>
      <vt:variant>
        <vt:i4>0</vt:i4>
      </vt:variant>
      <vt:variant>
        <vt:i4>5</vt:i4>
      </vt:variant>
      <vt:variant>
        <vt:lpwstr>http://online.onetcenter.org/</vt:lpwstr>
      </vt:variant>
      <vt:variant>
        <vt:lpwstr/>
      </vt:variant>
      <vt:variant>
        <vt:i4>1507376</vt:i4>
      </vt:variant>
      <vt:variant>
        <vt:i4>296</vt:i4>
      </vt:variant>
      <vt:variant>
        <vt:i4>0</vt:i4>
      </vt:variant>
      <vt:variant>
        <vt:i4>5</vt:i4>
      </vt:variant>
      <vt:variant>
        <vt:lpwstr/>
      </vt:variant>
      <vt:variant>
        <vt:lpwstr>_Toc295138406</vt:lpwstr>
      </vt:variant>
      <vt:variant>
        <vt:i4>1507376</vt:i4>
      </vt:variant>
      <vt:variant>
        <vt:i4>290</vt:i4>
      </vt:variant>
      <vt:variant>
        <vt:i4>0</vt:i4>
      </vt:variant>
      <vt:variant>
        <vt:i4>5</vt:i4>
      </vt:variant>
      <vt:variant>
        <vt:lpwstr/>
      </vt:variant>
      <vt:variant>
        <vt:lpwstr>_Toc295138405</vt:lpwstr>
      </vt:variant>
      <vt:variant>
        <vt:i4>1507376</vt:i4>
      </vt:variant>
      <vt:variant>
        <vt:i4>284</vt:i4>
      </vt:variant>
      <vt:variant>
        <vt:i4>0</vt:i4>
      </vt:variant>
      <vt:variant>
        <vt:i4>5</vt:i4>
      </vt:variant>
      <vt:variant>
        <vt:lpwstr/>
      </vt:variant>
      <vt:variant>
        <vt:lpwstr>_Toc295138404</vt:lpwstr>
      </vt:variant>
      <vt:variant>
        <vt:i4>1507376</vt:i4>
      </vt:variant>
      <vt:variant>
        <vt:i4>278</vt:i4>
      </vt:variant>
      <vt:variant>
        <vt:i4>0</vt:i4>
      </vt:variant>
      <vt:variant>
        <vt:i4>5</vt:i4>
      </vt:variant>
      <vt:variant>
        <vt:lpwstr/>
      </vt:variant>
      <vt:variant>
        <vt:lpwstr>_Toc295138403</vt:lpwstr>
      </vt:variant>
      <vt:variant>
        <vt:i4>1507376</vt:i4>
      </vt:variant>
      <vt:variant>
        <vt:i4>272</vt:i4>
      </vt:variant>
      <vt:variant>
        <vt:i4>0</vt:i4>
      </vt:variant>
      <vt:variant>
        <vt:i4>5</vt:i4>
      </vt:variant>
      <vt:variant>
        <vt:lpwstr/>
      </vt:variant>
      <vt:variant>
        <vt:lpwstr>_Toc295138402</vt:lpwstr>
      </vt:variant>
      <vt:variant>
        <vt:i4>1507376</vt:i4>
      </vt:variant>
      <vt:variant>
        <vt:i4>266</vt:i4>
      </vt:variant>
      <vt:variant>
        <vt:i4>0</vt:i4>
      </vt:variant>
      <vt:variant>
        <vt:i4>5</vt:i4>
      </vt:variant>
      <vt:variant>
        <vt:lpwstr/>
      </vt:variant>
      <vt:variant>
        <vt:lpwstr>_Toc295138401</vt:lpwstr>
      </vt:variant>
      <vt:variant>
        <vt:i4>1507376</vt:i4>
      </vt:variant>
      <vt:variant>
        <vt:i4>260</vt:i4>
      </vt:variant>
      <vt:variant>
        <vt:i4>0</vt:i4>
      </vt:variant>
      <vt:variant>
        <vt:i4>5</vt:i4>
      </vt:variant>
      <vt:variant>
        <vt:lpwstr/>
      </vt:variant>
      <vt:variant>
        <vt:lpwstr>_Toc295138400</vt:lpwstr>
      </vt:variant>
      <vt:variant>
        <vt:i4>1966135</vt:i4>
      </vt:variant>
      <vt:variant>
        <vt:i4>254</vt:i4>
      </vt:variant>
      <vt:variant>
        <vt:i4>0</vt:i4>
      </vt:variant>
      <vt:variant>
        <vt:i4>5</vt:i4>
      </vt:variant>
      <vt:variant>
        <vt:lpwstr/>
      </vt:variant>
      <vt:variant>
        <vt:lpwstr>_Toc295138399</vt:lpwstr>
      </vt:variant>
      <vt:variant>
        <vt:i4>1966135</vt:i4>
      </vt:variant>
      <vt:variant>
        <vt:i4>248</vt:i4>
      </vt:variant>
      <vt:variant>
        <vt:i4>0</vt:i4>
      </vt:variant>
      <vt:variant>
        <vt:i4>5</vt:i4>
      </vt:variant>
      <vt:variant>
        <vt:lpwstr/>
      </vt:variant>
      <vt:variant>
        <vt:lpwstr>_Toc295138398</vt:lpwstr>
      </vt:variant>
      <vt:variant>
        <vt:i4>1966135</vt:i4>
      </vt:variant>
      <vt:variant>
        <vt:i4>242</vt:i4>
      </vt:variant>
      <vt:variant>
        <vt:i4>0</vt:i4>
      </vt:variant>
      <vt:variant>
        <vt:i4>5</vt:i4>
      </vt:variant>
      <vt:variant>
        <vt:lpwstr/>
      </vt:variant>
      <vt:variant>
        <vt:lpwstr>_Toc295138397</vt:lpwstr>
      </vt:variant>
      <vt:variant>
        <vt:i4>1966135</vt:i4>
      </vt:variant>
      <vt:variant>
        <vt:i4>236</vt:i4>
      </vt:variant>
      <vt:variant>
        <vt:i4>0</vt:i4>
      </vt:variant>
      <vt:variant>
        <vt:i4>5</vt:i4>
      </vt:variant>
      <vt:variant>
        <vt:lpwstr/>
      </vt:variant>
      <vt:variant>
        <vt:lpwstr>_Toc295138396</vt:lpwstr>
      </vt:variant>
      <vt:variant>
        <vt:i4>1966135</vt:i4>
      </vt:variant>
      <vt:variant>
        <vt:i4>230</vt:i4>
      </vt:variant>
      <vt:variant>
        <vt:i4>0</vt:i4>
      </vt:variant>
      <vt:variant>
        <vt:i4>5</vt:i4>
      </vt:variant>
      <vt:variant>
        <vt:lpwstr/>
      </vt:variant>
      <vt:variant>
        <vt:lpwstr>_Toc295138395</vt:lpwstr>
      </vt:variant>
      <vt:variant>
        <vt:i4>1966135</vt:i4>
      </vt:variant>
      <vt:variant>
        <vt:i4>224</vt:i4>
      </vt:variant>
      <vt:variant>
        <vt:i4>0</vt:i4>
      </vt:variant>
      <vt:variant>
        <vt:i4>5</vt:i4>
      </vt:variant>
      <vt:variant>
        <vt:lpwstr/>
      </vt:variant>
      <vt:variant>
        <vt:lpwstr>_Toc295138394</vt:lpwstr>
      </vt:variant>
      <vt:variant>
        <vt:i4>1966135</vt:i4>
      </vt:variant>
      <vt:variant>
        <vt:i4>218</vt:i4>
      </vt:variant>
      <vt:variant>
        <vt:i4>0</vt:i4>
      </vt:variant>
      <vt:variant>
        <vt:i4>5</vt:i4>
      </vt:variant>
      <vt:variant>
        <vt:lpwstr/>
      </vt:variant>
      <vt:variant>
        <vt:lpwstr>_Toc295138393</vt:lpwstr>
      </vt:variant>
      <vt:variant>
        <vt:i4>1966135</vt:i4>
      </vt:variant>
      <vt:variant>
        <vt:i4>212</vt:i4>
      </vt:variant>
      <vt:variant>
        <vt:i4>0</vt:i4>
      </vt:variant>
      <vt:variant>
        <vt:i4>5</vt:i4>
      </vt:variant>
      <vt:variant>
        <vt:lpwstr/>
      </vt:variant>
      <vt:variant>
        <vt:lpwstr>_Toc295138392</vt:lpwstr>
      </vt:variant>
      <vt:variant>
        <vt:i4>1966135</vt:i4>
      </vt:variant>
      <vt:variant>
        <vt:i4>206</vt:i4>
      </vt:variant>
      <vt:variant>
        <vt:i4>0</vt:i4>
      </vt:variant>
      <vt:variant>
        <vt:i4>5</vt:i4>
      </vt:variant>
      <vt:variant>
        <vt:lpwstr/>
      </vt:variant>
      <vt:variant>
        <vt:lpwstr>_Toc295138391</vt:lpwstr>
      </vt:variant>
      <vt:variant>
        <vt:i4>1966135</vt:i4>
      </vt:variant>
      <vt:variant>
        <vt:i4>200</vt:i4>
      </vt:variant>
      <vt:variant>
        <vt:i4>0</vt:i4>
      </vt:variant>
      <vt:variant>
        <vt:i4>5</vt:i4>
      </vt:variant>
      <vt:variant>
        <vt:lpwstr/>
      </vt:variant>
      <vt:variant>
        <vt:lpwstr>_Toc295138390</vt:lpwstr>
      </vt:variant>
      <vt:variant>
        <vt:i4>2031671</vt:i4>
      </vt:variant>
      <vt:variant>
        <vt:i4>194</vt:i4>
      </vt:variant>
      <vt:variant>
        <vt:i4>0</vt:i4>
      </vt:variant>
      <vt:variant>
        <vt:i4>5</vt:i4>
      </vt:variant>
      <vt:variant>
        <vt:lpwstr/>
      </vt:variant>
      <vt:variant>
        <vt:lpwstr>_Toc295138389</vt:lpwstr>
      </vt:variant>
      <vt:variant>
        <vt:i4>721009</vt:i4>
      </vt:variant>
      <vt:variant>
        <vt:i4>0</vt:i4>
      </vt:variant>
      <vt:variant>
        <vt:i4>0</vt:i4>
      </vt:variant>
      <vt:variant>
        <vt:i4>5</vt:i4>
      </vt:variant>
      <vt:variant>
        <vt:lpwstr>http://www.aai-assessment.com/products/page_work_behavior_inventor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etta Bohn</dc:creator>
  <cp:lastModifiedBy>SYSTEM</cp:lastModifiedBy>
  <cp:revision>2</cp:revision>
  <cp:lastPrinted>2018-09-10T14:44:00Z</cp:lastPrinted>
  <dcterms:created xsi:type="dcterms:W3CDTF">2018-09-26T15:18:00Z</dcterms:created>
  <dcterms:modified xsi:type="dcterms:W3CDTF">2018-09-26T15:18:00Z</dcterms:modified>
</cp:coreProperties>
</file>